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8106D" w:rsidRPr="00A97548" w:rsidRDefault="001A257A" w:rsidP="00A97548">
      <w:pPr>
        <w:jc w:val="both"/>
        <w:rPr>
          <w:rFonts w:asciiTheme="majorHAnsi" w:hAnsiTheme="majorHAnsi" w:cs="Times New Roman"/>
          <w:sz w:val="40"/>
          <w:szCs w:val="40"/>
        </w:rPr>
      </w:pPr>
      <w:r w:rsidRPr="00A97548">
        <w:rPr>
          <w:rFonts w:asciiTheme="majorHAnsi" w:hAnsiTheme="majorHAnsi" w:cs="Times New Roman"/>
          <w:sz w:val="40"/>
          <w:szCs w:val="40"/>
        </w:rPr>
        <w:t xml:space="preserve">Sensing </w:t>
      </w:r>
      <w:r w:rsidR="00DC374E" w:rsidRPr="00A97548">
        <w:rPr>
          <w:rFonts w:asciiTheme="majorHAnsi" w:hAnsiTheme="majorHAnsi" w:cs="Times New Roman"/>
          <w:sz w:val="40"/>
          <w:szCs w:val="40"/>
        </w:rPr>
        <w:t xml:space="preserve">Mechanisms </w:t>
      </w:r>
      <w:r w:rsidRPr="00A97548">
        <w:rPr>
          <w:rFonts w:asciiTheme="majorHAnsi" w:hAnsiTheme="majorHAnsi" w:cs="Times New Roman"/>
          <w:sz w:val="40"/>
          <w:szCs w:val="40"/>
        </w:rPr>
        <w:t xml:space="preserve">of </w:t>
      </w:r>
      <w:proofErr w:type="spellStart"/>
      <w:r w:rsidRPr="00A97548">
        <w:rPr>
          <w:rFonts w:asciiTheme="majorHAnsi" w:hAnsiTheme="majorHAnsi" w:cs="Times New Roman"/>
          <w:sz w:val="40"/>
          <w:szCs w:val="40"/>
        </w:rPr>
        <w:t>Nanoscale</w:t>
      </w:r>
      <w:proofErr w:type="spellEnd"/>
      <w:r w:rsidRPr="00A97548">
        <w:rPr>
          <w:rFonts w:asciiTheme="majorHAnsi" w:hAnsiTheme="majorHAnsi" w:cs="Times New Roman"/>
          <w:sz w:val="40"/>
          <w:szCs w:val="40"/>
        </w:rPr>
        <w:t xml:space="preserve"> Physical Properties of the</w:t>
      </w:r>
      <w:r w:rsidR="00DC374E" w:rsidRPr="00A97548">
        <w:rPr>
          <w:rFonts w:asciiTheme="majorHAnsi" w:hAnsiTheme="majorHAnsi" w:cs="Times New Roman"/>
          <w:sz w:val="40"/>
          <w:szCs w:val="40"/>
        </w:rPr>
        <w:t xml:space="preserve"> Cell</w:t>
      </w:r>
      <w:r w:rsidRPr="00A97548">
        <w:rPr>
          <w:rFonts w:asciiTheme="majorHAnsi" w:hAnsiTheme="majorHAnsi" w:cs="Times New Roman"/>
          <w:sz w:val="40"/>
          <w:szCs w:val="40"/>
        </w:rPr>
        <w:t xml:space="preserve"> Microenvironment</w:t>
      </w:r>
    </w:p>
    <w:p w:rsidR="00E8106D" w:rsidRPr="00A97548" w:rsidRDefault="00E8106D" w:rsidP="00A97548">
      <w:pPr>
        <w:jc w:val="both"/>
        <w:rPr>
          <w:rFonts w:asciiTheme="majorHAnsi" w:hAnsiTheme="majorHAnsi" w:cs="Times New Roman"/>
          <w:sz w:val="40"/>
          <w:szCs w:val="40"/>
        </w:rPr>
      </w:pPr>
    </w:p>
    <w:p w:rsidR="00E8106D" w:rsidRPr="00F90E26" w:rsidRDefault="008B736D" w:rsidP="00A97548">
      <w:pPr>
        <w:jc w:val="both"/>
        <w:rPr>
          <w:rStyle w:val="Strong"/>
          <w:rFonts w:asciiTheme="majorHAnsi" w:hAnsiTheme="majorHAnsi" w:cs="Times New Roman"/>
          <w:color w:val="222222"/>
          <w:sz w:val="30"/>
          <w:szCs w:val="30"/>
          <w:shd w:val="clear" w:color="auto" w:fill="FFFFFF"/>
          <w:lang w:val="it-IT"/>
        </w:rPr>
      </w:pPr>
      <w:r w:rsidRPr="00F90E26">
        <w:rPr>
          <w:rStyle w:val="Strong"/>
          <w:rFonts w:asciiTheme="majorHAnsi" w:hAnsiTheme="majorHAnsi" w:cs="Times New Roman"/>
          <w:color w:val="222222"/>
          <w:sz w:val="30"/>
          <w:szCs w:val="30"/>
          <w:shd w:val="clear" w:color="auto" w:fill="FFFFFF"/>
          <w:lang w:val="it-IT"/>
        </w:rPr>
        <w:t>Stefania Di Cio</w:t>
      </w:r>
      <w:r w:rsidRPr="00F90E26">
        <w:rPr>
          <w:rStyle w:val="Strong"/>
          <w:rFonts w:asciiTheme="majorHAnsi" w:hAnsiTheme="majorHAnsi" w:cs="Times New Roman"/>
          <w:color w:val="222222"/>
          <w:sz w:val="30"/>
          <w:szCs w:val="30"/>
          <w:shd w:val="clear" w:color="auto" w:fill="FFFFFF"/>
          <w:vertAlign w:val="superscript"/>
          <w:lang w:val="it-IT"/>
        </w:rPr>
        <w:t>1,2</w:t>
      </w:r>
      <w:r w:rsidRPr="00F90E26">
        <w:rPr>
          <w:rStyle w:val="Strong"/>
          <w:rFonts w:asciiTheme="majorHAnsi" w:hAnsiTheme="majorHAnsi" w:cs="Times New Roman"/>
          <w:color w:val="222222"/>
          <w:sz w:val="30"/>
          <w:szCs w:val="30"/>
          <w:shd w:val="clear" w:color="auto" w:fill="FFFFFF"/>
          <w:lang w:val="it-IT"/>
        </w:rPr>
        <w:t xml:space="preserve"> and Julien E. Gautrot</w:t>
      </w:r>
      <w:r w:rsidRPr="00F90E26">
        <w:rPr>
          <w:rStyle w:val="Strong"/>
          <w:rFonts w:asciiTheme="majorHAnsi" w:hAnsiTheme="majorHAnsi" w:cs="Times New Roman"/>
          <w:color w:val="222222"/>
          <w:sz w:val="30"/>
          <w:szCs w:val="30"/>
          <w:shd w:val="clear" w:color="auto" w:fill="FFFFFF"/>
          <w:vertAlign w:val="superscript"/>
          <w:lang w:val="it-IT"/>
        </w:rPr>
        <w:t>1,2*</w:t>
      </w:r>
    </w:p>
    <w:p w:rsidR="00E8106D" w:rsidRPr="00F90E26" w:rsidRDefault="00E8106D" w:rsidP="00A97548">
      <w:pPr>
        <w:jc w:val="both"/>
        <w:rPr>
          <w:rStyle w:val="Strong"/>
          <w:rFonts w:asciiTheme="majorHAnsi" w:hAnsiTheme="majorHAnsi" w:cs="Times New Roman"/>
          <w:color w:val="222222"/>
          <w:sz w:val="30"/>
          <w:szCs w:val="30"/>
          <w:shd w:val="clear" w:color="auto" w:fill="FFFFFF"/>
          <w:lang w:val="it-IT"/>
        </w:rPr>
      </w:pPr>
    </w:p>
    <w:p w:rsidR="00E8106D" w:rsidRPr="00A97548" w:rsidRDefault="008B736D" w:rsidP="00A97548">
      <w:pPr>
        <w:jc w:val="both"/>
        <w:rPr>
          <w:rStyle w:val="Strong"/>
          <w:rFonts w:asciiTheme="majorHAnsi" w:hAnsiTheme="majorHAnsi" w:cs="Times New Roman"/>
          <w:color w:val="222222"/>
          <w:sz w:val="30"/>
          <w:szCs w:val="30"/>
          <w:shd w:val="clear" w:color="auto" w:fill="FFFFFF"/>
        </w:rPr>
      </w:pPr>
      <w:r w:rsidRPr="00A97548">
        <w:rPr>
          <w:rStyle w:val="Strong"/>
          <w:rFonts w:asciiTheme="majorHAnsi" w:hAnsiTheme="majorHAnsi" w:cs="Times New Roman"/>
          <w:color w:val="222222"/>
          <w:sz w:val="30"/>
          <w:szCs w:val="30"/>
          <w:shd w:val="clear" w:color="auto" w:fill="FFFFFF"/>
          <w:vertAlign w:val="superscript"/>
        </w:rPr>
        <w:t>*</w:t>
      </w:r>
      <w:r w:rsidR="00E8106D" w:rsidRPr="00A97548">
        <w:rPr>
          <w:rStyle w:val="Strong"/>
          <w:rFonts w:asciiTheme="majorHAnsi" w:hAnsiTheme="majorHAnsi" w:cs="Times New Roman"/>
          <w:color w:val="222222"/>
          <w:sz w:val="30"/>
          <w:szCs w:val="30"/>
          <w:shd w:val="clear" w:color="auto" w:fill="FFFFFF"/>
        </w:rPr>
        <w:t>Corresponding author.</w:t>
      </w:r>
      <w:r w:rsidRPr="00A97548">
        <w:rPr>
          <w:rStyle w:val="Strong"/>
          <w:rFonts w:asciiTheme="majorHAnsi" w:hAnsiTheme="majorHAnsi" w:cs="Times New Roman"/>
          <w:color w:val="222222"/>
          <w:sz w:val="30"/>
          <w:szCs w:val="30"/>
          <w:shd w:val="clear" w:color="auto" w:fill="FFFFFF"/>
        </w:rPr>
        <w:t xml:space="preserve"> j.gautrot@qmul.ac.uk </w:t>
      </w:r>
    </w:p>
    <w:p w:rsidR="00E8106D" w:rsidRPr="00A97548" w:rsidRDefault="008B736D" w:rsidP="00A97548">
      <w:pPr>
        <w:jc w:val="both"/>
        <w:rPr>
          <w:rFonts w:asciiTheme="majorHAnsi" w:hAnsiTheme="majorHAnsi" w:cs="Times New Roman"/>
          <w:sz w:val="32"/>
          <w:szCs w:val="32"/>
        </w:rPr>
      </w:pPr>
      <w:r w:rsidRPr="00A97548">
        <w:rPr>
          <w:rStyle w:val="Strong"/>
          <w:rFonts w:asciiTheme="majorHAnsi" w:hAnsiTheme="majorHAnsi" w:cs="Times New Roman"/>
          <w:color w:val="222222"/>
          <w:sz w:val="30"/>
          <w:szCs w:val="30"/>
          <w:shd w:val="clear" w:color="auto" w:fill="FFFFFF"/>
          <w:vertAlign w:val="superscript"/>
        </w:rPr>
        <w:t>1</w:t>
      </w:r>
      <w:r w:rsidRPr="00A97548">
        <w:rPr>
          <w:rStyle w:val="Strong"/>
          <w:rFonts w:asciiTheme="majorHAnsi" w:hAnsiTheme="majorHAnsi" w:cs="Times New Roman"/>
          <w:color w:val="222222"/>
          <w:sz w:val="30"/>
          <w:szCs w:val="30"/>
          <w:shd w:val="clear" w:color="auto" w:fill="FFFFFF"/>
        </w:rPr>
        <w:t xml:space="preserve">Institute of Bioengineering and </w:t>
      </w:r>
      <w:r w:rsidRPr="00A97548">
        <w:rPr>
          <w:rStyle w:val="Strong"/>
          <w:rFonts w:asciiTheme="majorHAnsi" w:hAnsiTheme="majorHAnsi" w:cs="Times New Roman"/>
          <w:color w:val="222222"/>
          <w:sz w:val="30"/>
          <w:szCs w:val="30"/>
          <w:shd w:val="clear" w:color="auto" w:fill="FFFFFF"/>
          <w:vertAlign w:val="superscript"/>
        </w:rPr>
        <w:t>2</w:t>
      </w:r>
      <w:r w:rsidRPr="00A97548">
        <w:rPr>
          <w:rStyle w:val="Strong"/>
          <w:rFonts w:asciiTheme="majorHAnsi" w:hAnsiTheme="majorHAnsi" w:cs="Times New Roman"/>
          <w:color w:val="222222"/>
          <w:sz w:val="30"/>
          <w:szCs w:val="30"/>
          <w:shd w:val="clear" w:color="auto" w:fill="FFFFFF"/>
        </w:rPr>
        <w:t>School of Engineering and Materials Science, Queen Mary, University of London, Mile End Road, London, E1 4NS, UK.</w:t>
      </w:r>
    </w:p>
    <w:p w:rsidR="00E8106D" w:rsidRDefault="00E8106D" w:rsidP="00A97548">
      <w:pPr>
        <w:jc w:val="both"/>
      </w:pPr>
      <w:r>
        <w:br w:type="page"/>
      </w:r>
    </w:p>
    <w:p w:rsidR="00E8106D" w:rsidRPr="00A97548" w:rsidRDefault="00E8106D" w:rsidP="00671532">
      <w:pPr>
        <w:spacing w:after="0" w:line="360" w:lineRule="auto"/>
        <w:jc w:val="both"/>
        <w:rPr>
          <w:rFonts w:asciiTheme="majorHAnsi" w:hAnsiTheme="majorHAnsi"/>
        </w:rPr>
      </w:pPr>
      <w:r w:rsidRPr="00A97548">
        <w:rPr>
          <w:rStyle w:val="Strong"/>
          <w:rFonts w:asciiTheme="majorHAnsi" w:hAnsiTheme="majorHAnsi"/>
          <w:color w:val="222222"/>
          <w:sz w:val="30"/>
          <w:szCs w:val="30"/>
          <w:shd w:val="clear" w:color="auto" w:fill="FFFFFF"/>
        </w:rPr>
        <w:lastRenderedPageBreak/>
        <w:t>Abstract</w:t>
      </w:r>
      <w:r w:rsidRPr="00A97548">
        <w:rPr>
          <w:rStyle w:val="apple-converted-space"/>
          <w:rFonts w:asciiTheme="majorHAnsi" w:hAnsiTheme="majorHAnsi"/>
          <w:color w:val="222222"/>
          <w:sz w:val="30"/>
          <w:szCs w:val="30"/>
          <w:shd w:val="clear" w:color="auto" w:fill="FFFFFF"/>
        </w:rPr>
        <w:t> </w:t>
      </w:r>
    </w:p>
    <w:p w:rsidR="00174394" w:rsidRDefault="00174394" w:rsidP="00174394">
      <w:pPr>
        <w:spacing w:after="0" w:line="360" w:lineRule="auto"/>
        <w:jc w:val="both"/>
      </w:pPr>
      <w:r>
        <w:t xml:space="preserve">The chemistry, geometry, topography and mechanical properties of biomaterials modulate other biochemical signals (in particular ligand-receptor binding events) that control cells-matrix interactions. In turn, the regulation of cell adhesion by the biochemical and physical properties of the matrix controls cell phenotypes such as proliferation, motility and differentiation. In particular, </w:t>
      </w:r>
      <w:proofErr w:type="spellStart"/>
      <w:r>
        <w:t>nanoscale</w:t>
      </w:r>
      <w:proofErr w:type="spellEnd"/>
      <w:r>
        <w:t xml:space="preserve"> geometrical, topographical and mechanical properties of biomaterials are </w:t>
      </w:r>
      <w:proofErr w:type="gramStart"/>
      <w:r>
        <w:t>key</w:t>
      </w:r>
      <w:proofErr w:type="gramEnd"/>
      <w:r>
        <w:t xml:space="preserve"> in achieving such control of the cell-biomaterials interface. </w:t>
      </w:r>
      <w:r w:rsidR="00EC7BC3">
        <w:t xml:space="preserve">The design of such </w:t>
      </w:r>
      <w:proofErr w:type="spellStart"/>
      <w:r w:rsidR="00EC7BC3">
        <w:t>nanoscale</w:t>
      </w:r>
      <w:proofErr w:type="spellEnd"/>
      <w:r w:rsidR="00EC7BC3">
        <w:t xml:space="preserve"> architectures and platforms requires </w:t>
      </w:r>
      <w:r w:rsidR="002474F4">
        <w:t>understanding</w:t>
      </w:r>
      <w:r w:rsidR="00EC7BC3">
        <w:t xml:space="preserve"> some of the molecular mechanisms underlying adhesion formation and the assembly of the actin cytoskeleton. This review presents some of the key molecular mechanisms underlying cell adhesion and discusses some of the </w:t>
      </w:r>
      <w:proofErr w:type="spellStart"/>
      <w:r w:rsidR="00EC7BC3">
        <w:t>nanoscale</w:t>
      </w:r>
      <w:proofErr w:type="spellEnd"/>
      <w:r w:rsidR="00EC7BC3">
        <w:t xml:space="preserve"> engineer</w:t>
      </w:r>
      <w:r w:rsidR="00185B48">
        <w:t>e</w:t>
      </w:r>
      <w:r w:rsidR="00EC7BC3">
        <w:t xml:space="preserve">d platforms used to control these processes. Such </w:t>
      </w:r>
      <w:proofErr w:type="spellStart"/>
      <w:r w:rsidR="00EC7BC3">
        <w:t>nanoscale</w:t>
      </w:r>
      <w:proofErr w:type="spellEnd"/>
      <w:r w:rsidR="00EC7BC3">
        <w:t xml:space="preserve"> understanding of the cell-biomaterials interface</w:t>
      </w:r>
      <w:r>
        <w:t xml:space="preserve"> offers exciting opportunities for the</w:t>
      </w:r>
      <w:r w:rsidR="00EC7BC3">
        <w:t xml:space="preserve"> design of biomaterials and their application to the</w:t>
      </w:r>
      <w:r>
        <w:t xml:space="preserve"> field of tissue engineering. </w:t>
      </w:r>
    </w:p>
    <w:p w:rsidR="00A82A7D" w:rsidRDefault="00A82A7D">
      <w:pPr>
        <w:spacing w:after="0" w:line="360" w:lineRule="auto"/>
        <w:jc w:val="both"/>
        <w:rPr>
          <w:rStyle w:val="Strong"/>
          <w:rFonts w:asciiTheme="majorHAnsi" w:hAnsiTheme="majorHAnsi"/>
          <w:color w:val="222222"/>
          <w:sz w:val="30"/>
          <w:szCs w:val="30"/>
          <w:shd w:val="clear" w:color="auto" w:fill="FFFFFF"/>
        </w:rPr>
      </w:pPr>
    </w:p>
    <w:p w:rsidR="00A82A7D" w:rsidRDefault="00A82A7D">
      <w:pPr>
        <w:spacing w:after="0" w:line="360" w:lineRule="auto"/>
        <w:jc w:val="both"/>
        <w:rPr>
          <w:rStyle w:val="Strong"/>
          <w:rFonts w:asciiTheme="majorHAnsi" w:hAnsiTheme="majorHAnsi"/>
          <w:color w:val="222222"/>
          <w:sz w:val="30"/>
          <w:szCs w:val="30"/>
          <w:shd w:val="clear" w:color="auto" w:fill="FFFFFF"/>
        </w:rPr>
      </w:pPr>
    </w:p>
    <w:p w:rsidR="00E8106D" w:rsidRPr="002474F4" w:rsidRDefault="00E8106D">
      <w:pPr>
        <w:spacing w:after="0" w:line="360" w:lineRule="auto"/>
        <w:jc w:val="both"/>
        <w:rPr>
          <w:rFonts w:asciiTheme="majorHAnsi" w:hAnsiTheme="majorHAnsi"/>
        </w:rPr>
      </w:pPr>
      <w:r w:rsidRPr="002474F4">
        <w:rPr>
          <w:rStyle w:val="Strong"/>
          <w:rFonts w:asciiTheme="majorHAnsi" w:hAnsiTheme="majorHAnsi"/>
          <w:color w:val="222222"/>
          <w:sz w:val="30"/>
          <w:szCs w:val="30"/>
          <w:shd w:val="clear" w:color="auto" w:fill="FFFFFF"/>
        </w:rPr>
        <w:t>Keywords</w:t>
      </w:r>
      <w:r w:rsidRPr="002474F4">
        <w:rPr>
          <w:rStyle w:val="apple-converted-space"/>
          <w:rFonts w:asciiTheme="majorHAnsi" w:hAnsiTheme="majorHAnsi"/>
          <w:color w:val="222222"/>
          <w:sz w:val="30"/>
          <w:szCs w:val="30"/>
          <w:shd w:val="clear" w:color="auto" w:fill="FFFFFF"/>
        </w:rPr>
        <w:t> </w:t>
      </w:r>
    </w:p>
    <w:p w:rsidR="00E8106D" w:rsidRDefault="00A82A7D" w:rsidP="00671532">
      <w:pPr>
        <w:spacing w:after="0" w:line="360" w:lineRule="auto"/>
        <w:jc w:val="both"/>
      </w:pPr>
      <w:bookmarkStart w:id="0" w:name="_GoBack"/>
      <w:r>
        <w:t xml:space="preserve">Nanotechnology, </w:t>
      </w:r>
      <w:proofErr w:type="spellStart"/>
      <w:r>
        <w:t>nanopatterning</w:t>
      </w:r>
      <w:proofErr w:type="spellEnd"/>
      <w:r>
        <w:t>, biomaterials, cell adhesion, focal adhesion, cytoskeleton</w:t>
      </w:r>
    </w:p>
    <w:p w:rsidR="00E8106D" w:rsidRPr="00E77812" w:rsidRDefault="00E8106D" w:rsidP="002474F4">
      <w:pPr>
        <w:pStyle w:val="Heading1"/>
        <w:jc w:val="both"/>
      </w:pPr>
      <w:bookmarkStart w:id="1" w:name="_Toc425521460"/>
      <w:bookmarkEnd w:id="0"/>
      <w:r>
        <w:t>Introduction</w:t>
      </w:r>
      <w:bookmarkEnd w:id="1"/>
    </w:p>
    <w:p w:rsidR="00954DA6" w:rsidRDefault="00954DA6" w:rsidP="00671532">
      <w:pPr>
        <w:spacing w:after="0" w:line="360" w:lineRule="auto"/>
        <w:jc w:val="both"/>
      </w:pPr>
    </w:p>
    <w:p w:rsidR="008B736D" w:rsidRPr="008B736D" w:rsidRDefault="008B736D" w:rsidP="00671532">
      <w:pPr>
        <w:spacing w:after="0" w:line="360" w:lineRule="auto"/>
        <w:jc w:val="both"/>
      </w:pPr>
      <w:r w:rsidRPr="008B736D">
        <w:t>In recent years, the reconstruction and regeneration of human tissues that have been damaged by accident or are seriously compromised by diseases such as cancers or</w:t>
      </w:r>
      <w:r w:rsidR="00F26BB4">
        <w:t xml:space="preserve"> </w:t>
      </w:r>
      <w:r w:rsidRPr="008B736D">
        <w:t xml:space="preserve">cardiovascular and </w:t>
      </w:r>
      <w:proofErr w:type="spellStart"/>
      <w:r w:rsidRPr="008B736D">
        <w:t>neuro</w:t>
      </w:r>
      <w:proofErr w:type="spellEnd"/>
      <w:r w:rsidRPr="008B736D">
        <w:t>-degenerative diseases, has been the focus of significant efforts from the biomedical community. Tissue engineering and regenerative medicine aim to develop scaffolds combining biomaterials and cells that mimic some of the characteristics of the tissue they are replacing. Despite the fast progress in the range and quality of materials used, our understanding of the interface between cells and their microenvironment</w:t>
      </w:r>
      <w:r w:rsidR="00F26BB4">
        <w:t xml:space="preserve"> (</w:t>
      </w:r>
      <w:r w:rsidRPr="008B736D">
        <w:t>in this context at cell-material interfaces</w:t>
      </w:r>
      <w:r w:rsidR="00F26BB4">
        <w:t>)</w:t>
      </w:r>
      <w:r w:rsidRPr="008B736D">
        <w:t xml:space="preserve"> remains incomplete. This is a key point in the quest for the design of devices that closely mimic the extracellular matrix and the cell microenvironment and control and facilitate the growth and proliferation of cells and their remodelling of the matrix, leading to tissue reconstruction.</w:t>
      </w:r>
    </w:p>
    <w:p w:rsidR="00E8106D" w:rsidRDefault="008B736D" w:rsidP="00671532">
      <w:pPr>
        <w:spacing w:after="0" w:line="360" w:lineRule="auto"/>
        <w:jc w:val="both"/>
      </w:pPr>
      <w:r w:rsidRPr="008B736D">
        <w:t xml:space="preserve">Cell adhesion to neighbours and to extracellular matrix (ECM, a complex network of proteins and polysaccharides secreted and assembled by cells) is essential to maintain tissue structure and mechanical integrity. These interactions are mediated by transmembrane cell-cell and cell-matrix </w:t>
      </w:r>
      <w:r w:rsidRPr="008B736D">
        <w:lastRenderedPageBreak/>
        <w:t>adhesion molecules, providing a direct connection between neighbouring cells or ECM proteins and the cell cytoskeleton. Such molecular networks are not only fundamental to confer an architecture to cells and tissues (their shape, architecture and mechanical strength)</w:t>
      </w:r>
      <w:r w:rsidR="002474F4">
        <w:t>,</w:t>
      </w:r>
      <w:r w:rsidRPr="008B736D">
        <w:t xml:space="preserve"> control the orientation and localisation of subcellular organelles and cell polarity, but also for signal transduction </w:t>
      </w:r>
      <w:r w:rsidR="00F76418">
        <w:fldChar w:fldCharType="begin">
          <w:fldData xml:space="preserve">PEVuZE5vdGU+PENpdGU+PEF1dGhvcj5MdXRvbGY8L0F1dGhvcj48WWVhcj4yMDA1PC9ZZWFyPjxS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</w:fldData>
        </w:fldChar>
      </w:r>
      <w:r w:rsidR="00874E31">
        <w:instrText xml:space="preserve"> ADDIN EN.CITE </w:instrText>
      </w:r>
      <w:r w:rsidR="00F76418">
        <w:fldChar w:fldCharType="begin">
          <w:fldData xml:space="preserve">PEVuZE5vdGU+PENpdGU+PEF1dGhvcj5MdXRvbGY8L0F1dGhvcj48WWVhcj4yMDA1PC9ZZWFyPjxS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</w:fldData>
        </w:fldChar>
      </w:r>
      <w:r w:rsidR="00874E31">
        <w:instrText xml:space="preserve"> ADDIN EN.CITE.DATA </w:instrText>
      </w:r>
      <w:r w:rsidR="00F76418">
        <w:fldChar w:fldCharType="end"/>
      </w:r>
      <w:r w:rsidR="00F76418">
        <w:fldChar w:fldCharType="separate"/>
      </w:r>
      <w:r w:rsidR="00874E31">
        <w:rPr>
          <w:noProof/>
        </w:rPr>
        <w:t>[</w:t>
      </w:r>
      <w:hyperlink w:anchor="_ENREF_1" w:tooltip="Lutolf, 2005 #1" w:history="1">
        <w:r w:rsidR="004D2651">
          <w:rPr>
            <w:noProof/>
          </w:rPr>
          <w:t>1-3</w:t>
        </w:r>
      </w:hyperlink>
      <w:r w:rsidR="00874E31">
        <w:rPr>
          <w:noProof/>
        </w:rPr>
        <w:t>]</w:t>
      </w:r>
      <w:r w:rsidR="00F76418">
        <w:fldChar w:fldCharType="end"/>
      </w:r>
      <w:r w:rsidRPr="008B736D">
        <w:t xml:space="preserve">. The signals transduced from the exterior of the cell and the cytoplasm (as well as the nucleus) through a variety of pathways regulate cell behaviour and associated patterns of gene expression. In addition, an increasing number of reports provide evidence that physical properties of the cell micro-environment such as matrix rigidity, topography and geometry modulate biochemical cues mediated by these molecular networks. </w:t>
      </w:r>
      <w:r w:rsidR="00874E31">
        <w:t>Comprehending</w:t>
      </w:r>
      <w:r w:rsidR="00874E31" w:rsidRPr="008B736D">
        <w:t xml:space="preserve"> </w:t>
      </w:r>
      <w:r w:rsidRPr="008B736D">
        <w:t xml:space="preserve">the detailed mechanism via which molecular interactions allow cells to sense such physical properties is essential to the design of artificial ECM and biomaterials for tissue engineering and regenerative medicine applications. This review will focus on our understanding of the mechanisms underlying the sensing of the physical cellular environment at the </w:t>
      </w:r>
      <w:proofErr w:type="spellStart"/>
      <w:r w:rsidRPr="008B736D">
        <w:t>nanoscale</w:t>
      </w:r>
      <w:proofErr w:type="spellEnd"/>
      <w:r w:rsidRPr="008B736D">
        <w:t>, with an emphasis on integrin mediated processes. Molecular mechanisms controlling</w:t>
      </w:r>
      <w:r w:rsidR="00F26BB4">
        <w:t xml:space="preserve"> the formation of</w:t>
      </w:r>
      <w:r w:rsidRPr="008B736D">
        <w:t xml:space="preserve"> integ</w:t>
      </w:r>
      <w:r w:rsidR="00F26BB4">
        <w:t xml:space="preserve">rin-mediated adhesions </w:t>
      </w:r>
      <w:r w:rsidRPr="008B736D">
        <w:t>and their anchorage to the cell cytoskeleton are essential to such understanding.</w:t>
      </w:r>
      <w:r>
        <w:t xml:space="preserve"> </w:t>
      </w:r>
    </w:p>
    <w:p w:rsidR="00E8106D" w:rsidRPr="009A7A2D" w:rsidRDefault="00E8106D">
      <w:pPr>
        <w:spacing w:after="0" w:line="360" w:lineRule="auto"/>
        <w:jc w:val="both"/>
      </w:pPr>
    </w:p>
    <w:p w:rsidR="00E8106D" w:rsidRPr="009A7A2D" w:rsidRDefault="00E8106D" w:rsidP="00874E31">
      <w:pPr>
        <w:pStyle w:val="Heading1"/>
        <w:jc w:val="both"/>
      </w:pPr>
      <w:r w:rsidRPr="009A7A2D">
        <w:t xml:space="preserve"> </w:t>
      </w:r>
      <w:bookmarkStart w:id="2" w:name="_Toc425521461"/>
      <w:proofErr w:type="spellStart"/>
      <w:proofErr w:type="gramStart"/>
      <w:r w:rsidRPr="009A7A2D">
        <w:t>Nanoscale</w:t>
      </w:r>
      <w:proofErr w:type="spellEnd"/>
      <w:r w:rsidRPr="009A7A2D">
        <w:t xml:space="preserve"> architecture and dynamics of the cytoskeleton and integrin-mediated adhesions.</w:t>
      </w:r>
      <w:bookmarkEnd w:id="2"/>
      <w:proofErr w:type="gramEnd"/>
    </w:p>
    <w:p w:rsidR="00954DA6" w:rsidRDefault="00954DA6" w:rsidP="00874E31">
      <w:pPr>
        <w:spacing w:after="0" w:line="360" w:lineRule="auto"/>
        <w:jc w:val="both"/>
      </w:pPr>
    </w:p>
    <w:p w:rsidR="00FE7DE1" w:rsidRPr="009A7A2D" w:rsidRDefault="00FE7DE1" w:rsidP="00874E31">
      <w:pPr>
        <w:spacing w:after="0" w:line="360" w:lineRule="auto"/>
        <w:jc w:val="both"/>
      </w:pPr>
      <w:r w:rsidRPr="00FE7DE1">
        <w:t>The formation of cell adhesion</w:t>
      </w:r>
      <w:r>
        <w:t>s</w:t>
      </w:r>
      <w:r w:rsidRPr="00FE7DE1">
        <w:t xml:space="preserve">, whether to natural extra-cellular matrix or to synthetic biomaterials, relies on the self-assembly of molecular complexes that are inherently structured at the </w:t>
      </w:r>
      <w:proofErr w:type="spellStart"/>
      <w:r w:rsidRPr="00FE7DE1">
        <w:t>nanoscale</w:t>
      </w:r>
      <w:proofErr w:type="spellEnd"/>
      <w:r w:rsidRPr="00FE7DE1">
        <w:t xml:space="preserve"> although often extending in size up to the </w:t>
      </w:r>
      <w:proofErr w:type="spellStart"/>
      <w:r w:rsidRPr="00FE7DE1">
        <w:t>microscale</w:t>
      </w:r>
      <w:proofErr w:type="spellEnd"/>
      <w:r w:rsidRPr="00FE7DE1">
        <w:t xml:space="preserve">. These adhesions are often associated with </w:t>
      </w:r>
      <w:proofErr w:type="spellStart"/>
      <w:r w:rsidRPr="00FE7DE1">
        <w:t>nanoscale</w:t>
      </w:r>
      <w:proofErr w:type="spellEnd"/>
      <w:r w:rsidRPr="00FE7DE1">
        <w:t xml:space="preserve"> sensing of surface properties, although other mechanisms have also been highlighted. Hence understanding the molecular processes underlying cell adhesion, the architecture of relevant complexes and their dynamics is essential to understand the response of cells to </w:t>
      </w:r>
      <w:proofErr w:type="spellStart"/>
      <w:r w:rsidRPr="00FE7DE1">
        <w:t>nanoscale</w:t>
      </w:r>
      <w:proofErr w:type="spellEnd"/>
      <w:r w:rsidRPr="00FE7DE1">
        <w:t xml:space="preserve"> </w:t>
      </w:r>
      <w:proofErr w:type="spellStart"/>
      <w:r w:rsidRPr="00FE7DE1">
        <w:t>physico</w:t>
      </w:r>
      <w:proofErr w:type="spellEnd"/>
      <w:r w:rsidRPr="00FE7DE1">
        <w:t>-chemical properties of biomaterials.</w:t>
      </w:r>
    </w:p>
    <w:p w:rsidR="00E8106D" w:rsidRDefault="00E8106D" w:rsidP="00874E31">
      <w:pPr>
        <w:pStyle w:val="Heading2"/>
        <w:jc w:val="both"/>
      </w:pPr>
      <w:bookmarkStart w:id="3" w:name="_Toc425521462"/>
      <w:r>
        <w:t>2.1</w:t>
      </w:r>
      <w:r w:rsidRPr="00EB2EAF">
        <w:t xml:space="preserve"> </w:t>
      </w:r>
      <w:r w:rsidRPr="00972912">
        <w:t>Focal</w:t>
      </w:r>
      <w:r w:rsidRPr="00EB2EAF">
        <w:t xml:space="preserve"> adhesion structure and dynamics</w:t>
      </w:r>
      <w:bookmarkEnd w:id="3"/>
    </w:p>
    <w:p w:rsidR="00E8106D" w:rsidRDefault="00E8106D" w:rsidP="00874E31">
      <w:pPr>
        <w:spacing w:after="0" w:line="360" w:lineRule="auto"/>
        <w:jc w:val="both"/>
      </w:pPr>
      <w:r>
        <w:t>In eukaryotic cells, adhesion to the ECM is primarily occurring via</w:t>
      </w:r>
      <w:r w:rsidRPr="00EB2EAF">
        <w:t xml:space="preserve"> </w:t>
      </w:r>
      <w:r>
        <w:t xml:space="preserve">transmembrane heterodimers of the </w:t>
      </w:r>
      <w:r w:rsidRPr="00EB2EAF">
        <w:t>integrin</w:t>
      </w:r>
      <w:r>
        <w:t xml:space="preserve"> family, resulting from the </w:t>
      </w:r>
      <w:proofErr w:type="spellStart"/>
      <w:r>
        <w:t>noncovalent</w:t>
      </w:r>
      <w:proofErr w:type="spellEnd"/>
      <w:r>
        <w:t xml:space="preserve"> association of two </w:t>
      </w:r>
      <w:r w:rsidRPr="00525FE8">
        <w:t>glycoprotein subunits α and β</w:t>
      </w:r>
      <w:r>
        <w:t>, which span the cell membrane and bind ECM</w:t>
      </w:r>
      <w:r w:rsidRPr="00EB2EAF">
        <w:t xml:space="preserve"> </w:t>
      </w:r>
      <w:r>
        <w:t xml:space="preserve">molecules on the extra-cellular part and other adhesion-associated proteins in the cytoplasmic part </w:t>
      </w:r>
      <w:r w:rsidR="00F76418">
        <w:fldChar w:fldCharType="begin"/>
      </w:r>
      <w:r w:rsidR="00DC4754">
        <w:instrText xml:space="preserve"> ADDIN EN.CITE &lt;EndNote&gt;&lt;Cite&gt;&lt;Author&gt;Harburger&lt;/Author&gt;&lt;Year&gt;2009&lt;/Year&gt;&lt;RecNum&gt;4&lt;/RecNum&gt;&lt;IDText&gt;Integrin signalling at a glance&lt;/IDText&gt;&lt;DisplayText&gt;[4]&lt;/DisplayText&gt;&lt;record&gt;&lt;rec-number&gt;4&lt;/rec-number&gt;&lt;foreign-keys&gt;&lt;key app="EN" db-id="az5fvxrxv5rdx8ez2rl5d2vprzwaev5pvtrs"&gt;4&lt;/key&gt;&lt;/foreign-keys&gt;&lt;ref-type name="Journal Article"&gt;17&lt;/ref-type&gt;&lt;contributors&gt;&lt;authors&gt;&lt;author&gt;Harburger &lt;/author&gt;&lt;author&gt;Calderwood&lt;/author&gt;&lt;/authors&gt;&lt;/contributors&gt;&lt;titles&gt;&lt;title&gt;Integrin signalling at a glance&lt;/title&gt;&lt;secondary-title&gt;journal of Cell Science &lt;/secondary-title&gt;&lt;/titles&gt;&lt;periodical&gt;&lt;full-title&gt;journal of Cell Science&lt;/full-title&gt;&lt;/periodical&gt;&lt;pages&gt;159-163&lt;/pages&gt;&lt;volume&gt;122&lt;/volume&gt;&lt;dates&gt;&lt;year&gt;2009&lt;/year&gt;&lt;/dates&gt;&lt;urls&gt;&lt;/urls&gt;&lt;/record&gt;&lt;/Cite&gt;&lt;/EndNote&gt;</w:instrText>
      </w:r>
      <w:r w:rsidR="00F76418">
        <w:fldChar w:fldCharType="separate"/>
      </w:r>
      <w:r>
        <w:rPr>
          <w:noProof/>
        </w:rPr>
        <w:t>[</w:t>
      </w:r>
      <w:hyperlink w:anchor="_ENREF_4" w:tooltip="Harburger, 2009 #4" w:history="1">
        <w:r w:rsidR="004D2651">
          <w:rPr>
            <w:noProof/>
          </w:rPr>
          <w:t>4</w:t>
        </w:r>
      </w:hyperlink>
      <w:r>
        <w:rPr>
          <w:noProof/>
        </w:rPr>
        <w:t>]</w:t>
      </w:r>
      <w:r w:rsidR="00F76418">
        <w:fldChar w:fldCharType="end"/>
      </w:r>
      <w:r>
        <w:t xml:space="preserve"> . The main types of ECM proteins are collagen, fibronectin and laminin. Once </w:t>
      </w:r>
      <w:r w:rsidRPr="00EB2EAF">
        <w:t xml:space="preserve">integrins </w:t>
      </w:r>
      <w:r>
        <w:t xml:space="preserve">adhere to such molecules, they are activated and </w:t>
      </w:r>
      <w:r w:rsidRPr="00EB2EAF">
        <w:t>cluster into nascent adhesions</w:t>
      </w:r>
      <w:r w:rsidR="00F76418">
        <w:fldChar w:fldCharType="begin"/>
      </w:r>
      <w:r w:rsidR="00DC4754">
        <w:instrText xml:space="preserve"> ADDIN EN.CITE &lt;EndNote&gt;&lt;Cite&gt;&lt;Author&gt;Petit&lt;/Author&gt;&lt;Year&gt;2000&lt;/Year&gt;&lt;RecNum&gt;5&lt;/RecNum&gt;&lt;IDText&gt;Focal adhesions: structure and dynamics&lt;/IDText&gt;&lt;DisplayText&gt;[5]&lt;/DisplayText&gt;&lt;record&gt;&lt;rec-number&gt;5&lt;/rec-number&gt;&lt;foreign-keys&gt;&lt;key app="EN" db-id="az5fvxrxv5rdx8ez2rl5d2vprzwaev5pvtrs"&gt;5&lt;/key&gt;&lt;/foreign-keys&gt;&lt;ref-type name="Journal Article"&gt;17&lt;/ref-type&gt;&lt;contributors&gt;&lt;authors&gt;&lt;author&gt;Petit, V.&lt;/author&gt;&lt;author&gt;Thiery, J. P.&lt;/author&gt;&lt;/authors&gt;&lt;/contributors&gt;&lt;auth-address&gt;Subcellular structure and cellular dynamics, UMR 144, CNRS-institut Curie, Paris, France.&lt;/auth-address&gt;&lt;titles&gt;&lt;title&gt;Focal adhesions: structure and dynamics&lt;/title&gt;&lt;secondary-title&gt;Biol Cell&lt;/secondary-title&gt;&lt;alt-title&gt;Biology of the cell / under the auspices of the European Cell Biology Organization&lt;/alt-title&gt;&lt;/titles&gt;&lt;periodical&gt;&lt;full-title&gt;Biol Cell&lt;/full-title&gt;&lt;abbr-1&gt;Biology of the cell / under the auspices of the European Cell Biology Organization&lt;/abbr-1&gt;&lt;/periodical&gt;&lt;alt-periodical&gt;&lt;full-title&gt;Biol Cell&lt;/full-title&gt;&lt;abbr-1&gt;Biology of the cell / under the auspices of the European Cell Biology Organization&lt;/abbr-1&gt;&lt;/alt-periodical&gt;&lt;pages&gt;477-94&lt;/pages&gt;&lt;volume&gt;92&lt;/volume&gt;&lt;number&gt;7&lt;/number&gt;&lt;keywords&gt;&lt;keyword&gt;Cell Adhesion/*physiology&lt;/keyword&gt;&lt;keyword&gt;Cytoskeletal Proteins/*metabolism&lt;/keyword&gt;&lt;keyword&gt;Focal Adhesions/chemistry/*metabolism&lt;/keyword&gt;&lt;keyword&gt;Humans&lt;/keyword&gt;&lt;keyword&gt;Integrins/*metabolism&lt;/keyword&gt;&lt;keyword&gt;Membrane Proteins/*metabolism&lt;/keyword&gt;&lt;keyword&gt;Models, Biological&lt;/keyword&gt;&lt;keyword&gt;Signal Transduction/physiology&lt;/keyword&gt;&lt;keyword&gt;rho GTP-Binding Proteins/metabolism&lt;/keyword&gt;&lt;/keywords&gt;&lt;dates&gt;&lt;year&gt;2000&lt;/year&gt;&lt;pub-dates&gt;&lt;date&gt;Oct&lt;/date&gt;&lt;/pub-dates&gt;&lt;/dates&gt;&lt;isbn&gt;0248-4900 (Print)&amp;#xD;0248-4900 (Linking)&lt;/isbn&gt;&lt;accession-num&gt;11229600&lt;/accession-num&gt;&lt;urls&gt;&lt;related-urls&gt;&lt;url&gt;http://www.ncbi.nlm.nih.gov/pubmed/11229600&lt;/url&gt;&lt;/related-urls&gt;&lt;/urls&gt;&lt;/record&gt;&lt;/Cite&gt;&lt;/EndNote&gt;</w:instrText>
      </w:r>
      <w:r w:rsidR="00F76418">
        <w:fldChar w:fldCharType="separate"/>
      </w:r>
      <w:r>
        <w:rPr>
          <w:noProof/>
        </w:rPr>
        <w:t>[</w:t>
      </w:r>
      <w:hyperlink w:anchor="_ENREF_5" w:tooltip="Petit, 2000 #5" w:history="1">
        <w:r w:rsidR="004D2651">
          <w:rPr>
            <w:noProof/>
          </w:rPr>
          <w:t>5</w:t>
        </w:r>
      </w:hyperlink>
      <w:r>
        <w:rPr>
          <w:noProof/>
        </w:rPr>
        <w:t>]</w:t>
      </w:r>
      <w:r w:rsidR="00F76418">
        <w:fldChar w:fldCharType="end"/>
      </w:r>
      <w:r w:rsidRPr="00EB2EAF">
        <w:t xml:space="preserve">. </w:t>
      </w:r>
      <w:r w:rsidRPr="007D1DEE">
        <w:t xml:space="preserve">Integrins associate with a number of other </w:t>
      </w:r>
      <w:r>
        <w:t xml:space="preserve">cytoplasmic </w:t>
      </w:r>
      <w:r w:rsidRPr="007D1DEE">
        <w:t>proteins</w:t>
      </w:r>
      <w:r>
        <w:t>,</w:t>
      </w:r>
      <w:r w:rsidRPr="007D1DEE">
        <w:t xml:space="preserve"> </w:t>
      </w:r>
      <w:r w:rsidRPr="007D1DEE">
        <w:lastRenderedPageBreak/>
        <w:t xml:space="preserve">which </w:t>
      </w:r>
      <w:r>
        <w:t>provide</w:t>
      </w:r>
      <w:r w:rsidRPr="007D1DEE">
        <w:t xml:space="preserve"> a structural link between the membrane receptors and the actin cytoskeleton and </w:t>
      </w:r>
      <w:r>
        <w:t>can act as</w:t>
      </w:r>
      <w:r w:rsidRPr="007D1DEE">
        <w:t xml:space="preserve"> signalling molecules. These complexes evolve at the plasma membrane as the number of </w:t>
      </w:r>
      <w:r>
        <w:t xml:space="preserve">involved </w:t>
      </w:r>
      <w:r w:rsidRPr="007D1DEE">
        <w:t xml:space="preserve">molecules increases and the </w:t>
      </w:r>
      <w:r>
        <w:t>mechanical strength of the adhesion</w:t>
      </w:r>
      <w:r w:rsidRPr="007D1DEE">
        <w:t xml:space="preserve"> become</w:t>
      </w:r>
      <w:r>
        <w:t>s</w:t>
      </w:r>
      <w:r w:rsidRPr="007D1DEE">
        <w:t xml:space="preserve"> stronger</w:t>
      </w:r>
      <w:r w:rsidR="00AB2F26">
        <w:t xml:space="preserve"> </w:t>
      </w:r>
      <w:r w:rsidR="00F76418">
        <w:fldChar w:fldCharType="begin">
          <w:fldData xml:space="preserve">PEVuZE5vdGU+PENpdGU+PEF1dGhvcj5Xb2xmZW5zb24gSC48L0F1dGhvcj48WWVhcj4yMDEwPC9Z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kUxMzYxLTcwPC9wYWdlcz48dm9sdW1lPjExMDwvdm9sdW1lPjxudW1iZXI+MTU8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</w:fldData>
        </w:fldChar>
      </w:r>
      <w:r w:rsidR="00DC4754">
        <w:instrText xml:space="preserve"> ADDIN EN.CITE </w:instrText>
      </w:r>
      <w:r w:rsidR="00F76418">
        <w:fldChar w:fldCharType="begin">
          <w:fldData xml:space="preserve">PEVuZE5vdGU+PENpdGU+PEF1dGhvcj5Xb2xmZW5zb24gSC48L0F1dGhvcj48WWVhcj4yMDEwPC9Z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kUxMzYxLTcwPC9wYWdlcz48dm9sdW1lPjExMDwvdm9sdW1lPjxudW1iZXI+MTU8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</w:fldData>
        </w:fldChar>
      </w:r>
      <w:r w:rsidR="00DC4754">
        <w:instrText xml:space="preserve"> ADDIN EN.CITE.DATA </w:instrText>
      </w:r>
      <w:r w:rsidR="00F76418">
        <w:fldChar w:fldCharType="end"/>
      </w:r>
      <w:r w:rsidR="00F76418">
        <w:fldChar w:fldCharType="separate"/>
      </w:r>
      <w:r>
        <w:rPr>
          <w:noProof/>
        </w:rPr>
        <w:t>[</w:t>
      </w:r>
      <w:hyperlink w:anchor="_ENREF_6" w:tooltip="Wolfenson H., 2010 #6" w:history="1">
        <w:r w:rsidR="004D2651">
          <w:rPr>
            <w:noProof/>
          </w:rPr>
          <w:t>6</w:t>
        </w:r>
      </w:hyperlink>
      <w:r>
        <w:rPr>
          <w:noProof/>
        </w:rPr>
        <w:t xml:space="preserve">, </w:t>
      </w:r>
      <w:hyperlink w:anchor="_ENREF_7" w:tooltip="Roca-Cusachs, 2013 #7" w:history="1">
        <w:r w:rsidR="004D2651">
          <w:rPr>
            <w:noProof/>
          </w:rPr>
          <w:t>7</w:t>
        </w:r>
      </w:hyperlink>
      <w:r>
        <w:rPr>
          <w:noProof/>
        </w:rPr>
        <w:t>]</w:t>
      </w:r>
      <w:r w:rsidR="00F76418">
        <w:fldChar w:fldCharType="end"/>
      </w:r>
      <w:r w:rsidRPr="007D1DEE">
        <w:t>. At early stage</w:t>
      </w:r>
      <w:r>
        <w:t>s</w:t>
      </w:r>
      <w:r w:rsidRPr="007D1DEE">
        <w:t xml:space="preserve"> of this process, small (0.5-1 µm</w:t>
      </w:r>
      <w:r>
        <w:t xml:space="preserve"> in diameter</w:t>
      </w:r>
      <w:r w:rsidRPr="007D1DEE">
        <w:t xml:space="preserve">) transient "dot-like" contacts </w:t>
      </w:r>
      <w:r>
        <w:t xml:space="preserve">(the </w:t>
      </w:r>
      <w:r w:rsidRPr="007D1DEE">
        <w:t>focal complexes</w:t>
      </w:r>
      <w:r>
        <w:t>)</w:t>
      </w:r>
      <w:r w:rsidRPr="007D1DEE">
        <w:t xml:space="preserve"> are formed</w:t>
      </w:r>
      <w:r w:rsidR="00AB2F26">
        <w:t xml:space="preserve"> </w:t>
      </w:r>
      <w:r w:rsidR="00F76418">
        <w:fldChar w:fldCharType="begin">
          <w:fldData xml:space="preserve">PEVuZE5vdGU+PENpdGU+PEF1dGhvcj5CZXJzaGFkc2t5PC9BdXRob3I+PFllYXI+MjAwNjwvWWVh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==
</w:fldData>
        </w:fldChar>
      </w:r>
      <w:r w:rsidR="00DC4754">
        <w:instrText xml:space="preserve"> ADDIN EN.CITE </w:instrText>
      </w:r>
      <w:r w:rsidR="00F76418">
        <w:fldChar w:fldCharType="begin">
          <w:fldData xml:space="preserve">PEVuZE5vdGU+PENpdGU+PEF1dGhvcj5CZXJzaGFkc2t5PC9BdXRob3I+PFllYXI+MjAwNjwvWWVh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==
</w:fldData>
        </w:fldChar>
      </w:r>
      <w:r w:rsidR="00DC4754">
        <w:instrText xml:space="preserve"> ADDIN EN.CITE.DATA </w:instrText>
      </w:r>
      <w:r w:rsidR="00F76418">
        <w:fldChar w:fldCharType="end"/>
      </w:r>
      <w:r w:rsidR="00F76418">
        <w:fldChar w:fldCharType="separate"/>
      </w:r>
      <w:r>
        <w:rPr>
          <w:noProof/>
        </w:rPr>
        <w:t>[</w:t>
      </w:r>
      <w:hyperlink w:anchor="_ENREF_8" w:tooltip="Bershadsky, 2006 #8" w:history="1">
        <w:r w:rsidR="004D2651">
          <w:rPr>
            <w:noProof/>
          </w:rPr>
          <w:t>8</w:t>
        </w:r>
      </w:hyperlink>
      <w:r>
        <w:rPr>
          <w:noProof/>
        </w:rPr>
        <w:t>]</w:t>
      </w:r>
      <w:r w:rsidR="00F76418">
        <w:fldChar w:fldCharType="end"/>
      </w:r>
      <w:r w:rsidRPr="007D1DEE">
        <w:t xml:space="preserve">. These </w:t>
      </w:r>
      <w:r>
        <w:t xml:space="preserve">structures </w:t>
      </w:r>
      <w:r w:rsidRPr="007D1DEE">
        <w:t xml:space="preserve">are localized at cell protrusions called lamellipodia </w:t>
      </w:r>
      <w:r>
        <w:t>resulting from the polymerisation of a dense actin gel</w:t>
      </w:r>
      <w:r w:rsidRPr="007D1DEE">
        <w:t>, which arise</w:t>
      </w:r>
      <w:r w:rsidR="00AB2F26">
        <w:t>s</w:t>
      </w:r>
      <w:r w:rsidRPr="007D1DEE">
        <w:t xml:space="preserve"> at the </w:t>
      </w:r>
      <w:r>
        <w:t>front edge</w:t>
      </w:r>
      <w:r w:rsidRPr="007D1DEE">
        <w:t xml:space="preserve"> of migrating or spreading cell</w:t>
      </w:r>
      <w:r w:rsidR="00AB2F26">
        <w:t xml:space="preserve">s </w:t>
      </w:r>
      <w:r w:rsidR="00F76418">
        <w:fldChar w:fldCharType="begin"/>
      </w:r>
      <w:r w:rsidR="00DC4754">
        <w:instrText xml:space="preserve"> ADDIN EN.CITE &lt;EndNote&gt;&lt;Cite&gt;&lt;Author&gt;Worth&lt;/Author&gt;&lt;Year&gt;2008&lt;/Year&gt;&lt;RecNum&gt;9&lt;/RecNum&gt;&lt;IDText&gt;Adhesion dynamics: Mechanisms and measurements&lt;/IDText&gt;&lt;DisplayText&gt;[9]&lt;/DisplayText&gt;&lt;record&gt;&lt;rec-number&gt;9&lt;/rec-number&gt;&lt;foreign-keys&gt;&lt;key app="EN" db-id="az5fvxrxv5rdx8ez2rl5d2vprzwaev5pvtrs"&gt;9&lt;/key&gt;&lt;/foreign-keys&gt;&lt;ref-type name="Journal Article"&gt;17&lt;/ref-type&gt;&lt;contributors&gt;&lt;authors&gt;&lt;author&gt;Worth, D. C.&lt;/author&gt;&lt;author&gt;Parsons, M.&lt;/author&gt;&lt;/authors&gt;&lt;/contributors&gt;&lt;auth-address&gt;Randall Division of Cell and Molecular Biophysics, Kings College London, New Hunts House, Guys Campus, London SE1 1UL, UK.&lt;/auth-address&gt;&lt;titles&gt;&lt;title&gt;Adhesion dynamics: mechanisms and measurements&lt;/title&gt;&lt;secondary-title&gt;Int J Biochem Cell Biol&lt;/secondary-title&gt;&lt;alt-title&gt;The international journal of biochemistry &amp;amp; cell biology&lt;/alt-title&gt;&lt;/titles&gt;&lt;periodical&gt;&lt;full-title&gt;Int J Biochem Cell Biol&lt;/full-title&gt;&lt;abbr-1&gt;The international journal of biochemistry &amp;amp; cell biology&lt;/abbr-1&gt;&lt;/periodical&gt;&lt;alt-periodical&gt;&lt;full-title&gt;Int J Biochem Cell Biol&lt;/full-title&gt;&lt;abbr-1&gt;The international journal of biochemistry &amp;amp; cell biology&lt;/abbr-1&gt;&lt;/alt-periodical&gt;&lt;pages&gt;2397-409&lt;/pages&gt;&lt;volume&gt;40&lt;/volume&gt;&lt;number&gt;11&lt;/number&gt;&lt;keywords&gt;&lt;keyword&gt;Cell Adhesion/*physiology&lt;/keyword&gt;&lt;keyword&gt;Cell Adhesion Molecules/*metabolism&lt;/keyword&gt;&lt;keyword&gt;Extracellular Matrix/metabolism&lt;/keyword&gt;&lt;keyword&gt;Fluorescence Recovery After Photobleaching&lt;/keyword&gt;&lt;keyword&gt;Fluorescence Resonance Energy Transfer&lt;/keyword&gt;&lt;keyword&gt;Focal Adhesions/chemistry/*metabolism&lt;/keyword&gt;&lt;keyword&gt;Imaging, Three-Dimensional&lt;/keyword&gt;&lt;keyword&gt;Microscopy/methods&lt;/keyword&gt;&lt;/keywords&gt;&lt;dates&gt;&lt;year&gt;2008&lt;/year&gt;&lt;/dates&gt;&lt;isbn&gt;1357-2725 (Print)&amp;#xD;1357-2725 (Linking)&lt;/isbn&gt;&lt;accession-num&gt;18485788&lt;/accession-num&gt;&lt;urls&gt;&lt;related-urls&gt;&lt;url&gt;http://www.ncbi.nlm.nih.gov/pubmed/18485788&lt;/url&gt;&lt;/related-urls&gt;&lt;/urls&gt;&lt;electronic-resource-num&gt;10.1016/j.biocel.2008.04.008&lt;/electronic-resource-num&gt;&lt;/record&gt;&lt;/Cite&gt;&lt;/EndNote&gt;</w:instrText>
      </w:r>
      <w:r w:rsidR="00F76418">
        <w:fldChar w:fldCharType="separate"/>
      </w:r>
      <w:r>
        <w:rPr>
          <w:noProof/>
        </w:rPr>
        <w:t>[</w:t>
      </w:r>
      <w:hyperlink w:anchor="_ENREF_9" w:tooltip="Worth, 2008 #9" w:history="1">
        <w:r w:rsidR="004D2651">
          <w:rPr>
            <w:noProof/>
          </w:rPr>
          <w:t>9</w:t>
        </w:r>
      </w:hyperlink>
      <w:r>
        <w:rPr>
          <w:noProof/>
        </w:rPr>
        <w:t>]</w:t>
      </w:r>
      <w:r w:rsidR="00F76418">
        <w:fldChar w:fldCharType="end"/>
      </w:r>
      <w:r w:rsidRPr="007D1DEE">
        <w:t xml:space="preserve">. </w:t>
      </w:r>
      <w:r>
        <w:t>Some of</w:t>
      </w:r>
      <w:r w:rsidRPr="007D1DEE">
        <w:t xml:space="preserve"> these complexes evolve in</w:t>
      </w:r>
      <w:r>
        <w:t>to</w:t>
      </w:r>
      <w:r w:rsidRPr="007D1DEE">
        <w:t xml:space="preserve"> mature, elongated </w:t>
      </w:r>
      <w:r w:rsidRPr="00AB2F26">
        <w:t>structures known as focal contacts or focal adhesions (FAs, 3-10 µm</w:t>
      </w:r>
      <w:r w:rsidRPr="007D1DEE">
        <w:t xml:space="preserve">) which </w:t>
      </w:r>
      <w:r>
        <w:t>couple</w:t>
      </w:r>
      <w:r w:rsidRPr="007D1DEE">
        <w:t xml:space="preserve"> with actin and </w:t>
      </w:r>
      <w:r>
        <w:t xml:space="preserve">sustain the assembly of </w:t>
      </w:r>
      <w:r w:rsidRPr="007D1DEE">
        <w:t xml:space="preserve">filament bundles and </w:t>
      </w:r>
      <w:r>
        <w:t xml:space="preserve">associated molecules such as </w:t>
      </w:r>
      <w:proofErr w:type="spellStart"/>
      <w:r w:rsidRPr="007D1DEE">
        <w:t>myosins</w:t>
      </w:r>
      <w:proofErr w:type="spellEnd"/>
      <w:r w:rsidR="00AB2F26">
        <w:t xml:space="preserve"> </w:t>
      </w:r>
      <w:r w:rsidR="00F76418">
        <w:fldChar w:fldCharType="begin">
          <w:fldData xml:space="preserve">PEVuZE5vdGU+PENpdGU+PEF1dGhvcj5DaG9pPC9BdXRob3I+PFllYXI+MjAwODwvWWVhcj48UmVj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==
</w:fldData>
        </w:fldChar>
      </w:r>
      <w:r w:rsidR="00DC4754">
        <w:instrText xml:space="preserve"> ADDIN EN.CITE </w:instrText>
      </w:r>
      <w:r w:rsidR="00F76418">
        <w:fldChar w:fldCharType="begin">
          <w:fldData xml:space="preserve">PEVuZE5vdGU+PENpdGU+PEF1dGhvcj5DaG9pPC9BdXRob3I+PFllYXI+MjAwODwvWWVhcj48UmVj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==
</w:fldData>
        </w:fldChar>
      </w:r>
      <w:r w:rsidR="00DC4754">
        <w:instrText xml:space="preserve"> ADDIN EN.CITE.DATA </w:instrText>
      </w:r>
      <w:r w:rsidR="00F76418">
        <w:fldChar w:fldCharType="end"/>
      </w:r>
      <w:r w:rsidR="00F76418">
        <w:fldChar w:fldCharType="separate"/>
      </w:r>
      <w:r>
        <w:rPr>
          <w:noProof/>
        </w:rPr>
        <w:t>[</w:t>
      </w:r>
      <w:hyperlink w:anchor="_ENREF_10" w:tooltip="Choi, 2008 #10" w:history="1">
        <w:r w:rsidR="004D2651">
          <w:rPr>
            <w:noProof/>
          </w:rPr>
          <w:t>10</w:t>
        </w:r>
      </w:hyperlink>
      <w:r>
        <w:rPr>
          <w:noProof/>
        </w:rPr>
        <w:t xml:space="preserve">, </w:t>
      </w:r>
      <w:hyperlink w:anchor="_ENREF_11" w:tooltip="Zaidel-Bar, 2003 #11" w:history="1">
        <w:r w:rsidR="004D2651">
          <w:rPr>
            <w:noProof/>
          </w:rPr>
          <w:t>11</w:t>
        </w:r>
      </w:hyperlink>
      <w:r>
        <w:rPr>
          <w:noProof/>
        </w:rPr>
        <w:t>]</w:t>
      </w:r>
      <w:r w:rsidR="00F76418">
        <w:fldChar w:fldCharType="end"/>
      </w:r>
      <w:r w:rsidRPr="007D1DEE">
        <w:t>.</w:t>
      </w:r>
      <w:r>
        <w:t xml:space="preserve"> The early stages of these processes occur at </w:t>
      </w:r>
      <w:r w:rsidRPr="00AC3370">
        <w:t xml:space="preserve">two distinctly organized and dynamic </w:t>
      </w:r>
      <w:r>
        <w:t>structures, the l</w:t>
      </w:r>
      <w:r w:rsidRPr="00AC3370">
        <w:t>amella and lamellipodium</w:t>
      </w:r>
      <w:r>
        <w:t xml:space="preserve">. </w:t>
      </w:r>
      <w:r w:rsidRPr="00874E31">
        <w:t xml:space="preserve">Lamellipodia are rapidly forming and retracting protrusions that probe the ECM </w:t>
      </w:r>
      <w:r w:rsidR="00F76418">
        <w:fldChar w:fldCharType="begin"/>
      </w:r>
      <w:r w:rsidR="00BE1264">
        <w:instrText xml:space="preserve"> ADDIN EN.CITE &lt;EndNote&gt;&lt;Cite&gt;&lt;Author&gt;Ponti&lt;/Author&gt;&lt;Year&gt;2004&lt;/Year&gt;&lt;RecNum&gt;209&lt;/RecNum&gt;&lt;DisplayText&gt;[12]&lt;/DisplayText&gt;&lt;record&gt;&lt;rec-number&gt;209&lt;/rec-number&gt;&lt;foreign-keys&gt;&lt;key app="EN" db-id="az5fvxrxv5rdx8ez2rl5d2vprzwaev5pvtrs"&gt;209&lt;/key&gt;&lt;/foreign-keys&gt;&lt;ref-type name="Journal Article"&gt;17&lt;/ref-type&gt;&lt;contributors&gt;&lt;authors&gt;&lt;author&gt;Ponti, A&lt;/author&gt;&lt;author&gt;Machacek, M&lt;/author&gt;&lt;author&gt;Gupton, SL&lt;/author&gt;&lt;author&gt;Waterman-Storer, CM&lt;/author&gt;&lt;author&gt;Danuser, G&lt;/author&gt;&lt;/authors&gt;&lt;/contributors&gt;&lt;titles&gt;&lt;title&gt;Two distinct actin networks drive the protrusion of migrating cells&lt;/title&gt;&lt;secondary-title&gt;Science&lt;/secondary-title&gt;&lt;/titles&gt;&lt;periodical&gt;&lt;full-title&gt;Science&lt;/full-title&gt;&lt;abbr-1&gt;Science&lt;/abbr-1&gt;&lt;/periodical&gt;&lt;pages&gt;1782-1786&lt;/pages&gt;&lt;volume&gt;305&lt;/volume&gt;&lt;number&gt;5691&lt;/number&gt;&lt;dates&gt;&lt;year&gt;2004&lt;/year&gt;&lt;/dates&gt;&lt;isbn&gt;0036-8075&lt;/isbn&gt;&lt;urls&gt;&lt;/urls&gt;&lt;/record&gt;&lt;/Cite&gt;&lt;/EndNote&gt;</w:instrText>
      </w:r>
      <w:r w:rsidR="00F76418">
        <w:fldChar w:fldCharType="separate"/>
      </w:r>
      <w:r w:rsidR="00BE1264">
        <w:rPr>
          <w:noProof/>
        </w:rPr>
        <w:t>[</w:t>
      </w:r>
      <w:hyperlink w:anchor="_ENREF_12" w:tooltip="Ponti, 2004 #209" w:history="1">
        <w:r w:rsidR="004D2651">
          <w:rPr>
            <w:noProof/>
          </w:rPr>
          <w:t>12</w:t>
        </w:r>
      </w:hyperlink>
      <w:r w:rsidR="00BE1264">
        <w:rPr>
          <w:noProof/>
        </w:rPr>
        <w:t>]</w:t>
      </w:r>
      <w:r w:rsidR="00F76418">
        <w:fldChar w:fldCharType="end"/>
      </w:r>
      <w:r w:rsidRPr="00874E31">
        <w:t>. Lamellae are connected to the actomyosin network and associated forces and adhesion site and sustain more stable adhesions.</w:t>
      </w:r>
    </w:p>
    <w:p w:rsidR="00E8106D" w:rsidRDefault="00E8106D" w:rsidP="00874E31">
      <w:pPr>
        <w:spacing w:after="0" w:line="360" w:lineRule="auto"/>
        <w:jc w:val="both"/>
      </w:pPr>
      <w:r>
        <w:t xml:space="preserve">FAs not only provide a mechanical link between the ECM and the cytoskeleton, but also act as </w:t>
      </w:r>
      <w:proofErr w:type="spellStart"/>
      <w:r>
        <w:t>mechanosensors</w:t>
      </w:r>
      <w:proofErr w:type="spellEnd"/>
      <w:r>
        <w:t>, at the top of signalling pathways regulating cell phenotype</w:t>
      </w:r>
      <w:r w:rsidR="00AB2F26">
        <w:t xml:space="preserve"> </w:t>
      </w:r>
      <w:r w:rsidR="00F76418">
        <w:fldChar w:fldCharType="begin">
          <w:fldData xml:space="preserve">PEVuZE5vdGU+PENpdGU+PEF1dGhvcj5IdWFuZzwvQXV0aG9yPjxZZWFyPjIwMDk8L1llYXI+PFJl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=
</w:fldData>
        </w:fldChar>
      </w:r>
      <w:r w:rsidR="00BE1264">
        <w:instrText xml:space="preserve"> ADDIN EN.CITE </w:instrText>
      </w:r>
      <w:r w:rsidR="00F76418">
        <w:fldChar w:fldCharType="begin">
          <w:fldData xml:space="preserve">PEVuZE5vdGU+PENpdGU+PEF1dGhvcj5IdWFuZzwvQXV0aG9yPjxZZWFyPjIwMDk8L1llYXI+PFJl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=
</w:fldData>
        </w:fldChar>
      </w:r>
      <w:r w:rsidR="00BE1264">
        <w:instrText xml:space="preserve"> ADDIN EN.CITE.DATA </w:instrText>
      </w:r>
      <w:r w:rsidR="00F76418">
        <w:fldChar w:fldCharType="end"/>
      </w:r>
      <w:r w:rsidR="00F76418">
        <w:fldChar w:fldCharType="separate"/>
      </w:r>
      <w:r w:rsidR="00BE1264">
        <w:rPr>
          <w:noProof/>
        </w:rPr>
        <w:t>[</w:t>
      </w:r>
      <w:hyperlink w:anchor="_ENREF_13" w:tooltip="Huang, 2009 #12" w:history="1">
        <w:r w:rsidR="004D2651">
          <w:rPr>
            <w:noProof/>
          </w:rPr>
          <w:t>13-15</w:t>
        </w:r>
      </w:hyperlink>
      <w:r w:rsidR="00BE1264">
        <w:rPr>
          <w:noProof/>
        </w:rPr>
        <w:t>]</w:t>
      </w:r>
      <w:r w:rsidR="00F76418">
        <w:fldChar w:fldCharType="end"/>
      </w:r>
      <w:r>
        <w:t xml:space="preserve">. </w:t>
      </w:r>
    </w:p>
    <w:p w:rsidR="00E8106D" w:rsidRPr="00AC3370" w:rsidRDefault="00E8106D" w:rsidP="00874E31">
      <w:pPr>
        <w:spacing w:after="0" w:line="360" w:lineRule="auto"/>
        <w:jc w:val="both"/>
      </w:pPr>
      <w:r>
        <w:t xml:space="preserve">At early stages of integrin clustering, a number of proteins are recruited at </w:t>
      </w:r>
      <w:r w:rsidRPr="007D1DEE">
        <w:t>FA</w:t>
      </w:r>
      <w:r>
        <w:t>s, linking integrins and the cytoskeleton</w:t>
      </w:r>
      <w:r w:rsidRPr="007D1DEE">
        <w:t xml:space="preserve"> and fall</w:t>
      </w:r>
      <w:r>
        <w:t>ing</w:t>
      </w:r>
      <w:r w:rsidRPr="007D1DEE">
        <w:t xml:space="preserve"> into two distinct families: proteins that directly associate with integrins </w:t>
      </w:r>
      <w:r>
        <w:t xml:space="preserve">(talin, </w:t>
      </w:r>
      <w:r w:rsidRPr="00756B60">
        <w:rPr>
          <w:rFonts w:ascii="Symbol" w:hAnsi="Symbol"/>
        </w:rPr>
        <w:t></w:t>
      </w:r>
      <w:r>
        <w:t>-actinin and filamin)</w:t>
      </w:r>
      <w:r w:rsidRPr="007D1DEE">
        <w:t xml:space="preserve"> and those that bind indirectly</w:t>
      </w:r>
      <w:r w:rsidR="00AB2F26">
        <w:t xml:space="preserve"> </w:t>
      </w:r>
      <w:r w:rsidR="00F76418">
        <w:fldChar w:fldCharType="begin"/>
      </w:r>
      <w:r w:rsidR="00BE1264">
        <w:instrText xml:space="preserve"> ADDIN EN.CITE &lt;EndNote&gt;&lt;Cite&gt;&lt;Author&gt;Zent&lt;/Author&gt;&lt;Year&gt;2010&lt;/Year&gt;&lt;RecNum&gt;15&lt;/RecNum&gt;&lt;IDText&gt;Integrin Structure and Function&lt;/IDText&gt;&lt;DisplayText&gt;[16]&lt;/DisplayText&gt;&lt;record&gt;&lt;rec-number&gt;15&lt;/rec-number&gt;&lt;foreign-keys&gt;&lt;key app="EN" db-id="az5fvxrxv5rdx8ez2rl5d2vprzwaev5pvtrs"&gt;15&lt;/key&gt;&lt;/foreign-keys&gt;&lt;ref-type name="Book Section"&gt;5&lt;/ref-type&gt;&lt;contributors&gt;&lt;authors&gt;&lt;author&gt;Zent, Manakan Betsy Srichai and Roy&lt;/author&gt;&lt;/authors&gt;&lt;tertiary-authors&gt;&lt;author&gt;Pozzi, R. Zent and A.&lt;/author&gt;&lt;/tertiary-authors&gt;&lt;/contributors&gt;&lt;titles&gt;&lt;title&gt;Integrin Structure and Function&lt;/title&gt;&lt;secondary-title&gt;Cell-Extracellular Matrix Interactions in Cancer&lt;/secondary-title&gt;&lt;/titles&gt;&lt;dates&gt;&lt;year&gt;2010&lt;/year&gt;&lt;/dates&gt;&lt;urls&gt;&lt;/urls&gt;&lt;/record&gt;&lt;/Cite&gt;&lt;/EndNote&gt;</w:instrText>
      </w:r>
      <w:r w:rsidR="00F76418">
        <w:fldChar w:fldCharType="separate"/>
      </w:r>
      <w:r w:rsidR="00BE1264">
        <w:rPr>
          <w:noProof/>
        </w:rPr>
        <w:t>[</w:t>
      </w:r>
      <w:hyperlink w:anchor="_ENREF_16" w:tooltip="Zent, 2010 #15" w:history="1">
        <w:r w:rsidR="004D2651">
          <w:rPr>
            <w:noProof/>
          </w:rPr>
          <w:t>16</w:t>
        </w:r>
      </w:hyperlink>
      <w:r w:rsidR="00BE1264">
        <w:rPr>
          <w:noProof/>
        </w:rPr>
        <w:t>]</w:t>
      </w:r>
      <w:r w:rsidR="00F76418">
        <w:fldChar w:fldCharType="end"/>
      </w:r>
      <w:r w:rsidRPr="007D1DEE">
        <w:t xml:space="preserve">. Amongst </w:t>
      </w:r>
      <w:r>
        <w:t>these</w:t>
      </w:r>
      <w:r w:rsidRPr="007D1DEE">
        <w:t xml:space="preserve"> protei</w:t>
      </w:r>
      <w:r>
        <w:t>ns, those that also directly bi</w:t>
      </w:r>
      <w:r w:rsidRPr="007D1DEE">
        <w:t xml:space="preserve">nd the </w:t>
      </w:r>
      <w:r w:rsidRPr="00AB2F26">
        <w:t>cytoskeleton</w:t>
      </w:r>
      <w:r w:rsidRPr="007D1DEE">
        <w:t xml:space="preserve"> </w:t>
      </w:r>
      <w:r>
        <w:t>play an</w:t>
      </w:r>
      <w:r w:rsidRPr="007D1DEE">
        <w:t xml:space="preserve"> important</w:t>
      </w:r>
      <w:r>
        <w:t xml:space="preserve"> role in the regulation of</w:t>
      </w:r>
      <w:r w:rsidRPr="007D1DEE">
        <w:t xml:space="preserve"> FA assembly, </w:t>
      </w:r>
      <w:r>
        <w:t xml:space="preserve">cell </w:t>
      </w:r>
      <w:r w:rsidRPr="007D1DEE">
        <w:t xml:space="preserve">adhesion and migration. </w:t>
      </w:r>
      <w:r>
        <w:t xml:space="preserve">Proteins that indirectly </w:t>
      </w:r>
      <w:r w:rsidR="00AB2F26" w:rsidRPr="008258F4">
        <w:t>b</w:t>
      </w:r>
      <w:r w:rsidR="00AB2F26">
        <w:t>i</w:t>
      </w:r>
      <w:r w:rsidR="00AB2F26" w:rsidRPr="008258F4">
        <w:t xml:space="preserve">nd </w:t>
      </w:r>
      <w:r w:rsidRPr="008258F4">
        <w:t xml:space="preserve">to integrins, </w:t>
      </w:r>
      <w:r>
        <w:t>such as vinculin (which binds to talin)</w:t>
      </w:r>
      <w:r w:rsidRPr="008258F4">
        <w:t xml:space="preserve"> and other adaptor and regulatory proteins</w:t>
      </w:r>
      <w:r>
        <w:t xml:space="preserve">, as VASP </w:t>
      </w:r>
      <w:r w:rsidRPr="00EF3990">
        <w:t xml:space="preserve">(vasodilator-stimulated </w:t>
      </w:r>
      <w:proofErr w:type="spellStart"/>
      <w:r w:rsidRPr="00EF3990">
        <w:t>phosphoprotein</w:t>
      </w:r>
      <w:proofErr w:type="spellEnd"/>
      <w:r w:rsidRPr="00EF3990">
        <w:t>)</w:t>
      </w:r>
      <w:r>
        <w:t xml:space="preserve">, </w:t>
      </w:r>
      <w:proofErr w:type="spellStart"/>
      <w:r>
        <w:t>zyxin</w:t>
      </w:r>
      <w:proofErr w:type="spellEnd"/>
      <w:r>
        <w:t xml:space="preserve">, </w:t>
      </w:r>
      <w:proofErr w:type="spellStart"/>
      <w:r>
        <w:t>paxillin</w:t>
      </w:r>
      <w:proofErr w:type="spellEnd"/>
      <w:r>
        <w:t xml:space="preserve">, </w:t>
      </w:r>
      <w:r w:rsidRPr="00EF3990">
        <w:t>p130Cas</w:t>
      </w:r>
      <w:r>
        <w:t>, focal adhesion kinase (</w:t>
      </w:r>
      <w:r w:rsidRPr="007D1DEE">
        <w:t>FAK</w:t>
      </w:r>
      <w:r>
        <w:t xml:space="preserve">) and </w:t>
      </w:r>
      <w:r w:rsidRPr="001F3A00">
        <w:t>integrin-linked kinase (ILK)</w:t>
      </w:r>
      <w:r>
        <w:t xml:space="preserve">, </w:t>
      </w:r>
      <w:r w:rsidRPr="008258F4">
        <w:t xml:space="preserve"> </w:t>
      </w:r>
      <w:r>
        <w:t>sustain</w:t>
      </w:r>
      <w:r w:rsidRPr="008258F4">
        <w:t xml:space="preserve"> the </w:t>
      </w:r>
      <w:r>
        <w:t xml:space="preserve">formation and stability of </w:t>
      </w:r>
      <w:r w:rsidRPr="008258F4">
        <w:t>actin stress fibres and regulate cross-talking and signalling wit</w:t>
      </w:r>
      <w:r>
        <w:t>h the aforementioned molecules</w:t>
      </w:r>
      <w:r w:rsidR="00126CE2" w:rsidDel="00126CE2">
        <w:t xml:space="preserve"> </w:t>
      </w:r>
      <w:r w:rsidR="00F76418">
        <w:fldChar w:fldCharType="begin"/>
      </w:r>
      <w:r w:rsidR="00DC4754">
        <w:instrText xml:space="preserve"> ADDIN EN.CITE &lt;EndNote&gt;&lt;Cite&gt;&lt;Author&gt;Petit&lt;/Author&gt;&lt;Year&gt;2000&lt;/Year&gt;&lt;RecNum&gt;5&lt;/RecNum&gt;&lt;DisplayText&gt;[5]&lt;/DisplayText&gt;&lt;record&gt;&lt;rec-number&gt;5&lt;/rec-number&gt;&lt;foreign-keys&gt;&lt;key app="EN" db-id="az5fvxrxv5rdx8ez2rl5d2vprzwaev5pvtrs"&gt;5&lt;/key&gt;&lt;/foreign-keys&gt;&lt;ref-type name="Journal Article"&gt;17&lt;/ref-type&gt;&lt;contributors&gt;&lt;authors&gt;&lt;author&gt;Petit, V.&lt;/author&gt;&lt;author&gt;Thiery, J. P.&lt;/author&gt;&lt;/authors&gt;&lt;/contributors&gt;&lt;auth-address&gt;Subcellular structure and cellular dynamics, UMR 144, CNRS-institut Curie, Paris, France.&lt;/auth-address&gt;&lt;titles&gt;&lt;title&gt;Focal adhesions: structure and dynamics&lt;/title&gt;&lt;secondary-title&gt;Biol Cell&lt;/secondary-title&gt;&lt;alt-title&gt;Biology of the cell / under the auspices of the European Cell Biology Organization&lt;/alt-title&gt;&lt;/titles&gt;&lt;periodical&gt;&lt;full-title&gt;Biol Cell&lt;/full-title&gt;&lt;abbr-1&gt;Biology of the cell / under the auspices of the European Cell Biology Organization&lt;/abbr-1&gt;&lt;/periodical&gt;&lt;alt-periodical&gt;&lt;full-title&gt;Biol Cell&lt;/full-title&gt;&lt;abbr-1&gt;Biology of the cell / under the auspices of the European Cell Biology Organization&lt;/abbr-1&gt;&lt;/alt-periodical&gt;&lt;pages&gt;477-94&lt;/pages&gt;&lt;volume&gt;92&lt;/volume&gt;&lt;number&gt;7&lt;/number&gt;&lt;keywords&gt;&lt;keyword&gt;Cell Adhesion/*physiology&lt;/keyword&gt;&lt;keyword&gt;Cytoskeletal Proteins/*metabolism&lt;/keyword&gt;&lt;keyword&gt;Focal Adhesions/chemistry/*metabolism&lt;/keyword&gt;&lt;keyword&gt;Humans&lt;/keyword&gt;&lt;keyword&gt;Integrins/*metabolism&lt;/keyword&gt;&lt;keyword&gt;Membrane Proteins/*metabolism&lt;/keyword&gt;&lt;keyword&gt;Models, Biological&lt;/keyword&gt;&lt;keyword&gt;Signal Transduction/physiology&lt;/keyword&gt;&lt;keyword&gt;rho GTP-Binding Proteins/metabolism&lt;/keyword&gt;&lt;/keywords&gt;&lt;dates&gt;&lt;year&gt;2000&lt;/year&gt;&lt;pub-dates&gt;&lt;date&gt;Oct&lt;/date&gt;&lt;/pub-dates&gt;&lt;/dates&gt;&lt;isbn&gt;0248-4900 (Print)&amp;#xD;0248-4900 (Linking)&lt;/isbn&gt;&lt;accession-num&gt;11229600&lt;/accession-num&gt;&lt;urls&gt;&lt;related-urls&gt;&lt;url&gt;http://www.ncbi.nlm.nih.gov/pubmed/11229600&lt;/url&gt;&lt;/related-urls&gt;&lt;/urls&gt;&lt;/record&gt;&lt;/Cite&gt;&lt;/EndNote&gt;</w:instrText>
      </w:r>
      <w:r w:rsidR="00F76418">
        <w:fldChar w:fldCharType="separate"/>
      </w:r>
      <w:r>
        <w:rPr>
          <w:noProof/>
        </w:rPr>
        <w:t>[</w:t>
      </w:r>
      <w:hyperlink w:anchor="_ENREF_5" w:tooltip="Petit, 2000 #5" w:history="1">
        <w:r w:rsidR="004D2651">
          <w:rPr>
            <w:noProof/>
          </w:rPr>
          <w:t>5</w:t>
        </w:r>
      </w:hyperlink>
      <w:r>
        <w:rPr>
          <w:noProof/>
        </w:rPr>
        <w:t>]</w:t>
      </w:r>
      <w:r w:rsidR="00F76418">
        <w:fldChar w:fldCharType="end"/>
      </w:r>
      <w:r w:rsidR="00EC4892">
        <w:t>.</w:t>
      </w:r>
    </w:p>
    <w:p w:rsidR="00E8106D" w:rsidRDefault="00E8106D" w:rsidP="00874E31">
      <w:pPr>
        <w:spacing w:after="0" w:line="360" w:lineRule="auto"/>
        <w:jc w:val="both"/>
      </w:pPr>
    </w:p>
    <w:p w:rsidR="00E8106D" w:rsidRDefault="00E8106D" w:rsidP="00874E31">
      <w:pPr>
        <w:spacing w:after="0" w:line="360" w:lineRule="auto"/>
        <w:jc w:val="both"/>
      </w:pPr>
      <w:r w:rsidRPr="00695732">
        <w:t xml:space="preserve">Focal adhesion </w:t>
      </w:r>
      <w:r>
        <w:t xml:space="preserve">structure and dynamics (assembly, </w:t>
      </w:r>
      <w:r w:rsidRPr="00695732">
        <w:t>disassembly and turnover</w:t>
      </w:r>
      <w:r>
        <w:t>)</w:t>
      </w:r>
      <w:r w:rsidRPr="00695732">
        <w:t xml:space="preserve"> is of fundamental </w:t>
      </w:r>
      <w:r>
        <w:t xml:space="preserve">importance </w:t>
      </w:r>
      <w:r w:rsidRPr="00695732">
        <w:t xml:space="preserve">for </w:t>
      </w:r>
      <w:r>
        <w:t xml:space="preserve">the </w:t>
      </w:r>
      <w:r w:rsidRPr="00695732">
        <w:t>reorganization of adhesive contacts</w:t>
      </w:r>
      <w:r>
        <w:t xml:space="preserve"> and</w:t>
      </w:r>
      <w:r w:rsidRPr="00695732">
        <w:t xml:space="preserve"> during cell migration. </w:t>
      </w:r>
      <w:r>
        <w:t>During these processes, new a</w:t>
      </w:r>
      <w:r w:rsidRPr="00695732">
        <w:t>dhesion</w:t>
      </w:r>
      <w:r>
        <w:t>s</w:t>
      </w:r>
      <w:r w:rsidRPr="00695732">
        <w:t xml:space="preserve"> </w:t>
      </w:r>
      <w:r>
        <w:t xml:space="preserve">are formed at the front edge of the cell, mature and couple to the cytoskeleton </w:t>
      </w:r>
      <w:r w:rsidRPr="00695732">
        <w:t xml:space="preserve">and </w:t>
      </w:r>
      <w:r>
        <w:t>disassemble at the rear edge of the cell, associated with retraction fibres. The correct orchestration of the dynamics of these processes is essential to</w:t>
      </w:r>
      <w:r w:rsidRPr="00695732">
        <w:t xml:space="preserve"> </w:t>
      </w:r>
      <w:r>
        <w:t>maintain cell spreading and control cell</w:t>
      </w:r>
      <w:r w:rsidRPr="00695732">
        <w:t xml:space="preserve"> locomotion. </w:t>
      </w:r>
    </w:p>
    <w:p w:rsidR="00E8106D" w:rsidRPr="00EB2EAF" w:rsidRDefault="00E8106D" w:rsidP="00874E31">
      <w:pPr>
        <w:spacing w:after="0" w:line="360" w:lineRule="auto"/>
        <w:jc w:val="both"/>
      </w:pPr>
    </w:p>
    <w:p w:rsidR="00E8106D" w:rsidRPr="00553973" w:rsidRDefault="00126CE2" w:rsidP="00874E31">
      <w:pPr>
        <w:pStyle w:val="Heading3"/>
        <w:numPr>
          <w:ilvl w:val="2"/>
          <w:numId w:val="5"/>
        </w:numPr>
        <w:jc w:val="both"/>
      </w:pPr>
      <w:bookmarkStart w:id="4" w:name="_Toc425521463"/>
      <w:proofErr w:type="spellStart"/>
      <w:r>
        <w:lastRenderedPageBreak/>
        <w:t>Nanoscale</w:t>
      </w:r>
      <w:proofErr w:type="spellEnd"/>
      <w:r>
        <w:t xml:space="preserve"> structure of focal adhesions</w:t>
      </w:r>
      <w:bookmarkEnd w:id="4"/>
    </w:p>
    <w:p w:rsidR="00E8106D" w:rsidRPr="00EB2EAF" w:rsidRDefault="00E8106D" w:rsidP="00874E31">
      <w:pPr>
        <w:spacing w:after="0" w:line="360" w:lineRule="auto"/>
        <w:jc w:val="both"/>
      </w:pPr>
      <w:r>
        <w:t>Given the complex collection of molecular processes involved in integrin-mediated cell adhesion, the</w:t>
      </w:r>
      <w:r w:rsidRPr="00EB2EAF">
        <w:t xml:space="preserve"> </w:t>
      </w:r>
      <w:proofErr w:type="spellStart"/>
      <w:r w:rsidRPr="00EB2EAF">
        <w:t>nanoscale</w:t>
      </w:r>
      <w:proofErr w:type="spellEnd"/>
      <w:r w:rsidRPr="00EB2EAF">
        <w:t xml:space="preserve"> structure of adhesion sites and the dynamics of molecul</w:t>
      </w:r>
      <w:r>
        <w:t>ar processes involved</w:t>
      </w:r>
      <w:r w:rsidRPr="00EB2EAF">
        <w:t xml:space="preserve"> </w:t>
      </w:r>
      <w:r>
        <w:t xml:space="preserve">are essential to understand </w:t>
      </w:r>
      <w:r w:rsidRPr="00EB2EAF">
        <w:t xml:space="preserve">cell adhesion </w:t>
      </w:r>
      <w:r>
        <w:t>and migration</w:t>
      </w:r>
      <w:r w:rsidRPr="00EB2EAF">
        <w:t xml:space="preserve">. </w:t>
      </w:r>
      <w:r>
        <w:t>Recently</w:t>
      </w:r>
      <w:r w:rsidRPr="00EB2EAF">
        <w:t>, advances in microscopy techniques</w:t>
      </w:r>
      <w:r>
        <w:t xml:space="preserve"> such </w:t>
      </w:r>
      <w:r w:rsidRPr="008973A5">
        <w:t>as super-resolution techniques PALM</w:t>
      </w:r>
      <w:r w:rsidRPr="009E2008">
        <w:t xml:space="preserve"> </w:t>
      </w:r>
      <w:r w:rsidR="00F76418">
        <w:fldChar w:fldCharType="begin">
          <w:fldData xml:space="preserve">PEVuZE5vdGU+PENpdGU+PEF1dGhvcj5TaHJvZmY8L0F1dGhvcj48WWVhcj4yMDA3PC9ZZWFyPjxS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1ODAtNDwvcGFnZXM+PHZvbHVtZT40Njg8L3ZvbHVt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</w:fldData>
        </w:fldChar>
      </w:r>
      <w:r w:rsidR="00BE1264">
        <w:instrText xml:space="preserve"> ADDIN EN.CITE </w:instrText>
      </w:r>
      <w:r w:rsidR="00F76418">
        <w:fldChar w:fldCharType="begin">
          <w:fldData xml:space="preserve">PEVuZE5vdGU+PENpdGU+PEF1dGhvcj5TaHJvZmY8L0F1dGhvcj48WWVhcj4yMDA3PC9ZZWFyPjxS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1ODAtNDwvcGFnZXM+PHZvbHVtZT40Njg8L3ZvbHVt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</w:fldData>
        </w:fldChar>
      </w:r>
      <w:r w:rsidR="00BE1264">
        <w:instrText xml:space="preserve"> ADDIN EN.CITE.DATA </w:instrText>
      </w:r>
      <w:r w:rsidR="00F76418">
        <w:fldChar w:fldCharType="end"/>
      </w:r>
      <w:r w:rsidR="00F76418">
        <w:fldChar w:fldCharType="separate"/>
      </w:r>
      <w:r w:rsidR="00BE1264">
        <w:rPr>
          <w:noProof/>
        </w:rPr>
        <w:t>[</w:t>
      </w:r>
      <w:hyperlink w:anchor="_ENREF_17" w:tooltip="Shroff, 2007 #16" w:history="1">
        <w:r w:rsidR="004D2651">
          <w:rPr>
            <w:noProof/>
          </w:rPr>
          <w:t>17</w:t>
        </w:r>
      </w:hyperlink>
      <w:r w:rsidR="00BE1264">
        <w:rPr>
          <w:noProof/>
        </w:rPr>
        <w:t xml:space="preserve">, </w:t>
      </w:r>
      <w:hyperlink w:anchor="_ENREF_18" w:tooltip="Kanchanawong, 2010 #17" w:history="1">
        <w:r w:rsidR="004D2651">
          <w:rPr>
            <w:noProof/>
          </w:rPr>
          <w:t>18</w:t>
        </w:r>
      </w:hyperlink>
      <w:r w:rsidR="00BE1264">
        <w:rPr>
          <w:noProof/>
        </w:rPr>
        <w:t>]</w:t>
      </w:r>
      <w:r w:rsidR="00F76418">
        <w:fldChar w:fldCharType="end"/>
      </w:r>
      <w:r w:rsidRPr="00C6458B">
        <w:t xml:space="preserve"> and STORM</w:t>
      </w:r>
      <w:r w:rsidR="00126CE2">
        <w:t xml:space="preserve"> </w:t>
      </w:r>
      <w:r w:rsidR="00F76418">
        <w:fldChar w:fldCharType="begin"/>
      </w:r>
      <w:r w:rsidR="00BE1264">
        <w:instrText xml:space="preserve"> ADDIN EN.CITE &lt;EndNote&gt;&lt;Cite&gt;&lt;Author&gt;Xu&lt;/Author&gt;&lt;Year&gt;2012&lt;/Year&gt;&lt;RecNum&gt;18&lt;/RecNum&gt;&lt;IDText&gt;Dual-objective STORM reveals three-dimensional filament organization in the actin cytoskeleton&lt;/IDText&gt;&lt;DisplayText&gt;[19]&lt;/DisplayText&gt;&lt;record&gt;&lt;rec-number&gt;18&lt;/rec-number&gt;&lt;foreign-keys&gt;&lt;key app="EN" db-id="az5fvxrxv5rdx8ez2rl5d2vprzwaev5pvtrs"&gt;18&lt;/key&gt;&lt;/foreign-keys&gt;&lt;ref-type name="Journal Article"&gt;17&lt;/ref-type&gt;&lt;contributors&gt;&lt;authors&gt;&lt;author&gt;Xu, K.&lt;/author&gt;&lt;author&gt;Babcock, H. P.&lt;/author&gt;&lt;author&gt;Zhuang, X.&lt;/author&gt;&lt;/authors&gt;&lt;/contributors&gt;&lt;auth-address&gt;Howard Hughes Medical Institute, Department of Chemistry and Chemical Biology, Harvard University, Cambridge, Massachusetts, USA.&lt;/auth-address&gt;&lt;titles&gt;&lt;title&gt;Dual-objective STORM reveals three-dimensional filament organization in the actin cytoskeleton&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185-8&lt;/pages&gt;&lt;volume&gt;9&lt;/volume&gt;&lt;number&gt;2&lt;/number&gt;&lt;keywords&gt;&lt;keyword&gt;Actins/*chemistry&lt;/keyword&gt;&lt;keyword&gt;Cell Line&lt;/keyword&gt;&lt;keyword&gt;Cytoskeleton/*chemistry&lt;/keyword&gt;&lt;/keywords&gt;&lt;dates&gt;&lt;year&gt;2012&lt;/year&gt;&lt;pub-dates&gt;&lt;date&gt;Feb&lt;/date&gt;&lt;/pub-dates&gt;&lt;/dates&gt;&lt;isbn&gt;1548-7105 (Electronic)&amp;#xD;1548-7091 (Linking)&lt;/isbn&gt;&lt;accession-num&gt;22231642&lt;/accession-num&gt;&lt;urls&gt;&lt;related-urls&gt;&lt;url&gt;http://www.ncbi.nlm.nih.gov/pubmed/22231642&lt;/url&gt;&lt;/related-urls&gt;&lt;/urls&gt;&lt;custom2&gt;3304438&lt;/custom2&gt;&lt;electronic-resource-num&gt;10.1038/nmeth.1841&lt;/electronic-resource-num&gt;&lt;/record&gt;&lt;/Cite&gt;&lt;/EndNote&gt;</w:instrText>
      </w:r>
      <w:r w:rsidR="00F76418">
        <w:fldChar w:fldCharType="separate"/>
      </w:r>
      <w:r w:rsidR="00BE1264">
        <w:rPr>
          <w:noProof/>
        </w:rPr>
        <w:t>[</w:t>
      </w:r>
      <w:hyperlink w:anchor="_ENREF_19" w:tooltip="Xu, 2012 #18" w:history="1">
        <w:r w:rsidR="004D2651">
          <w:rPr>
            <w:noProof/>
          </w:rPr>
          <w:t>19</w:t>
        </w:r>
      </w:hyperlink>
      <w:r w:rsidR="00BE1264">
        <w:rPr>
          <w:noProof/>
        </w:rPr>
        <w:t>]</w:t>
      </w:r>
      <w:r w:rsidR="00F76418">
        <w:fldChar w:fldCharType="end"/>
      </w:r>
      <w:r w:rsidRPr="00C6458B">
        <w:t>, FRET</w:t>
      </w:r>
      <w:r w:rsidR="00126CE2">
        <w:t xml:space="preserve"> </w:t>
      </w:r>
      <w:r w:rsidR="00F76418">
        <w:fldChar w:fldCharType="begin">
          <w:fldData xml:space="preserve">PEVuZE5vdGU+PENpdGU+PEF1dGhvcj5QYXNhcGVyYTwvQXV0aG9yPjxZZWFyPjIwMTA8L1llYXI+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I2My1VMTQzPC9wYWdlcz48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=
</w:fldData>
        </w:fldChar>
      </w:r>
      <w:r w:rsidR="00BE1264">
        <w:instrText xml:space="preserve"> ADDIN EN.CITE </w:instrText>
      </w:r>
      <w:r w:rsidR="00F76418">
        <w:fldChar w:fldCharType="begin">
          <w:fldData xml:space="preserve">PEVuZE5vdGU+PENpdGU+PEF1dGhvcj5QYXNhcGVyYTwvQXV0aG9yPjxZZWFyPjIwMTA8L1llYXI+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I2My1VMTQzPC9wYWdlcz48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=
</w:fldData>
        </w:fldChar>
      </w:r>
      <w:r w:rsidR="00BE1264">
        <w:instrText xml:space="preserve"> ADDIN EN.CITE.DATA </w:instrText>
      </w:r>
      <w:r w:rsidR="00F76418">
        <w:fldChar w:fldCharType="end"/>
      </w:r>
      <w:r w:rsidR="00F76418">
        <w:fldChar w:fldCharType="separate"/>
      </w:r>
      <w:r w:rsidR="00BE1264">
        <w:rPr>
          <w:noProof/>
        </w:rPr>
        <w:t>[</w:t>
      </w:r>
      <w:hyperlink w:anchor="_ENREF_20" w:tooltip="Pasapera, 2010 #19" w:history="1">
        <w:r w:rsidR="004D2651">
          <w:rPr>
            <w:noProof/>
          </w:rPr>
          <w:t>20</w:t>
        </w:r>
      </w:hyperlink>
      <w:r w:rsidR="00BE1264">
        <w:rPr>
          <w:noProof/>
        </w:rPr>
        <w:t xml:space="preserve">, </w:t>
      </w:r>
      <w:hyperlink w:anchor="_ENREF_21" w:tooltip="Grashoff, 2010 #20" w:history="1">
        <w:r w:rsidR="004D2651">
          <w:rPr>
            <w:noProof/>
          </w:rPr>
          <w:t>21</w:t>
        </w:r>
      </w:hyperlink>
      <w:r w:rsidR="00BE1264">
        <w:rPr>
          <w:noProof/>
        </w:rPr>
        <w:t>]</w:t>
      </w:r>
      <w:r w:rsidR="00F76418">
        <w:fldChar w:fldCharType="end"/>
      </w:r>
      <w:r w:rsidRPr="00C6458B">
        <w:t>, TIRF</w:t>
      </w:r>
      <w:r w:rsidR="00126CE2">
        <w:t xml:space="preserve"> </w:t>
      </w:r>
      <w:r w:rsidR="00F76418">
        <w:fldChar w:fldCharType="begin"/>
      </w:r>
      <w:r w:rsidR="00BE1264">
        <w:instrText xml:space="preserve"> ADDIN EN.CITE &lt;EndNote&gt;&lt;Cite&gt;&lt;Author&gt;Berginski&lt;/Author&gt;&lt;Year&gt;2011&lt;/Year&gt;&lt;RecNum&gt;21&lt;/RecNum&gt;&lt;IDText&gt;High-Resolution Quantification of Focal Adhesion Spatiotemporal Dynamics in Living Cells&lt;/IDText&gt;&lt;DisplayText&gt;[22]&lt;/DisplayText&gt;&lt;record&gt;&lt;rec-number&gt;21&lt;/rec-number&gt;&lt;foreign-keys&gt;&lt;key app="EN" db-id="az5fvxrxv5rdx8ez2rl5d2vprzwaev5pvtrs"&gt;21&lt;/key&gt;&lt;/foreign-keys&gt;&lt;ref-type name="Journal Article"&gt;17&lt;/ref-type&gt;&lt;contributors&gt;&lt;authors&gt;&lt;author&gt;Berginski, M. E.&lt;/author&gt;&lt;author&gt;Vitriol, E. A.&lt;/author&gt;&lt;author&gt;Hahn, K. M.&lt;/author&gt;&lt;author&gt;Gomez, S. M.&lt;/author&gt;&lt;/authors&gt;&lt;/contributors&gt;&lt;auth-address&gt;Department of Biomedical Engineering, University of North Carolina, Chapel Hill, North Carolina, United States of America.&lt;/auth-address&gt;&lt;titles&gt;&lt;title&gt;High-resolution quantification of focal adhesion spatiotemporal dynamics in living cell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2025&lt;/pages&gt;&lt;volume&gt;6&lt;/volume&gt;&lt;number&gt;7&lt;/number&gt;&lt;keywords&gt;&lt;keyword&gt;Animals&lt;/keyword&gt;&lt;keyword&gt;Focal Adhesion Kinase 1/metabolism&lt;/keyword&gt;&lt;keyword&gt;Focal Adhesions/genetics/*metabolism&lt;/keyword&gt;&lt;keyword&gt;JNK Mitogen-Activated Protein Kinases/metabolism&lt;/keyword&gt;&lt;keyword&gt;Kinetics&lt;/keyword&gt;&lt;keyword&gt;Mice&lt;/keyword&gt;&lt;keyword&gt;Microscopy, Fluorescence&lt;/keyword&gt;&lt;keyword&gt;NIH 3T3 Cells&lt;/keyword&gt;&lt;keyword&gt;Paxillin/genetics/metabolism&lt;/keyword&gt;&lt;keyword&gt;Point Mutation&lt;/keyword&gt;&lt;/keywords&gt;&lt;dates&gt;&lt;year&gt;2011&lt;/year&gt;&lt;/dates&gt;&lt;isbn&gt;1932-6203 (Electronic)&amp;#xD;1932-6203 (Linking)&lt;/isbn&gt;&lt;accession-num&gt;21779367&lt;/accession-num&gt;&lt;urls&gt;&lt;related-urls&gt;&lt;url&gt;http://www.ncbi.nlm.nih.gov/pubmed/21779367&lt;/url&gt;&lt;/related-urls&gt;&lt;/urls&gt;&lt;custom2&gt;3136503&lt;/custom2&gt;&lt;electronic-resource-num&gt;10.1371/journal.pone.0022025&lt;/electronic-resource-num&gt;&lt;/record&gt;&lt;/Cite&gt;&lt;/EndNote&gt;</w:instrText>
      </w:r>
      <w:r w:rsidR="00F76418">
        <w:fldChar w:fldCharType="separate"/>
      </w:r>
      <w:r w:rsidR="00BE1264">
        <w:rPr>
          <w:noProof/>
        </w:rPr>
        <w:t>[</w:t>
      </w:r>
      <w:hyperlink w:anchor="_ENREF_22" w:tooltip="Berginski, 2011 #21" w:history="1">
        <w:r w:rsidR="004D2651">
          <w:rPr>
            <w:noProof/>
          </w:rPr>
          <w:t>22</w:t>
        </w:r>
      </w:hyperlink>
      <w:r w:rsidR="00BE1264">
        <w:rPr>
          <w:noProof/>
        </w:rPr>
        <w:t>]</w:t>
      </w:r>
      <w:r w:rsidR="00F76418">
        <w:fldChar w:fldCharType="end"/>
      </w:r>
      <w:r>
        <w:t xml:space="preserve">, TEM </w:t>
      </w:r>
      <w:r w:rsidR="00F76418">
        <w:fldChar w:fldCharType="begin">
          <w:fldData xml:space="preserve">PEVuZE5vdGU+PENpdGU+PEF1dGhvcj5LaW08L0F1dGhvcj48WWVhcj4yMDEwPC9ZZWFyPjxSZWNO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1NjUt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==
</w:fldData>
        </w:fldChar>
      </w:r>
      <w:r w:rsidR="00BE1264">
        <w:instrText xml:space="preserve"> ADDIN EN.CITE </w:instrText>
      </w:r>
      <w:r w:rsidR="00F76418">
        <w:fldChar w:fldCharType="begin">
          <w:fldData xml:space="preserve">PEVuZE5vdGU+PENpdGU+PEF1dGhvcj5LaW08L0F1dGhvcj48WWVhcj4yMDEwPC9ZZWFyPjxSZWNO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1NjUt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==
</w:fldData>
        </w:fldChar>
      </w:r>
      <w:r w:rsidR="00BE1264">
        <w:instrText xml:space="preserve"> ADDIN EN.CITE.DATA </w:instrText>
      </w:r>
      <w:r w:rsidR="00F76418">
        <w:fldChar w:fldCharType="end"/>
      </w:r>
      <w:r w:rsidR="00F76418">
        <w:fldChar w:fldCharType="separate"/>
      </w:r>
      <w:r w:rsidR="00BE1264">
        <w:rPr>
          <w:noProof/>
        </w:rPr>
        <w:t>[</w:t>
      </w:r>
      <w:hyperlink w:anchor="_ENREF_23" w:tooltip="Kim, 2010 #22" w:history="1">
        <w:r w:rsidR="004D2651">
          <w:rPr>
            <w:noProof/>
          </w:rPr>
          <w:t>23</w:t>
        </w:r>
      </w:hyperlink>
      <w:r w:rsidR="00BE1264">
        <w:rPr>
          <w:noProof/>
        </w:rPr>
        <w:t xml:space="preserve">, </w:t>
      </w:r>
      <w:hyperlink w:anchor="_ENREF_24" w:tooltip="Smith, 1997 #23" w:history="1">
        <w:r w:rsidR="004D2651">
          <w:rPr>
            <w:noProof/>
          </w:rPr>
          <w:t>24</w:t>
        </w:r>
      </w:hyperlink>
      <w:r w:rsidR="00BE1264">
        <w:rPr>
          <w:noProof/>
        </w:rPr>
        <w:t>]</w:t>
      </w:r>
      <w:r w:rsidR="00F76418">
        <w:fldChar w:fldCharType="end"/>
      </w:r>
      <w:r>
        <w:t xml:space="preserve"> and Electron Tomography (EM- development of TEM where data are acquired at different angle</w:t>
      </w:r>
      <w:r w:rsidR="00126CE2">
        <w:t>s</w:t>
      </w:r>
      <w:r>
        <w:t xml:space="preserve"> </w:t>
      </w:r>
      <w:r w:rsidR="00126CE2">
        <w:t>to allow the reconstruction of</w:t>
      </w:r>
      <w:r>
        <w:t xml:space="preserve"> a high resolution 3D image) </w:t>
      </w:r>
      <w:r w:rsidR="00F76418">
        <w:fldChar w:fldCharType="begin">
          <w:fldData xml:space="preserve">PEVuZE5vdGU+PENpdGU+PEF1dGhvcj5QYXRsYTwvQXV0aG9yPjxZZWFyPjIwMTA8L1llYXI+PFJl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</w:fldData>
        </w:fldChar>
      </w:r>
      <w:r w:rsidR="00BE1264">
        <w:instrText xml:space="preserve"> ADDIN EN.CITE </w:instrText>
      </w:r>
      <w:r w:rsidR="00F76418">
        <w:fldChar w:fldCharType="begin">
          <w:fldData xml:space="preserve">PEVuZE5vdGU+PENpdGU+PEF1dGhvcj5QYXRsYTwvQXV0aG9yPjxZZWFyPjIwMTA8L1llYXI+PFJl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</w:fldData>
        </w:fldChar>
      </w:r>
      <w:r w:rsidR="00BE1264">
        <w:instrText xml:space="preserve"> ADDIN EN.CITE.DATA </w:instrText>
      </w:r>
      <w:r w:rsidR="00F76418">
        <w:fldChar w:fldCharType="end"/>
      </w:r>
      <w:r w:rsidR="00F76418">
        <w:fldChar w:fldCharType="separate"/>
      </w:r>
      <w:r w:rsidR="00BE1264">
        <w:rPr>
          <w:noProof/>
        </w:rPr>
        <w:t>[</w:t>
      </w:r>
      <w:hyperlink w:anchor="_ENREF_25" w:tooltip="Patla, 2010 #24" w:history="1">
        <w:r w:rsidR="004D2651">
          <w:rPr>
            <w:noProof/>
          </w:rPr>
          <w:t>25</w:t>
        </w:r>
      </w:hyperlink>
      <w:r w:rsidR="00BE1264">
        <w:rPr>
          <w:noProof/>
        </w:rPr>
        <w:t>]</w:t>
      </w:r>
      <w:r w:rsidR="00F76418">
        <w:fldChar w:fldCharType="end"/>
      </w:r>
      <w:r w:rsidR="00126CE2">
        <w:t>, provided</w:t>
      </w:r>
      <w:r>
        <w:t xml:space="preserve"> some insight </w:t>
      </w:r>
      <w:r w:rsidR="00126CE2">
        <w:t xml:space="preserve">into </w:t>
      </w:r>
      <w:r>
        <w:t>the</w:t>
      </w:r>
      <w:r w:rsidR="00126CE2">
        <w:t xml:space="preserve"> </w:t>
      </w:r>
      <w:proofErr w:type="spellStart"/>
      <w:r w:rsidR="00126CE2">
        <w:t>nanoscale</w:t>
      </w:r>
      <w:proofErr w:type="spellEnd"/>
      <w:r w:rsidR="00126CE2">
        <w:t>, molecular,</w:t>
      </w:r>
      <w:r>
        <w:t xml:space="preserve"> structure of cell adhesion</w:t>
      </w:r>
      <w:r w:rsidR="00126CE2">
        <w:t>s</w:t>
      </w:r>
      <w:r>
        <w:t>.</w:t>
      </w:r>
    </w:p>
    <w:p w:rsidR="00E8106D" w:rsidRPr="00EB2EAF" w:rsidRDefault="00E8106D" w:rsidP="00874E31">
      <w:pPr>
        <w:spacing w:after="0" w:line="360" w:lineRule="auto"/>
        <w:jc w:val="both"/>
      </w:pPr>
      <w:r w:rsidRPr="00F15D71">
        <w:t xml:space="preserve">TEM (transmission electron microscopy) is an imaging technique frequently used for the characterisation of biological samples and providing </w:t>
      </w:r>
      <w:proofErr w:type="spellStart"/>
      <w:r w:rsidRPr="00F15D71">
        <w:t>nanoscale</w:t>
      </w:r>
      <w:proofErr w:type="spellEnd"/>
      <w:r w:rsidRPr="00F15D71">
        <w:t xml:space="preserve"> resolution of sub-cellular structures.</w:t>
      </w:r>
      <w:r w:rsidRPr="00EB2EAF">
        <w:t xml:space="preserve"> </w:t>
      </w:r>
      <w:r>
        <w:t xml:space="preserve">FAs were successfully visualized using this technique in a number of studies. </w:t>
      </w:r>
      <w:r w:rsidRPr="00EB2EAF">
        <w:t xml:space="preserve">Smith et al. </w:t>
      </w:r>
      <w:r w:rsidR="00F76418">
        <w:fldChar w:fldCharType="begin"/>
      </w:r>
      <w:r w:rsidR="00BE1264">
        <w:instrText xml:space="preserve"> ADDIN EN.CITE &lt;EndNote&gt;&lt;Cite&gt;&lt;Author&gt;Smith&lt;/Author&gt;&lt;Year&gt;1997&lt;/Year&gt;&lt;RecNum&gt;23&lt;/RecNum&gt;&lt;IDText&gt;Strain Reorganizes Focal Adhesions and Cytoskeleton in Cultured Airway Smooth Muscle Cells&lt;/IDText&gt;&lt;DisplayText&gt;[24]&lt;/DisplayText&gt;&lt;record&gt;&lt;rec-number&gt;23&lt;/rec-number&gt;&lt;foreign-keys&gt;&lt;key app="EN" db-id="az5fvxrxv5rdx8ez2rl5d2vprzwaev5pvtrs"&gt;23&lt;/key&gt;&lt;/foreign-keys&gt;&lt;ref-type name="Journal Article"&gt;17&lt;/ref-type&gt;&lt;contributors&gt;&lt;authors&gt;&lt;author&gt;Smith, P. G.&lt;/author&gt;&lt;author&gt;Garcia, R.&lt;/author&gt;&lt;author&gt;Kogerman, L.&lt;/author&gt;&lt;/authors&gt;&lt;/contributors&gt;&lt;auth-address&gt;Case Western Reserve Univ,Dept Pediat,Sch Med,Cleveland,Oh 44106&lt;/auth-address&gt;&lt;titles&gt;&lt;title&gt;Strain reorganizes focal adhesions and cytoskeleton in cultured airway smooth muscle cells&lt;/title&gt;&lt;secondary-title&gt;Experimental Cell Research&lt;/secondary-title&gt;&lt;alt-title&gt;Exp Cell Res&lt;/alt-title&gt;&lt;/titles&gt;&lt;periodical&gt;&lt;full-title&gt;Experimental Cell Research&lt;/full-title&gt;&lt;abbr-1&gt;Exp Cell Res&lt;/abbr-1&gt;&lt;/periodical&gt;&lt;alt-periodical&gt;&lt;full-title&gt;Experimental Cell Research&lt;/full-title&gt;&lt;abbr-1&gt;Exp Cell Res&lt;/abbr-1&gt;&lt;/alt-periodical&gt;&lt;pages&gt;127-136&lt;/pages&gt;&lt;volume&gt;232&lt;/volume&gt;&lt;number&gt;1&lt;/number&gt;&lt;keywords&gt;&lt;keyword&gt;cyclic tensional deformation&lt;/keyword&gt;&lt;keyword&gt;mechanical strain&lt;/keyword&gt;&lt;keyword&gt;growth&lt;/keyword&gt;&lt;keyword&gt;lung&lt;/keyword&gt;&lt;keyword&gt;orientation&lt;/keyword&gt;&lt;keyword&gt;dogs&lt;/keyword&gt;&lt;/keywords&gt;&lt;dates&gt;&lt;year&gt;1997&lt;/year&gt;&lt;pub-dates&gt;&lt;date&gt;Apr 10&lt;/date&gt;&lt;/pub-dates&gt;&lt;/dates&gt;&lt;isbn&gt;0014-4827&lt;/isbn&gt;&lt;accession-num&gt;WOS:A1997WV16200016&lt;/accession-num&gt;&lt;urls&gt;&lt;related-urls&gt;&lt;url&gt;&amp;lt;Go to ISI&amp;gt;://WOS:A1997WV16200016&lt;/url&gt;&lt;/related-urls&gt;&lt;/urls&gt;&lt;electronic-resource-num&gt;DOI 10.1006/excr.1997.3492&lt;/electronic-resource-num&gt;&lt;language&gt;English&lt;/language&gt;&lt;/record&gt;&lt;/Cite&gt;&lt;/EndNote&gt;</w:instrText>
      </w:r>
      <w:r w:rsidR="00F76418">
        <w:fldChar w:fldCharType="separate"/>
      </w:r>
      <w:r w:rsidR="00BE1264">
        <w:rPr>
          <w:noProof/>
        </w:rPr>
        <w:t>[</w:t>
      </w:r>
      <w:hyperlink w:anchor="_ENREF_24" w:tooltip="Smith, 1997 #23" w:history="1">
        <w:r w:rsidR="004D2651">
          <w:rPr>
            <w:noProof/>
          </w:rPr>
          <w:t>24</w:t>
        </w:r>
      </w:hyperlink>
      <w:r w:rsidR="00BE1264">
        <w:rPr>
          <w:noProof/>
        </w:rPr>
        <w:t>]</w:t>
      </w:r>
      <w:r w:rsidR="00F76418">
        <w:fldChar w:fldCharType="end"/>
      </w:r>
      <w:r w:rsidR="00F15D71">
        <w:t xml:space="preserve"> </w:t>
      </w:r>
      <w:r w:rsidRPr="00EB2EAF">
        <w:t xml:space="preserve">assessed the effect of cyclic strain on smooth muscle cells. TEM </w:t>
      </w:r>
      <w:r>
        <w:t xml:space="preserve">and </w:t>
      </w:r>
      <w:proofErr w:type="spellStart"/>
      <w:r>
        <w:t>talin</w:t>
      </w:r>
      <w:proofErr w:type="spellEnd"/>
      <w:r>
        <w:t xml:space="preserve"> </w:t>
      </w:r>
      <w:proofErr w:type="spellStart"/>
      <w:r>
        <w:t>immunostaining</w:t>
      </w:r>
      <w:proofErr w:type="spellEnd"/>
      <w:r>
        <w:t xml:space="preserve"> were used </w:t>
      </w:r>
      <w:r w:rsidRPr="00EB2EAF">
        <w:t xml:space="preserve">to visualize actin </w:t>
      </w:r>
      <w:r>
        <w:t xml:space="preserve">and FA </w:t>
      </w:r>
      <w:r w:rsidRPr="00EB2EAF">
        <w:t xml:space="preserve">organization </w:t>
      </w:r>
      <w:r>
        <w:t>under stress and in static conditions</w:t>
      </w:r>
      <w:r w:rsidRPr="00EB2EAF">
        <w:t>.</w:t>
      </w:r>
      <w:r>
        <w:t xml:space="preserve"> Cells orienting perpendicular to strain were more elongated and both techniques confirmed that longer FAs</w:t>
      </w:r>
      <w:r w:rsidRPr="00EB2EAF">
        <w:t xml:space="preserve"> </w:t>
      </w:r>
      <w:r>
        <w:t>along the cell membrane- substratum interface formed</w:t>
      </w:r>
      <w:r w:rsidR="00671532">
        <w:t>.</w:t>
      </w:r>
    </w:p>
    <w:p w:rsidR="00671532" w:rsidRDefault="00E8106D" w:rsidP="00874E31">
      <w:pPr>
        <w:spacing w:after="0" w:line="360" w:lineRule="auto"/>
        <w:jc w:val="both"/>
      </w:pPr>
      <w:r>
        <w:t>Combining</w:t>
      </w:r>
      <w:r w:rsidRPr="00EB2EAF">
        <w:t xml:space="preserve"> fluorescent microscopy (</w:t>
      </w:r>
      <w:r>
        <w:t>and immuno-staining for FA-associated proteins such as</w:t>
      </w:r>
      <w:r w:rsidRPr="00EB2EAF">
        <w:t xml:space="preserve"> </w:t>
      </w:r>
      <w:proofErr w:type="spellStart"/>
      <w:r w:rsidRPr="00EB2EAF">
        <w:t>paxillin</w:t>
      </w:r>
      <w:proofErr w:type="spellEnd"/>
      <w:r w:rsidRPr="00EB2EAF">
        <w:t xml:space="preserve">) with </w:t>
      </w:r>
      <w:proofErr w:type="spellStart"/>
      <w:r w:rsidRPr="00EB2EAF">
        <w:t>cryo</w:t>
      </w:r>
      <w:proofErr w:type="spellEnd"/>
      <w:r w:rsidRPr="00EB2EAF">
        <w:t>-electron tomography</w:t>
      </w:r>
      <w:r>
        <w:t xml:space="preserve"> (an EM technique) enabled to image cell protrusions at higher resolution</w:t>
      </w:r>
      <w:r w:rsidRPr="00EB2EAF">
        <w:t>.</w:t>
      </w:r>
      <w:r>
        <w:t xml:space="preserve"> An important disadvantage of electron microscopy techniques is the lack of specific information regarding the biochemical composition of the structures imaged. Hence correlated microscopy techniques are particularly attractive to combine the benefits of traditional fluorescence and confocal microscopy with higher resolution electron microscopy. Correlated </w:t>
      </w:r>
      <w:proofErr w:type="spellStart"/>
      <w:r>
        <w:t>c</w:t>
      </w:r>
      <w:r w:rsidRPr="00A34258">
        <w:t>ryo</w:t>
      </w:r>
      <w:proofErr w:type="spellEnd"/>
      <w:r w:rsidRPr="00A34258">
        <w:t xml:space="preserve">-electron tomography </w:t>
      </w:r>
      <w:r>
        <w:t>and fluorescent microscopy showed differences in the orientation of actin filaments in the core and periphery of FA</w:t>
      </w:r>
      <w:r w:rsidR="00671532">
        <w:t>s</w:t>
      </w:r>
      <w:r>
        <w:t>, with</w:t>
      </w:r>
      <w:r w:rsidR="00671532">
        <w:t xml:space="preserve"> peripheral</w:t>
      </w:r>
      <w:r>
        <w:t xml:space="preserve"> fibres being parallel</w:t>
      </w:r>
      <w:r w:rsidRPr="00EB2EAF">
        <w:t xml:space="preserve"> to the </w:t>
      </w:r>
      <w:r>
        <w:t>long</w:t>
      </w:r>
      <w:r w:rsidRPr="00EB2EAF">
        <w:t xml:space="preserve"> axis</w:t>
      </w:r>
      <w:r>
        <w:t xml:space="preserve"> of the </w:t>
      </w:r>
      <w:r w:rsidR="00DC52D3">
        <w:t xml:space="preserve">adhesion </w:t>
      </w:r>
      <w:r w:rsidR="00F76418">
        <w:fldChar w:fldCharType="begin">
          <w:fldData xml:space="preserve">PEVuZE5vdGU+PENpdGU+PEF1dGhvcj5QYXRsYTwvQXV0aG9yPjxZZWFyPjIwMTA8L1llYXI+PFJl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</w:fldData>
        </w:fldChar>
      </w:r>
      <w:r w:rsidR="00BE1264">
        <w:instrText xml:space="preserve"> ADDIN EN.CITE </w:instrText>
      </w:r>
      <w:r w:rsidR="00F76418">
        <w:fldChar w:fldCharType="begin">
          <w:fldData xml:space="preserve">PEVuZE5vdGU+PENpdGU+PEF1dGhvcj5QYXRsYTwvQXV0aG9yPjxZZWFyPjIwMTA8L1llYXI+PFJl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</w:fldData>
        </w:fldChar>
      </w:r>
      <w:r w:rsidR="00BE1264">
        <w:instrText xml:space="preserve"> ADDIN EN.CITE.DATA </w:instrText>
      </w:r>
      <w:r w:rsidR="00F76418">
        <w:fldChar w:fldCharType="end"/>
      </w:r>
      <w:r w:rsidR="00F76418">
        <w:fldChar w:fldCharType="separate"/>
      </w:r>
      <w:r w:rsidR="00BE1264">
        <w:rPr>
          <w:noProof/>
        </w:rPr>
        <w:t>[</w:t>
      </w:r>
      <w:hyperlink w:anchor="_ENREF_25" w:tooltip="Patla, 2010 #24" w:history="1">
        <w:r w:rsidR="004D2651">
          <w:rPr>
            <w:noProof/>
          </w:rPr>
          <w:t>25</w:t>
        </w:r>
      </w:hyperlink>
      <w:r w:rsidR="00BE1264">
        <w:rPr>
          <w:noProof/>
        </w:rPr>
        <w:t>]</w:t>
      </w:r>
      <w:r w:rsidR="00F76418">
        <w:fldChar w:fldCharType="end"/>
      </w:r>
      <w:r w:rsidRPr="00EB2EAF">
        <w:t>.</w:t>
      </w:r>
      <w:r>
        <w:t xml:space="preserve"> Below the actin bundle, </w:t>
      </w:r>
      <w:r w:rsidRPr="00EB2EAF">
        <w:t>at the cell membrane interface</w:t>
      </w:r>
      <w:r>
        <w:t>,</w:t>
      </w:r>
      <w:r w:rsidRPr="00EB2EAF">
        <w:t xml:space="preserve"> small </w:t>
      </w:r>
      <w:r>
        <w:t>ring-shaped structures</w:t>
      </w:r>
      <w:r w:rsidRPr="00EB2EAF">
        <w:t xml:space="preserve"> (20-30 nm diameter) </w:t>
      </w:r>
      <w:r>
        <w:t>were observed, which generally</w:t>
      </w:r>
      <w:r w:rsidRPr="00EB2EAF">
        <w:t xml:space="preserve"> aggregate into “islands”</w:t>
      </w:r>
      <w:r>
        <w:t xml:space="preserve"> depending on the organization </w:t>
      </w:r>
      <w:r w:rsidRPr="008B7A18">
        <w:t>of interacting fibres</w:t>
      </w:r>
      <w:r>
        <w:t>. They are thought to</w:t>
      </w:r>
      <w:r w:rsidRPr="00EB2EAF">
        <w:t xml:space="preserve"> </w:t>
      </w:r>
      <w:r w:rsidR="00671532">
        <w:t>contribute to the</w:t>
      </w:r>
      <w:r w:rsidRPr="00EB2EAF">
        <w:t xml:space="preserve"> link between </w:t>
      </w:r>
      <w:r w:rsidR="00671532">
        <w:t xml:space="preserve">the </w:t>
      </w:r>
      <w:r w:rsidRPr="00EB2EAF">
        <w:t>cytoskeleton and the membrane</w:t>
      </w:r>
      <w:r>
        <w:t xml:space="preserve"> because they </w:t>
      </w:r>
      <w:r w:rsidRPr="008B7A18">
        <w:t>also tightly associate with</w:t>
      </w:r>
      <w:r w:rsidRPr="00EB2EAF">
        <w:t xml:space="preserve"> </w:t>
      </w:r>
      <w:r>
        <w:t>vinculin-rich regions</w:t>
      </w:r>
      <w:r w:rsidRPr="00EB2EAF">
        <w:t>.</w:t>
      </w:r>
      <w:r>
        <w:t xml:space="preserve"> </w:t>
      </w:r>
    </w:p>
    <w:p w:rsidR="00E8106D" w:rsidRPr="00EB2EAF" w:rsidRDefault="00E8106D" w:rsidP="00874E31">
      <w:pPr>
        <w:spacing w:after="0" w:line="360" w:lineRule="auto"/>
        <w:jc w:val="both"/>
      </w:pPr>
      <w:r>
        <w:t>Therefore, FAs display a</w:t>
      </w:r>
      <w:r w:rsidRPr="00EB2EAF">
        <w:t xml:space="preserve"> multi-layer</w:t>
      </w:r>
      <w:r>
        <w:t xml:space="preserve">ed structure with </w:t>
      </w:r>
      <w:proofErr w:type="spellStart"/>
      <w:r>
        <w:t>nano</w:t>
      </w:r>
      <w:proofErr w:type="spellEnd"/>
      <w:r>
        <w:t>-scale organization in the z-direction</w:t>
      </w:r>
      <w:r w:rsidRPr="00EB2EAF">
        <w:t xml:space="preserve">: </w:t>
      </w:r>
      <w:r>
        <w:t>the structure starts at the</w:t>
      </w:r>
      <w:r w:rsidRPr="00EB2EAF">
        <w:t xml:space="preserve"> plasma membrane with integrins</w:t>
      </w:r>
      <w:r>
        <w:t>,</w:t>
      </w:r>
      <w:r w:rsidRPr="00EB2EAF">
        <w:t xml:space="preserve"> </w:t>
      </w:r>
      <w:r>
        <w:t>followed by a layer of adapter proteins including vinculin (evidenced in this study using gold nanoparticles)</w:t>
      </w:r>
      <w:r w:rsidRPr="00EB2EAF">
        <w:t xml:space="preserve">, </w:t>
      </w:r>
      <w:r>
        <w:t>followed by</w:t>
      </w:r>
      <w:r w:rsidRPr="00EB2EAF">
        <w:t xml:space="preserve"> short fibres connected with the stress fibres</w:t>
      </w:r>
      <w:r>
        <w:t xml:space="preserve">. </w:t>
      </w:r>
      <w:r w:rsidRPr="00EB2EAF">
        <w:t>By</w:t>
      </w:r>
      <w:r>
        <w:t xml:space="preserve"> using </w:t>
      </w:r>
      <w:proofErr w:type="spellStart"/>
      <w:r>
        <w:t>p</w:t>
      </w:r>
      <w:r w:rsidRPr="00015AAF">
        <w:t>hotoactivated</w:t>
      </w:r>
      <w:proofErr w:type="spellEnd"/>
      <w:r w:rsidRPr="00015AAF">
        <w:t xml:space="preserve"> localization microscopy </w:t>
      </w:r>
      <w:r>
        <w:t>(</w:t>
      </w:r>
      <w:r w:rsidRPr="00EB2EAF">
        <w:t>PALM</w:t>
      </w:r>
      <w:r>
        <w:t>)</w:t>
      </w:r>
      <w:r w:rsidRPr="00EB2EAF">
        <w:t xml:space="preserve"> Shroff et al. </w:t>
      </w:r>
      <w:r w:rsidR="00F76418">
        <w:fldChar w:fldCharType="begin">
          <w:fldData xml:space="preserve">PEVuZE5vdGU+PENpdGU+PEF1dGhvcj5TaHJvZmY8L0F1dGhvcj48WWVhcj4yMDA3PC9ZZWFyPjxS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</w:fldData>
        </w:fldChar>
      </w:r>
      <w:r w:rsidR="00BE1264">
        <w:instrText xml:space="preserve"> ADDIN EN.CITE </w:instrText>
      </w:r>
      <w:r w:rsidR="00F76418">
        <w:fldChar w:fldCharType="begin">
          <w:fldData xml:space="preserve">PEVuZE5vdGU+PENpdGU+PEF1dGhvcj5TaHJvZmY8L0F1dGhvcj48WWVhcj4yMDA3PC9ZZWFyPjxS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</w:fldData>
        </w:fldChar>
      </w:r>
      <w:r w:rsidR="00BE1264">
        <w:instrText xml:space="preserve"> ADDIN EN.CITE.DATA </w:instrText>
      </w:r>
      <w:r w:rsidR="00F76418">
        <w:fldChar w:fldCharType="end"/>
      </w:r>
      <w:r w:rsidR="00F76418">
        <w:fldChar w:fldCharType="separate"/>
      </w:r>
      <w:r w:rsidR="00BE1264">
        <w:rPr>
          <w:noProof/>
        </w:rPr>
        <w:t>[</w:t>
      </w:r>
      <w:hyperlink w:anchor="_ENREF_17" w:tooltip="Shroff, 2007 #16" w:history="1">
        <w:r w:rsidR="004D2651">
          <w:rPr>
            <w:noProof/>
          </w:rPr>
          <w:t>17</w:t>
        </w:r>
      </w:hyperlink>
      <w:r w:rsidR="00BE1264">
        <w:rPr>
          <w:noProof/>
        </w:rPr>
        <w:t>]</w:t>
      </w:r>
      <w:r w:rsidR="00F76418">
        <w:fldChar w:fldCharType="end"/>
      </w:r>
      <w:r w:rsidR="00671532">
        <w:t xml:space="preserve"> </w:t>
      </w:r>
      <w:r>
        <w:t>provided strong evidence for the</w:t>
      </w:r>
      <w:r w:rsidRPr="00EB2EAF">
        <w:t xml:space="preserve"> </w:t>
      </w:r>
      <w:proofErr w:type="spellStart"/>
      <w:r w:rsidRPr="00EB2EAF">
        <w:t>colocalization</w:t>
      </w:r>
      <w:proofErr w:type="spellEnd"/>
      <w:r w:rsidRPr="00EB2EAF">
        <w:t xml:space="preserve"> of protein</w:t>
      </w:r>
      <w:r>
        <w:t>s</w:t>
      </w:r>
      <w:r w:rsidRPr="00EB2EAF">
        <w:t xml:space="preserve"> </w:t>
      </w:r>
      <w:r>
        <w:t>forming</w:t>
      </w:r>
      <w:r w:rsidRPr="00EB2EAF">
        <w:t xml:space="preserve"> adhesion</w:t>
      </w:r>
      <w:r>
        <w:t>s</w:t>
      </w:r>
      <w:r w:rsidRPr="00EB2EAF">
        <w:t xml:space="preserve">. </w:t>
      </w:r>
      <w:proofErr w:type="gramStart"/>
      <w:r w:rsidRPr="00EB2EAF">
        <w:t>α-actinin</w:t>
      </w:r>
      <w:proofErr w:type="gramEnd"/>
      <w:r w:rsidRPr="00EB2EAF">
        <w:t xml:space="preserve"> and vinculin partially overlap</w:t>
      </w:r>
      <w:r>
        <w:t xml:space="preserve">, with </w:t>
      </w:r>
      <w:r w:rsidRPr="00EB2EAF">
        <w:t xml:space="preserve">α-actinin </w:t>
      </w:r>
      <w:r>
        <w:t>being</w:t>
      </w:r>
      <w:r w:rsidRPr="00EB2EAF">
        <w:t xml:space="preserve"> tightly </w:t>
      </w:r>
      <w:r>
        <w:t>associated</w:t>
      </w:r>
      <w:r w:rsidRPr="00EB2EAF">
        <w:t xml:space="preserve"> to stress fibers while vinculin </w:t>
      </w:r>
      <w:r>
        <w:t>being</w:t>
      </w:r>
      <w:r w:rsidRPr="00EB2EAF">
        <w:t xml:space="preserve"> </w:t>
      </w:r>
      <w:r>
        <w:t xml:space="preserve">apparently </w:t>
      </w:r>
      <w:r w:rsidRPr="00EB2EAF">
        <w:t xml:space="preserve">randomly </w:t>
      </w:r>
      <w:r>
        <w:t>distributed</w:t>
      </w:r>
      <w:r w:rsidRPr="00EB2EAF">
        <w:t xml:space="preserve"> along adhesion sites. </w:t>
      </w:r>
      <w:r>
        <w:t>P</w:t>
      </w:r>
      <w:r w:rsidRPr="00EB2EAF">
        <w:t xml:space="preserve">axillin and actin </w:t>
      </w:r>
      <w:r>
        <w:t>were not found to be spatially correlated</w:t>
      </w:r>
      <w:r w:rsidRPr="00EB2EAF">
        <w:t>, although some area</w:t>
      </w:r>
      <w:r>
        <w:t>s</w:t>
      </w:r>
      <w:r w:rsidRPr="00EB2EAF">
        <w:t xml:space="preserve"> of clustering</w:t>
      </w:r>
      <w:r>
        <w:t xml:space="preserve"> were observed</w:t>
      </w:r>
      <w:r w:rsidRPr="00EB2EAF">
        <w:t>.</w:t>
      </w:r>
      <w:r>
        <w:t xml:space="preserve"> Overall, the architecture of </w:t>
      </w:r>
      <w:r>
        <w:lastRenderedPageBreak/>
        <w:t>FAs displays t</w:t>
      </w:r>
      <w:r w:rsidRPr="00EB2EAF">
        <w:t>hree layers (</w:t>
      </w:r>
      <w:r>
        <w:t xml:space="preserve">within </w:t>
      </w:r>
      <w:r w:rsidRPr="00EB2EAF">
        <w:t>40</w:t>
      </w:r>
      <w:r w:rsidR="00671532">
        <w:t xml:space="preserve"> </w:t>
      </w:r>
      <w:r w:rsidRPr="00EB2EAF">
        <w:t>nm)</w:t>
      </w:r>
      <w:r>
        <w:t xml:space="preserve"> separating</w:t>
      </w:r>
      <w:r w:rsidRPr="00EB2EAF">
        <w:t xml:space="preserve"> the actin</w:t>
      </w:r>
      <w:r>
        <w:t xml:space="preserve"> network</w:t>
      </w:r>
      <w:r w:rsidRPr="00EB2EAF">
        <w:t xml:space="preserve"> from the </w:t>
      </w:r>
      <w:r>
        <w:t xml:space="preserve">cell membrane-associated </w:t>
      </w:r>
      <w:r w:rsidRPr="00EB2EAF">
        <w:t>plane</w:t>
      </w:r>
      <w:r>
        <w:t xml:space="preserve"> at which the tails of integrin molecules are found</w:t>
      </w:r>
      <w:r w:rsidR="00671532">
        <w:t xml:space="preserve"> </w:t>
      </w:r>
      <w:r w:rsidR="003274D3">
        <w:t xml:space="preserve">(Figure 1) </w:t>
      </w:r>
      <w:r w:rsidR="00F76418">
        <w:fldChar w:fldCharType="begin"/>
      </w:r>
      <w:r w:rsidR="00BE1264">
        <w:instrText xml:space="preserve"> ADDIN EN.CITE &lt;EndNote&gt;&lt;Cite&gt;&lt;Author&gt;Kanchanawong&lt;/Author&gt;&lt;Year&gt;2010&lt;/Year&gt;&lt;RecNum&gt;17&lt;/RecNum&gt;&lt;IDText&gt;Nanoscale architecture of integrin-based cell adhesions&lt;/IDText&gt;&lt;DisplayText&gt;[18]&lt;/DisplayText&gt;&lt;record&gt;&lt;rec-number&gt;17&lt;/rec-number&gt;&lt;foreign-keys&gt;&lt;key app="EN" db-id="az5fvxrxv5rdx8ez2rl5d2vprzwaev5pvtrs"&gt;17&lt;/key&gt;&lt;/foreign-keys&gt;&lt;ref-type name="Journal Article"&gt;17&lt;/ref-type&gt;&lt;contributors&gt;&lt;authors&gt;&lt;author&gt;Kanchanawong, P.&lt;/author&gt;&lt;author&gt;Shtengel, G.&lt;/author&gt;&lt;author&gt;Pasapera, A. M.&lt;/author&gt;&lt;author&gt;Ramko, E. B.&lt;/author&gt;&lt;author&gt;Davidson, M. W.&lt;/author&gt;&lt;author&gt;Hess, H. F.&lt;/author&gt;&lt;author&gt;Waterman, C. M.&lt;/author&gt;&lt;/authors&gt;&lt;/contributors&gt;&lt;auth-address&gt;National Heart Lung and Blood Institute, National Institutes of Health, Bethesda, Maryland 20892, USA.&lt;/auth-address&gt;&lt;titles&gt;&lt;title&gt;Nanoscale architecture of integrin-based cell adhesions&lt;/title&gt;&lt;secondary-title&gt;Nature&lt;/secondary-title&gt;&lt;alt-title&gt;Nature&lt;/alt-title&gt;&lt;/titles&gt;&lt;periodical&gt;&lt;full-title&gt;Nature&lt;/full-title&gt;&lt;abbr-1&gt;Nature&lt;/abbr-1&gt;&lt;/periodical&gt;&lt;alt-periodical&gt;&lt;full-title&gt;Nature&lt;/full-title&gt;&lt;abbr-1&gt;Nature&lt;/abbr-1&gt;&lt;/alt-periodical&gt;&lt;pages&gt;580-4&lt;/pages&gt;&lt;volume&gt;468&lt;/volume&gt;&lt;number&gt;7323&lt;/number&gt;&lt;keywords&gt;&lt;keyword&gt;Actins/metabolism&lt;/keyword&gt;&lt;keyword&gt;Animals&lt;/keyword&gt;&lt;keyword&gt;Cell Adhesion&lt;/keyword&gt;&lt;keyword&gt;Cell Line&lt;/keyword&gt;&lt;keyword&gt;Cell Line, Tumor&lt;/keyword&gt;&lt;keyword&gt;Cell Membrane/metabolism/ultrastructure&lt;/keyword&gt;&lt;keyword&gt;Extracellular Matrix/*metabolism/ultrastructure&lt;/keyword&gt;&lt;keyword&gt;Humans&lt;/keyword&gt;&lt;keyword&gt;Integrins/*metabolism&lt;/keyword&gt;&lt;keyword&gt;Mice&lt;/keyword&gt;&lt;keyword&gt;Models, Biological&lt;/keyword&gt;&lt;/keywords&gt;&lt;dates&gt;&lt;year&gt;2010&lt;/year&gt;&lt;pub-dates&gt;&lt;date&gt;Nov 25&lt;/date&gt;&lt;/pub-dates&gt;&lt;/dates&gt;&lt;isbn&gt;1476-4687 (Electronic)&amp;#xD;0028-0836 (Linking)&lt;/isbn&gt;&lt;accession-num&gt;21107430&lt;/accession-num&gt;&lt;urls&gt;&lt;related-urls&gt;&lt;url&gt;http://www.ncbi.nlm.nih.gov/pubmed/21107430&lt;/url&gt;&lt;/related-urls&gt;&lt;/urls&gt;&lt;custom2&gt;3046339&lt;/custom2&gt;&lt;electronic-resource-num&gt;10.1038/nature09621&lt;/electronic-resource-num&gt;&lt;/record&gt;&lt;/Cite&gt;&lt;/EndNote&gt;</w:instrText>
      </w:r>
      <w:r w:rsidR="00F76418">
        <w:fldChar w:fldCharType="separate"/>
      </w:r>
      <w:r w:rsidR="00BE1264">
        <w:rPr>
          <w:noProof/>
        </w:rPr>
        <w:t>[</w:t>
      </w:r>
      <w:hyperlink w:anchor="_ENREF_18" w:tooltip="Kanchanawong, 2010 #17" w:history="1">
        <w:r w:rsidR="004D2651">
          <w:rPr>
            <w:noProof/>
          </w:rPr>
          <w:t>18</w:t>
        </w:r>
      </w:hyperlink>
      <w:r w:rsidR="00BE1264">
        <w:rPr>
          <w:noProof/>
        </w:rPr>
        <w:t>]</w:t>
      </w:r>
      <w:r w:rsidR="00F76418">
        <w:fldChar w:fldCharType="end"/>
      </w:r>
      <w:r>
        <w:t>: a</w:t>
      </w:r>
      <w:r w:rsidRPr="00EB2EAF">
        <w:t xml:space="preserve"> first “integrin signalling layer” comprising FAK and paxillin; a “force transduction layer” comprising talin and vinculin and a final “actin-regulatory</w:t>
      </w:r>
      <w:r>
        <w:t xml:space="preserve"> layer</w:t>
      </w:r>
      <w:r w:rsidRPr="00EB2EAF">
        <w:t xml:space="preserve">” </w:t>
      </w:r>
      <w:r>
        <w:t>including</w:t>
      </w:r>
      <w:r w:rsidRPr="00EB2EAF">
        <w:t xml:space="preserve"> zyxin, VASP and </w:t>
      </w:r>
      <w:r>
        <w:t>α</w:t>
      </w:r>
      <w:r w:rsidRPr="00EB2EAF">
        <w:t xml:space="preserve">-actinin. </w:t>
      </w:r>
      <w:r>
        <w:t>Such well-defined architecture</w:t>
      </w:r>
      <w:r w:rsidRPr="00EB2EAF">
        <w:t xml:space="preserve"> possibly </w:t>
      </w:r>
      <w:r>
        <w:t xml:space="preserve">underlies </w:t>
      </w:r>
      <w:r w:rsidRPr="00EB2EAF">
        <w:t xml:space="preserve">how forces are transmitted </w:t>
      </w:r>
      <w:r>
        <w:t xml:space="preserve">from the ECM, through the cell membrane, </w:t>
      </w:r>
      <w:r w:rsidRPr="00EB2EAF">
        <w:t>up to the actin cytoskeleto</w:t>
      </w:r>
      <w:r>
        <w:t>n.</w:t>
      </w:r>
    </w:p>
    <w:p w:rsidR="00E8106D" w:rsidRDefault="00E8106D" w:rsidP="00874E31">
      <w:pPr>
        <w:keepNext/>
        <w:spacing w:after="0" w:line="360" w:lineRule="auto"/>
        <w:jc w:val="both"/>
      </w:pPr>
      <w:r>
        <w:rPr>
          <w:noProof/>
        </w:rPr>
        <w:drawing>
          <wp:inline distT="0" distB="0" distL="0" distR="0">
            <wp:extent cx="4445251" cy="2235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nanoscale architecture ...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445251" cy="2235200"/>
                    </a:xfrm>
                    <a:prstGeom prst="rect">
                      <a:avLst/>
                    </a:prstGeom>
                  </pic:spPr>
                </pic:pic>
              </a:graphicData>
            </a:graphic>
          </wp:inline>
        </w:drawing>
      </w:r>
    </w:p>
    <w:p w:rsidR="00E8106D" w:rsidRPr="00BA4D21" w:rsidRDefault="00E8106D" w:rsidP="00874E31">
      <w:pPr>
        <w:pStyle w:val="Caption"/>
        <w:jc w:val="both"/>
        <w:rPr>
          <w:color w:val="auto"/>
        </w:rPr>
      </w:pPr>
      <w:proofErr w:type="gramStart"/>
      <w:r w:rsidRPr="00BA4D21">
        <w:rPr>
          <w:color w:val="auto"/>
        </w:rPr>
        <w:t xml:space="preserve">Figure </w:t>
      </w:r>
      <w:proofErr w:type="gramEnd"/>
      <w:r w:rsidR="00F76418" w:rsidRPr="00BA4D21">
        <w:rPr>
          <w:color w:val="auto"/>
        </w:rPr>
        <w:fldChar w:fldCharType="begin"/>
      </w:r>
      <w:r w:rsidR="00C71EE0" w:rsidRPr="00BA4D21">
        <w:rPr>
          <w:color w:val="auto"/>
        </w:rPr>
        <w:instrText xml:space="preserve"> SEQ Figure \* ARABIC </w:instrText>
      </w:r>
      <w:r w:rsidR="00F76418" w:rsidRPr="00BA4D21">
        <w:rPr>
          <w:color w:val="auto"/>
        </w:rPr>
        <w:fldChar w:fldCharType="separate"/>
      </w:r>
      <w:r w:rsidR="00B30806">
        <w:rPr>
          <w:noProof/>
          <w:color w:val="auto"/>
        </w:rPr>
        <w:t>1</w:t>
      </w:r>
      <w:r w:rsidR="00F76418" w:rsidRPr="00BA4D21">
        <w:rPr>
          <w:noProof/>
          <w:color w:val="auto"/>
        </w:rPr>
        <w:fldChar w:fldCharType="end"/>
      </w:r>
      <w:proofErr w:type="gramStart"/>
      <w:r w:rsidR="001A1C5C">
        <w:rPr>
          <w:noProof/>
          <w:color w:val="auto"/>
        </w:rPr>
        <w:t>.</w:t>
      </w:r>
      <w:proofErr w:type="gramEnd"/>
      <w:r w:rsidRPr="00BA4D21">
        <w:rPr>
          <w:color w:val="auto"/>
        </w:rPr>
        <w:t xml:space="preserve"> </w:t>
      </w:r>
      <w:r w:rsidR="003274D3">
        <w:rPr>
          <w:color w:val="auto"/>
        </w:rPr>
        <w:t xml:space="preserve">Schematic representation of </w:t>
      </w:r>
      <w:proofErr w:type="spellStart"/>
      <w:r w:rsidR="003274D3">
        <w:rPr>
          <w:color w:val="auto"/>
        </w:rPr>
        <w:t>the</w:t>
      </w:r>
      <w:r w:rsidR="00BA4D21" w:rsidRPr="00BA4D21">
        <w:rPr>
          <w:color w:val="auto"/>
        </w:rPr>
        <w:t>architecture</w:t>
      </w:r>
      <w:proofErr w:type="spellEnd"/>
      <w:r w:rsidR="003274D3">
        <w:rPr>
          <w:color w:val="auto"/>
        </w:rPr>
        <w:t xml:space="preserve"> of focal adhesions</w:t>
      </w:r>
      <w:r w:rsidR="00BA4D21" w:rsidRPr="00BA4D21">
        <w:rPr>
          <w:color w:val="auto"/>
        </w:rPr>
        <w:t xml:space="preserve"> </w:t>
      </w:r>
      <w:r w:rsidR="00F76418" w:rsidRPr="00BA4D21">
        <w:rPr>
          <w:color w:val="auto"/>
        </w:rPr>
        <w:fldChar w:fldCharType="begin"/>
      </w:r>
      <w:r w:rsidR="00BE1264">
        <w:rPr>
          <w:color w:val="auto"/>
        </w:rPr>
        <w:instrText xml:space="preserve"> ADDIN EN.CITE &lt;EndNote&gt;&lt;Cite&gt;&lt;Author&gt;Kanchanawong&lt;/Author&gt;&lt;Year&gt;2010&lt;/Year&gt;&lt;RecNum&gt;17&lt;/RecNum&gt;&lt;IDText&gt;Nanoscale architecture of integrin-based cell adhesions&lt;/IDText&gt;&lt;DisplayText&gt;[18]&lt;/DisplayText&gt;&lt;record&gt;&lt;rec-number&gt;17&lt;/rec-number&gt;&lt;foreign-keys&gt;&lt;key app="EN" db-id="az5fvxrxv5rdx8ez2rl5d2vprzwaev5pvtrs"&gt;17&lt;/key&gt;&lt;/foreign-keys&gt;&lt;ref-type name="Journal Article"&gt;17&lt;/ref-type&gt;&lt;contributors&gt;&lt;authors&gt;&lt;author&gt;Kanchanawong, P.&lt;/author&gt;&lt;author&gt;Shtengel, G.&lt;/author&gt;&lt;author&gt;Pasapera, A. M.&lt;/author&gt;&lt;author&gt;Ramko, E. B.&lt;/author&gt;&lt;author&gt;Davidson, M. W.&lt;/author&gt;&lt;author&gt;Hess, H. F.&lt;/author&gt;&lt;author&gt;Waterman, C. M.&lt;/author&gt;&lt;/authors&gt;&lt;/contributors&gt;&lt;auth-address&gt;National Heart Lung and Blood Institute, National Institutes of Health, Bethesda, Maryland 20892, USA.&lt;/auth-address&gt;&lt;titles&gt;&lt;title&gt;Nanoscale architecture of integrin-based cell adhesions&lt;/title&gt;&lt;secondary-title&gt;Nature&lt;/secondary-title&gt;&lt;alt-title&gt;Nature&lt;/alt-title&gt;&lt;/titles&gt;&lt;periodical&gt;&lt;full-title&gt;Nature&lt;/full-title&gt;&lt;abbr-1&gt;Nature&lt;/abbr-1&gt;&lt;/periodical&gt;&lt;alt-periodical&gt;&lt;full-title&gt;Nature&lt;/full-title&gt;&lt;abbr-1&gt;Nature&lt;/abbr-1&gt;&lt;/alt-periodical&gt;&lt;pages&gt;580-4&lt;/pages&gt;&lt;volume&gt;468&lt;/volume&gt;&lt;number&gt;7323&lt;/number&gt;&lt;keywords&gt;&lt;keyword&gt;Actins/metabolism&lt;/keyword&gt;&lt;keyword&gt;Animals&lt;/keyword&gt;&lt;keyword&gt;Cell Adhesion&lt;/keyword&gt;&lt;keyword&gt;Cell Line&lt;/keyword&gt;&lt;keyword&gt;Cell Line, Tumor&lt;/keyword&gt;&lt;keyword&gt;Cell Membrane/metabolism/ultrastructure&lt;/keyword&gt;&lt;keyword&gt;Extracellular Matrix/*metabolism/ultrastructure&lt;/keyword&gt;&lt;keyword&gt;Humans&lt;/keyword&gt;&lt;keyword&gt;Integrins/*metabolism&lt;/keyword&gt;&lt;keyword&gt;Mice&lt;/keyword&gt;&lt;keyword&gt;Models, Biological&lt;/keyword&gt;&lt;/keywords&gt;&lt;dates&gt;&lt;year&gt;2010&lt;/year&gt;&lt;pub-dates&gt;&lt;date&gt;Nov 25&lt;/date&gt;&lt;/pub-dates&gt;&lt;/dates&gt;&lt;isbn&gt;1476-4687 (Electronic)&amp;#xD;0028-0836 (Linking)&lt;/isbn&gt;&lt;accession-num&gt;21107430&lt;/accession-num&gt;&lt;urls&gt;&lt;related-urls&gt;&lt;url&gt;http://www.ncbi.nlm.nih.gov/pubmed/21107430&lt;/url&gt;&lt;/related-urls&gt;&lt;/urls&gt;&lt;custom2&gt;3046339&lt;/custom2&gt;&lt;electronic-resource-num&gt;10.1038/nature09621&lt;/electronic-resource-num&gt;&lt;/record&gt;&lt;/Cite&gt;&lt;/EndNote&gt;</w:instrText>
      </w:r>
      <w:r w:rsidR="00F76418" w:rsidRPr="00BA4D21">
        <w:rPr>
          <w:color w:val="auto"/>
        </w:rPr>
        <w:fldChar w:fldCharType="separate"/>
      </w:r>
      <w:r w:rsidR="00BE1264">
        <w:rPr>
          <w:noProof/>
          <w:color w:val="auto"/>
        </w:rPr>
        <w:t>[</w:t>
      </w:r>
      <w:hyperlink w:anchor="_ENREF_18" w:tooltip="Kanchanawong, 2010 #17" w:history="1">
        <w:r w:rsidR="004D2651">
          <w:rPr>
            <w:noProof/>
            <w:color w:val="auto"/>
          </w:rPr>
          <w:t>18</w:t>
        </w:r>
      </w:hyperlink>
      <w:r w:rsidR="00BE1264">
        <w:rPr>
          <w:noProof/>
          <w:color w:val="auto"/>
        </w:rPr>
        <w:t>]</w:t>
      </w:r>
      <w:r w:rsidR="00F76418" w:rsidRPr="00BA4D21">
        <w:rPr>
          <w:color w:val="auto"/>
        </w:rPr>
        <w:fldChar w:fldCharType="end"/>
      </w:r>
      <w:r w:rsidR="003274D3">
        <w:rPr>
          <w:color w:val="auto"/>
        </w:rPr>
        <w:t>.</w:t>
      </w:r>
    </w:p>
    <w:p w:rsidR="00E8106D" w:rsidRPr="000503A7" w:rsidRDefault="00671532" w:rsidP="00874E31">
      <w:pPr>
        <w:pStyle w:val="Heading3"/>
        <w:numPr>
          <w:ilvl w:val="2"/>
          <w:numId w:val="5"/>
        </w:numPr>
        <w:jc w:val="both"/>
      </w:pPr>
      <w:bookmarkStart w:id="5" w:name="_Toc425521464"/>
      <w:r>
        <w:t>D</w:t>
      </w:r>
      <w:r w:rsidR="00E8106D" w:rsidRPr="000503A7">
        <w:t>ynamics</w:t>
      </w:r>
      <w:r>
        <w:t xml:space="preserve"> of focal adhesion</w:t>
      </w:r>
      <w:r w:rsidR="00ED6035">
        <w:t>s</w:t>
      </w:r>
      <w:bookmarkEnd w:id="5"/>
    </w:p>
    <w:p w:rsidR="00E8106D" w:rsidRDefault="00E8106D" w:rsidP="00874E31">
      <w:pPr>
        <w:spacing w:after="0" w:line="360" w:lineRule="auto"/>
        <w:jc w:val="both"/>
      </w:pPr>
      <w:r w:rsidRPr="00EB2EAF">
        <w:t xml:space="preserve">The structure of </w:t>
      </w:r>
      <w:r>
        <w:t>FAs must be</w:t>
      </w:r>
      <w:r w:rsidRPr="00EB2EAF">
        <w:t xml:space="preserve"> tightly </w:t>
      </w:r>
      <w:r>
        <w:t>connected</w:t>
      </w:r>
      <w:r w:rsidRPr="00EB2EAF">
        <w:t xml:space="preserve"> to the function that each molecule </w:t>
      </w:r>
      <w:r w:rsidR="00671532">
        <w:t>of</w:t>
      </w:r>
      <w:r w:rsidR="00671532" w:rsidRPr="00EB2EAF">
        <w:t xml:space="preserve"> </w:t>
      </w:r>
      <w:r w:rsidRPr="00EB2EAF">
        <w:t xml:space="preserve">the adhesome </w:t>
      </w:r>
      <w:r>
        <w:t xml:space="preserve">(the ensemble of molecules </w:t>
      </w:r>
      <w:r w:rsidR="007E345A">
        <w:t xml:space="preserve">forming </w:t>
      </w:r>
      <w:r>
        <w:t xml:space="preserve">FAs) </w:t>
      </w:r>
      <w:r w:rsidRPr="00EB2EAF">
        <w:t>performs</w:t>
      </w:r>
      <w:r>
        <w:t>, in order to confer mechanical coupling</w:t>
      </w:r>
      <w:r w:rsidRPr="00EB2EAF">
        <w:t xml:space="preserve">. </w:t>
      </w:r>
      <w:r>
        <w:t>In addition, such structure and the localisation of associated proteins are inherently dynamic</w:t>
      </w:r>
      <w:r w:rsidRPr="00EB2EAF">
        <w:t xml:space="preserve">. Sensing of the extracellular environment, recruiting and release of molecules </w:t>
      </w:r>
      <w:r>
        <w:t xml:space="preserve">(turnover) </w:t>
      </w:r>
      <w:r w:rsidRPr="00EB2EAF">
        <w:t xml:space="preserve">and generation of the tension inside the adhesion sites are key features in understanding the adhesion process. </w:t>
      </w:r>
      <w:r>
        <w:t>Hence, understanding the dynamics of</w:t>
      </w:r>
      <w:r w:rsidRPr="00EB2EAF">
        <w:t xml:space="preserve"> </w:t>
      </w:r>
      <w:r>
        <w:t>FA</w:t>
      </w:r>
      <w:r w:rsidRPr="00EB2EAF">
        <w:t xml:space="preserve"> formation and </w:t>
      </w:r>
      <w:r>
        <w:t xml:space="preserve">temporal </w:t>
      </w:r>
      <w:r w:rsidRPr="00EB2EAF">
        <w:t>organization</w:t>
      </w:r>
      <w:r>
        <w:t xml:space="preserve"> is essential to the full understanding of FA </w:t>
      </w:r>
      <w:proofErr w:type="spellStart"/>
      <w:r>
        <w:t>mechano</w:t>
      </w:r>
      <w:proofErr w:type="spellEnd"/>
      <w:r>
        <w:t>-biology</w:t>
      </w:r>
      <w:r w:rsidRPr="00EB2EAF">
        <w:t>.</w:t>
      </w:r>
    </w:p>
    <w:p w:rsidR="00E8106D" w:rsidRPr="00EB2EAF" w:rsidRDefault="00754D4F" w:rsidP="00874E31">
      <w:pPr>
        <w:spacing w:after="0" w:line="360" w:lineRule="auto"/>
        <w:jc w:val="both"/>
      </w:pPr>
      <w:r>
        <w:t xml:space="preserve">There are a number of adaptor proteins that do not function as a link with the cytoskeleton, but are signalling proteins: all the kinase (like FAK, </w:t>
      </w:r>
      <w:r w:rsidRPr="00941242">
        <w:t>MAPKs</w:t>
      </w:r>
      <w:r>
        <w:t xml:space="preserve">, Fyn, </w:t>
      </w:r>
      <w:proofErr w:type="spellStart"/>
      <w:r>
        <w:t>Src</w:t>
      </w:r>
      <w:proofErr w:type="spellEnd"/>
      <w:r>
        <w:t xml:space="preserve"> and ILK) and </w:t>
      </w:r>
      <w:proofErr w:type="spellStart"/>
      <w:r>
        <w:t>GTPase</w:t>
      </w:r>
      <w:proofErr w:type="spellEnd"/>
      <w:r>
        <w:t xml:space="preserve"> (</w:t>
      </w:r>
      <w:r w:rsidRPr="00941242">
        <w:t>Rap1</w:t>
      </w:r>
      <w:r>
        <w:t xml:space="preserve">, Rho, </w:t>
      </w:r>
      <w:proofErr w:type="spellStart"/>
      <w:proofErr w:type="gramStart"/>
      <w:r>
        <w:t>Rac</w:t>
      </w:r>
      <w:proofErr w:type="spellEnd"/>
      <w:proofErr w:type="gramEnd"/>
      <w:r>
        <w:t xml:space="preserve">) which contribute to FA maturation and cell motility (Stretchy Proteins on Stretchy Substrates: The Important Elements of Integrin-Mediated Rigidity Sensing). </w:t>
      </w:r>
      <w:r w:rsidR="00E8106D">
        <w:t>Dissecting</w:t>
      </w:r>
      <w:r w:rsidR="00E8106D" w:rsidRPr="00EB2EAF">
        <w:t xml:space="preserve"> the </w:t>
      </w:r>
      <w:r w:rsidR="00E8106D">
        <w:t xml:space="preserve">function and </w:t>
      </w:r>
      <w:r w:rsidR="00E8106D" w:rsidRPr="00EB2EAF">
        <w:t xml:space="preserve">dynamics of </w:t>
      </w:r>
      <w:r w:rsidR="00E8106D">
        <w:t>FAs and associated proteins</w:t>
      </w:r>
      <w:r w:rsidR="00E8106D" w:rsidRPr="00EB2EAF">
        <w:t xml:space="preserve"> </w:t>
      </w:r>
      <w:r w:rsidR="00E8106D">
        <w:t>is perhaps better understood by reconstructing the path of signals transduction, starting from ECM binding and integrin activation and moving upward through the architecture of FAs, the recruitment of key protein</w:t>
      </w:r>
      <w:r w:rsidR="007E345A">
        <w:t>s</w:t>
      </w:r>
      <w:r w:rsidR="00E8106D">
        <w:t xml:space="preserve"> and force generation.</w:t>
      </w:r>
    </w:p>
    <w:p w:rsidR="00E8106D" w:rsidRPr="00004977" w:rsidRDefault="00E8106D" w:rsidP="007E345A">
      <w:pPr>
        <w:spacing w:after="0" w:line="360" w:lineRule="auto"/>
        <w:jc w:val="both"/>
      </w:pPr>
      <w:r w:rsidRPr="00EB2EAF">
        <w:t xml:space="preserve">Several mechanisms </w:t>
      </w:r>
      <w:r>
        <w:t xml:space="preserve">have been proposed </w:t>
      </w:r>
      <w:r w:rsidRPr="00EB2EAF">
        <w:t>for integrin activation</w:t>
      </w:r>
      <w:r w:rsidR="007E345A">
        <w:t>, which</w:t>
      </w:r>
      <w:r w:rsidRPr="00EB2EAF">
        <w:t xml:space="preserve"> </w:t>
      </w:r>
      <w:r>
        <w:t>can be</w:t>
      </w:r>
      <w:r w:rsidRPr="00EB2EAF">
        <w:t xml:space="preserve"> activated </w:t>
      </w:r>
      <w:r>
        <w:t>outside-in by sensing and binding ECM molecules and inside-out by recruiting talin</w:t>
      </w:r>
      <w:r w:rsidR="007E345A">
        <w:t xml:space="preserve"> and other adapter proteins </w:t>
      </w:r>
      <w:r w:rsidR="00F76418">
        <w:fldChar w:fldCharType="begin"/>
      </w:r>
      <w:r w:rsidR="00BE1264">
        <w:instrText xml:space="preserve"> ADDIN EN.CITE &lt;EndNote&gt;&lt;Cite&gt;&lt;Author&gt;Shattil&lt;/Author&gt;&lt;Year&gt;2010&lt;/Year&gt;&lt;RecNum&gt;25&lt;/RecNum&gt;&lt;IDText&gt;The final steps of integrin activation: the end game&lt;/IDText&gt;&lt;DisplayText&gt;[26]&lt;/DisplayText&gt;&lt;record&gt;&lt;rec-number&gt;25&lt;/rec-number&gt;&lt;foreign-keys&gt;&lt;key app="EN" db-id="az5fvxrxv5rdx8ez2rl5d2vprzwaev5pvtrs"&gt;25&lt;/key&gt;&lt;/foreign-keys&gt;&lt;ref-type name="Journal Article"&gt;17&lt;/ref-type&gt;&lt;contributors&gt;&lt;authors&gt;&lt;author&gt;Shattil, S. J.&lt;/author&gt;&lt;author&gt;Kim, C.&lt;/author&gt;&lt;author&gt;Ginsberg, M. H.&lt;/author&gt;&lt;/authors&gt;&lt;/contributors&gt;&lt;auth-address&gt;Department of Medicine, University of California San Diego, 9500 Gilman Drive, La Jolla, California 92093, USA.&lt;/auth-address&gt;&lt;titles&gt;&lt;title&gt;The final steps of integrin activation: the end game&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288-300&lt;/pages&gt;&lt;volume&gt;11&lt;/volume&gt;&lt;number&gt;4&lt;/number&gt;&lt;keywords&gt;&lt;keyword&gt;Animals&lt;/keyword&gt;&lt;keyword&gt;Cytoplasm/*metabolism&lt;/keyword&gt;&lt;keyword&gt;Humans&lt;/keyword&gt;&lt;keyword&gt;Integrins/*metabolism&lt;/keyword&gt;&lt;keyword&gt;*Signal Transduction&lt;/keyword&gt;&lt;keyword&gt;Talin/*metabolism&lt;/keyword&gt;&lt;/keywords&gt;&lt;dates&gt;&lt;year&gt;2010&lt;/year&gt;&lt;pub-dates&gt;&lt;date&gt;Apr&lt;/date&gt;&lt;/pub-dates&gt;&lt;/dates&gt;&lt;isbn&gt;1471-0080 (Electronic)&amp;#xD;1471-0072 (Linking)&lt;/isbn&gt;&lt;accession-num&gt;20308986&lt;/accession-num&gt;&lt;urls&gt;&lt;related-urls&gt;&lt;url&gt;http://www.ncbi.nlm.nih.gov/pubmed/20308986&lt;/url&gt;&lt;/related-urls&gt;&lt;/urls&gt;&lt;custom2&gt;3929966&lt;/custom2&gt;&lt;electronic-resource-num&gt;10.1038/nrm2871&lt;/electronic-resource-num&gt;&lt;language&gt;English&lt;/language&gt;&lt;/record&gt;&lt;/Cite&gt;&lt;/EndNote&gt;</w:instrText>
      </w:r>
      <w:r w:rsidR="00F76418">
        <w:fldChar w:fldCharType="separate"/>
      </w:r>
      <w:r w:rsidR="00BE1264">
        <w:rPr>
          <w:noProof/>
        </w:rPr>
        <w:t>[</w:t>
      </w:r>
      <w:hyperlink w:anchor="_ENREF_26" w:tooltip="Shattil, 2010 #25" w:history="1">
        <w:r w:rsidR="004D2651">
          <w:rPr>
            <w:noProof/>
          </w:rPr>
          <w:t>26</w:t>
        </w:r>
      </w:hyperlink>
      <w:r w:rsidR="00BE1264">
        <w:rPr>
          <w:noProof/>
        </w:rPr>
        <w:t>]</w:t>
      </w:r>
      <w:r w:rsidR="00F76418">
        <w:fldChar w:fldCharType="end"/>
      </w:r>
      <w:r w:rsidRPr="00F772AA">
        <w:t>.</w:t>
      </w:r>
      <w:r>
        <w:t xml:space="preserve"> Similarly,</w:t>
      </w:r>
      <w:r w:rsidRPr="00DB242E">
        <w:t xml:space="preserve"> integrins can be activated </w:t>
      </w:r>
      <w:r>
        <w:t xml:space="preserve">via the binding of ECM proteins (normally in a </w:t>
      </w:r>
      <w:proofErr w:type="spellStart"/>
      <w:r>
        <w:t>fibrillar</w:t>
      </w:r>
      <w:proofErr w:type="spellEnd"/>
      <w:r>
        <w:t xml:space="preserve"> conformation), </w:t>
      </w:r>
      <w:r w:rsidR="007E345A">
        <w:t>and</w:t>
      </w:r>
      <w:r w:rsidR="007E345A" w:rsidRPr="00DB242E">
        <w:t xml:space="preserve"> </w:t>
      </w:r>
      <w:proofErr w:type="spellStart"/>
      <w:r>
        <w:t>fibrillogenesis</w:t>
      </w:r>
      <w:proofErr w:type="spellEnd"/>
      <w:r>
        <w:t xml:space="preserve"> requires</w:t>
      </w:r>
      <w:r w:rsidRPr="00DB242E">
        <w:t xml:space="preserve"> mechanical tension to stretch</w:t>
      </w:r>
      <w:r>
        <w:t xml:space="preserve"> ECM proteins</w:t>
      </w:r>
      <w:r w:rsidRPr="00DB242E">
        <w:t xml:space="preserve"> and </w:t>
      </w:r>
      <w:r>
        <w:t xml:space="preserve">expose </w:t>
      </w:r>
      <w:r>
        <w:lastRenderedPageBreak/>
        <w:t>cryptic</w:t>
      </w:r>
      <w:r w:rsidRPr="00DB242E">
        <w:t xml:space="preserve"> sites</w:t>
      </w:r>
      <w:r w:rsidR="007E345A">
        <w:t xml:space="preserve"> </w:t>
      </w:r>
      <w:r w:rsidR="00F76418">
        <w:fldChar w:fldCharType="begin">
          <w:fldData xml:space="preserve">PEVuZE5vdGU+PENpdGU+PEF1dGhvcj5LbG90enNjaDwvQXV0aG9yPjxZZWFyPjIwMDk8L1llYXI+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</w:fldData>
        </w:fldChar>
      </w:r>
      <w:r w:rsidR="00BE1264">
        <w:instrText xml:space="preserve"> ADDIN EN.CITE </w:instrText>
      </w:r>
      <w:r w:rsidR="00F76418">
        <w:fldChar w:fldCharType="begin">
          <w:fldData xml:space="preserve">PEVuZE5vdGU+PENpdGU+PEF1dGhvcj5LbG90enNjaDwvQXV0aG9yPjxZZWFyPjIwMDk8L1llYXI+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</w:fldData>
        </w:fldChar>
      </w:r>
      <w:r w:rsidR="00BE1264">
        <w:instrText xml:space="preserve"> ADDIN EN.CITE.DATA </w:instrText>
      </w:r>
      <w:r w:rsidR="00F76418">
        <w:fldChar w:fldCharType="end"/>
      </w:r>
      <w:r w:rsidR="00F76418">
        <w:fldChar w:fldCharType="separate"/>
      </w:r>
      <w:r w:rsidR="00BE1264">
        <w:rPr>
          <w:noProof/>
        </w:rPr>
        <w:t>[</w:t>
      </w:r>
      <w:hyperlink w:anchor="_ENREF_27" w:tooltip="Klotzsch, 2009 #26" w:history="1">
        <w:r w:rsidR="004D2651">
          <w:rPr>
            <w:noProof/>
          </w:rPr>
          <w:t>27</w:t>
        </w:r>
      </w:hyperlink>
      <w:r w:rsidR="00BE1264">
        <w:rPr>
          <w:noProof/>
        </w:rPr>
        <w:t>]</w:t>
      </w:r>
      <w:r w:rsidR="00F76418">
        <w:fldChar w:fldCharType="end"/>
      </w:r>
      <w:r w:rsidRPr="00DB242E">
        <w:t xml:space="preserve">. </w:t>
      </w:r>
      <w:r w:rsidR="007E345A">
        <w:t>Other</w:t>
      </w:r>
      <w:r w:rsidRPr="00F4180A">
        <w:t xml:space="preserve"> binding sites on ECM protein promote </w:t>
      </w:r>
      <w:r>
        <w:t xml:space="preserve">further </w:t>
      </w:r>
      <w:r w:rsidRPr="00F4180A">
        <w:t xml:space="preserve">integrin adhesion </w:t>
      </w:r>
      <w:r>
        <w:t>and increase biological activity</w:t>
      </w:r>
      <w:r w:rsidR="007E345A">
        <w:t xml:space="preserve"> </w:t>
      </w:r>
      <w:r w:rsidR="00F76418">
        <w:fldChar w:fldCharType="begin">
          <w:fldData xml:space="preserve">PEVuZE5vdGU+PENpdGU+PEF1dGhvcj5TYWxtZXJvbi1TYW5jaGV6PC9BdXRob3I+PFllYXI+MjAx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</w:fldData>
        </w:fldChar>
      </w:r>
      <w:r w:rsidR="00BE1264">
        <w:instrText xml:space="preserve"> ADDIN EN.CITE </w:instrText>
      </w:r>
      <w:r w:rsidR="00F76418">
        <w:fldChar w:fldCharType="begin">
          <w:fldData xml:space="preserve">PEVuZE5vdGU+PENpdGU+PEF1dGhvcj5TYWxtZXJvbi1TYW5jaGV6PC9BdXRob3I+PFllYXI+MjAx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</w:fldData>
        </w:fldChar>
      </w:r>
      <w:r w:rsidR="00BE1264">
        <w:instrText xml:space="preserve"> ADDIN EN.CITE.DATA </w:instrText>
      </w:r>
      <w:r w:rsidR="00F76418">
        <w:fldChar w:fldCharType="end"/>
      </w:r>
      <w:r w:rsidR="00F76418">
        <w:fldChar w:fldCharType="separate"/>
      </w:r>
      <w:r w:rsidR="00BE1264">
        <w:rPr>
          <w:noProof/>
        </w:rPr>
        <w:t>[</w:t>
      </w:r>
      <w:hyperlink w:anchor="_ENREF_28" w:tooltip="Salmeron-Sanchez, 2011 #27" w:history="1">
        <w:r w:rsidR="004D2651">
          <w:rPr>
            <w:noProof/>
          </w:rPr>
          <w:t>28</w:t>
        </w:r>
      </w:hyperlink>
      <w:r w:rsidR="00BE1264">
        <w:rPr>
          <w:noProof/>
        </w:rPr>
        <w:t xml:space="preserve">, </w:t>
      </w:r>
      <w:hyperlink w:anchor="_ENREF_29" w:tooltip="Vanterpool, 2014 #28" w:history="1">
        <w:r w:rsidR="004D2651">
          <w:rPr>
            <w:noProof/>
          </w:rPr>
          <w:t>29</w:t>
        </w:r>
      </w:hyperlink>
      <w:r w:rsidR="00BE1264">
        <w:rPr>
          <w:noProof/>
        </w:rPr>
        <w:t>]</w:t>
      </w:r>
      <w:r w:rsidR="00F76418">
        <w:fldChar w:fldCharType="end"/>
      </w:r>
      <w:r w:rsidRPr="00F4180A">
        <w:t>.</w:t>
      </w:r>
      <w:r w:rsidR="003274D3">
        <w:t xml:space="preserve"> </w:t>
      </w:r>
      <w:r w:rsidRPr="007E345A">
        <w:t>When adhering to the ECM, integrins form clusters (proposed to be composed of 3-4 molecules), or nascent adhesions</w:t>
      </w:r>
      <w:r w:rsidR="007E345A" w:rsidRPr="007E345A">
        <w:t xml:space="preserve"> </w:t>
      </w:r>
      <w:r w:rsidR="00F76418" w:rsidRPr="007E345A">
        <w:fldChar w:fldCharType="begin">
          <w:fldData xml:space="preserve">PEVuZE5vdGU+PENpdGU+PEF1dGhvcj5XaXNlbWFuPC9BdXRob3I+PFllYXI+MjAwNDwvWWVhcj48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</w:fldData>
        </w:fldChar>
      </w:r>
      <w:r w:rsidR="00BE1264">
        <w:instrText xml:space="preserve"> ADDIN EN.CITE </w:instrText>
      </w:r>
      <w:r w:rsidR="00F76418">
        <w:fldChar w:fldCharType="begin">
          <w:fldData xml:space="preserve">PEVuZE5vdGU+PENpdGU+PEF1dGhvcj5XaXNlbWFuPC9BdXRob3I+PFllYXI+MjAwNDwvWWVhcj48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</w:fldData>
        </w:fldChar>
      </w:r>
      <w:r w:rsidR="00BE1264">
        <w:instrText xml:space="preserve"> ADDIN EN.CITE.DATA </w:instrText>
      </w:r>
      <w:r w:rsidR="00F76418">
        <w:fldChar w:fldCharType="end"/>
      </w:r>
      <w:r w:rsidR="00F76418" w:rsidRPr="007E345A">
        <w:fldChar w:fldCharType="separate"/>
      </w:r>
      <w:r w:rsidR="00BE1264">
        <w:rPr>
          <w:noProof/>
        </w:rPr>
        <w:t>[</w:t>
      </w:r>
      <w:hyperlink w:anchor="_ENREF_30" w:tooltip="Wiseman, 2004 #29" w:history="1">
        <w:r w:rsidR="004D2651">
          <w:rPr>
            <w:noProof/>
          </w:rPr>
          <w:t>30</w:t>
        </w:r>
      </w:hyperlink>
      <w:r w:rsidR="00BE1264">
        <w:rPr>
          <w:noProof/>
        </w:rPr>
        <w:t>]</w:t>
      </w:r>
      <w:r w:rsidR="00F76418" w:rsidRPr="007E345A">
        <w:fldChar w:fldCharType="end"/>
      </w:r>
      <w:r w:rsidRPr="007E345A">
        <w:t>. Furthermore, these clusters are more stable in</w:t>
      </w:r>
      <w:r w:rsidRPr="00EB2EAF">
        <w:t xml:space="preserve"> </w:t>
      </w:r>
      <w:r>
        <w:t>the central part of the cell</w:t>
      </w:r>
      <w:r w:rsidRPr="00EB2EAF">
        <w:t xml:space="preserve"> while they are moving faster in area</w:t>
      </w:r>
      <w:r w:rsidR="007E345A">
        <w:t>s</w:t>
      </w:r>
      <w:r w:rsidRPr="00EB2EAF">
        <w:t xml:space="preserve"> of protrusion formation</w:t>
      </w:r>
      <w:r>
        <w:t xml:space="preserve"> and retraction. FAs </w:t>
      </w:r>
      <w:r w:rsidR="007E345A">
        <w:t xml:space="preserve">are also </w:t>
      </w:r>
      <w:r>
        <w:t xml:space="preserve">more dynamic in areas close to the leading edge where they probe the ECM and are coupled to membrane activity and actin retrograde </w:t>
      </w:r>
      <w:r w:rsidRPr="00004977">
        <w:t>flow</w:t>
      </w:r>
      <w:r w:rsidR="007E345A">
        <w:t xml:space="preserve"> </w:t>
      </w:r>
      <w:r w:rsidR="00F76418">
        <w:fldChar w:fldCharType="begin">
          <w:fldData xml:space="preserve">PEVuZE5vdGU+PENpdGU+PEF1dGhvcj5TY2h3aW5nZWw8L0F1dGhvcj48WWVhcj4yMDEzPC9ZZWFy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1NDg1MDwvcGFnZXM+PHZvbHVtZT44PC92b2x1bWU+PG51bWJlcj4xPC9u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yMjAyNTwvcGFnZXM+PHZvbHVtZT42PC92b2x1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=
</w:fldData>
        </w:fldChar>
      </w:r>
      <w:r w:rsidR="00BE1264">
        <w:instrText xml:space="preserve"> ADDIN EN.CITE </w:instrText>
      </w:r>
      <w:r w:rsidR="00F76418">
        <w:fldChar w:fldCharType="begin">
          <w:fldData xml:space="preserve">PEVuZE5vdGU+PENpdGU+PEF1dGhvcj5TY2h3aW5nZWw8L0F1dGhvcj48WWVhcj4yMDEzPC9ZZWFy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1NDg1MDwvcGFnZXM+PHZvbHVtZT44PC92b2x1bWU+PG51bWJlcj4xPC9u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yMjAyNTwvcGFnZXM+PHZvbHVtZT42PC92b2x1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=
</w:fldData>
        </w:fldChar>
      </w:r>
      <w:r w:rsidR="00BE1264">
        <w:instrText xml:space="preserve"> ADDIN EN.CITE.DATA </w:instrText>
      </w:r>
      <w:r w:rsidR="00F76418">
        <w:fldChar w:fldCharType="end"/>
      </w:r>
      <w:r w:rsidR="00F76418">
        <w:fldChar w:fldCharType="separate"/>
      </w:r>
      <w:r w:rsidR="00BE1264">
        <w:rPr>
          <w:noProof/>
        </w:rPr>
        <w:t>[</w:t>
      </w:r>
      <w:hyperlink w:anchor="_ENREF_22" w:tooltip="Berginski, 2011 #21" w:history="1">
        <w:r w:rsidR="004D2651">
          <w:rPr>
            <w:noProof/>
          </w:rPr>
          <w:t>22</w:t>
        </w:r>
      </w:hyperlink>
      <w:r w:rsidR="00BE1264">
        <w:rPr>
          <w:noProof/>
        </w:rPr>
        <w:t xml:space="preserve">, </w:t>
      </w:r>
      <w:hyperlink w:anchor="_ENREF_31" w:tooltip="Schwingel, 2013 #30" w:history="1">
        <w:r w:rsidR="004D2651">
          <w:rPr>
            <w:noProof/>
          </w:rPr>
          <w:t>31-33</w:t>
        </w:r>
      </w:hyperlink>
      <w:r w:rsidR="00BE1264">
        <w:rPr>
          <w:noProof/>
        </w:rPr>
        <w:t>]</w:t>
      </w:r>
      <w:r w:rsidR="00F76418">
        <w:fldChar w:fldCharType="end"/>
      </w:r>
      <w:r w:rsidRPr="00004977">
        <w:t>.</w:t>
      </w:r>
    </w:p>
    <w:p w:rsidR="00E8106D" w:rsidRDefault="00E8106D" w:rsidP="007E345A">
      <w:pPr>
        <w:spacing w:after="0" w:line="360" w:lineRule="auto"/>
        <w:jc w:val="both"/>
      </w:pPr>
      <w:r>
        <w:t>Different integrins also seem to accomplish different adhesive roles</w:t>
      </w:r>
      <w:r w:rsidR="007E345A">
        <w:t xml:space="preserve"> </w:t>
      </w:r>
      <w:r w:rsidR="00F76418">
        <w:fldChar w:fldCharType="begin"/>
      </w:r>
      <w:r w:rsidR="00BE1264">
        <w:instrText xml:space="preserve"> ADDIN EN.CITE &lt;EndNote&gt;&lt;Cite&gt;&lt;Author&gt;Roca-Cusachs&lt;/Author&gt;&lt;Year&gt;2009&lt;/Year&gt;&lt;RecNum&gt;33&lt;/RecNum&gt;&lt;IDText&gt;Clustering of α5β1 integrins determines adhesion strength whereas αvβ3 and talin enable mechanotransduction&lt;/IDText&gt;&lt;DisplayText&gt;[34]&lt;/DisplayText&gt;&lt;record&gt;&lt;rec-number&gt;33&lt;/rec-number&gt;&lt;foreign-keys&gt;&lt;key app="EN" db-id="az5fvxrxv5rdx8ez2rl5d2vprzwaev5pvtrs"&gt;33&lt;/key&gt;&lt;/foreign-keys&gt;&lt;ref-type name="Journal Article"&gt;17&lt;/ref-type&gt;&lt;contributors&gt;&lt;authors&gt;&lt;author&gt;Roca-Cusachs, P.&lt;/author&gt;&lt;author&gt;Gauthier, N. C.&lt;/author&gt;&lt;author&gt;del Rio, A.&lt;/author&gt;&lt;author&gt;Sheetz, M. P.&lt;/author&gt;&lt;/authors&gt;&lt;/contributors&gt;&lt;titles&gt;&lt;title&gt;Clustering of α5β1 integrins determines adhesion strength whereas αvβ3 and talin enable mechanotransduction&lt;/title&gt;&lt;secondary-title&gt;Proceedings of the National Academy of Sciences&amp;#xD;&lt;/secondary-title&gt;&lt;/titles&gt;&lt;pages&gt;16245–16250&lt;/pages&gt;&lt;volume&gt;106&lt;/volume&gt;&lt;number&gt;38&lt;/number&gt;&lt;dates&gt;&lt;year&gt;2009&lt;/year&gt;&lt;/dates&gt;&lt;urls&gt;&lt;/urls&gt;&lt;/record&gt;&lt;/Cite&gt;&lt;/EndNote&gt;</w:instrText>
      </w:r>
      <w:r w:rsidR="00F76418">
        <w:fldChar w:fldCharType="separate"/>
      </w:r>
      <w:r w:rsidR="00BE1264">
        <w:rPr>
          <w:noProof/>
        </w:rPr>
        <w:t>[</w:t>
      </w:r>
      <w:hyperlink w:anchor="_ENREF_34" w:tooltip="Roca-Cusachs, 2009 #33" w:history="1">
        <w:r w:rsidR="004D2651">
          <w:rPr>
            <w:noProof/>
          </w:rPr>
          <w:t>34</w:t>
        </w:r>
      </w:hyperlink>
      <w:r w:rsidR="00BE1264">
        <w:rPr>
          <w:noProof/>
        </w:rPr>
        <w:t>]</w:t>
      </w:r>
      <w:r w:rsidR="00F76418">
        <w:fldChar w:fldCharType="end"/>
      </w:r>
      <w:r>
        <w:t xml:space="preserve">. </w:t>
      </w:r>
      <w:proofErr w:type="gramStart"/>
      <w:r w:rsidRPr="007E345A">
        <w:t>α</w:t>
      </w:r>
      <w:r w:rsidRPr="007E345A">
        <w:rPr>
          <w:vertAlign w:val="subscript"/>
        </w:rPr>
        <w:t>5</w:t>
      </w:r>
      <w:r w:rsidRPr="007E345A">
        <w:t>β</w:t>
      </w:r>
      <w:r w:rsidRPr="007E345A">
        <w:rPr>
          <w:vertAlign w:val="subscript"/>
        </w:rPr>
        <w:t>1</w:t>
      </w:r>
      <w:proofErr w:type="gramEnd"/>
      <w:r w:rsidRPr="007E345A">
        <w:t xml:space="preserve"> is needed to strengthen adhesion to fibronectin, while mechanotransduction is controlled by α</w:t>
      </w:r>
      <w:r w:rsidRPr="007E345A">
        <w:rPr>
          <w:vertAlign w:val="subscript"/>
        </w:rPr>
        <w:t>v</w:t>
      </w:r>
      <w:r w:rsidRPr="007E345A">
        <w:t>β</w:t>
      </w:r>
      <w:r w:rsidRPr="007E345A">
        <w:rPr>
          <w:vertAlign w:val="subscript"/>
        </w:rPr>
        <w:t>3</w:t>
      </w:r>
      <w:r w:rsidRPr="007E345A">
        <w:t>. Similarly</w:t>
      </w:r>
      <w:r>
        <w:t>, β</w:t>
      </w:r>
      <w:r w:rsidRPr="00850BC4">
        <w:rPr>
          <w:vertAlign w:val="subscript"/>
        </w:rPr>
        <w:t>1</w:t>
      </w:r>
      <w:r>
        <w:t xml:space="preserve"> integrins were</w:t>
      </w:r>
      <w:r w:rsidRPr="00EB2EAF">
        <w:t xml:space="preserve"> found in nascent adhesion</w:t>
      </w:r>
      <w:r>
        <w:t>s</w:t>
      </w:r>
      <w:r w:rsidRPr="00EB2EAF">
        <w:t xml:space="preserve"> at cell protrusion</w:t>
      </w:r>
      <w:r>
        <w:t>s,</w:t>
      </w:r>
      <w:r w:rsidRPr="00EB2EAF">
        <w:t xml:space="preserve"> independently of myosin-II activity,</w:t>
      </w:r>
      <w:r>
        <w:t xml:space="preserve"> whilst</w:t>
      </w:r>
      <w:r w:rsidRPr="00EB2EAF">
        <w:t xml:space="preserve"> α</w:t>
      </w:r>
      <w:r w:rsidRPr="00B85844">
        <w:rPr>
          <w:vertAlign w:val="subscript"/>
        </w:rPr>
        <w:t>v</w:t>
      </w:r>
      <w:r w:rsidRPr="00EB2EAF">
        <w:t xml:space="preserve"> integrin</w:t>
      </w:r>
      <w:r>
        <w:t>s</w:t>
      </w:r>
      <w:r w:rsidRPr="00EB2EAF">
        <w:t xml:space="preserve"> promote</w:t>
      </w:r>
      <w:r>
        <w:t>d</w:t>
      </w:r>
      <w:r w:rsidRPr="00EB2EAF">
        <w:t xml:space="preserve"> </w:t>
      </w:r>
      <w:r>
        <w:t>the</w:t>
      </w:r>
      <w:r w:rsidRPr="00EB2EAF">
        <w:t xml:space="preserve"> formation of mature FA</w:t>
      </w:r>
      <w:r>
        <w:t xml:space="preserve">s mediating </w:t>
      </w:r>
      <w:proofErr w:type="spellStart"/>
      <w:r>
        <w:t>mechanosensing</w:t>
      </w:r>
      <w:proofErr w:type="spellEnd"/>
      <w:r w:rsidR="007E345A">
        <w:t xml:space="preserve"> </w:t>
      </w:r>
      <w:r w:rsidR="001A1C5C">
        <w:t xml:space="preserve">(Figure 2) </w:t>
      </w:r>
      <w:r w:rsidR="00F76418">
        <w:fldChar w:fldCharType="begin"/>
      </w:r>
      <w:r w:rsidR="00BE1264">
        <w:instrText xml:space="preserve"> ADDIN EN.CITE &lt;EndNote&gt;&lt;Cite&gt;&lt;Author&gt;Schiller&lt;/Author&gt;&lt;Year&gt;2013&lt;/Year&gt;&lt;RecNum&gt;34&lt;/RecNum&gt;&lt;IDText&gt;b1- and av--class integrins cooperate to regulate myosin II during rigidity sensing of fibronectin-based microenvironments&lt;/IDText&gt;&lt;DisplayText&gt;[35]&lt;/DisplayText&gt;&lt;record&gt;&lt;rec-number&gt;34&lt;/rec-number&gt;&lt;foreign-keys&gt;&lt;key app="EN" db-id="az5fvxrxv5rdx8ez2rl5d2vprzwaev5pvtrs"&gt;34&lt;/key&gt;&lt;/foreign-keys&gt;&lt;ref-type name="Journal Article"&gt;17&lt;/ref-type&gt;&lt;contributors&gt;&lt;authors&gt;&lt;author&gt;Schiller, Herbert B.&lt;/author&gt;&lt;author&gt;Hermann, Michaela-Rosemarie&lt;/author&gt;&lt;author&gt;Polleux, Julien&lt;/author&gt;&lt;author&gt;Vignaud, Timothée&lt;/author&gt;&lt;author&gt;Zanivan, Sara&lt;/author&gt;&lt;author&gt;Friedel, Caroline C.&lt;/author&gt;&lt;author&gt;Sun, Zhiqi&lt;/author&gt;&lt;author&gt;Raducanu, Aurelia&lt;/author&gt;&lt;author&gt;Gottschalk, Kay- E.&lt;/author&gt;&lt;author&gt;Théry, Manuel&lt;/author&gt;&lt;author&gt;Mann, Matthias&lt;/author&gt;&lt;author&gt;Fässler, Reinhard&lt;/author&gt;&lt;/authors&gt;&lt;/contributors&gt;&lt;titles&gt;&lt;title&gt;β1- and αv-class integrins cooperate to regulate myosin II during rigidity sensing of fibronectin-based microenvironments&amp;#xD;&lt;/title&gt;&lt;secondary-title&gt;Nat Cell Biol&amp;#xD;&lt;/secondary-title&gt;&lt;/titles&gt;&lt;pages&gt;625-636&lt;/pages&gt;&lt;volume&gt;15&lt;/volume&gt;&lt;number&gt;6&lt;/number&gt;&lt;dates&gt;&lt;year&gt;2013&lt;/year&gt;&lt;/dates&gt;&lt;urls&gt;&lt;/urls&gt;&lt;/record&gt;&lt;/Cite&gt;&lt;/EndNote&gt;</w:instrText>
      </w:r>
      <w:r w:rsidR="00F76418">
        <w:fldChar w:fldCharType="separate"/>
      </w:r>
      <w:r w:rsidR="00BE1264">
        <w:rPr>
          <w:noProof/>
        </w:rPr>
        <w:t>[</w:t>
      </w:r>
      <w:hyperlink w:anchor="_ENREF_35" w:tooltip="Schiller, 2013 #34" w:history="1">
        <w:r w:rsidR="004D2651">
          <w:rPr>
            <w:noProof/>
          </w:rPr>
          <w:t>35</w:t>
        </w:r>
      </w:hyperlink>
      <w:r w:rsidR="00BE1264">
        <w:rPr>
          <w:noProof/>
        </w:rPr>
        <w:t>]</w:t>
      </w:r>
      <w:r w:rsidR="00F76418">
        <w:fldChar w:fldCharType="end"/>
      </w:r>
      <w:r w:rsidRPr="00EB2EAF">
        <w:t xml:space="preserve">. </w:t>
      </w:r>
      <w:r>
        <w:t>Furthermore, β</w:t>
      </w:r>
      <w:r w:rsidRPr="00850BC4">
        <w:rPr>
          <w:vertAlign w:val="subscript"/>
        </w:rPr>
        <w:t>1</w:t>
      </w:r>
      <w:r w:rsidRPr="00EB2EAF">
        <w:t xml:space="preserve"> is stationary inside FA</w:t>
      </w:r>
      <w:r>
        <w:t>s</w:t>
      </w:r>
      <w:r w:rsidRPr="00EB2EAF">
        <w:t xml:space="preserve"> (which could be connected to their role in stre</w:t>
      </w:r>
      <w:r>
        <w:t>ngthening the adhesion) while β</w:t>
      </w:r>
      <w:r>
        <w:rPr>
          <w:vertAlign w:val="subscript"/>
        </w:rPr>
        <w:t>3</w:t>
      </w:r>
      <w:r w:rsidRPr="00EB2EAF">
        <w:t xml:space="preserve"> undergo</w:t>
      </w:r>
      <w:r w:rsidR="007E345A">
        <w:t>es</w:t>
      </w:r>
      <w:r w:rsidRPr="00EB2EAF">
        <w:t xml:space="preserve"> </w:t>
      </w:r>
      <w:r w:rsidR="007E345A">
        <w:t xml:space="preserve">a </w:t>
      </w:r>
      <w:r w:rsidRPr="00EB2EAF">
        <w:t xml:space="preserve">reward </w:t>
      </w:r>
      <w:r w:rsidR="007E345A">
        <w:t xml:space="preserve">motion </w:t>
      </w:r>
      <w:r w:rsidR="00F76418">
        <w:fldChar w:fldCharType="begin">
          <w:fldData xml:space="preserve">PEVuZE5vdGU+PENpdGU+PEF1dGhvcj5Sb3NzaWVyPC9BdXRob3I+PFllYXI+MjAxMjwvWWVhcj48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</w:fldData>
        </w:fldChar>
      </w:r>
      <w:r w:rsidR="00BE1264">
        <w:instrText xml:space="preserve"> ADDIN EN.CITE </w:instrText>
      </w:r>
      <w:r w:rsidR="00F76418">
        <w:fldChar w:fldCharType="begin">
          <w:fldData xml:space="preserve">PEVuZE5vdGU+PENpdGU+PEF1dGhvcj5Sb3NzaWVyPC9BdXRob3I+PFllYXI+MjAxMjwvWWVhcj48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</w:fldData>
        </w:fldChar>
      </w:r>
      <w:r w:rsidR="00BE1264">
        <w:instrText xml:space="preserve"> ADDIN EN.CITE.DATA </w:instrText>
      </w:r>
      <w:r w:rsidR="00F76418">
        <w:fldChar w:fldCharType="end"/>
      </w:r>
      <w:r w:rsidR="00F76418">
        <w:fldChar w:fldCharType="separate"/>
      </w:r>
      <w:r w:rsidR="00BE1264">
        <w:rPr>
          <w:noProof/>
        </w:rPr>
        <w:t>[</w:t>
      </w:r>
      <w:hyperlink w:anchor="_ENREF_36" w:tooltip="Rossier, 2012 #35" w:history="1">
        <w:r w:rsidR="004D2651">
          <w:rPr>
            <w:noProof/>
          </w:rPr>
          <w:t>36</w:t>
        </w:r>
      </w:hyperlink>
      <w:r w:rsidR="00BE1264">
        <w:rPr>
          <w:noProof/>
        </w:rPr>
        <w:t>]</w:t>
      </w:r>
      <w:r w:rsidR="00F76418">
        <w:fldChar w:fldCharType="end"/>
      </w:r>
      <w:r w:rsidRPr="00EB2EAF">
        <w:t xml:space="preserve">. </w:t>
      </w:r>
      <w:r>
        <w:t xml:space="preserve">Hence, the association </w:t>
      </w:r>
      <w:r w:rsidR="007E345A">
        <w:t xml:space="preserve">of these two heterodimers </w:t>
      </w:r>
      <w:r>
        <w:t xml:space="preserve">to the actin cytoskeleton appears to be different. </w:t>
      </w:r>
      <w:r w:rsidRPr="00643B5E">
        <w:t>Contrasting in another study, β</w:t>
      </w:r>
      <w:r w:rsidRPr="00643B5E">
        <w:rPr>
          <w:vertAlign w:val="subscript"/>
        </w:rPr>
        <w:t>3</w:t>
      </w:r>
      <w:r w:rsidRPr="00643B5E">
        <w:t xml:space="preserve"> integrin were found predominant</w:t>
      </w:r>
      <w:r w:rsidR="00643B5E" w:rsidRPr="00643B5E">
        <w:t>ly</w:t>
      </w:r>
      <w:r w:rsidRPr="00643B5E">
        <w:t xml:space="preserve"> at the beginning of FA assembly, and β</w:t>
      </w:r>
      <w:r w:rsidRPr="00643B5E">
        <w:rPr>
          <w:vertAlign w:val="subscript"/>
        </w:rPr>
        <w:t>1</w:t>
      </w:r>
      <w:r w:rsidRPr="00643B5E">
        <w:t xml:space="preserve"> involved in mature adhesion</w:t>
      </w:r>
      <w:r w:rsidR="00643B5E" w:rsidRPr="00643B5E">
        <w:t xml:space="preserve">s </w:t>
      </w:r>
      <w:r w:rsidR="00F76418" w:rsidRPr="00643B5E">
        <w:fldChar w:fldCharType="begin">
          <w:fldData xml:space="preserve">PEVuZE5vdGU+PENpdGU+PEF1dGhvcj5Sb2NhLUN1c2FjaHM8L0F1dGhvcj48WWVhcj4yMDEzPC9Z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kUxMzYxLTcwPC9w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</w:fldData>
        </w:fldChar>
      </w:r>
      <w:r w:rsidR="00DC4754" w:rsidRPr="00643B5E">
        <w:instrText xml:space="preserve"> ADDIN EN.CITE </w:instrText>
      </w:r>
      <w:r w:rsidR="00F76418" w:rsidRPr="00643B5E">
        <w:fldChar w:fldCharType="begin">
          <w:fldData xml:space="preserve">PEVuZE5vdGU+PENpdGU+PEF1dGhvcj5Sb2NhLUN1c2FjaHM8L0F1dGhvcj48WWVhcj4yMDEzPC9Z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kUxMzYxLTcwPC9w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</w:fldData>
        </w:fldChar>
      </w:r>
      <w:r w:rsidR="00DC4754" w:rsidRPr="00643B5E">
        <w:instrText xml:space="preserve"> ADDIN EN.CITE.DATA </w:instrText>
      </w:r>
      <w:r w:rsidR="00F76418" w:rsidRPr="00643B5E">
        <w:fldChar w:fldCharType="end"/>
      </w:r>
      <w:r w:rsidR="00F76418" w:rsidRPr="00643B5E">
        <w:fldChar w:fldCharType="separate"/>
      </w:r>
      <w:r w:rsidRPr="00643B5E">
        <w:rPr>
          <w:noProof/>
        </w:rPr>
        <w:t>[</w:t>
      </w:r>
      <w:hyperlink w:anchor="_ENREF_7" w:tooltip="Roca-Cusachs, 2013 #7" w:history="1">
        <w:r w:rsidR="004D2651" w:rsidRPr="00643B5E">
          <w:rPr>
            <w:noProof/>
          </w:rPr>
          <w:t>7</w:t>
        </w:r>
      </w:hyperlink>
      <w:r w:rsidRPr="00643B5E">
        <w:rPr>
          <w:noProof/>
        </w:rPr>
        <w:t>]</w:t>
      </w:r>
      <w:r w:rsidR="00F76418" w:rsidRPr="00643B5E">
        <w:fldChar w:fldCharType="end"/>
      </w:r>
      <w:r w:rsidRPr="00643B5E">
        <w:t>.</w:t>
      </w:r>
      <w:r w:rsidR="00643B5E" w:rsidRPr="00643B5E">
        <w:t xml:space="preserve"> </w:t>
      </w:r>
      <w:r w:rsidRPr="00643B5E">
        <w:t>Hence the synergistic effects of these two integrins allows FA maturation, but the mechanism underlying such processes is not clear as both integrin heterodimers are able to bind a wide range of adapter proteins.</w:t>
      </w:r>
      <w:r w:rsidRPr="00EB2EAF">
        <w:t xml:space="preserve"> </w:t>
      </w:r>
    </w:p>
    <w:p w:rsidR="00E8106D" w:rsidRDefault="00E8106D" w:rsidP="007E345A">
      <w:pPr>
        <w:keepNext/>
        <w:spacing w:after="0" w:line="360" w:lineRule="auto"/>
        <w:jc w:val="both"/>
      </w:pPr>
      <w:r>
        <w:rPr>
          <w:noProof/>
        </w:rPr>
        <w:drawing>
          <wp:inline distT="0" distB="0" distL="0" distR="0">
            <wp:extent cx="3273552" cy="35524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ine da β1- and αv-class integrins cooperate to regulate myosin II during.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73552" cy="3552444"/>
                    </a:xfrm>
                    <a:prstGeom prst="rect">
                      <a:avLst/>
                    </a:prstGeom>
                  </pic:spPr>
                </pic:pic>
              </a:graphicData>
            </a:graphic>
          </wp:inline>
        </w:drawing>
      </w:r>
    </w:p>
    <w:p w:rsidR="00E8106D" w:rsidRPr="00371696" w:rsidRDefault="00E8106D" w:rsidP="007E345A">
      <w:pPr>
        <w:pStyle w:val="Caption"/>
        <w:jc w:val="both"/>
        <w:rPr>
          <w:color w:val="auto"/>
        </w:rPr>
      </w:pPr>
      <w:proofErr w:type="gramStart"/>
      <w:r w:rsidRPr="00371696">
        <w:rPr>
          <w:color w:val="auto"/>
        </w:rPr>
        <w:t xml:space="preserve">Figure </w:t>
      </w:r>
      <w:proofErr w:type="gramEnd"/>
      <w:r w:rsidR="00F76418" w:rsidRPr="00371696">
        <w:rPr>
          <w:color w:val="auto"/>
        </w:rPr>
        <w:fldChar w:fldCharType="begin"/>
      </w:r>
      <w:r w:rsidR="00C71EE0" w:rsidRPr="00371696">
        <w:rPr>
          <w:color w:val="auto"/>
        </w:rPr>
        <w:instrText xml:space="preserve"> SEQ Figure \* ARABIC </w:instrText>
      </w:r>
      <w:r w:rsidR="00F76418" w:rsidRPr="00371696">
        <w:rPr>
          <w:color w:val="auto"/>
        </w:rPr>
        <w:fldChar w:fldCharType="separate"/>
      </w:r>
      <w:r w:rsidR="00B30806">
        <w:rPr>
          <w:noProof/>
          <w:color w:val="auto"/>
        </w:rPr>
        <w:t>2</w:t>
      </w:r>
      <w:r w:rsidR="00F76418" w:rsidRPr="00371696">
        <w:rPr>
          <w:noProof/>
          <w:color w:val="auto"/>
        </w:rPr>
        <w:fldChar w:fldCharType="end"/>
      </w:r>
      <w:proofErr w:type="gramStart"/>
      <w:r w:rsidR="001A1C5C">
        <w:rPr>
          <w:noProof/>
          <w:color w:val="auto"/>
        </w:rPr>
        <w:t>.</w:t>
      </w:r>
      <w:proofErr w:type="gramEnd"/>
      <w:r w:rsidRPr="00371696">
        <w:rPr>
          <w:color w:val="auto"/>
        </w:rPr>
        <w:t xml:space="preserve"> </w:t>
      </w:r>
      <w:r w:rsidR="00E335C5" w:rsidRPr="00371696">
        <w:rPr>
          <w:color w:val="auto"/>
        </w:rPr>
        <w:t>The role of α</w:t>
      </w:r>
      <w:r w:rsidR="00E335C5" w:rsidRPr="00371696">
        <w:rPr>
          <w:color w:val="auto"/>
          <w:vertAlign w:val="subscript"/>
        </w:rPr>
        <w:t>5</w:t>
      </w:r>
      <w:r w:rsidR="00E335C5" w:rsidRPr="00371696">
        <w:rPr>
          <w:color w:val="auto"/>
        </w:rPr>
        <w:t>β</w:t>
      </w:r>
      <w:r w:rsidR="00E335C5" w:rsidRPr="00371696">
        <w:rPr>
          <w:color w:val="auto"/>
          <w:vertAlign w:val="subscript"/>
        </w:rPr>
        <w:t>1</w:t>
      </w:r>
      <w:r w:rsidR="00E335C5" w:rsidRPr="00371696">
        <w:rPr>
          <w:color w:val="auto"/>
        </w:rPr>
        <w:t xml:space="preserve"> and α</w:t>
      </w:r>
      <w:r w:rsidR="00E335C5" w:rsidRPr="00371696">
        <w:rPr>
          <w:color w:val="auto"/>
          <w:vertAlign w:val="subscript"/>
        </w:rPr>
        <w:t>v</w:t>
      </w:r>
      <w:r w:rsidR="00E335C5" w:rsidRPr="00371696">
        <w:rPr>
          <w:color w:val="auto"/>
        </w:rPr>
        <w:t>β</w:t>
      </w:r>
      <w:r w:rsidR="00E335C5" w:rsidRPr="00371696">
        <w:rPr>
          <w:color w:val="auto"/>
          <w:vertAlign w:val="subscript"/>
        </w:rPr>
        <w:t>3</w:t>
      </w:r>
      <w:r w:rsidR="00E335C5" w:rsidRPr="00371696">
        <w:rPr>
          <w:color w:val="auto"/>
        </w:rPr>
        <w:t xml:space="preserve"> in sensing the mechanics of </w:t>
      </w:r>
      <w:r w:rsidR="003274D3">
        <w:rPr>
          <w:color w:val="auto"/>
        </w:rPr>
        <w:t xml:space="preserve">the ECM </w:t>
      </w:r>
      <w:r w:rsidR="00F76418" w:rsidRPr="00371696">
        <w:rPr>
          <w:color w:val="auto"/>
        </w:rPr>
        <w:fldChar w:fldCharType="begin"/>
      </w:r>
      <w:r w:rsidR="00BE1264">
        <w:rPr>
          <w:color w:val="auto"/>
        </w:rPr>
        <w:instrText xml:space="preserve"> ADDIN EN.CITE &lt;EndNote&gt;&lt;Cite&gt;&lt;Author&gt;Schiller&lt;/Author&gt;&lt;Year&gt;2013&lt;/Year&gt;&lt;RecNum&gt;34&lt;/RecNum&gt;&lt;IDText&gt;b1- and av--class integrins cooperate to regulate myosin II during rigidity sensing of fibronectin-based microenvironments&lt;/IDText&gt;&lt;DisplayText&gt;[35]&lt;/DisplayText&gt;&lt;record&gt;&lt;rec-number&gt;34&lt;/rec-number&gt;&lt;foreign-keys&gt;&lt;key app="EN" db-id="az5fvxrxv5rdx8ez2rl5d2vprzwaev5pvtrs"&gt;34&lt;/key&gt;&lt;/foreign-keys&gt;&lt;ref-type name="Journal Article"&gt;17&lt;/ref-type&gt;&lt;contributors&gt;&lt;authors&gt;&lt;author&gt;Schiller, Herbert B.&lt;/author&gt;&lt;author&gt;Hermann, Michaela-Rosemarie&lt;/author&gt;&lt;author&gt;Polleux, Julien&lt;/author&gt;&lt;author&gt;Vignaud, Timothée&lt;/author&gt;&lt;author&gt;Zanivan, Sara&lt;/author&gt;&lt;author&gt;Friedel, Caroline C.&lt;/author&gt;&lt;author&gt;Sun, Zhiqi&lt;/author&gt;&lt;author&gt;Raducanu, Aurelia&lt;/author&gt;&lt;author&gt;Gottschalk, Kay- E.&lt;/author&gt;&lt;author&gt;Théry, Manuel&lt;/author&gt;&lt;author&gt;Mann, Matthias&lt;/author&gt;&lt;author&gt;Fässler, Reinhard&lt;/author&gt;&lt;/authors&gt;&lt;/contributors&gt;&lt;titles&gt;&lt;title&gt;β1- and αv-class integrins cooperate to regulate myosin II during rigidity sensing of fibronectin-based microenvironments&amp;#xD;&lt;/title&gt;&lt;secondary-title&gt;Nat Cell Biol&amp;#xD;&lt;/secondary-title&gt;&lt;/titles&gt;&lt;pages&gt;625-636&lt;/pages&gt;&lt;volume&gt;15&lt;/volume&gt;&lt;number&gt;6&lt;/number&gt;&lt;dates&gt;&lt;year&gt;2013&lt;/year&gt;&lt;/dates&gt;&lt;urls&gt;&lt;/urls&gt;&lt;/record&gt;&lt;/Cite&gt;&lt;/EndNote&gt;</w:instrText>
      </w:r>
      <w:r w:rsidR="00F76418" w:rsidRPr="00371696">
        <w:rPr>
          <w:color w:val="auto"/>
        </w:rPr>
        <w:fldChar w:fldCharType="separate"/>
      </w:r>
      <w:r w:rsidR="00BE1264">
        <w:rPr>
          <w:noProof/>
          <w:color w:val="auto"/>
        </w:rPr>
        <w:t>[</w:t>
      </w:r>
      <w:hyperlink w:anchor="_ENREF_35" w:tooltip="Schiller, 2013 #34" w:history="1">
        <w:r w:rsidR="004D2651">
          <w:rPr>
            <w:noProof/>
            <w:color w:val="auto"/>
          </w:rPr>
          <w:t>35</w:t>
        </w:r>
      </w:hyperlink>
      <w:r w:rsidR="00BE1264">
        <w:rPr>
          <w:noProof/>
          <w:color w:val="auto"/>
        </w:rPr>
        <w:t>]</w:t>
      </w:r>
      <w:r w:rsidR="00F76418" w:rsidRPr="00371696">
        <w:rPr>
          <w:color w:val="auto"/>
        </w:rPr>
        <w:fldChar w:fldCharType="end"/>
      </w:r>
      <w:r w:rsidR="00371696" w:rsidRPr="00371696">
        <w:rPr>
          <w:color w:val="auto"/>
        </w:rPr>
        <w:t>.</w:t>
      </w:r>
    </w:p>
    <w:p w:rsidR="00E8106D" w:rsidRDefault="00E8106D" w:rsidP="007E345A">
      <w:pPr>
        <w:spacing w:after="0" w:line="360" w:lineRule="auto"/>
        <w:jc w:val="both"/>
      </w:pPr>
      <w:r w:rsidRPr="00747EEC">
        <w:rPr>
          <w:rFonts w:cstheme="minorHAnsi"/>
        </w:rPr>
        <w:t>Moving</w:t>
      </w:r>
      <w:r>
        <w:rPr>
          <w:rFonts w:cstheme="minorHAnsi"/>
        </w:rPr>
        <w:t xml:space="preserve"> up</w:t>
      </w:r>
      <w:r w:rsidR="00643B5E">
        <w:rPr>
          <w:rFonts w:cstheme="minorHAnsi"/>
        </w:rPr>
        <w:t xml:space="preserve"> along</w:t>
      </w:r>
      <w:r>
        <w:rPr>
          <w:rFonts w:cstheme="minorHAnsi"/>
        </w:rPr>
        <w:t xml:space="preserve"> the structure connecting the ECM to the cell cytoskeleton, several adapter proteins directly or indirectly bind integrins. In this respect,</w:t>
      </w:r>
      <w:r w:rsidRPr="00747EEC">
        <w:rPr>
          <w:rFonts w:cstheme="minorHAnsi"/>
        </w:rPr>
        <w:t xml:space="preserve"> </w:t>
      </w:r>
      <w:r w:rsidRPr="00FA578D">
        <w:rPr>
          <w:rFonts w:ascii="Symbol" w:hAnsi="Symbol"/>
        </w:rPr>
        <w:t></w:t>
      </w:r>
      <w:r w:rsidRPr="00EB2EAF">
        <w:t>-</w:t>
      </w:r>
      <w:r>
        <w:t>A</w:t>
      </w:r>
      <w:r w:rsidRPr="00EB2EAF">
        <w:t xml:space="preserve">ctinin </w:t>
      </w:r>
      <w:r>
        <w:t xml:space="preserve">plays a dual role as adaptor protein, </w:t>
      </w:r>
      <w:r>
        <w:lastRenderedPageBreak/>
        <w:t xml:space="preserve">due to its direct binding to </w:t>
      </w:r>
      <w:proofErr w:type="spellStart"/>
      <w:r>
        <w:t>integrins</w:t>
      </w:r>
      <w:proofErr w:type="spellEnd"/>
      <w:r>
        <w:t xml:space="preserve">, and as </w:t>
      </w:r>
      <w:proofErr w:type="spellStart"/>
      <w:r>
        <w:t>crosslinker</w:t>
      </w:r>
      <w:proofErr w:type="spellEnd"/>
      <w:r>
        <w:t xml:space="preserve"> molecule for actin</w:t>
      </w:r>
      <w:r w:rsidR="00837380">
        <w:t xml:space="preserve"> </w:t>
      </w:r>
      <w:r w:rsidR="00F76418">
        <w:fldChar w:fldCharType="begin">
          <w:fldData xml:space="preserve">PEVuZE5vdGU+PENpdGU+PEF1dGhvcj5Sb2NhLUN1c2FjaHM8L0F1dGhvcj48WWVhcj4yMDEzPC9Z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kUxMzYxLTcwPC9w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</w:fldData>
        </w:fldChar>
      </w:r>
      <w:r w:rsidR="00DC4754">
        <w:instrText xml:space="preserve"> ADDIN EN.CITE </w:instrText>
      </w:r>
      <w:r w:rsidR="00F76418">
        <w:fldChar w:fldCharType="begin">
          <w:fldData xml:space="preserve">PEVuZE5vdGU+PENpdGU+PEF1dGhvcj5Sb2NhLUN1c2FjaHM8L0F1dGhvcj48WWVhcj4yMDEzPC9Z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kUxMzYxLTcwPC9w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</w:fldData>
        </w:fldChar>
      </w:r>
      <w:r w:rsidR="00DC4754">
        <w:instrText xml:space="preserve"> ADDIN EN.CITE.DATA </w:instrText>
      </w:r>
      <w:r w:rsidR="00F76418">
        <w:fldChar w:fldCharType="end"/>
      </w:r>
      <w:r w:rsidR="00F76418">
        <w:fldChar w:fldCharType="separate"/>
      </w:r>
      <w:r>
        <w:rPr>
          <w:noProof/>
        </w:rPr>
        <w:t>[</w:t>
      </w:r>
      <w:hyperlink w:anchor="_ENREF_7" w:tooltip="Roca-Cusachs, 2013 #7" w:history="1">
        <w:r w:rsidR="004D2651">
          <w:rPr>
            <w:noProof/>
          </w:rPr>
          <w:t>7</w:t>
        </w:r>
      </w:hyperlink>
      <w:r>
        <w:rPr>
          <w:noProof/>
        </w:rPr>
        <w:t>]</w:t>
      </w:r>
      <w:r w:rsidR="00F76418">
        <w:fldChar w:fldCharType="end"/>
      </w:r>
      <w:r w:rsidRPr="00EB2EAF">
        <w:t>. Furthermore</w:t>
      </w:r>
      <w:r>
        <w:t xml:space="preserve"> α</w:t>
      </w:r>
      <w:r w:rsidRPr="00EB2EAF">
        <w:t xml:space="preserve">-actinin competes with talin in binding </w:t>
      </w:r>
      <w:r>
        <w:t>β</w:t>
      </w:r>
      <w:r>
        <w:rPr>
          <w:vertAlign w:val="subscript"/>
        </w:rPr>
        <w:t xml:space="preserve">3 </w:t>
      </w:r>
      <w:r>
        <w:t xml:space="preserve">integrins (talin binds first and is then replaced by </w:t>
      </w:r>
      <w:r w:rsidRPr="004E2800">
        <w:rPr>
          <w:rFonts w:ascii="Symbol" w:hAnsi="Symbol"/>
        </w:rPr>
        <w:t></w:t>
      </w:r>
      <w:r>
        <w:t>-actinin to</w:t>
      </w:r>
      <w:r w:rsidRPr="00EB2EAF">
        <w:t xml:space="preserve"> allow force transmission</w:t>
      </w:r>
      <w:r>
        <w:t>)</w:t>
      </w:r>
      <w:r w:rsidRPr="00EB2EAF">
        <w:t xml:space="preserve">, while they cooperate </w:t>
      </w:r>
      <w:r w:rsidRPr="00837380">
        <w:t>in binding β</w:t>
      </w:r>
      <w:r w:rsidRPr="00837380">
        <w:rPr>
          <w:vertAlign w:val="subscript"/>
        </w:rPr>
        <w:t>1</w:t>
      </w:r>
      <w:r w:rsidRPr="00837380">
        <w:t xml:space="preserve">. Talin plays a key role in inside-out integrin activation by </w:t>
      </w:r>
      <w:r w:rsidR="00837380" w:rsidRPr="00837380">
        <w:t xml:space="preserve">connecting the </w:t>
      </w:r>
      <w:r w:rsidRPr="00837380">
        <w:t xml:space="preserve">integrin cytoplasmic tail to the actin cytoskeleton and </w:t>
      </w:r>
      <w:r w:rsidR="00837380" w:rsidRPr="00837380">
        <w:t>presenting</w:t>
      </w:r>
      <w:r w:rsidRPr="00837380">
        <w:t xml:space="preserve"> binding sites for other proteins, such as vinculin, paxillin, α-actinin and </w:t>
      </w:r>
      <w:r w:rsidR="00371696" w:rsidRPr="00837380">
        <w:t>tensin, which</w:t>
      </w:r>
      <w:r w:rsidRPr="00837380">
        <w:t xml:space="preserve"> are recruited in order to strengthen that binding. It exists in a closed conformation and needs to be activated </w:t>
      </w:r>
      <w:r w:rsidR="00837380" w:rsidRPr="00837380">
        <w:t xml:space="preserve">to enable </w:t>
      </w:r>
      <w:r w:rsidRPr="00837380">
        <w:t xml:space="preserve">vinculin </w:t>
      </w:r>
      <w:r w:rsidR="00837380" w:rsidRPr="00837380">
        <w:t>binding</w:t>
      </w:r>
      <w:r w:rsidRPr="00837380">
        <w:t xml:space="preserve"> </w:t>
      </w:r>
      <w:r w:rsidR="00F76418" w:rsidRPr="00837380">
        <w:fldChar w:fldCharType="begin">
          <w:fldData xml:space="preserve">PEVuZE5vdGU+PENpdGU+PEF1dGhvcj5MZWU8L0F1dGhvcj48WWVhcj4yMDEzPC9ZZWFyPjxSZWNO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==
</w:fldData>
        </w:fldChar>
      </w:r>
      <w:r w:rsidR="00BE1264">
        <w:instrText xml:space="preserve"> ADDIN EN.CITE </w:instrText>
      </w:r>
      <w:r w:rsidR="00F76418">
        <w:fldChar w:fldCharType="begin">
          <w:fldData xml:space="preserve">PEVuZE5vdGU+PENpdGU+PEF1dGhvcj5MZWU8L0F1dGhvcj48WWVhcj4yMDEzPC9ZZWFyPjxSZWNO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==
</w:fldData>
        </w:fldChar>
      </w:r>
      <w:r w:rsidR="00BE1264">
        <w:instrText xml:space="preserve"> ADDIN EN.CITE.DATA </w:instrText>
      </w:r>
      <w:r w:rsidR="00F76418">
        <w:fldChar w:fldCharType="end"/>
      </w:r>
      <w:r w:rsidR="00F76418" w:rsidRPr="00837380">
        <w:fldChar w:fldCharType="separate"/>
      </w:r>
      <w:r w:rsidR="00BE1264">
        <w:rPr>
          <w:noProof/>
        </w:rPr>
        <w:t>[</w:t>
      </w:r>
      <w:hyperlink w:anchor="_ENREF_37" w:tooltip="Lee, 2013 #36" w:history="1">
        <w:r w:rsidR="004D2651">
          <w:rPr>
            <w:noProof/>
          </w:rPr>
          <w:t>37</w:t>
        </w:r>
      </w:hyperlink>
      <w:r w:rsidR="00BE1264">
        <w:rPr>
          <w:noProof/>
        </w:rPr>
        <w:t>]</w:t>
      </w:r>
      <w:r w:rsidR="00F76418" w:rsidRPr="00837380">
        <w:fldChar w:fldCharType="end"/>
      </w:r>
      <w:r w:rsidR="00837380" w:rsidRPr="00837380">
        <w:t>.</w:t>
      </w:r>
      <w:r w:rsidRPr="00837380">
        <w:t xml:space="preserve"> </w:t>
      </w:r>
      <w:r w:rsidR="00837380" w:rsidRPr="00837380">
        <w:t>I</w:t>
      </w:r>
      <w:r w:rsidRPr="00837380">
        <w:t>ts depletion is found not to influence initial cell spreading but to impair adhesion maturation and generation of forces</w:t>
      </w:r>
      <w:r w:rsidR="00837380" w:rsidRPr="00837380">
        <w:t xml:space="preserve"> </w:t>
      </w:r>
      <w:r w:rsidR="00F76418" w:rsidRPr="00837380">
        <w:fldChar w:fldCharType="begin">
          <w:fldData xml:space="preserve">PEVuZE5vdGU+PENpdGU+PEF1dGhvcj5aaGFuZzwvQXV0aG9yPjxZZWFyPjIwMDg8L1llYXI+PFJl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</w:fldData>
        </w:fldChar>
      </w:r>
      <w:r w:rsidR="00BE1264">
        <w:instrText xml:space="preserve"> ADDIN EN.CITE </w:instrText>
      </w:r>
      <w:r w:rsidR="00F76418">
        <w:fldChar w:fldCharType="begin">
          <w:fldData xml:space="preserve">PEVuZE5vdGU+PENpdGU+PEF1dGhvcj5aaGFuZzwvQXV0aG9yPjxZZWFyPjIwMDg8L1llYXI+PFJl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</w:fldData>
        </w:fldChar>
      </w:r>
      <w:r w:rsidR="00BE1264">
        <w:instrText xml:space="preserve"> ADDIN EN.CITE.DATA </w:instrText>
      </w:r>
      <w:r w:rsidR="00F76418">
        <w:fldChar w:fldCharType="end"/>
      </w:r>
      <w:r w:rsidR="00F76418" w:rsidRPr="00837380">
        <w:fldChar w:fldCharType="separate"/>
      </w:r>
      <w:r w:rsidR="00BE1264">
        <w:rPr>
          <w:noProof/>
        </w:rPr>
        <w:t>[</w:t>
      </w:r>
      <w:hyperlink w:anchor="_ENREF_38" w:tooltip="Zhang, 2008 #37" w:history="1">
        <w:r w:rsidR="004D2651">
          <w:rPr>
            <w:noProof/>
          </w:rPr>
          <w:t>38</w:t>
        </w:r>
      </w:hyperlink>
      <w:r w:rsidR="00BE1264">
        <w:rPr>
          <w:noProof/>
        </w:rPr>
        <w:t>]</w:t>
      </w:r>
      <w:r w:rsidR="00F76418" w:rsidRPr="00837380">
        <w:fldChar w:fldCharType="end"/>
      </w:r>
      <w:r w:rsidRPr="00837380">
        <w:t>.</w:t>
      </w:r>
      <w:r w:rsidRPr="00EB2EAF">
        <w:t xml:space="preserve"> </w:t>
      </w:r>
    </w:p>
    <w:p w:rsidR="00E8106D" w:rsidRDefault="00E8106D" w:rsidP="007E345A">
      <w:pPr>
        <w:spacing w:after="0" w:line="360" w:lineRule="auto"/>
        <w:jc w:val="both"/>
      </w:pPr>
      <w:r w:rsidRPr="00EB2EAF">
        <w:t xml:space="preserve">One of the most studied </w:t>
      </w:r>
      <w:r>
        <w:t>adapter</w:t>
      </w:r>
      <w:r w:rsidRPr="00EB2EAF">
        <w:t xml:space="preserve"> proteins is probably vinculin, due to </w:t>
      </w:r>
      <w:r w:rsidRPr="008A5C19">
        <w:t>its key role as</w:t>
      </w:r>
      <w:r w:rsidRPr="00EB2EAF">
        <w:t xml:space="preserve"> a </w:t>
      </w:r>
      <w:proofErr w:type="spellStart"/>
      <w:r w:rsidRPr="00EB2EAF">
        <w:t>mechanotra</w:t>
      </w:r>
      <w:r>
        <w:t>n</w:t>
      </w:r>
      <w:r w:rsidRPr="00EB2EAF">
        <w:t>sducer</w:t>
      </w:r>
      <w:proofErr w:type="spellEnd"/>
      <w:r w:rsidRPr="00EB2EAF">
        <w:t>. It</w:t>
      </w:r>
      <w:r>
        <w:t xml:space="preserve"> is</w:t>
      </w:r>
      <w:r w:rsidRPr="00EB2EAF">
        <w:t xml:space="preserve"> </w:t>
      </w:r>
      <w:r w:rsidR="00941839">
        <w:t xml:space="preserve">found in the </w:t>
      </w:r>
      <w:r>
        <w:t>cytoplasm but associates to FAs after opening of its conformation and activation</w:t>
      </w:r>
      <w:r w:rsidRPr="00EB2EAF">
        <w:t xml:space="preserve"> </w:t>
      </w:r>
      <w:r w:rsidR="00F76418">
        <w:fldChar w:fldCharType="begin"/>
      </w:r>
      <w:r w:rsidR="00BE1264">
        <w:instrText xml:space="preserve"> ADDIN EN.CITE &lt;EndNote&gt;&lt;Cite&gt;&lt;Author&gt;Bakolitsa&lt;/Author&gt;&lt;Year&gt;2004&lt;/Year&gt;&lt;RecNum&gt;210&lt;/RecNum&gt;&lt;DisplayText&gt;[39]&lt;/DisplayText&gt;&lt;record&gt;&lt;rec-number&gt;210&lt;/rec-number&gt;&lt;foreign-keys&gt;&lt;key app="EN" db-id="az5fvxrxv5rdx8ez2rl5d2vprzwaev5pvtrs"&gt;210&lt;/key&gt;&lt;/foreign-keys&gt;&lt;ref-type name="Journal Article"&gt;17&lt;/ref-type&gt;&lt;contributors&gt;&lt;authors&gt;&lt;author&gt;Bakolitsa, Constantina&lt;/author&gt;&lt;author&gt;Cohen, Daniel M&lt;/author&gt;&lt;author&gt;Bankston, Laurie A&lt;/author&gt;&lt;author&gt;Bobkov, Andrey A&lt;/author&gt;&lt;author&gt;Cadwell, Gregory W&lt;/author&gt;&lt;author&gt;Jennings, Lisa&lt;/author&gt;&lt;author&gt;Critchley, David R&lt;/author&gt;&lt;author&gt;Craig, Susan W&lt;/author&gt;&lt;author&gt;Liddington, Robert C&lt;/author&gt;&lt;/authors&gt;&lt;/contributors&gt;&lt;titles&gt;&lt;title&gt;Structural basis for vinculin activation at sites of cell adhesion&lt;/title&gt;&lt;secondary-title&gt;Nature&lt;/secondary-title&gt;&lt;/titles&gt;&lt;periodical&gt;&lt;full-title&gt;Nature&lt;/full-title&gt;&lt;abbr-1&gt;Nature&lt;/abbr-1&gt;&lt;/periodical&gt;&lt;pages&gt;583-586&lt;/pages&gt;&lt;volume&gt;430&lt;/volume&gt;&lt;number&gt;6999&lt;/number&gt;&lt;dates&gt;&lt;year&gt;2004&lt;/year&gt;&lt;/dates&gt;&lt;isbn&gt;0028-0836&lt;/isbn&gt;&lt;urls&gt;&lt;/urls&gt;&lt;/record&gt;&lt;/Cite&gt;&lt;/EndNote&gt;</w:instrText>
      </w:r>
      <w:r w:rsidR="00F76418">
        <w:fldChar w:fldCharType="separate"/>
      </w:r>
      <w:r w:rsidR="00BE1264">
        <w:rPr>
          <w:noProof/>
        </w:rPr>
        <w:t>[</w:t>
      </w:r>
      <w:hyperlink w:anchor="_ENREF_39" w:tooltip="Bakolitsa, 2004 #210" w:history="1">
        <w:r w:rsidR="004D2651">
          <w:rPr>
            <w:noProof/>
          </w:rPr>
          <w:t>39</w:t>
        </w:r>
      </w:hyperlink>
      <w:r w:rsidR="00BE1264">
        <w:rPr>
          <w:noProof/>
        </w:rPr>
        <w:t>]</w:t>
      </w:r>
      <w:r w:rsidR="00F76418">
        <w:fldChar w:fldCharType="end"/>
      </w:r>
      <w:r w:rsidRPr="00EB2EAF">
        <w:t xml:space="preserve">. Vinculin </w:t>
      </w:r>
      <w:r>
        <w:t>couples</w:t>
      </w:r>
      <w:r w:rsidRPr="00EB2EAF">
        <w:t xml:space="preserve"> to talin </w:t>
      </w:r>
      <w:r>
        <w:t>in a force dependent manner as m</w:t>
      </w:r>
      <w:r w:rsidRPr="00EB2EAF">
        <w:t>echanic</w:t>
      </w:r>
      <w:r>
        <w:t>al stretching of talin exposes cryptic binding sites</w:t>
      </w:r>
      <w:r w:rsidR="00941839">
        <w:t xml:space="preserve"> </w:t>
      </w:r>
      <w:r w:rsidR="00F76418">
        <w:fldChar w:fldCharType="begin">
          <w:fldData xml:space="preserve">PEVuZE5vdGU+PENpdGU+PEF1dGhvcj5kZWwgUmlvPC9BdXRob3I+PFllYXI+MjAwOTwvWWVhcj48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</w:fldData>
        </w:fldChar>
      </w:r>
      <w:r w:rsidR="00BE1264">
        <w:instrText xml:space="preserve"> ADDIN EN.CITE </w:instrText>
      </w:r>
      <w:r w:rsidR="00F76418">
        <w:fldChar w:fldCharType="begin">
          <w:fldData xml:space="preserve">PEVuZE5vdGU+PENpdGU+PEF1dGhvcj5kZWwgUmlvPC9BdXRob3I+PFllYXI+MjAwOTwvWWVhcj48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</w:fldData>
        </w:fldChar>
      </w:r>
      <w:r w:rsidR="00BE1264">
        <w:instrText xml:space="preserve"> ADDIN EN.CITE.DATA </w:instrText>
      </w:r>
      <w:r w:rsidR="00F76418">
        <w:fldChar w:fldCharType="end"/>
      </w:r>
      <w:r w:rsidR="00F76418">
        <w:fldChar w:fldCharType="separate"/>
      </w:r>
      <w:r w:rsidR="00BE1264">
        <w:rPr>
          <w:noProof/>
        </w:rPr>
        <w:t>[</w:t>
      </w:r>
      <w:hyperlink w:anchor="_ENREF_40" w:tooltip="del Rio, 2009 #38" w:history="1">
        <w:r w:rsidR="004D2651">
          <w:rPr>
            <w:noProof/>
          </w:rPr>
          <w:t>40</w:t>
        </w:r>
      </w:hyperlink>
      <w:r w:rsidR="00BE1264">
        <w:rPr>
          <w:noProof/>
        </w:rPr>
        <w:t>]</w:t>
      </w:r>
      <w:r w:rsidR="00F76418">
        <w:fldChar w:fldCharType="end"/>
      </w:r>
      <w:r w:rsidRPr="00EB2EAF">
        <w:t xml:space="preserve">. </w:t>
      </w:r>
      <w:r>
        <w:t>Mechanical</w:t>
      </w:r>
      <w:r w:rsidRPr="00EB2EAF">
        <w:t xml:space="preserve"> force</w:t>
      </w:r>
      <w:r>
        <w:t>s</w:t>
      </w:r>
      <w:r w:rsidRPr="00EB2EAF">
        <w:t xml:space="preserve"> </w:t>
      </w:r>
      <w:r>
        <w:t>generated</w:t>
      </w:r>
      <w:r w:rsidRPr="00EB2EAF">
        <w:t xml:space="preserve"> </w:t>
      </w:r>
      <w:r>
        <w:t>via</w:t>
      </w:r>
      <w:r w:rsidRPr="00EB2EAF">
        <w:t xml:space="preserve"> actomyosin</w:t>
      </w:r>
      <w:r>
        <w:t xml:space="preserve"> contractility</w:t>
      </w:r>
      <w:r w:rsidRPr="00EB2EAF">
        <w:t xml:space="preserve"> activ</w:t>
      </w:r>
      <w:r>
        <w:t>ate</w:t>
      </w:r>
      <w:r w:rsidRPr="00EB2EAF">
        <w:t xml:space="preserve"> </w:t>
      </w:r>
      <w:r>
        <w:t>vinculin molecules</w:t>
      </w:r>
      <w:r w:rsidRPr="00EB2EAF">
        <w:t xml:space="preserve"> </w:t>
      </w:r>
      <w:r w:rsidR="00F76418">
        <w:fldChar w:fldCharType="begin"/>
      </w:r>
      <w:r w:rsidR="00BE1264">
        <w:instrText xml:space="preserve"> ADDIN EN.CITE &lt;EndNote&gt;&lt;Cite&gt;&lt;Author&gt;Dumbaulda D.W.&lt;/Author&gt;&lt;Year&gt;2013&lt;/Year&gt;&lt;RecNum&gt;39&lt;/RecNum&gt;&lt;IDText&gt;How vinculin regulates force transmission&lt;/IDText&gt;&lt;DisplayText&gt;[41]&lt;/DisplayText&gt;&lt;record&gt;&lt;rec-number&gt;39&lt;/rec-number&gt;&lt;foreign-keys&gt;&lt;key app="EN" db-id="az5fvxrxv5rdx8ez2rl5d2vprzwaev5pvtrs"&gt;39&lt;/key&gt;&lt;/foreign-keys&gt;&lt;ref-type name="Journal Article"&gt;17&lt;/ref-type&gt;&lt;contributors&gt;&lt;authors&gt;&lt;author&gt;Dumbaulda D.W., &lt;/author&gt;&lt;author&gt;Ted T. Leea,&lt;/author&gt;&lt;author&gt;Ankur Singha, &lt;/author&gt;&lt;author&gt;Jan Scrimgeourb, &lt;/author&gt;&lt;author&gt;Charles A. Gersbacha, &lt;/author&gt;&lt;author&gt;Evan A. Zamir, &lt;/author&gt;&lt;author&gt;Jianping Fud, &lt;/author&gt;&lt;author&gt;Christopher S. Chene,&lt;/author&gt;&lt;author&gt; Jennifer E. Curtisb, &lt;/author&gt;&lt;author&gt;Susan W. Craigf, &lt;/author&gt;&lt;author&gt;and Andrés J. García&lt;/author&gt;&lt;/authors&gt;&lt;/contributors&gt;&lt;titles&gt;&lt;title&gt;How vinculin regulates force transmission&lt;/title&gt;&lt;secondary-title&gt;PNAS&lt;/secondary-title&gt;&lt;/titles&gt;&lt;periodical&gt;&lt;full-title&gt;PNAS&lt;/full-title&gt;&lt;/periodical&gt;&lt;pages&gt;9788–9793&lt;/pages&gt;&lt;volume&gt;110&lt;/volume&gt;&lt;number&gt;24&lt;/number&gt;&lt;dates&gt;&lt;year&gt;2013&lt;/year&gt;&lt;/dates&gt;&lt;urls&gt;&lt;/urls&gt;&lt;/record&gt;&lt;/Cite&gt;&lt;/EndNote&gt;</w:instrText>
      </w:r>
      <w:r w:rsidR="00F76418">
        <w:fldChar w:fldCharType="separate"/>
      </w:r>
      <w:r w:rsidR="00BE1264">
        <w:rPr>
          <w:noProof/>
        </w:rPr>
        <w:t>[</w:t>
      </w:r>
      <w:hyperlink w:anchor="_ENREF_41" w:tooltip="Dumbaulda D.W., 2013 #39" w:history="1">
        <w:r w:rsidR="004D2651">
          <w:rPr>
            <w:noProof/>
          </w:rPr>
          <w:t>41</w:t>
        </w:r>
      </w:hyperlink>
      <w:r w:rsidR="00BE1264">
        <w:rPr>
          <w:noProof/>
        </w:rPr>
        <w:t>]</w:t>
      </w:r>
      <w:r w:rsidR="00F76418">
        <w:fldChar w:fldCharType="end"/>
      </w:r>
      <w:r>
        <w:t xml:space="preserve"> and </w:t>
      </w:r>
      <w:r w:rsidRPr="00EB2EAF">
        <w:t>increase</w:t>
      </w:r>
      <w:r>
        <w:t xml:space="preserve"> their binding to other adapter proteins such as</w:t>
      </w:r>
      <w:r w:rsidRPr="00EB2EAF">
        <w:t xml:space="preserve"> talin or α-actinin</w:t>
      </w:r>
      <w:r>
        <w:t xml:space="preserve">. </w:t>
      </w:r>
      <w:r w:rsidRPr="00371696">
        <w:t>However, the relationship between vinculin recruitment, FA size and force generation is emerging as more complex.</w:t>
      </w:r>
      <w:r>
        <w:t xml:space="preserve"> </w:t>
      </w:r>
      <w:r w:rsidR="00941839">
        <w:t>Not only is the r</w:t>
      </w:r>
      <w:r w:rsidR="00941839" w:rsidRPr="00EB2EAF">
        <w:t xml:space="preserve">ecruitment </w:t>
      </w:r>
      <w:r w:rsidRPr="00EB2EAF">
        <w:t xml:space="preserve">of vinculin to </w:t>
      </w:r>
      <w:r>
        <w:t>FAs</w:t>
      </w:r>
      <w:r w:rsidRPr="00EB2EAF">
        <w:t xml:space="preserve"> dependent on force transmission, but </w:t>
      </w:r>
      <w:r w:rsidR="00941839">
        <w:t>the</w:t>
      </w:r>
      <w:r w:rsidR="00371696">
        <w:t xml:space="preserve"> </w:t>
      </w:r>
      <w:r w:rsidRPr="00EB2EAF">
        <w:t>stabilization</w:t>
      </w:r>
      <w:r w:rsidR="00941839">
        <w:t xml:space="preserve"> of FAs is also reinforced when the vinculin recruited is under tension</w:t>
      </w:r>
      <w:r w:rsidRPr="0012266C">
        <w:t xml:space="preserve"> </w:t>
      </w:r>
      <w:r w:rsidR="00F76418">
        <w:fldChar w:fldCharType="begin">
          <w:fldData xml:space="preserve">PEVuZE5vdGU+PENpdGU+PEF1dGhvcj5HcmFzaG9mZjwvQXV0aG9yPjxZZWFyPjIwMTA8L1llYXI+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yNjMtVTE0MzwvcGFnZXM+PHZvbHVtZT40NjY8L3ZvbHVtZT48bnVt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</w:fldData>
        </w:fldChar>
      </w:r>
      <w:r w:rsidR="00BE1264">
        <w:instrText xml:space="preserve"> ADDIN EN.CITE </w:instrText>
      </w:r>
      <w:r w:rsidR="00F76418">
        <w:fldChar w:fldCharType="begin">
          <w:fldData xml:space="preserve">PEVuZE5vdGU+PENpdGU+PEF1dGhvcj5HcmFzaG9mZjwvQXV0aG9yPjxZZWFyPjIwMTA8L1llYXI+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yNjMtVTE0MzwvcGFnZXM+PHZvbHVtZT40NjY8L3ZvbHVtZT48bnVt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</w:fldData>
        </w:fldChar>
      </w:r>
      <w:r w:rsidR="00BE1264">
        <w:instrText xml:space="preserve"> ADDIN EN.CITE.DATA </w:instrText>
      </w:r>
      <w:r w:rsidR="00F76418">
        <w:fldChar w:fldCharType="end"/>
      </w:r>
      <w:r w:rsidR="00F76418">
        <w:fldChar w:fldCharType="separate"/>
      </w:r>
      <w:r w:rsidR="00BE1264">
        <w:rPr>
          <w:noProof/>
        </w:rPr>
        <w:t>[</w:t>
      </w:r>
      <w:hyperlink w:anchor="_ENREF_21" w:tooltip="Grashoff, 2010 #20" w:history="1">
        <w:r w:rsidR="004D2651">
          <w:rPr>
            <w:noProof/>
          </w:rPr>
          <w:t>21</w:t>
        </w:r>
      </w:hyperlink>
      <w:r w:rsidR="00BE1264">
        <w:rPr>
          <w:noProof/>
        </w:rPr>
        <w:t>]</w:t>
      </w:r>
      <w:r w:rsidR="00F76418">
        <w:fldChar w:fldCharType="end"/>
      </w:r>
      <w:r>
        <w:t>.</w:t>
      </w:r>
      <w:r w:rsidRPr="00EB2EAF">
        <w:t xml:space="preserve"> Of critical importance is </w:t>
      </w:r>
      <w:r>
        <w:t xml:space="preserve">the </w:t>
      </w:r>
      <w:r w:rsidRPr="00EB2EAF">
        <w:t>understand</w:t>
      </w:r>
      <w:r>
        <w:t>ing</w:t>
      </w:r>
      <w:r w:rsidRPr="00EB2EAF">
        <w:t xml:space="preserve"> </w:t>
      </w:r>
      <w:r>
        <w:t xml:space="preserve">of </w:t>
      </w:r>
      <w:r w:rsidRPr="00EB2EAF">
        <w:t xml:space="preserve">vinculin activation and the role of </w:t>
      </w:r>
      <w:r>
        <w:t xml:space="preserve">the </w:t>
      </w:r>
      <w:r w:rsidRPr="00EB2EAF">
        <w:t xml:space="preserve">different </w:t>
      </w:r>
      <w:r>
        <w:t>domains</w:t>
      </w:r>
      <w:r w:rsidRPr="00EB2EAF">
        <w:t xml:space="preserve"> of the molecule. For the formation of </w:t>
      </w:r>
      <w:r>
        <w:t>FAs</w:t>
      </w:r>
      <w:r w:rsidRPr="00EB2EAF">
        <w:t xml:space="preserve">, vinculin has to </w:t>
      </w:r>
      <w:r>
        <w:t>bind</w:t>
      </w:r>
      <w:r w:rsidRPr="00EB2EAF">
        <w:t xml:space="preserve"> talin</w:t>
      </w:r>
      <w:r>
        <w:t xml:space="preserve"> as well as the cytoskeleton, processes that are controlled by distinct domains</w:t>
      </w:r>
      <w:r w:rsidRPr="00EB2EAF">
        <w:t xml:space="preserve">. </w:t>
      </w:r>
      <w:r>
        <w:t>Vinculin molecules lacking the tail</w:t>
      </w:r>
      <w:r w:rsidRPr="00EB2EAF">
        <w:t xml:space="preserve"> domain </w:t>
      </w:r>
      <w:proofErr w:type="spellStart"/>
      <w:r w:rsidRPr="00EB2EAF">
        <w:t>colocalize</w:t>
      </w:r>
      <w:proofErr w:type="spellEnd"/>
      <w:r w:rsidRPr="00EB2EAF">
        <w:t xml:space="preserve"> with </w:t>
      </w:r>
      <w:proofErr w:type="spellStart"/>
      <w:r w:rsidRPr="00EB2EAF">
        <w:t>integrin</w:t>
      </w:r>
      <w:r>
        <w:t>s</w:t>
      </w:r>
      <w:proofErr w:type="spellEnd"/>
      <w:r w:rsidRPr="00EB2EAF">
        <w:t xml:space="preserve"> (</w:t>
      </w:r>
      <w:r>
        <w:t>β</w:t>
      </w:r>
      <w:r w:rsidRPr="00850BC4">
        <w:rPr>
          <w:vertAlign w:val="subscript"/>
        </w:rPr>
        <w:t>1</w:t>
      </w:r>
      <w:r w:rsidRPr="00EB2EAF">
        <w:t>)</w:t>
      </w:r>
      <w:r w:rsidR="00371696">
        <w:t xml:space="preserve"> </w:t>
      </w:r>
      <w:r w:rsidR="00F76418">
        <w:fldChar w:fldCharType="begin">
          <w:fldData xml:space="preserve">PEVuZE5vdGU+PENpdGU+PEF1dGhvcj5IdW1waHJpZXM8L0F1dGhvcj48WWVhcj4yMDA3PC9ZZWFy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</w:fldData>
        </w:fldChar>
      </w:r>
      <w:r w:rsidR="00BE1264">
        <w:instrText xml:space="preserve"> ADDIN EN.CITE </w:instrText>
      </w:r>
      <w:r w:rsidR="00F76418">
        <w:fldChar w:fldCharType="begin">
          <w:fldData xml:space="preserve">PEVuZE5vdGU+PENpdGU+PEF1dGhvcj5IdW1waHJpZXM8L0F1dGhvcj48WWVhcj4yMDA3PC9ZZWFy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</w:fldData>
        </w:fldChar>
      </w:r>
      <w:r w:rsidR="00BE1264">
        <w:instrText xml:space="preserve"> ADDIN EN.CITE.DATA </w:instrText>
      </w:r>
      <w:r w:rsidR="00F76418">
        <w:fldChar w:fldCharType="end"/>
      </w:r>
      <w:r w:rsidR="00F76418">
        <w:fldChar w:fldCharType="separate"/>
      </w:r>
      <w:r w:rsidR="00BE1264">
        <w:rPr>
          <w:noProof/>
        </w:rPr>
        <w:t>[</w:t>
      </w:r>
      <w:hyperlink w:anchor="_ENREF_42" w:tooltip="Humphries, 2007 #40" w:history="1">
        <w:r w:rsidR="004D2651">
          <w:rPr>
            <w:noProof/>
          </w:rPr>
          <w:t>42</w:t>
        </w:r>
      </w:hyperlink>
      <w:r w:rsidR="00BE1264">
        <w:rPr>
          <w:noProof/>
        </w:rPr>
        <w:t>]</w:t>
      </w:r>
      <w:r w:rsidR="00F76418">
        <w:fldChar w:fldCharType="end"/>
      </w:r>
      <w:r>
        <w:t>, controlling the number and distribution of integrin complexes</w:t>
      </w:r>
      <w:r w:rsidR="006A69E0">
        <w:t xml:space="preserve"> </w:t>
      </w:r>
      <w:r w:rsidR="00F76418">
        <w:fldChar w:fldCharType="begin"/>
      </w:r>
      <w:r w:rsidR="00BE1264">
        <w:instrText xml:space="preserve"> ADDIN EN.CITE &lt;EndNote&gt;&lt;Cite&gt;&lt;Author&gt;Dumbaulda D.W.&lt;/Author&gt;&lt;Year&gt;2013&lt;/Year&gt;&lt;RecNum&gt;39&lt;/RecNum&gt;&lt;IDText&gt;How vinculin regulates force transmission&lt;/IDText&gt;&lt;DisplayText&gt;[41]&lt;/DisplayText&gt;&lt;record&gt;&lt;rec-number&gt;39&lt;/rec-number&gt;&lt;foreign-keys&gt;&lt;key app="EN" db-id="az5fvxrxv5rdx8ez2rl5d2vprzwaev5pvtrs"&gt;39&lt;/key&gt;&lt;/foreign-keys&gt;&lt;ref-type name="Journal Article"&gt;17&lt;/ref-type&gt;&lt;contributors&gt;&lt;authors&gt;&lt;author&gt;Dumbaulda D.W., &lt;/author&gt;&lt;author&gt;Ted T. Leea,&lt;/author&gt;&lt;author&gt;Ankur Singha, &lt;/author&gt;&lt;author&gt;Jan Scrimgeourb, &lt;/author&gt;&lt;author&gt;Charles A. Gersbacha, &lt;/author&gt;&lt;author&gt;Evan A. Zamir, &lt;/author&gt;&lt;author&gt;Jianping Fud, &lt;/author&gt;&lt;author&gt;Christopher S. Chene,&lt;/author&gt;&lt;author&gt; Jennifer E. Curtisb, &lt;/author&gt;&lt;author&gt;Susan W. Craigf, &lt;/author&gt;&lt;author&gt;and Andrés J. García&lt;/author&gt;&lt;/authors&gt;&lt;/contributors&gt;&lt;titles&gt;&lt;title&gt;How vinculin regulates force transmission&lt;/title&gt;&lt;secondary-title&gt;PNAS&lt;/secondary-title&gt;&lt;/titles&gt;&lt;periodical&gt;&lt;full-title&gt;PNAS&lt;/full-title&gt;&lt;/periodical&gt;&lt;pages&gt;9788–9793&lt;/pages&gt;&lt;volume&gt;110&lt;/volume&gt;&lt;number&gt;24&lt;/number&gt;&lt;dates&gt;&lt;year&gt;2013&lt;/year&gt;&lt;/dates&gt;&lt;urls&gt;&lt;/urls&gt;&lt;/record&gt;&lt;/Cite&gt;&lt;/EndNote&gt;</w:instrText>
      </w:r>
      <w:r w:rsidR="00F76418">
        <w:fldChar w:fldCharType="separate"/>
      </w:r>
      <w:r w:rsidR="00BE1264">
        <w:rPr>
          <w:noProof/>
        </w:rPr>
        <w:t>[</w:t>
      </w:r>
      <w:hyperlink w:anchor="_ENREF_41" w:tooltip="Dumbaulda D.W., 2013 #39" w:history="1">
        <w:r w:rsidR="004D2651">
          <w:rPr>
            <w:noProof/>
          </w:rPr>
          <w:t>41</w:t>
        </w:r>
      </w:hyperlink>
      <w:r w:rsidR="00BE1264">
        <w:rPr>
          <w:noProof/>
        </w:rPr>
        <w:t>]</w:t>
      </w:r>
      <w:r w:rsidR="00F76418">
        <w:fldChar w:fldCharType="end"/>
      </w:r>
      <w:r>
        <w:t>, and contribute to the formation of</w:t>
      </w:r>
      <w:r w:rsidRPr="00EB2EAF">
        <w:t xml:space="preserve"> </w:t>
      </w:r>
      <w:r>
        <w:t>large</w:t>
      </w:r>
      <w:r w:rsidRPr="00EB2EAF">
        <w:t xml:space="preserve"> </w:t>
      </w:r>
      <w:r>
        <w:t xml:space="preserve">FAs, </w:t>
      </w:r>
      <w:proofErr w:type="spellStart"/>
      <w:r>
        <w:t>colocalizing</w:t>
      </w:r>
      <w:proofErr w:type="spellEnd"/>
      <w:r>
        <w:t xml:space="preserve"> with</w:t>
      </w:r>
      <w:r w:rsidRPr="00EB2EAF">
        <w:t xml:space="preserve"> </w:t>
      </w:r>
      <w:proofErr w:type="spellStart"/>
      <w:r w:rsidRPr="00EB2EAF">
        <w:t>talin</w:t>
      </w:r>
      <w:proofErr w:type="spellEnd"/>
      <w:r w:rsidRPr="00EB2EAF">
        <w:t xml:space="preserve"> and paxillin. The tail of vinculin appears instead to link with actin</w:t>
      </w:r>
      <w:r>
        <w:t xml:space="preserve"> network</w:t>
      </w:r>
      <w:r w:rsidR="001A1C5C">
        <w:t xml:space="preserve"> (Figure 3)</w:t>
      </w:r>
      <w:r w:rsidR="006A69E0">
        <w:t xml:space="preserve"> </w:t>
      </w:r>
      <w:r w:rsidR="00F76418">
        <w:fldChar w:fldCharType="begin"/>
      </w:r>
      <w:r w:rsidR="00BE1264">
        <w:instrText xml:space="preserve"> ADDIN EN.CITE &lt;EndNote&gt;&lt;Cite&gt;&lt;Author&gt;Thievessen&lt;/Author&gt;&lt;Year&gt;2013&lt;/Year&gt;&lt;RecNum&gt;41&lt;/RecNum&gt;&lt;IDText&gt;Vinculin–actin interaction couples actin retrograde flow to focal adhesions, but is dispensable for focal adhesion growth&lt;/IDText&gt;&lt;DisplayText&gt;[43]&lt;/DisplayText&gt;&lt;record&gt;&lt;rec-number&gt;41&lt;/rec-number&gt;&lt;foreign-keys&gt;&lt;key app="EN" db-id="az5fvxrxv5rdx8ez2rl5d2vprzwaev5pvtrs"&gt;41&lt;/key&gt;&lt;/foreign-keys&gt;&lt;ref-type name="Journal Article"&gt;17&lt;/ref-type&gt;&lt;contributors&gt;&lt;authors&gt;&lt;author&gt;Thievessen, I.&lt;/author&gt;&lt;author&gt;Thompson, P. M.&lt;/author&gt;&lt;author&gt;Berlemont, S.&lt;/author&gt;&lt;author&gt;Plevock, K. M.&lt;/author&gt;&lt;author&gt;Plotnikov, S. V.&lt;/author&gt;&lt;author&gt;Zemljic-Harpf, A.&lt;/author&gt;&lt;author&gt;Ross, R. S.&lt;/author&gt;&lt;author&gt;Davidson, M. W.&lt;/author&gt;&lt;author&gt;Danuser, G.&lt;/author&gt;&lt;author&gt;Campbell, S. L.&lt;/author&gt;&lt;author&gt;Waterman, C. M.&lt;/author&gt;&lt;/authors&gt;&lt;/contributors&gt;&lt;titles&gt;&lt;title&gt;Vinculin–actin interaction couples actin retrograde flow to focal adhesions, but is dispensable for focal adhesion growth&lt;/title&gt;&lt;secondary-title&gt;The Journal of Cell Biology&amp;#xD;&lt;/secondary-title&gt;&lt;/titles&gt;&lt;pages&gt;163-177&lt;/pages&gt;&lt;volume&gt;202&lt;/volume&gt;&lt;number&gt;1&lt;/number&gt;&lt;dates&gt;&lt;year&gt;2013&lt;/year&gt;&lt;/dates&gt;&lt;urls&gt;&lt;/urls&gt;&lt;/record&gt;&lt;/Cite&gt;&lt;/EndNote&gt;</w:instrText>
      </w:r>
      <w:r w:rsidR="00F76418">
        <w:fldChar w:fldCharType="separate"/>
      </w:r>
      <w:r w:rsidR="00BE1264">
        <w:rPr>
          <w:noProof/>
        </w:rPr>
        <w:t>[</w:t>
      </w:r>
      <w:hyperlink w:anchor="_ENREF_43" w:tooltip="Thievessen, 2013 #41" w:history="1">
        <w:r w:rsidR="004D2651">
          <w:rPr>
            <w:noProof/>
          </w:rPr>
          <w:t>43</w:t>
        </w:r>
      </w:hyperlink>
      <w:r w:rsidR="00BE1264">
        <w:rPr>
          <w:noProof/>
        </w:rPr>
        <w:t>]</w:t>
      </w:r>
      <w:r w:rsidR="00F76418">
        <w:fldChar w:fldCharType="end"/>
      </w:r>
      <w:r w:rsidRPr="00EB2EAF">
        <w:t xml:space="preserve"> and does</w:t>
      </w:r>
      <w:r>
        <w:t xml:space="preserve"> not</w:t>
      </w:r>
      <w:r w:rsidRPr="00EB2EAF">
        <w:t xml:space="preserve"> </w:t>
      </w:r>
      <w:proofErr w:type="spellStart"/>
      <w:r>
        <w:t>co</w:t>
      </w:r>
      <w:r w:rsidRPr="00EB2EAF">
        <w:t>localize</w:t>
      </w:r>
      <w:proofErr w:type="spellEnd"/>
      <w:r w:rsidRPr="00EB2EAF">
        <w:t xml:space="preserve"> with </w:t>
      </w:r>
      <w:proofErr w:type="spellStart"/>
      <w:r w:rsidRPr="00EB2EAF">
        <w:t>paxillin</w:t>
      </w:r>
      <w:proofErr w:type="spellEnd"/>
      <w:r w:rsidRPr="00EB2EAF">
        <w:t xml:space="preserve">. </w:t>
      </w:r>
      <w:r w:rsidR="00D62606">
        <w:t>Therefore, the head and tail domains of vinculin regulate distinct functions</w:t>
      </w:r>
      <w:r w:rsidRPr="00EB2EAF">
        <w:t>, where the head interact</w:t>
      </w:r>
      <w:r>
        <w:t>s</w:t>
      </w:r>
      <w:r w:rsidRPr="00EB2EAF">
        <w:t xml:space="preserve"> with integrins and talin, and the tail </w:t>
      </w:r>
      <w:r>
        <w:t>sustains</w:t>
      </w:r>
      <w:r w:rsidRPr="00EB2EAF">
        <w:t xml:space="preserve"> force transmission </w:t>
      </w:r>
      <w:r>
        <w:t>via linking to the actin cytoskeleton.</w:t>
      </w:r>
      <w:r w:rsidR="00D62606">
        <w:t xml:space="preserve"> The molecular interactions that these two domains regulate directly control the </w:t>
      </w:r>
      <w:proofErr w:type="spellStart"/>
      <w:r w:rsidR="00D62606">
        <w:t>nanoscale</w:t>
      </w:r>
      <w:proofErr w:type="spellEnd"/>
      <w:r w:rsidR="00D62606">
        <w:t xml:space="preserve"> spatial segregation of vinculin within FAs. In addition, a combination of </w:t>
      </w:r>
      <w:proofErr w:type="spellStart"/>
      <w:r w:rsidR="00D62606">
        <w:t>superresolution</w:t>
      </w:r>
      <w:proofErr w:type="spellEnd"/>
      <w:r w:rsidR="00D62606">
        <w:t xml:space="preserve"> microscopy and a FRET biosensor </w:t>
      </w:r>
      <w:r w:rsidR="00B03E26">
        <w:t>highlighted that</w:t>
      </w:r>
      <w:r w:rsidR="00D62606">
        <w:t xml:space="preserve"> vinculin localisation shifts upwards, away from the cell membrane, </w:t>
      </w:r>
      <w:r w:rsidR="00B03E26">
        <w:t xml:space="preserve">during FA maturation, </w:t>
      </w:r>
      <w:r w:rsidR="00D62606">
        <w:t xml:space="preserve">a reorganisation that contribute to the mechanical </w:t>
      </w:r>
      <w:r w:rsidR="00B03E26">
        <w:t>strengthening</w:t>
      </w:r>
      <w:r w:rsidR="00D62606">
        <w:t xml:space="preserve"> of FAs</w:t>
      </w:r>
      <w:r w:rsidR="00BE1264">
        <w:t xml:space="preserve"> </w:t>
      </w:r>
      <w:r w:rsidR="00F76418">
        <w:fldChar w:fldCharType="begin"/>
      </w:r>
      <w:r w:rsidR="00BE1264">
        <w:instrText xml:space="preserve"> ADDIN EN.CITE &lt;EndNote&gt;&lt;Cite&gt;&lt;Author&gt;Case&lt;/Author&gt;&lt;Year&gt;2015&lt;/Year&gt;&lt;RecNum&gt;211&lt;/RecNum&gt;&lt;DisplayText&gt;[44]&lt;/DisplayText&gt;&lt;record&gt;&lt;rec-number&gt;211&lt;/rec-number&gt;&lt;foreign-keys&gt;&lt;key app="EN" db-id="az5fvxrxv5rdx8ez2rl5d2vprzwaev5pvtrs"&gt;211&lt;/key&gt;&lt;/foreign-keys&gt;&lt;ref-type name="Journal Article"&gt;17&lt;/ref-type&gt;&lt;contributors&gt;&lt;authors&gt;&lt;author&gt;Case, Lindsay B&lt;/author&gt;&lt;author&gt;Baird, Michelle A&lt;/author&gt;&lt;author&gt;Shtengel, Gleb&lt;/author&gt;&lt;author&gt;Campbell, Sharon L&lt;/author&gt;&lt;author&gt;Hess, Harald F&lt;/author&gt;&lt;author&gt;Davidson, Michael W&lt;/author&gt;&lt;author&gt;Waterman, Clare M&lt;/author&gt;&lt;/authors&gt;&lt;/contributors&gt;&lt;titles&gt;&lt;title&gt;Molecular mechanism of vinculin activation and nanoscale spatial organization in focal adhesions&lt;/title&gt;&lt;secondary-title&gt;Nature cell biology&lt;/secondary-title&gt;&lt;/titles&gt;&lt;periodical&gt;&lt;full-title&gt;Nat Cell Biol&lt;/full-title&gt;&lt;abbr-1&gt;Nature cell biology&lt;/abbr-1&gt;&lt;/periodical&gt;&lt;dates&gt;&lt;year&gt;2015&lt;/year&gt;&lt;/dates&gt;&lt;isbn&gt;1465-7392&lt;/isbn&gt;&lt;urls&gt;&lt;/urls&gt;&lt;/record&gt;&lt;/Cite&gt;&lt;/EndNote&gt;</w:instrText>
      </w:r>
      <w:r w:rsidR="00F76418">
        <w:fldChar w:fldCharType="separate"/>
      </w:r>
      <w:r w:rsidR="00BE1264">
        <w:rPr>
          <w:noProof/>
        </w:rPr>
        <w:t>[</w:t>
      </w:r>
      <w:hyperlink w:anchor="_ENREF_44" w:tooltip="Case, 2015 #211" w:history="1">
        <w:r w:rsidR="004D2651">
          <w:rPr>
            <w:noProof/>
          </w:rPr>
          <w:t>44</w:t>
        </w:r>
      </w:hyperlink>
      <w:r w:rsidR="00BE1264">
        <w:rPr>
          <w:noProof/>
        </w:rPr>
        <w:t>]</w:t>
      </w:r>
      <w:r w:rsidR="00F76418">
        <w:fldChar w:fldCharType="end"/>
      </w:r>
      <w:r w:rsidR="00D62606">
        <w:t xml:space="preserve">.  </w:t>
      </w:r>
      <w:r>
        <w:t>In addition,</w:t>
      </w:r>
      <w:r w:rsidRPr="00EB2EAF">
        <w:t xml:space="preserve"> vinculin </w:t>
      </w:r>
      <w:r>
        <w:t xml:space="preserve">was found to </w:t>
      </w:r>
      <w:r w:rsidRPr="00EB2EAF">
        <w:t xml:space="preserve">orchestrate the dynamics of </w:t>
      </w:r>
      <w:r>
        <w:t>other FA</w:t>
      </w:r>
      <w:r w:rsidRPr="00EB2EAF">
        <w:t xml:space="preserve"> proteins</w:t>
      </w:r>
      <w:r>
        <w:t xml:space="preserve">, either directly (α- </w:t>
      </w:r>
      <w:proofErr w:type="spellStart"/>
      <w:r>
        <w:t>actinin</w:t>
      </w:r>
      <w:proofErr w:type="spellEnd"/>
      <w:r>
        <w:t xml:space="preserve">, </w:t>
      </w:r>
      <w:proofErr w:type="spellStart"/>
      <w:r>
        <w:t>talin</w:t>
      </w:r>
      <w:proofErr w:type="spellEnd"/>
      <w:r>
        <w:t xml:space="preserve">, VASP, </w:t>
      </w:r>
      <w:proofErr w:type="spellStart"/>
      <w:r>
        <w:t>vinexins</w:t>
      </w:r>
      <w:proofErr w:type="spellEnd"/>
      <w:r>
        <w:t xml:space="preserve">, </w:t>
      </w:r>
      <w:proofErr w:type="spellStart"/>
      <w:r>
        <w:t>ponsin</w:t>
      </w:r>
      <w:proofErr w:type="spellEnd"/>
      <w:r>
        <w:t xml:space="preserve">, Arp2/3, </w:t>
      </w:r>
      <w:proofErr w:type="spellStart"/>
      <w:r>
        <w:t>paxillin</w:t>
      </w:r>
      <w:proofErr w:type="spellEnd"/>
      <w:r>
        <w:t xml:space="preserve"> and actin) and indirectly (zyxin, FAK, p130Cas, ILK, </w:t>
      </w:r>
      <w:proofErr w:type="spellStart"/>
      <w:r>
        <w:t>parvin</w:t>
      </w:r>
      <w:proofErr w:type="spellEnd"/>
      <w:r>
        <w:t xml:space="preserve">, </w:t>
      </w:r>
      <w:proofErr w:type="spellStart"/>
      <w:r>
        <w:t>tensin</w:t>
      </w:r>
      <w:proofErr w:type="spellEnd"/>
      <w:r>
        <w:t>),</w:t>
      </w:r>
      <w:r w:rsidRPr="00EB2EAF">
        <w:t xml:space="preserve"> </w:t>
      </w:r>
      <w:r w:rsidRPr="006A69E0">
        <w:t>through a force-mediated mechanism</w:t>
      </w:r>
      <w:r w:rsidR="006A69E0" w:rsidRPr="006A69E0">
        <w:t xml:space="preserve"> </w:t>
      </w:r>
      <w:r w:rsidR="00F76418" w:rsidRPr="006A69E0">
        <w:fldChar w:fldCharType="begin">
          <w:fldData xml:space="preserve">PEVuZE5vdGU+PENpdGU+PEF1dGhvcj5DYXJpc2V5PC9BdXRob3I+PFllYXI+MjAxMzwvWWVhcj48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</w:fldData>
        </w:fldChar>
      </w:r>
      <w:r w:rsidR="00BE1264">
        <w:instrText xml:space="preserve"> ADDIN EN.CITE </w:instrText>
      </w:r>
      <w:r w:rsidR="00F76418">
        <w:fldChar w:fldCharType="begin">
          <w:fldData xml:space="preserve">PEVuZE5vdGU+PENpdGU+PEF1dGhvcj5DYXJpc2V5PC9BdXRob3I+PFllYXI+MjAxMzwvWWVhcj48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</w:fldData>
        </w:fldChar>
      </w:r>
      <w:r w:rsidR="00BE1264">
        <w:instrText xml:space="preserve"> ADDIN EN.CITE.DATA </w:instrText>
      </w:r>
      <w:r w:rsidR="00F76418">
        <w:fldChar w:fldCharType="end"/>
      </w:r>
      <w:r w:rsidR="00F76418" w:rsidRPr="006A69E0">
        <w:fldChar w:fldCharType="separate"/>
      </w:r>
      <w:r w:rsidR="00BE1264">
        <w:rPr>
          <w:noProof/>
        </w:rPr>
        <w:t>[</w:t>
      </w:r>
      <w:hyperlink w:anchor="_ENREF_45" w:tooltip="Carisey, 2013 #42" w:history="1">
        <w:r w:rsidR="004D2651">
          <w:rPr>
            <w:noProof/>
          </w:rPr>
          <w:t>45</w:t>
        </w:r>
      </w:hyperlink>
      <w:r w:rsidR="00BE1264">
        <w:rPr>
          <w:noProof/>
        </w:rPr>
        <w:t>]</w:t>
      </w:r>
      <w:r w:rsidR="00F76418" w:rsidRPr="006A69E0">
        <w:fldChar w:fldCharType="end"/>
      </w:r>
      <w:r w:rsidRPr="006A69E0">
        <w:t>.</w:t>
      </w:r>
      <w:r w:rsidRPr="00EB2EAF">
        <w:t xml:space="preserve"> </w:t>
      </w:r>
    </w:p>
    <w:p w:rsidR="00E8106D" w:rsidRDefault="005C651F" w:rsidP="007E345A">
      <w:pPr>
        <w:keepNext/>
        <w:spacing w:after="0" w:line="360" w:lineRule="auto"/>
        <w:jc w:val="both"/>
      </w:pPr>
      <w:r>
        <w:rPr>
          <w:noProof/>
        </w:rPr>
        <w:lastRenderedPageBreak/>
        <mc:AlternateContent>
          <mc:Choice Requires="wps">
            <w:drawing>
              <wp:anchor distT="0" distB="0" distL="114300" distR="114300" simplePos="0" relativeHeight="251659264" behindDoc="0" locked="0" layoutInCell="1" allowOverlap="1">
                <wp:simplePos x="0" y="0"/>
                <wp:positionH relativeFrom="column">
                  <wp:posOffset>0</wp:posOffset>
                </wp:positionH>
                <wp:positionV relativeFrom="paragraph">
                  <wp:posOffset>91440</wp:posOffset>
                </wp:positionV>
                <wp:extent cx="230505" cy="167005"/>
                <wp:effectExtent l="0" t="0" r="17145" b="23495"/>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0505" cy="1670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12" o:spid="_x0000_s1026" style="position:absolute;margin-left:0;margin-top:7.2pt;width:18.15pt;height:13.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" fillcolor="white [3212]" strokecolor="white [3212]" strokeweight="2pt">
                <v:path arrowok="t"/>
              </v:rect>
            </w:pict>
          </mc:Fallback>
        </mc:AlternateContent>
      </w:r>
      <w:r w:rsidR="00E8106D">
        <w:rPr>
          <w:noProof/>
        </w:rPr>
        <w:drawing>
          <wp:inline distT="0" distB="0" distL="0" distR="0">
            <wp:extent cx="4931664" cy="2913888"/>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vinculin-actin interaction...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31664" cy="2913888"/>
                    </a:xfrm>
                    <a:prstGeom prst="rect">
                      <a:avLst/>
                    </a:prstGeom>
                  </pic:spPr>
                </pic:pic>
              </a:graphicData>
            </a:graphic>
          </wp:inline>
        </w:drawing>
      </w:r>
    </w:p>
    <w:p w:rsidR="00E8106D" w:rsidRPr="00754D4F" w:rsidRDefault="00E8106D" w:rsidP="007E345A">
      <w:pPr>
        <w:pStyle w:val="Caption"/>
        <w:jc w:val="both"/>
        <w:rPr>
          <w:color w:val="auto"/>
        </w:rPr>
      </w:pPr>
      <w:proofErr w:type="gramStart"/>
      <w:r w:rsidRPr="00754D4F">
        <w:rPr>
          <w:color w:val="auto"/>
        </w:rPr>
        <w:t xml:space="preserve">Figure </w:t>
      </w:r>
      <w:proofErr w:type="gramEnd"/>
      <w:r w:rsidR="00F76418" w:rsidRPr="00754D4F">
        <w:rPr>
          <w:color w:val="auto"/>
        </w:rPr>
        <w:fldChar w:fldCharType="begin"/>
      </w:r>
      <w:r w:rsidR="00C71EE0" w:rsidRPr="00754D4F">
        <w:rPr>
          <w:color w:val="auto"/>
        </w:rPr>
        <w:instrText xml:space="preserve"> SEQ Figure \* ARABIC </w:instrText>
      </w:r>
      <w:r w:rsidR="00F76418" w:rsidRPr="00754D4F">
        <w:rPr>
          <w:color w:val="auto"/>
        </w:rPr>
        <w:fldChar w:fldCharType="separate"/>
      </w:r>
      <w:r w:rsidR="00B30806">
        <w:rPr>
          <w:noProof/>
          <w:color w:val="auto"/>
        </w:rPr>
        <w:t>3</w:t>
      </w:r>
      <w:r w:rsidR="00F76418" w:rsidRPr="00754D4F">
        <w:rPr>
          <w:noProof/>
          <w:color w:val="auto"/>
        </w:rPr>
        <w:fldChar w:fldCharType="end"/>
      </w:r>
      <w:proofErr w:type="gramStart"/>
      <w:r w:rsidR="001A1C5C">
        <w:rPr>
          <w:noProof/>
          <w:color w:val="auto"/>
        </w:rPr>
        <w:t>.</w:t>
      </w:r>
      <w:proofErr w:type="gramEnd"/>
      <w:r w:rsidRPr="00754D4F">
        <w:rPr>
          <w:color w:val="auto"/>
        </w:rPr>
        <w:t xml:space="preserve"> </w:t>
      </w:r>
      <w:r w:rsidR="001835DD" w:rsidRPr="00754D4F">
        <w:rPr>
          <w:color w:val="auto"/>
        </w:rPr>
        <w:t>Vinculin regulation of FA maturation: vin</w:t>
      </w:r>
      <w:r w:rsidR="00754D4F" w:rsidRPr="00754D4F">
        <w:rPr>
          <w:color w:val="auto"/>
        </w:rPr>
        <w:t xml:space="preserve">culin affects F-actin flow velocity and FA growth rate </w:t>
      </w:r>
      <w:r w:rsidR="00F76418" w:rsidRPr="00754D4F">
        <w:rPr>
          <w:color w:val="auto"/>
        </w:rPr>
        <w:fldChar w:fldCharType="begin"/>
      </w:r>
      <w:r w:rsidR="00BE1264">
        <w:rPr>
          <w:color w:val="auto"/>
        </w:rPr>
        <w:instrText xml:space="preserve"> ADDIN EN.CITE &lt;EndNote&gt;&lt;Cite&gt;&lt;Author&gt;Thievessen&lt;/Author&gt;&lt;Year&gt;2013&lt;/Year&gt;&lt;RecNum&gt;41&lt;/RecNum&gt;&lt;IDText&gt;Vinculin–actin interaction couples actin retrograde flow to focal adhesions, but is dispensable for focal adhesion growth&lt;/IDText&gt;&lt;DisplayText&gt;[43]&lt;/DisplayText&gt;&lt;record&gt;&lt;rec-number&gt;41&lt;/rec-number&gt;&lt;foreign-keys&gt;&lt;key app="EN" db-id="az5fvxrxv5rdx8ez2rl5d2vprzwaev5pvtrs"&gt;41&lt;/key&gt;&lt;/foreign-keys&gt;&lt;ref-type name="Journal Article"&gt;17&lt;/ref-type&gt;&lt;contributors&gt;&lt;authors&gt;&lt;author&gt;Thievessen, I.&lt;/author&gt;&lt;author&gt;Thompson, P. M.&lt;/author&gt;&lt;author&gt;Berlemont, S.&lt;/author&gt;&lt;author&gt;Plevock, K. M.&lt;/author&gt;&lt;author&gt;Plotnikov, S. V.&lt;/author&gt;&lt;author&gt;Zemljic-Harpf, A.&lt;/author&gt;&lt;author&gt;Ross, R. S.&lt;/author&gt;&lt;author&gt;Davidson, M. W.&lt;/author&gt;&lt;author&gt;Danuser, G.&lt;/author&gt;&lt;author&gt;Campbell, S. L.&lt;/author&gt;&lt;author&gt;Waterman, C. M.&lt;/author&gt;&lt;/authors&gt;&lt;/contributors&gt;&lt;titles&gt;&lt;title&gt;Vinculin–actin interaction couples actin retrograde flow to focal adhesions, but is dispensable for focal adhesion growth&lt;/title&gt;&lt;secondary-title&gt;The Journal of Cell Biology&amp;#xD;&lt;/secondary-title&gt;&lt;/titles&gt;&lt;pages&gt;163-177&lt;/pages&gt;&lt;volume&gt;202&lt;/volume&gt;&lt;number&gt;1&lt;/number&gt;&lt;dates&gt;&lt;year&gt;2013&lt;/year&gt;&lt;/dates&gt;&lt;urls&gt;&lt;/urls&gt;&lt;/record&gt;&lt;/Cite&gt;&lt;/EndNote&gt;</w:instrText>
      </w:r>
      <w:r w:rsidR="00F76418" w:rsidRPr="00754D4F">
        <w:rPr>
          <w:color w:val="auto"/>
        </w:rPr>
        <w:fldChar w:fldCharType="separate"/>
      </w:r>
      <w:r w:rsidR="00BE1264">
        <w:rPr>
          <w:noProof/>
          <w:color w:val="auto"/>
        </w:rPr>
        <w:t>[</w:t>
      </w:r>
      <w:hyperlink w:anchor="_ENREF_43" w:tooltip="Thievessen, 2013 #41" w:history="1">
        <w:r w:rsidR="004D2651">
          <w:rPr>
            <w:noProof/>
            <w:color w:val="auto"/>
          </w:rPr>
          <w:t>43</w:t>
        </w:r>
      </w:hyperlink>
      <w:r w:rsidR="00BE1264">
        <w:rPr>
          <w:noProof/>
          <w:color w:val="auto"/>
        </w:rPr>
        <w:t>]</w:t>
      </w:r>
      <w:r w:rsidR="00F76418" w:rsidRPr="00754D4F">
        <w:rPr>
          <w:color w:val="auto"/>
        </w:rPr>
        <w:fldChar w:fldCharType="end"/>
      </w:r>
      <w:r w:rsidR="00754D4F" w:rsidRPr="00754D4F">
        <w:rPr>
          <w:color w:val="auto"/>
        </w:rPr>
        <w:t>.</w:t>
      </w:r>
    </w:p>
    <w:p w:rsidR="00E8106D" w:rsidRDefault="00E8106D" w:rsidP="007E345A">
      <w:pPr>
        <w:spacing w:after="0" w:line="360" w:lineRule="auto"/>
        <w:jc w:val="both"/>
      </w:pPr>
      <w:r w:rsidRPr="00EB2EAF">
        <w:t xml:space="preserve">High resolution techniques </w:t>
      </w:r>
      <w:r>
        <w:t xml:space="preserve">such as TIRF and PALM </w:t>
      </w:r>
      <w:r w:rsidRPr="00EB2EAF">
        <w:t xml:space="preserve">have helped resolving </w:t>
      </w:r>
      <w:r>
        <w:t xml:space="preserve">the </w:t>
      </w:r>
      <w:r w:rsidRPr="00EB2EAF">
        <w:t xml:space="preserve">dynamics of </w:t>
      </w:r>
      <w:r>
        <w:t>FAs.</w:t>
      </w:r>
    </w:p>
    <w:p w:rsidR="00E8106D" w:rsidRPr="00F02E59" w:rsidRDefault="00E8106D" w:rsidP="007E345A">
      <w:pPr>
        <w:spacing w:after="0" w:line="360" w:lineRule="auto"/>
        <w:jc w:val="both"/>
      </w:pPr>
      <w:r>
        <w:t>Adhesions born at the cell edge normally present faster kinetics and play a role in probing the ECM</w:t>
      </w:r>
      <w:r w:rsidR="001A1C5C">
        <w:t xml:space="preserve"> (Figure 4)</w:t>
      </w:r>
      <w:r>
        <w:t>. Adhesion complexes life cycle is generally constituted of different phases: formation, elongation, stabilization and merging with other adhesions, followed by disassembly at the rear of migrating cells or upon local disassembly of the actin network</w:t>
      </w:r>
      <w:r w:rsidR="006A69E0">
        <w:t xml:space="preserve"> </w:t>
      </w:r>
      <w:r w:rsidR="00F76418">
        <w:fldChar w:fldCharType="begin"/>
      </w:r>
      <w:r w:rsidR="00BE1264">
        <w:instrText xml:space="preserve"> ADDIN EN.CITE &lt;EndNote&gt;&lt;Cite&gt;&lt;Author&gt;Shroff&lt;/Author&gt;&lt;Year&gt;2008&lt;/Year&gt;&lt;RecNum&gt;31&lt;/RecNum&gt;&lt;IDText&gt;Live-cell photoactivated localization microscopy of nanoscale adhesion dynamics&lt;/IDText&gt;&lt;DisplayText&gt;[32]&lt;/DisplayText&gt;&lt;record&gt;&lt;rec-number&gt;31&lt;/rec-number&gt;&lt;foreign-keys&gt;&lt;key app="EN" db-id="az5fvxrxv5rdx8ez2rl5d2vprzwaev5pvtrs"&gt;31&lt;/key&gt;&lt;/foreign-keys&gt;&lt;ref-type name="Journal Article"&gt;17&lt;/ref-type&gt;&lt;contributors&gt;&lt;authors&gt;&lt;author&gt;Shroff, H.&lt;/author&gt;&lt;author&gt;Galbraith, C. G.&lt;/author&gt;&lt;author&gt;Galbraith, J. A.&lt;/author&gt;&lt;author&gt;Betzig, E.&lt;/author&gt;&lt;/authors&gt;&lt;/contributors&gt;&lt;auth-address&gt;Shroff, H&amp;#xD;Howard Hughes Med Inst, Janelia Farm Res Campus,19700 Helix Dr, Ashburn, VA 20147 USA&amp;#xD;Howard Hughes Med Inst, Janelia Farm Res Campus,19700 Helix Dr, Ashburn, VA 20147 USA&amp;#xD;Howard Hughes Med Inst, Ashburn, VA 20147 USA&amp;#xD;Natl Inst Dent &amp;amp; Craniofacial Res, NIH, Bethesda, MD 20892 USA&amp;#xD;Natl Inst Neurol Disorders &amp;amp; Stroke, NIH, Bethesda, MD 20892 USA&lt;/auth-address&gt;&lt;titles&gt;&lt;title&gt;Live-cell photoactivated localization microscopy of nanoscale adhesion dynamics&lt;/title&gt;&lt;secondary-title&gt;Nature Methods&lt;/secondary-title&gt;&lt;alt-title&gt;Nat Methods&lt;/alt-title&gt;&lt;/titles&gt;&lt;periodical&gt;&lt;full-title&gt;Nat Methods&lt;/full-title&gt;&lt;abbr-1&gt;Nature methods&lt;/abbr-1&gt;&lt;/periodical&gt;&lt;alt-periodical&gt;&lt;full-title&gt;Nat Methods&lt;/full-title&gt;&lt;abbr-1&gt;Nature methods&lt;/abbr-1&gt;&lt;/alt-periodical&gt;&lt;pages&gt;417-423&lt;/pages&gt;&lt;volume&gt;5&lt;/volume&gt;&lt;number&gt;5&lt;/number&gt;&lt;keywords&gt;&lt;keyword&gt;protein&lt;/keyword&gt;&lt;/keywords&gt;&lt;dates&gt;&lt;year&gt;2008&lt;/year&gt;&lt;pub-dates&gt;&lt;date&gt;May&lt;/date&gt;&lt;/pub-dates&gt;&lt;/dates&gt;&lt;isbn&gt;1548-7091&lt;/isbn&gt;&lt;accession-num&gt;WOS:000255411700018&lt;/accession-num&gt;&lt;urls&gt;&lt;related-urls&gt;&lt;url&gt;&amp;lt;Go to ISI&amp;gt;://WOS:000255411700018&lt;/url&gt;&lt;/related-urls&gt;&lt;/urls&gt;&lt;electronic-resource-num&gt;Doi 10.1038/Nmeth.1202&lt;/electronic-resource-num&gt;&lt;language&gt;English&lt;/language&gt;&lt;/record&gt;&lt;/Cite&gt;&lt;/EndNote&gt;</w:instrText>
      </w:r>
      <w:r w:rsidR="00F76418">
        <w:fldChar w:fldCharType="separate"/>
      </w:r>
      <w:r w:rsidR="00BE1264">
        <w:rPr>
          <w:noProof/>
        </w:rPr>
        <w:t>[</w:t>
      </w:r>
      <w:hyperlink w:anchor="_ENREF_32" w:tooltip="Shroff, 2008 #31" w:history="1">
        <w:r w:rsidR="004D2651">
          <w:rPr>
            <w:noProof/>
          </w:rPr>
          <w:t>32</w:t>
        </w:r>
      </w:hyperlink>
      <w:r w:rsidR="00BE1264">
        <w:rPr>
          <w:noProof/>
        </w:rPr>
        <w:t>]</w:t>
      </w:r>
      <w:r w:rsidR="00F76418">
        <w:fldChar w:fldCharType="end"/>
      </w:r>
      <w:r>
        <w:t xml:space="preserve">. </w:t>
      </w:r>
      <w:r w:rsidR="006A69E0" w:rsidRPr="00754D4F">
        <w:t xml:space="preserve">The study of </w:t>
      </w:r>
      <w:r w:rsidRPr="00754D4F">
        <w:t xml:space="preserve">paxillin flow in NIH 3T3 fibroblasts </w:t>
      </w:r>
      <w:r w:rsidR="006A69E0" w:rsidRPr="00754D4F">
        <w:t xml:space="preserve">showed </w:t>
      </w:r>
      <w:r w:rsidRPr="00754D4F">
        <w:t xml:space="preserve">that adhesions </w:t>
      </w:r>
      <w:r w:rsidR="006A69E0" w:rsidRPr="00754D4F">
        <w:t>arise in areas</w:t>
      </w:r>
      <w:r w:rsidRPr="00754D4F">
        <w:t xml:space="preserve"> less than 5 µm from the cell edge and disassemble </w:t>
      </w:r>
      <w:r w:rsidR="006A69E0" w:rsidRPr="00754D4F">
        <w:t xml:space="preserve">closer to the cell centre </w:t>
      </w:r>
      <w:r w:rsidR="00F76418" w:rsidRPr="00754D4F">
        <w:fldChar w:fldCharType="begin"/>
      </w:r>
      <w:r w:rsidR="00BE1264">
        <w:instrText xml:space="preserve"> ADDIN EN.CITE &lt;EndNote&gt;&lt;Cite&gt;&lt;Author&gt;Berginski&lt;/Author&gt;&lt;Year&gt;2011&lt;/Year&gt;&lt;RecNum&gt;21&lt;/RecNum&gt;&lt;IDText&gt;High-Resolution Quantification of Focal Adhesion Spatiotemporal Dynamics in Living Cells&lt;/IDText&gt;&lt;DisplayText&gt;[22]&lt;/DisplayText&gt;&lt;record&gt;&lt;rec-number&gt;21&lt;/rec-number&gt;&lt;foreign-keys&gt;&lt;key app="EN" db-id="az5fvxrxv5rdx8ez2rl5d2vprzwaev5pvtrs"&gt;21&lt;/key&gt;&lt;/foreign-keys&gt;&lt;ref-type name="Journal Article"&gt;17&lt;/ref-type&gt;&lt;contributors&gt;&lt;authors&gt;&lt;author&gt;Berginski, M. E.&lt;/author&gt;&lt;author&gt;Vitriol, E. A.&lt;/author&gt;&lt;author&gt;Hahn, K. M.&lt;/author&gt;&lt;author&gt;Gomez, S. M.&lt;/author&gt;&lt;/authors&gt;&lt;/contributors&gt;&lt;auth-address&gt;Department of Biomedical Engineering, University of North Carolina, Chapel Hill, North Carolina, United States of America.&lt;/auth-address&gt;&lt;titles&gt;&lt;title&gt;High-resolution quantification of focal adhesion spatiotemporal dynamics in living cell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2025&lt;/pages&gt;&lt;volume&gt;6&lt;/volume&gt;&lt;number&gt;7&lt;/number&gt;&lt;keywords&gt;&lt;keyword&gt;Animals&lt;/keyword&gt;&lt;keyword&gt;Focal Adhesion Kinase 1/metabolism&lt;/keyword&gt;&lt;keyword&gt;Focal Adhesions/genetics/*metabolism&lt;/keyword&gt;&lt;keyword&gt;JNK Mitogen-Activated Protein Kinases/metabolism&lt;/keyword&gt;&lt;keyword&gt;Kinetics&lt;/keyword&gt;&lt;keyword&gt;Mice&lt;/keyword&gt;&lt;keyword&gt;Microscopy, Fluorescence&lt;/keyword&gt;&lt;keyword&gt;NIH 3T3 Cells&lt;/keyword&gt;&lt;keyword&gt;Paxillin/genetics/metabolism&lt;/keyword&gt;&lt;keyword&gt;Point Mutation&lt;/keyword&gt;&lt;/keywords&gt;&lt;dates&gt;&lt;year&gt;2011&lt;/year&gt;&lt;/dates&gt;&lt;isbn&gt;1932-6203 (Electronic)&amp;#xD;1932-6203 (Linking)&lt;/isbn&gt;&lt;accession-num&gt;21779367&lt;/accession-num&gt;&lt;urls&gt;&lt;related-urls&gt;&lt;url&gt;http://www.ncbi.nlm.nih.gov/pubmed/21779367&lt;/url&gt;&lt;/related-urls&gt;&lt;/urls&gt;&lt;custom2&gt;3136503&lt;/custom2&gt;&lt;electronic-resource-num&gt;10.1371/journal.pone.0022025&lt;/electronic-resource-num&gt;&lt;/record&gt;&lt;/Cite&gt;&lt;/EndNote&gt;</w:instrText>
      </w:r>
      <w:r w:rsidR="00F76418" w:rsidRPr="00754D4F">
        <w:fldChar w:fldCharType="separate"/>
      </w:r>
      <w:r w:rsidR="00BE1264">
        <w:rPr>
          <w:noProof/>
        </w:rPr>
        <w:t>[</w:t>
      </w:r>
      <w:hyperlink w:anchor="_ENREF_22" w:tooltip="Berginski, 2011 #21" w:history="1">
        <w:r w:rsidR="004D2651">
          <w:rPr>
            <w:noProof/>
          </w:rPr>
          <w:t>22</w:t>
        </w:r>
      </w:hyperlink>
      <w:r w:rsidR="00BE1264">
        <w:rPr>
          <w:noProof/>
        </w:rPr>
        <w:t>]</w:t>
      </w:r>
      <w:r w:rsidR="00F76418" w:rsidRPr="00754D4F">
        <w:fldChar w:fldCharType="end"/>
      </w:r>
      <w:r w:rsidRPr="00754D4F">
        <w:t>.</w:t>
      </w:r>
      <w:r>
        <w:t xml:space="preserve"> Adhesion complexes forming close to the cell edge were also spotted in </w:t>
      </w:r>
      <w:r w:rsidRPr="00EB2EAF">
        <w:t>Chinese hamster ovary (CHO)</w:t>
      </w:r>
      <w:r>
        <w:t>. Paxillin turnover in these cells is around 60 s</w:t>
      </w:r>
      <w:r w:rsidRPr="006A69E0">
        <w:t xml:space="preserve">. </w:t>
      </w:r>
      <w:r w:rsidRPr="00754D4F">
        <w:t>Diffusion rate during disassembly are generally lower (0.02</w:t>
      </w:r>
      <w:r w:rsidR="006A69E0" w:rsidRPr="00754D4F">
        <w:t xml:space="preserve"> </w:t>
      </w:r>
      <w:r w:rsidRPr="00754D4F">
        <w:t>±</w:t>
      </w:r>
      <w:r w:rsidR="006A69E0" w:rsidRPr="00754D4F">
        <w:t xml:space="preserve"> </w:t>
      </w:r>
      <w:r w:rsidRPr="00754D4F">
        <w:t>0.014 min</w:t>
      </w:r>
      <w:r w:rsidRPr="00754D4F">
        <w:rPr>
          <w:vertAlign w:val="superscript"/>
        </w:rPr>
        <w:t>-1</w:t>
      </w:r>
      <w:r w:rsidRPr="00754D4F">
        <w:t>) than assembly (0.031</w:t>
      </w:r>
      <w:r w:rsidR="006A69E0" w:rsidRPr="00754D4F">
        <w:t xml:space="preserve"> </w:t>
      </w:r>
      <w:r w:rsidRPr="00754D4F">
        <w:t>±</w:t>
      </w:r>
      <w:r w:rsidR="006A69E0" w:rsidRPr="00754D4F">
        <w:t xml:space="preserve"> </w:t>
      </w:r>
      <w:r w:rsidRPr="00754D4F">
        <w:t>0.023 min</w:t>
      </w:r>
      <w:r w:rsidRPr="00754D4F">
        <w:rPr>
          <w:vertAlign w:val="superscript"/>
        </w:rPr>
        <w:t>-1</w:t>
      </w:r>
      <w:r w:rsidRPr="00754D4F">
        <w:t>).</w:t>
      </w:r>
      <w:r>
        <w:t xml:space="preserve"> Similar rate</w:t>
      </w:r>
      <w:r w:rsidR="006A69E0">
        <w:t>s</w:t>
      </w:r>
      <w:r>
        <w:t xml:space="preserve"> were found for FAK dynamics although sizes of FAs observed were different for these two proteins</w:t>
      </w:r>
      <w:r w:rsidR="006A69E0">
        <w:t xml:space="preserve"> </w:t>
      </w:r>
      <w:r w:rsidR="00F76418">
        <w:fldChar w:fldCharType="begin"/>
      </w:r>
      <w:r w:rsidR="00BE1264">
        <w:instrText xml:space="preserve"> ADDIN EN.CITE &lt;EndNote&gt;&lt;Cite&gt;&lt;Author&gt;Berginski&lt;/Author&gt;&lt;Year&gt;2011&lt;/Year&gt;&lt;RecNum&gt;21&lt;/RecNum&gt;&lt;IDText&gt;High-Resolution Quantification of Focal Adhesion Spatiotemporal Dynamics in Living Cells&lt;/IDText&gt;&lt;DisplayText&gt;[22]&lt;/DisplayText&gt;&lt;record&gt;&lt;rec-number&gt;21&lt;/rec-number&gt;&lt;foreign-keys&gt;&lt;key app="EN" db-id="az5fvxrxv5rdx8ez2rl5d2vprzwaev5pvtrs"&gt;21&lt;/key&gt;&lt;/foreign-keys&gt;&lt;ref-type name="Journal Article"&gt;17&lt;/ref-type&gt;&lt;contributors&gt;&lt;authors&gt;&lt;author&gt;Berginski, M. E.&lt;/author&gt;&lt;author&gt;Vitriol, E. A.&lt;/author&gt;&lt;author&gt;Hahn, K. M.&lt;/author&gt;&lt;author&gt;Gomez, S. M.&lt;/author&gt;&lt;/authors&gt;&lt;/contributors&gt;&lt;auth-address&gt;Department of Biomedical Engineering, University of North Carolina, Chapel Hill, North Carolina, United States of America.&lt;/auth-address&gt;&lt;titles&gt;&lt;title&gt;High-resolution quantification of focal adhesion spatiotemporal dynamics in living cell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2025&lt;/pages&gt;&lt;volume&gt;6&lt;/volume&gt;&lt;number&gt;7&lt;/number&gt;&lt;keywords&gt;&lt;keyword&gt;Animals&lt;/keyword&gt;&lt;keyword&gt;Focal Adhesion Kinase 1/metabolism&lt;/keyword&gt;&lt;keyword&gt;Focal Adhesions/genetics/*metabolism&lt;/keyword&gt;&lt;keyword&gt;JNK Mitogen-Activated Protein Kinases/metabolism&lt;/keyword&gt;&lt;keyword&gt;Kinetics&lt;/keyword&gt;&lt;keyword&gt;Mice&lt;/keyword&gt;&lt;keyword&gt;Microscopy, Fluorescence&lt;/keyword&gt;&lt;keyword&gt;NIH 3T3 Cells&lt;/keyword&gt;&lt;keyword&gt;Paxillin/genetics/metabolism&lt;/keyword&gt;&lt;keyword&gt;Point Mutation&lt;/keyword&gt;&lt;/keywords&gt;&lt;dates&gt;&lt;year&gt;2011&lt;/year&gt;&lt;/dates&gt;&lt;isbn&gt;1932-6203 (Electronic)&amp;#xD;1932-6203 (Linking)&lt;/isbn&gt;&lt;accession-num&gt;21779367&lt;/accession-num&gt;&lt;urls&gt;&lt;related-urls&gt;&lt;url&gt;http://www.ncbi.nlm.nih.gov/pubmed/21779367&lt;/url&gt;&lt;/related-urls&gt;&lt;/urls&gt;&lt;custom2&gt;3136503&lt;/custom2&gt;&lt;electronic-resource-num&gt;10.1371/journal.pone.0022025&lt;/electronic-resource-num&gt;&lt;/record&gt;&lt;/Cite&gt;&lt;/EndNote&gt;</w:instrText>
      </w:r>
      <w:r w:rsidR="00F76418">
        <w:fldChar w:fldCharType="separate"/>
      </w:r>
      <w:r w:rsidR="00BE1264">
        <w:rPr>
          <w:noProof/>
        </w:rPr>
        <w:t>[</w:t>
      </w:r>
      <w:hyperlink w:anchor="_ENREF_22" w:tooltip="Berginski, 2011 #21" w:history="1">
        <w:r w:rsidR="004D2651">
          <w:rPr>
            <w:noProof/>
          </w:rPr>
          <w:t>22</w:t>
        </w:r>
      </w:hyperlink>
      <w:r w:rsidR="00BE1264">
        <w:rPr>
          <w:noProof/>
        </w:rPr>
        <w:t>]</w:t>
      </w:r>
      <w:r w:rsidR="00F76418">
        <w:fldChar w:fldCharType="end"/>
      </w:r>
      <w:r>
        <w:t>. α-A</w:t>
      </w:r>
      <w:r w:rsidRPr="00EB2EAF">
        <w:t xml:space="preserve">ctinin </w:t>
      </w:r>
      <w:r>
        <w:t>is found in clusters with α</w:t>
      </w:r>
      <w:r>
        <w:rPr>
          <w:vertAlign w:val="subscript"/>
        </w:rPr>
        <w:t>5</w:t>
      </w:r>
      <w:r>
        <w:t xml:space="preserve"> integrins and the two flow together during the life cycle of the adhesion, but during disassembly α-a</w:t>
      </w:r>
      <w:r w:rsidRPr="00EB2EAF">
        <w:t>ctinin follow</w:t>
      </w:r>
      <w:r>
        <w:t>s</w:t>
      </w:r>
      <w:r w:rsidRPr="00EB2EAF">
        <w:t xml:space="preserve"> actin retrograde flow dynamics</w:t>
      </w:r>
      <w:r w:rsidR="006A69E0">
        <w:t xml:space="preserve"> </w:t>
      </w:r>
      <w:r w:rsidR="00F76418">
        <w:fldChar w:fldCharType="begin">
          <w:fldData xml:space="preserve">PEVuZE5vdGU+PENpdGU+PEF1dGhvcj5XaXNlbWFuPC9BdXRob3I+PFllYXI+MjAwNDwvWWVhcj48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</w:fldData>
        </w:fldChar>
      </w:r>
      <w:r w:rsidR="00BE1264">
        <w:instrText xml:space="preserve"> ADDIN EN.CITE </w:instrText>
      </w:r>
      <w:r w:rsidR="00F76418">
        <w:fldChar w:fldCharType="begin">
          <w:fldData xml:space="preserve">PEVuZE5vdGU+PENpdGU+PEF1dGhvcj5XaXNlbWFuPC9BdXRob3I+PFllYXI+MjAwNDwvWWVhcj48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</w:fldData>
        </w:fldChar>
      </w:r>
      <w:r w:rsidR="00BE1264">
        <w:instrText xml:space="preserve"> ADDIN EN.CITE.DATA </w:instrText>
      </w:r>
      <w:r w:rsidR="00F76418">
        <w:fldChar w:fldCharType="end"/>
      </w:r>
      <w:r w:rsidR="00F76418">
        <w:fldChar w:fldCharType="separate"/>
      </w:r>
      <w:r w:rsidR="00BE1264">
        <w:rPr>
          <w:noProof/>
        </w:rPr>
        <w:t>[</w:t>
      </w:r>
      <w:hyperlink w:anchor="_ENREF_30" w:tooltip="Wiseman, 2004 #29" w:history="1">
        <w:r w:rsidR="004D2651">
          <w:rPr>
            <w:noProof/>
          </w:rPr>
          <w:t>30</w:t>
        </w:r>
      </w:hyperlink>
      <w:r w:rsidR="00BE1264">
        <w:rPr>
          <w:noProof/>
        </w:rPr>
        <w:t>]</w:t>
      </w:r>
      <w:r w:rsidR="00F76418">
        <w:fldChar w:fldCharType="end"/>
      </w:r>
      <w:r>
        <w:t xml:space="preserve">, </w:t>
      </w:r>
      <w:r w:rsidRPr="00754D4F">
        <w:t>suggesting a distinct role during this phase of the adhesion life cycle</w:t>
      </w:r>
      <w:r w:rsidRPr="006A69E0">
        <w:t>.</w:t>
      </w:r>
      <w:r w:rsidRPr="005136A3">
        <w:t xml:space="preserve"> D</w:t>
      </w:r>
      <w:r>
        <w:t>isassembly rate of α</w:t>
      </w:r>
      <w:r>
        <w:rPr>
          <w:vertAlign w:val="subscript"/>
        </w:rPr>
        <w:t>5</w:t>
      </w:r>
      <w:r>
        <w:t xml:space="preserve"> integrins was found to be 0.16</w:t>
      </w:r>
      <w:r w:rsidR="005136A3">
        <w:t xml:space="preserve"> </w:t>
      </w:r>
      <w:r>
        <w:t>±</w:t>
      </w:r>
      <w:r w:rsidR="005136A3">
        <w:t xml:space="preserve"> </w:t>
      </w:r>
      <w:r>
        <w:t>0.02 min</w:t>
      </w:r>
      <w:r>
        <w:rPr>
          <w:vertAlign w:val="superscript"/>
        </w:rPr>
        <w:t>-1</w:t>
      </w:r>
      <w:r>
        <w:t xml:space="preserve">: much faster than values found for paxillin. </w:t>
      </w:r>
      <w:r w:rsidRPr="0091614D">
        <w:t xml:space="preserve">Similar turnover kinetics </w:t>
      </w:r>
      <w:proofErr w:type="gramStart"/>
      <w:r>
        <w:t>were</w:t>
      </w:r>
      <w:proofErr w:type="gramEnd"/>
      <w:r w:rsidRPr="0091614D">
        <w:t xml:space="preserve"> also found </w:t>
      </w:r>
      <w:r>
        <w:t xml:space="preserve">for </w:t>
      </w:r>
      <w:r w:rsidR="005136A3">
        <w:t>other</w:t>
      </w:r>
      <w:r w:rsidRPr="0091614D">
        <w:t xml:space="preserve"> proteins in FAs (paxillin, vinculin, FAK and zyxin)</w:t>
      </w:r>
      <w:r w:rsidR="005136A3">
        <w:t xml:space="preserve"> </w:t>
      </w:r>
      <w:r w:rsidR="00F76418">
        <w:fldChar w:fldCharType="begin">
          <w:fldData xml:space="preserve">PEVuZE5vdGU+PENpdGU+PEF1dGhvcj5DaG9pPC9BdXRob3I+PFllYXI+MjAwODwvWWVhcj48UmVj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</w:fldData>
        </w:fldChar>
      </w:r>
      <w:r w:rsidR="00DC4754">
        <w:instrText xml:space="preserve"> ADDIN EN.CITE </w:instrText>
      </w:r>
      <w:r w:rsidR="00F76418">
        <w:fldChar w:fldCharType="begin">
          <w:fldData xml:space="preserve">PEVuZE5vdGU+PENpdGU+PEF1dGhvcj5DaG9pPC9BdXRob3I+PFllYXI+MjAwODwvWWVhcj48UmVj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</w:fldData>
        </w:fldChar>
      </w:r>
      <w:r w:rsidR="00DC4754">
        <w:instrText xml:space="preserve"> ADDIN EN.CITE.DATA </w:instrText>
      </w:r>
      <w:r w:rsidR="00F76418">
        <w:fldChar w:fldCharType="end"/>
      </w:r>
      <w:r w:rsidR="00F76418">
        <w:fldChar w:fldCharType="separate"/>
      </w:r>
      <w:r>
        <w:rPr>
          <w:noProof/>
        </w:rPr>
        <w:t>[</w:t>
      </w:r>
      <w:hyperlink w:anchor="_ENREF_10" w:tooltip="Choi, 2008 #10" w:history="1">
        <w:r w:rsidR="004D2651">
          <w:rPr>
            <w:noProof/>
          </w:rPr>
          <w:t>10</w:t>
        </w:r>
      </w:hyperlink>
      <w:r>
        <w:rPr>
          <w:noProof/>
        </w:rPr>
        <w:t>]</w:t>
      </w:r>
      <w:r w:rsidR="00F76418">
        <w:fldChar w:fldCharType="end"/>
      </w:r>
      <w:r>
        <w:t>.</w:t>
      </w:r>
    </w:p>
    <w:p w:rsidR="00E8106D" w:rsidRPr="005B6DF0" w:rsidRDefault="00E8106D" w:rsidP="007E345A">
      <w:pPr>
        <w:spacing w:after="0" w:line="360" w:lineRule="auto"/>
        <w:jc w:val="both"/>
      </w:pPr>
      <w:r>
        <w:t>The dynamics of proteins recruited at FAs was also reported to depend on adhesion size and stability</w:t>
      </w:r>
      <w:r w:rsidR="005136A3">
        <w:t xml:space="preserve"> </w:t>
      </w:r>
      <w:r w:rsidR="00F76418">
        <w:fldChar w:fldCharType="begin"/>
      </w:r>
      <w:r w:rsidR="00BE1264">
        <w:instrText xml:space="preserve"> ADDIN EN.CITE &lt;EndNote&gt;&lt;Cite&gt;&lt;Author&gt;Le Devedec&lt;/Author&gt;&lt;Year&gt;2012&lt;/Year&gt;&lt;RecNum&gt;43&lt;/RecNum&gt;&lt;IDText&gt;The residence time of focal adhesion kinase (FAK) and paxillin at focal adhesions in renal epithelial cells is determined by adhesion size, strength and life cycle status&lt;/IDText&gt;&lt;DisplayText&gt;[46]&lt;/DisplayText&gt;&lt;record&gt;&lt;rec-number&gt;43&lt;/rec-number&gt;&lt;foreign-keys&gt;&lt;key app="EN" db-id="az5fvxrxv5rdx8ez2rl5d2vprzwaev5pvtrs"&gt;43&lt;/key&gt;&lt;/foreign-keys&gt;&lt;ref-type name="Journal Article"&gt;17&lt;/ref-type&gt;&lt;contributors&gt;&lt;authors&gt;&lt;author&gt;Le Devedec, S. E.&lt;/author&gt;&lt;author&gt;Geverts, B.&lt;/author&gt;&lt;author&gt;de Bont, H.&lt;/author&gt;&lt;author&gt;Yan, K.&lt;/author&gt;&lt;author&gt;Verbeek, F. J.&lt;/author&gt;&lt;author&gt;Houtsmuller, A. B.&lt;/author&gt;&lt;author&gt;van de Water, B.&lt;/author&gt;&lt;/authors&gt;&lt;/contributors&gt;&lt;titles&gt;&lt;title&gt;The residence time of focal adhesion kinase (FAK) and paxillin at focal adhesions in renal epithelial cells is determined by adhesion size, strength and life cycle status&lt;/title&gt;&lt;secondary-title&gt;Journal of Cell Science&lt;/secondary-title&gt;&lt;/titles&gt;&lt;periodical&gt;&lt;full-title&gt;journal of Cell Science&lt;/full-title&gt;&lt;/periodical&gt;&lt;pages&gt;4498-4506&lt;/pages&gt;&lt;volume&gt;125&lt;/volume&gt;&lt;number&gt;19&lt;/number&gt;&lt;dates&gt;&lt;year&gt;2012&lt;/year&gt;&lt;/dates&gt;&lt;urls&gt;&lt;/urls&gt;&lt;/record&gt;&lt;/Cite&gt;&lt;/EndNote&gt;</w:instrText>
      </w:r>
      <w:r w:rsidR="00F76418">
        <w:fldChar w:fldCharType="separate"/>
      </w:r>
      <w:r w:rsidR="00BE1264">
        <w:rPr>
          <w:noProof/>
        </w:rPr>
        <w:t>[</w:t>
      </w:r>
      <w:hyperlink w:anchor="_ENREF_46" w:tooltip="Le Devedec, 2012 #43" w:history="1">
        <w:r w:rsidR="004D2651">
          <w:rPr>
            <w:noProof/>
          </w:rPr>
          <w:t>46</w:t>
        </w:r>
      </w:hyperlink>
      <w:r w:rsidR="00BE1264">
        <w:rPr>
          <w:noProof/>
        </w:rPr>
        <w:t>]</w:t>
      </w:r>
      <w:r w:rsidR="00F76418">
        <w:fldChar w:fldCharType="end"/>
      </w:r>
      <w:r>
        <w:t>. Us</w:t>
      </w:r>
      <w:r w:rsidRPr="00EB2EAF">
        <w:t xml:space="preserve">ing simultaneous fluorescence loss in </w:t>
      </w:r>
      <w:proofErr w:type="spellStart"/>
      <w:r w:rsidRPr="00EB2EAF">
        <w:t>photobleaching</w:t>
      </w:r>
      <w:proofErr w:type="spellEnd"/>
      <w:r w:rsidRPr="00EB2EAF">
        <w:t xml:space="preserve"> (FLIP)-FRAP</w:t>
      </w:r>
      <w:r>
        <w:t>, the dynamics of recruitment of paxillin and FAK was quantified</w:t>
      </w:r>
      <w:r w:rsidRPr="00EB2EAF">
        <w:t xml:space="preserve">. FAK </w:t>
      </w:r>
      <w:r>
        <w:t>displayed</w:t>
      </w:r>
      <w:r w:rsidRPr="00EB2EAF">
        <w:t xml:space="preserve"> a shorter residing time in FA</w:t>
      </w:r>
      <w:r>
        <w:t>s</w:t>
      </w:r>
      <w:r w:rsidRPr="00EB2EAF">
        <w:t xml:space="preserve"> th</w:t>
      </w:r>
      <w:r>
        <w:t>a</w:t>
      </w:r>
      <w:r w:rsidRPr="00EB2EAF">
        <w:t>n paxillin</w:t>
      </w:r>
      <w:r>
        <w:t>, and s</w:t>
      </w:r>
      <w:r w:rsidRPr="00EB2EAF">
        <w:t>ize and strength of adhesion</w:t>
      </w:r>
      <w:r w:rsidR="005136A3">
        <w:t>s</w:t>
      </w:r>
      <w:r w:rsidRPr="00EB2EAF">
        <w:t xml:space="preserve"> correlate</w:t>
      </w:r>
      <w:r>
        <w:t>d</w:t>
      </w:r>
      <w:r w:rsidRPr="00EB2EAF">
        <w:t xml:space="preserve"> with </w:t>
      </w:r>
      <w:r>
        <w:t>the recruitment dynamics of both</w:t>
      </w:r>
      <w:r w:rsidRPr="00EB2EAF">
        <w:t xml:space="preserve"> proteins</w:t>
      </w:r>
      <w:r w:rsidRPr="001A12DC">
        <w:t>.</w:t>
      </w:r>
      <w:r w:rsidRPr="00754D4F">
        <w:t xml:space="preserve"> With size increase, the rate of exchange of both proteins slows down while increasing adhesion strength </w:t>
      </w:r>
      <w:r w:rsidR="005136A3" w:rsidRPr="00754D4F">
        <w:t>gives rise to</w:t>
      </w:r>
      <w:r w:rsidRPr="00754D4F">
        <w:t xml:space="preserve"> slower FAK turnover and the opposite happens for paxillin.</w:t>
      </w:r>
      <w:r w:rsidRPr="00EB2EAF">
        <w:t xml:space="preserve"> </w:t>
      </w:r>
    </w:p>
    <w:p w:rsidR="00E8106D" w:rsidRPr="00EB2EAF" w:rsidRDefault="005136A3" w:rsidP="007E345A">
      <w:pPr>
        <w:spacing w:after="0" w:line="360" w:lineRule="auto"/>
        <w:jc w:val="both"/>
      </w:pPr>
      <w:r>
        <w:lastRenderedPageBreak/>
        <w:t>Hence</w:t>
      </w:r>
      <w:r w:rsidR="00E8106D">
        <w:t>, localization and recruitment of proteins is very dynamic and rely on several factors</w:t>
      </w:r>
      <w:r>
        <w:t>.</w:t>
      </w:r>
      <w:r w:rsidR="00E8106D">
        <w:t xml:space="preserve"> </w:t>
      </w:r>
      <w:r>
        <w:t xml:space="preserve">This </w:t>
      </w:r>
      <w:r w:rsidR="00E8106D">
        <w:t>is also the case for force transmission. Using a tension sensor module based on fluorescence resonance energy transfer (FRET), forces exerted on vinculin molecules during FA assembly (when a maximum force is detected)</w:t>
      </w:r>
      <w:r>
        <w:t xml:space="preserve"> </w:t>
      </w:r>
      <w:r w:rsidR="00E8106D">
        <w:t xml:space="preserve">and disassembly was </w:t>
      </w:r>
      <w:r>
        <w:t xml:space="preserve">studied </w:t>
      </w:r>
      <w:r w:rsidR="00F76418">
        <w:fldChar w:fldCharType="begin">
          <w:fldData xml:space="preserve">PEVuZE5vdGU+PENpdGU+PEF1dGhvcj5QYXRsYTwvQXV0aG9yPjxZZWFyPjIwMTA8L1llYXI+PFJl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</w:fldData>
        </w:fldChar>
      </w:r>
      <w:r w:rsidR="00BE1264">
        <w:instrText xml:space="preserve"> ADDIN EN.CITE </w:instrText>
      </w:r>
      <w:r w:rsidR="00F76418">
        <w:fldChar w:fldCharType="begin">
          <w:fldData xml:space="preserve">PEVuZE5vdGU+PENpdGU+PEF1dGhvcj5QYXRsYTwvQXV0aG9yPjxZZWFyPjIwMTA8L1llYXI+PFJl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</w:fldData>
        </w:fldChar>
      </w:r>
      <w:r w:rsidR="00BE1264">
        <w:instrText xml:space="preserve"> ADDIN EN.CITE.DATA </w:instrText>
      </w:r>
      <w:r w:rsidR="00F76418">
        <w:fldChar w:fldCharType="end"/>
      </w:r>
      <w:r w:rsidR="00F76418">
        <w:fldChar w:fldCharType="separate"/>
      </w:r>
      <w:r w:rsidR="00BE1264">
        <w:rPr>
          <w:noProof/>
        </w:rPr>
        <w:t>[</w:t>
      </w:r>
      <w:hyperlink w:anchor="_ENREF_25" w:tooltip="Patla, 2010 #24" w:history="1">
        <w:r w:rsidR="004D2651">
          <w:rPr>
            <w:noProof/>
          </w:rPr>
          <w:t>25</w:t>
        </w:r>
      </w:hyperlink>
      <w:r w:rsidR="00BE1264">
        <w:rPr>
          <w:noProof/>
        </w:rPr>
        <w:t>]</w:t>
      </w:r>
      <w:r w:rsidR="00F76418">
        <w:fldChar w:fldCharType="end"/>
      </w:r>
      <w:r w:rsidR="00E8106D">
        <w:t>. Forces were high at small adhesions forming at the leading edge and slightly decrease</w:t>
      </w:r>
      <w:r>
        <w:t>d</w:t>
      </w:r>
      <w:r w:rsidR="00E8106D">
        <w:t xml:space="preserve"> during size maturation. Finally,</w:t>
      </w:r>
      <w:r w:rsidR="00E8106D" w:rsidRPr="00EB2EAF">
        <w:t xml:space="preserve"> tension decreases </w:t>
      </w:r>
      <w:r w:rsidR="00E8106D">
        <w:t>rapidly during the retraction and</w:t>
      </w:r>
      <w:r w:rsidR="00E8106D" w:rsidRPr="00EB2EAF">
        <w:t xml:space="preserve"> disassembly</w:t>
      </w:r>
      <w:r w:rsidR="00E8106D">
        <w:t xml:space="preserve"> stage</w:t>
      </w:r>
      <w:r w:rsidR="00E8106D" w:rsidRPr="00EB2EAF">
        <w:t>.</w:t>
      </w:r>
      <w:r w:rsidR="00E8106D">
        <w:t xml:space="preserve"> This highlights the dynamic nature of vinculin recruitment, and other FA-associated proteins, and force generation.</w:t>
      </w:r>
    </w:p>
    <w:p w:rsidR="00E8106D" w:rsidRPr="00754D4F" w:rsidRDefault="00E8106D" w:rsidP="007E345A">
      <w:pPr>
        <w:spacing w:after="0" w:line="360" w:lineRule="auto"/>
        <w:jc w:val="both"/>
      </w:pPr>
    </w:p>
    <w:p w:rsidR="00E8106D" w:rsidRDefault="005C651F" w:rsidP="007E345A">
      <w:pPr>
        <w:keepNext/>
        <w:spacing w:after="0" w:line="360" w:lineRule="auto"/>
        <w:jc w:val="both"/>
      </w:pPr>
      <w:r>
        <w:rPr>
          <w:noProof/>
        </w:rPr>
        <mc:AlternateContent>
          <mc:Choice Requires="wps">
            <w:drawing>
              <wp:anchor distT="0" distB="0" distL="114300" distR="114300" simplePos="0" relativeHeight="251662336" behindDoc="0" locked="0" layoutInCell="1" allowOverlap="1">
                <wp:simplePos x="0" y="0"/>
                <wp:positionH relativeFrom="column">
                  <wp:posOffset>1270</wp:posOffset>
                </wp:positionH>
                <wp:positionV relativeFrom="paragraph">
                  <wp:posOffset>2136140</wp:posOffset>
                </wp:positionV>
                <wp:extent cx="150495" cy="102870"/>
                <wp:effectExtent l="0" t="0" r="20955" b="1143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0495" cy="10287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14" o:spid="_x0000_s1026" style="position:absolute;margin-left:.1pt;margin-top:168.2pt;width:11.85pt;height:8.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" fillcolor="white [3212]" strokecolor="white [3212]" strokeweight="2pt">
                <v:path arrowok="t"/>
              </v:rect>
            </w:pict>
          </mc:Fallback>
        </mc:AlternateContent>
      </w:r>
      <w:r>
        <w:rPr>
          <w:noProof/>
        </w:rP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63500</wp:posOffset>
                </wp:positionV>
                <wp:extent cx="151130" cy="103505"/>
                <wp:effectExtent l="0" t="0" r="20320" b="10795"/>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1130" cy="1035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13" o:spid="_x0000_s1026" style="position:absolute;margin-left:0;margin-top:5pt;width:11.9pt;height:8.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" fillcolor="white [3212]" strokecolor="white [3212]" strokeweight="2pt">
                <v:path arrowok="t"/>
              </v:rect>
            </w:pict>
          </mc:Fallback>
        </mc:AlternateContent>
      </w:r>
      <w:r w:rsidR="00E8106D">
        <w:rPr>
          <w:noProof/>
        </w:rPr>
        <w:drawing>
          <wp:inline distT="0" distB="0" distL="0" distR="0">
            <wp:extent cx="3061982" cy="346996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actin and a-actinin orchestrate...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61457" cy="3469370"/>
                    </a:xfrm>
                    <a:prstGeom prst="rect">
                      <a:avLst/>
                    </a:prstGeom>
                  </pic:spPr>
                </pic:pic>
              </a:graphicData>
            </a:graphic>
          </wp:inline>
        </w:drawing>
      </w:r>
    </w:p>
    <w:p w:rsidR="00E8106D" w:rsidRPr="0015641A" w:rsidRDefault="00E8106D" w:rsidP="007E345A">
      <w:pPr>
        <w:pStyle w:val="Caption"/>
        <w:jc w:val="both"/>
        <w:rPr>
          <w:color w:val="auto"/>
        </w:rPr>
      </w:pPr>
      <w:proofErr w:type="gramStart"/>
      <w:r w:rsidRPr="0015641A">
        <w:rPr>
          <w:color w:val="auto"/>
        </w:rPr>
        <w:t xml:space="preserve">Figure </w:t>
      </w:r>
      <w:proofErr w:type="gramEnd"/>
      <w:r w:rsidR="00F76418" w:rsidRPr="0015641A">
        <w:rPr>
          <w:color w:val="auto"/>
        </w:rPr>
        <w:fldChar w:fldCharType="begin"/>
      </w:r>
      <w:r w:rsidR="00C71EE0" w:rsidRPr="0015641A">
        <w:rPr>
          <w:color w:val="auto"/>
        </w:rPr>
        <w:instrText xml:space="preserve"> SEQ Figure \* ARABIC </w:instrText>
      </w:r>
      <w:r w:rsidR="00F76418" w:rsidRPr="0015641A">
        <w:rPr>
          <w:color w:val="auto"/>
        </w:rPr>
        <w:fldChar w:fldCharType="separate"/>
      </w:r>
      <w:r w:rsidR="00B30806">
        <w:rPr>
          <w:noProof/>
          <w:color w:val="auto"/>
        </w:rPr>
        <w:t>4</w:t>
      </w:r>
      <w:r w:rsidR="00F76418" w:rsidRPr="0015641A">
        <w:rPr>
          <w:noProof/>
          <w:color w:val="auto"/>
        </w:rPr>
        <w:fldChar w:fldCharType="end"/>
      </w:r>
      <w:proofErr w:type="gramStart"/>
      <w:r w:rsidR="001A1C5C">
        <w:rPr>
          <w:noProof/>
          <w:color w:val="auto"/>
        </w:rPr>
        <w:t>.</w:t>
      </w:r>
      <w:proofErr w:type="gramEnd"/>
      <w:r w:rsidRPr="0015641A">
        <w:rPr>
          <w:color w:val="auto"/>
        </w:rPr>
        <w:t xml:space="preserve"> </w:t>
      </w:r>
      <w:proofErr w:type="gramStart"/>
      <w:r w:rsidR="0015641A" w:rsidRPr="0015641A">
        <w:rPr>
          <w:color w:val="auto"/>
        </w:rPr>
        <w:t xml:space="preserve">Schematic of adhesion assembly, turnover and maturation and their association with actin polymerization and myosin II activity </w:t>
      </w:r>
      <w:proofErr w:type="gramEnd"/>
      <w:r w:rsidR="00F76418" w:rsidRPr="0015641A">
        <w:rPr>
          <w:color w:val="auto"/>
        </w:rPr>
        <w:fldChar w:fldCharType="begin">
          <w:fldData xml:space="preserve">PEVuZE5vdGU+PENpdGU+PEF1dGhvcj5DaG9pPC9BdXRob3I+PFllYXI+MjAwODwvWWVhcj48UmVj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</w:fldData>
        </w:fldChar>
      </w:r>
      <w:r w:rsidR="00DC4754" w:rsidRPr="0015641A">
        <w:rPr>
          <w:color w:val="auto"/>
        </w:rPr>
        <w:instrText xml:space="preserve"> ADDIN EN.CITE </w:instrText>
      </w:r>
      <w:r w:rsidR="00F76418" w:rsidRPr="0015641A">
        <w:rPr>
          <w:color w:val="auto"/>
        </w:rPr>
        <w:fldChar w:fldCharType="begin">
          <w:fldData xml:space="preserve">PEVuZE5vdGU+PENpdGU+PEF1dGhvcj5DaG9pPC9BdXRob3I+PFllYXI+MjAwODwvWWVhcj48UmVj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</w:fldData>
        </w:fldChar>
      </w:r>
      <w:r w:rsidR="00DC4754" w:rsidRPr="0015641A">
        <w:rPr>
          <w:color w:val="auto"/>
        </w:rPr>
        <w:instrText xml:space="preserve"> ADDIN EN.CITE.DATA </w:instrText>
      </w:r>
      <w:r w:rsidR="00F76418" w:rsidRPr="0015641A">
        <w:rPr>
          <w:color w:val="auto"/>
        </w:rPr>
      </w:r>
      <w:r w:rsidR="00F76418" w:rsidRPr="0015641A">
        <w:rPr>
          <w:color w:val="auto"/>
        </w:rPr>
        <w:fldChar w:fldCharType="end"/>
      </w:r>
      <w:r w:rsidR="00F76418" w:rsidRPr="0015641A">
        <w:rPr>
          <w:color w:val="auto"/>
        </w:rPr>
      </w:r>
      <w:r w:rsidR="00F76418" w:rsidRPr="0015641A">
        <w:rPr>
          <w:color w:val="auto"/>
        </w:rPr>
        <w:fldChar w:fldCharType="separate"/>
      </w:r>
      <w:r w:rsidRPr="0015641A">
        <w:rPr>
          <w:noProof/>
          <w:color w:val="auto"/>
        </w:rPr>
        <w:t>[</w:t>
      </w:r>
      <w:hyperlink w:anchor="_ENREF_10" w:tooltip="Choi, 2008 #10" w:history="1">
        <w:r w:rsidR="004D2651" w:rsidRPr="0015641A">
          <w:rPr>
            <w:noProof/>
            <w:color w:val="auto"/>
          </w:rPr>
          <w:t>10</w:t>
        </w:r>
      </w:hyperlink>
      <w:r w:rsidRPr="0015641A">
        <w:rPr>
          <w:noProof/>
          <w:color w:val="auto"/>
        </w:rPr>
        <w:t>]</w:t>
      </w:r>
      <w:r w:rsidR="00F76418" w:rsidRPr="0015641A">
        <w:rPr>
          <w:color w:val="auto"/>
        </w:rPr>
        <w:fldChar w:fldCharType="end"/>
      </w:r>
      <w:proofErr w:type="gramStart"/>
      <w:r w:rsidR="003274D3">
        <w:rPr>
          <w:color w:val="auto"/>
        </w:rPr>
        <w:t>.</w:t>
      </w:r>
      <w:proofErr w:type="gramEnd"/>
    </w:p>
    <w:p w:rsidR="00E8106D" w:rsidRPr="00101AD4" w:rsidRDefault="00E8106D" w:rsidP="0015641A">
      <w:pPr>
        <w:pStyle w:val="Heading2"/>
        <w:jc w:val="both"/>
      </w:pPr>
      <w:bookmarkStart w:id="6" w:name="_Toc425521465"/>
      <w:r>
        <w:t>2.2</w:t>
      </w:r>
      <w:r w:rsidRPr="000503A7">
        <w:t xml:space="preserve"> Actin </w:t>
      </w:r>
      <w:r w:rsidRPr="00101AD4">
        <w:t>structure and dynamics</w:t>
      </w:r>
      <w:bookmarkEnd w:id="6"/>
    </w:p>
    <w:p w:rsidR="00E8106D" w:rsidRPr="00EB2EAF" w:rsidRDefault="00E8106D" w:rsidP="007E345A">
      <w:pPr>
        <w:spacing w:after="0" w:line="360" w:lineRule="auto"/>
        <w:jc w:val="both"/>
      </w:pPr>
      <w:r w:rsidRPr="00EB2EAF">
        <w:t>Focal adhesion</w:t>
      </w:r>
      <w:r>
        <w:t>s</w:t>
      </w:r>
      <w:r w:rsidRPr="00EB2EAF">
        <w:t xml:space="preserve"> structure and dynamics are tightly connected to the cytoskeleton organization </w:t>
      </w:r>
      <w:r>
        <w:t>and its own dynamics.</w:t>
      </w:r>
      <w:r w:rsidRPr="00EB2EAF">
        <w:t xml:space="preserve"> </w:t>
      </w:r>
      <w:r w:rsidRPr="0015641A">
        <w:t>Following initial integrin activation and recruitment of proteins at the adhesion site, actin filaments couple to the nascent adhesion and allow the transmission of forces necessary for sustaining further membrane protrusion and adhesion maturation</w:t>
      </w:r>
      <w:r w:rsidRPr="00EB2EAF">
        <w:t xml:space="preserve">. During this </w:t>
      </w:r>
      <w:r>
        <w:t>phenomenon actin filaments are also assembled</w:t>
      </w:r>
      <w:r w:rsidRPr="00EB2EAF">
        <w:t xml:space="preserve"> in</w:t>
      </w:r>
      <w:r>
        <w:t>to</w:t>
      </w:r>
      <w:r w:rsidRPr="00EB2EAF">
        <w:t xml:space="preserve"> thick</w:t>
      </w:r>
      <w:r>
        <w:t>er</w:t>
      </w:r>
      <w:r w:rsidRPr="00EB2EAF">
        <w:t xml:space="preserve"> stress </w:t>
      </w:r>
      <w:r w:rsidR="00266EF9">
        <w:t>fibres</w:t>
      </w:r>
      <w:r w:rsidRPr="00EB2EAF">
        <w:t xml:space="preserve">, which </w:t>
      </w:r>
      <w:r>
        <w:t>in turn impact on</w:t>
      </w:r>
      <w:r w:rsidRPr="00EB2EAF">
        <w:t xml:space="preserve"> cell structure and polarity. </w:t>
      </w:r>
    </w:p>
    <w:p w:rsidR="00E8106D" w:rsidRPr="00E6219E" w:rsidRDefault="00E8106D" w:rsidP="007E345A">
      <w:pPr>
        <w:spacing w:after="0" w:line="360" w:lineRule="auto"/>
        <w:jc w:val="both"/>
      </w:pPr>
      <w:r>
        <w:t>Considering the dimension of actin filaments (5-9 nm in diameter</w:t>
      </w:r>
      <w:r w:rsidR="00244AB7">
        <w:t xml:space="preserve"> </w:t>
      </w:r>
      <w:r w:rsidR="00F76418">
        <w:fldChar w:fldCharType="begin"/>
      </w:r>
      <w:r w:rsidR="00244AB7">
        <w:instrText xml:space="preserve"> ADDIN EN.CITE &lt;EndNote&gt;&lt;Cite&gt;&lt;Author&gt;Egelman&lt;/Author&gt;&lt;Year&gt;1985&lt;/Year&gt;&lt;RecNum&gt;212&lt;/RecNum&gt;&lt;DisplayText&gt;[47]&lt;/DisplayText&gt;&lt;record&gt;&lt;rec-number&gt;212&lt;/rec-number&gt;&lt;foreign-keys&gt;&lt;key app="EN" db-id="az5fvxrxv5rdx8ez2rl5d2vprzwaev5pvtrs"&gt;212&lt;/key&gt;&lt;/foreign-keys&gt;&lt;ref-type name="Journal Article"&gt;17&lt;/ref-type&gt;&lt;contributors&gt;&lt;authors&gt;&lt;author&gt;Egelman, EdwardH&lt;/author&gt;&lt;/authors&gt;&lt;/contributors&gt;&lt;titles&gt;&lt;title&gt;The structure of F-actin&lt;/title&gt;&lt;secondary-title&gt;Journal of Muscle Research &amp;amp; Cell Motility&lt;/secondary-title&gt;&lt;alt-title&gt;J Muscle Res Cell Motil&lt;/alt-title&gt;&lt;/titles&gt;&lt;periodical&gt;&lt;full-title&gt;Journal of Muscle Research &amp;amp; Cell Motility&lt;/full-title&gt;&lt;abbr-1&gt;J Muscle Res Cell Motil&lt;/abbr-1&gt;&lt;/periodical&gt;&lt;alt-periodical&gt;&lt;full-title&gt;Journal of Muscle Research &amp;amp; Cell Motility&lt;/full-title&gt;&lt;abbr-1&gt;J Muscle Res Cell Motil&lt;/abbr-1&gt;&lt;/alt-periodical&gt;&lt;pages&gt;129-151&lt;/pages&gt;&lt;volume&gt;6&lt;/volume&gt;&lt;number&gt;2&lt;/number&gt;&lt;dates&gt;&lt;year&gt;1985&lt;/year&gt;&lt;pub-dates&gt;&lt;date&gt;1985/04/01&lt;/date&gt;&lt;/pub-dates&gt;&lt;/dates&gt;&lt;publisher&gt;Kluwer Academic Publishers&lt;/publisher&gt;&lt;isbn&gt;0142-4319&lt;/isbn&gt;&lt;urls&gt;&lt;related-urls&gt;&lt;url&gt;http://dx.doi.org/10.1007/BF00713056&lt;/url&gt;&lt;/related-urls&gt;&lt;/urls&gt;&lt;electronic-resource-num&gt;10.1007/BF00713056&lt;/electronic-resource-num&gt;&lt;language&gt;English&lt;/language&gt;&lt;/record&gt;&lt;/Cite&gt;&lt;/EndNote&gt;</w:instrText>
      </w:r>
      <w:r w:rsidR="00F76418">
        <w:fldChar w:fldCharType="separate"/>
      </w:r>
      <w:r w:rsidR="00244AB7">
        <w:rPr>
          <w:noProof/>
        </w:rPr>
        <w:t>[</w:t>
      </w:r>
      <w:hyperlink w:anchor="_ENREF_47" w:tooltip="Egelman, 1985 #212" w:history="1">
        <w:r w:rsidR="004D2651">
          <w:rPr>
            <w:noProof/>
          </w:rPr>
          <w:t>47</w:t>
        </w:r>
      </w:hyperlink>
      <w:r w:rsidR="00244AB7">
        <w:rPr>
          <w:noProof/>
        </w:rPr>
        <w:t>]</w:t>
      </w:r>
      <w:r w:rsidR="00F76418">
        <w:fldChar w:fldCharType="end"/>
      </w:r>
      <w:r>
        <w:t>),</w:t>
      </w:r>
      <w:r w:rsidRPr="00EB2EAF">
        <w:t xml:space="preserve"> super-resolution</w:t>
      </w:r>
      <w:r>
        <w:t xml:space="preserve"> and electron microscopy</w:t>
      </w:r>
      <w:r w:rsidRPr="00EB2EAF">
        <w:t xml:space="preserve"> techniques</w:t>
      </w:r>
      <w:r>
        <w:t xml:space="preserve"> have proved particularly important to resolve the structure of the F-actin network</w:t>
      </w:r>
      <w:r w:rsidRPr="00EB2EAF">
        <w:t xml:space="preserve">. In cell protrusions, the cytoskeleton of </w:t>
      </w:r>
      <w:r w:rsidRPr="005D24EB">
        <w:t xml:space="preserve">fixed cells was found to be organized in two different layers, each 30-40 nm thick and separated by </w:t>
      </w:r>
      <w:r w:rsidRPr="00266EF9">
        <w:t>about 100 nm</w:t>
      </w:r>
      <w:r w:rsidR="001A1C5C">
        <w:t xml:space="preserve"> (Figure 5)</w:t>
      </w:r>
      <w:r w:rsidR="005D24EB" w:rsidRPr="00266EF9">
        <w:t xml:space="preserve"> </w:t>
      </w:r>
      <w:r w:rsidR="00F76418" w:rsidRPr="00266EF9">
        <w:fldChar w:fldCharType="begin"/>
      </w:r>
      <w:r w:rsidR="00BE1264">
        <w:instrText xml:space="preserve"> ADDIN EN.CITE &lt;EndNote&gt;&lt;Cite&gt;&lt;Author&gt;Xu&lt;/Author&gt;&lt;Year&gt;2012&lt;/Year&gt;&lt;RecNum&gt;18&lt;/RecNum&gt;&lt;IDText&gt;Dual-objective STORM reveals three-dimensional filament organization in the actin cytoskeleton&lt;/IDText&gt;&lt;DisplayText&gt;[19]&lt;/DisplayText&gt;&lt;record&gt;&lt;rec-number&gt;18&lt;/rec-number&gt;&lt;foreign-keys&gt;&lt;key app="EN" db-id="az5fvxrxv5rdx8ez2rl5d2vprzwaev5pvtrs"&gt;18&lt;/key&gt;&lt;/foreign-keys&gt;&lt;ref-type name="Journal Article"&gt;17&lt;/ref-type&gt;&lt;contributors&gt;&lt;authors&gt;&lt;author&gt;Xu, K.&lt;/author&gt;&lt;author&gt;Babcock, H. P.&lt;/author&gt;&lt;author&gt;Zhuang, X.&lt;/author&gt;&lt;/authors&gt;&lt;/contributors&gt;&lt;auth-address&gt;Howard Hughes Medical Institute, Department of Chemistry and Chemical Biology, Harvard University, Cambridge, Massachusetts, USA.&lt;/auth-address&gt;&lt;titles&gt;&lt;title&gt;Dual-objective STORM reveals three-dimensional filament organization in the actin cytoskeleton&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185-8&lt;/pages&gt;&lt;volume&gt;9&lt;/volume&gt;&lt;number&gt;2&lt;/number&gt;&lt;keywords&gt;&lt;keyword&gt;Actins/*chemistry&lt;/keyword&gt;&lt;keyword&gt;Cell Line&lt;/keyword&gt;&lt;keyword&gt;Cytoskeleton/*chemistry&lt;/keyword&gt;&lt;/keywords&gt;&lt;dates&gt;&lt;year&gt;2012&lt;/year&gt;&lt;pub-dates&gt;&lt;date&gt;Feb&lt;/date&gt;&lt;/pub-dates&gt;&lt;/dates&gt;&lt;isbn&gt;1548-7105 (Electronic)&amp;#xD;1548-7091 (Linking)&lt;/isbn&gt;&lt;accession-num&gt;22231642&lt;/accession-num&gt;&lt;urls&gt;&lt;related-urls&gt;&lt;url&gt;http://www.ncbi.nlm.nih.gov/pubmed/22231642&lt;/url&gt;&lt;/related-urls&gt;&lt;/urls&gt;&lt;custom2&gt;3304438&lt;/custom2&gt;&lt;electronic-resource-num&gt;10.1038/nmeth.1841&lt;/electronic-resource-num&gt;&lt;/record&gt;&lt;/Cite&gt;&lt;/EndNote&gt;</w:instrText>
      </w:r>
      <w:r w:rsidR="00F76418" w:rsidRPr="00266EF9">
        <w:fldChar w:fldCharType="separate"/>
      </w:r>
      <w:r w:rsidR="00BE1264">
        <w:rPr>
          <w:noProof/>
        </w:rPr>
        <w:t>[</w:t>
      </w:r>
      <w:hyperlink w:anchor="_ENREF_19" w:tooltip="Xu, 2012 #18" w:history="1">
        <w:r w:rsidR="004D2651">
          <w:rPr>
            <w:noProof/>
          </w:rPr>
          <w:t>19</w:t>
        </w:r>
      </w:hyperlink>
      <w:r w:rsidR="00BE1264">
        <w:rPr>
          <w:noProof/>
        </w:rPr>
        <w:t>]</w:t>
      </w:r>
      <w:r w:rsidR="00F76418" w:rsidRPr="00266EF9">
        <w:fldChar w:fldCharType="end"/>
      </w:r>
      <w:r w:rsidRPr="00266EF9">
        <w:t>.</w:t>
      </w:r>
      <w:r w:rsidRPr="00EB2EAF">
        <w:t xml:space="preserve"> </w:t>
      </w:r>
      <w:r>
        <w:t xml:space="preserve">These two </w:t>
      </w:r>
      <w:r>
        <w:lastRenderedPageBreak/>
        <w:t>types of actin networks display distinct organisations of a</w:t>
      </w:r>
      <w:r w:rsidRPr="00EB2EAF">
        <w:t>ctin fibre</w:t>
      </w:r>
      <w:r>
        <w:t>s</w:t>
      </w:r>
      <w:r w:rsidRPr="00EB2EAF">
        <w:t>, depending also on which</w:t>
      </w:r>
      <w:r>
        <w:t xml:space="preserve"> </w:t>
      </w:r>
      <w:r w:rsidRPr="00EB2EAF">
        <w:t>type of adhesion</w:t>
      </w:r>
      <w:r>
        <w:t>s</w:t>
      </w:r>
      <w:r w:rsidRPr="00EB2EAF">
        <w:t xml:space="preserve"> they are </w:t>
      </w:r>
      <w:r>
        <w:t>coupled</w:t>
      </w:r>
      <w:r w:rsidRPr="00EB2EAF">
        <w:t xml:space="preserve"> to. The dorsal layer look</w:t>
      </w:r>
      <w:r>
        <w:t>s</w:t>
      </w:r>
      <w:r w:rsidRPr="00EB2EAF">
        <w:t xml:space="preserve"> more homogeneous with </w:t>
      </w:r>
      <w:r>
        <w:t xml:space="preserve">a mesh-like </w:t>
      </w:r>
      <w:r w:rsidRPr="00EB2EAF">
        <w:t xml:space="preserve">actin </w:t>
      </w:r>
      <w:r>
        <w:t>network organisation</w:t>
      </w:r>
      <w:r w:rsidRPr="00EB2EAF">
        <w:t>, whil</w:t>
      </w:r>
      <w:r>
        <w:t>st</w:t>
      </w:r>
      <w:r w:rsidRPr="00EB2EAF">
        <w:t xml:space="preserve"> the ventral part</w:t>
      </w:r>
      <w:r>
        <w:t xml:space="preserve"> also presents </w:t>
      </w:r>
      <w:r w:rsidRPr="00EB2EAF">
        <w:t xml:space="preserve">thick </w:t>
      </w:r>
      <w:r w:rsidR="00266EF9" w:rsidRPr="00EB2EAF">
        <w:t>fibres</w:t>
      </w:r>
      <w:r w:rsidRPr="00EB2EAF">
        <w:t xml:space="preserve"> originating from adhesion plaque</w:t>
      </w:r>
      <w:r>
        <w:t>s</w:t>
      </w:r>
      <w:r w:rsidRPr="00EB2EAF">
        <w:t>. D</w:t>
      </w:r>
      <w:r>
        <w:t>isruption of myosin II activity</w:t>
      </w:r>
      <w:r w:rsidRPr="00EB2EAF">
        <w:t xml:space="preserve"> perturb</w:t>
      </w:r>
      <w:r>
        <w:t>s</w:t>
      </w:r>
      <w:r w:rsidRPr="00EB2EAF">
        <w:t xml:space="preserve"> the organization of the </w:t>
      </w:r>
      <w:r>
        <w:t>ventral part,</w:t>
      </w:r>
      <w:r w:rsidRPr="00EB2EAF">
        <w:t xml:space="preserve"> resulting in a uniform mesh-like actin structure</w:t>
      </w:r>
      <w:r>
        <w:t xml:space="preserve"> in both layers</w:t>
      </w:r>
      <w:r w:rsidRPr="00EB2EAF">
        <w:t xml:space="preserve">. </w:t>
      </w:r>
      <w:r>
        <w:t xml:space="preserve">In addition, the bundling of actin fibres enhances the mechanical properties of the network. Using optical tweezers, bundling forces in the range of 0.1 to 0.2 </w:t>
      </w:r>
      <w:proofErr w:type="spellStart"/>
      <w:r>
        <w:t>pN</w:t>
      </w:r>
      <w:proofErr w:type="spellEnd"/>
      <w:r>
        <w:t xml:space="preserve"> were measured, for the association of two filaments</w:t>
      </w:r>
      <w:r w:rsidR="005D24EB">
        <w:t xml:space="preserve"> </w:t>
      </w:r>
      <w:r w:rsidR="00F76418">
        <w:fldChar w:fldCharType="begin">
          <w:fldData xml:space="preserve">PEVuZE5vdGU+PENpdGU+PEF1dGhvcj5TdHJlaWNoZnVzczwvQXV0aG9yPjxZZWFyPjIwMTE8L1ll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</w:fldData>
        </w:fldChar>
      </w:r>
      <w:r w:rsidR="00244AB7">
        <w:instrText xml:space="preserve"> ADDIN EN.CITE </w:instrText>
      </w:r>
      <w:r w:rsidR="00F76418">
        <w:fldChar w:fldCharType="begin">
          <w:fldData xml:space="preserve">PEVuZE5vdGU+PENpdGU+PEF1dGhvcj5TdHJlaWNoZnVzczwvQXV0aG9yPjxZZWFyPjIwMTE8L1ll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</w:fldData>
        </w:fldChar>
      </w:r>
      <w:r w:rsidR="00244AB7">
        <w:instrText xml:space="preserve"> ADDIN EN.CITE.DATA </w:instrText>
      </w:r>
      <w:r w:rsidR="00F76418">
        <w:fldChar w:fldCharType="end"/>
      </w:r>
      <w:r w:rsidR="00F76418">
        <w:fldChar w:fldCharType="separate"/>
      </w:r>
      <w:r w:rsidR="00244AB7">
        <w:rPr>
          <w:noProof/>
        </w:rPr>
        <w:t>[</w:t>
      </w:r>
      <w:hyperlink w:anchor="_ENREF_48" w:tooltip="Streichfuss, 2011 #44" w:history="1">
        <w:r w:rsidR="004D2651">
          <w:rPr>
            <w:noProof/>
          </w:rPr>
          <w:t>48</w:t>
        </w:r>
      </w:hyperlink>
      <w:r w:rsidR="00244AB7">
        <w:rPr>
          <w:noProof/>
        </w:rPr>
        <w:t>]</w:t>
      </w:r>
      <w:r w:rsidR="00F76418">
        <w:fldChar w:fldCharType="end"/>
      </w:r>
      <w:r>
        <w:t xml:space="preserve">. These forces correspond to the lowest force range applied to single vinculin molecules within FAs. Although such forces are one order of magnitude lower than the average force across vinculin in stationary FAs, highlighting the importance of the geometry of force </w:t>
      </w:r>
      <w:r w:rsidRPr="001A12DC">
        <w:t xml:space="preserve">distribution on the ability of the actin cytoskeleton to sustain tension, the bundling of several </w:t>
      </w:r>
      <w:r w:rsidRPr="00FC7160">
        <w:t>filaments would generate relevant forces for the deformation of the cell membrane and sustaining myosin contractility</w:t>
      </w:r>
      <w:r w:rsidRPr="001A12DC">
        <w:t xml:space="preserve"> </w:t>
      </w:r>
      <w:r w:rsidR="00F76418" w:rsidRPr="00806E0C">
        <w:fldChar w:fldCharType="begin">
          <w:fldData xml:space="preserve">PEVuZE5vdGU+PENpdGU+PEF1dGhvcj5HcmFzaG9mZjwvQXV0aG9yPjxZZWFyPjIwMTA8L1llYXI+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yNjMtVTE0MzwvcGFnZXM+PHZvbHVtZT40NjY8L3ZvbHVtZT48bnVt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</w:fldData>
        </w:fldChar>
      </w:r>
      <w:r w:rsidR="00BE1264">
        <w:instrText xml:space="preserve"> ADDIN EN.CITE </w:instrText>
      </w:r>
      <w:r w:rsidR="00F76418">
        <w:fldChar w:fldCharType="begin">
          <w:fldData xml:space="preserve">PEVuZE5vdGU+PENpdGU+PEF1dGhvcj5HcmFzaG9mZjwvQXV0aG9yPjxZZWFyPjIwMTA8L1llYXI+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yNjMtVTE0MzwvcGFnZXM+PHZvbHVtZT40NjY8L3ZvbHVtZT48bnVt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</w:fldData>
        </w:fldChar>
      </w:r>
      <w:r w:rsidR="00BE1264">
        <w:instrText xml:space="preserve"> ADDIN EN.CITE.DATA </w:instrText>
      </w:r>
      <w:r w:rsidR="00F76418">
        <w:fldChar w:fldCharType="end"/>
      </w:r>
      <w:r w:rsidR="00F76418" w:rsidRPr="00806E0C">
        <w:fldChar w:fldCharType="separate"/>
      </w:r>
      <w:r w:rsidR="00BE1264">
        <w:rPr>
          <w:noProof/>
        </w:rPr>
        <w:t>[</w:t>
      </w:r>
      <w:hyperlink w:anchor="_ENREF_21" w:tooltip="Grashoff, 2010 #20" w:history="1">
        <w:r w:rsidR="004D2651">
          <w:rPr>
            <w:noProof/>
          </w:rPr>
          <w:t>21</w:t>
        </w:r>
      </w:hyperlink>
      <w:r w:rsidR="00BE1264">
        <w:rPr>
          <w:noProof/>
        </w:rPr>
        <w:t>]</w:t>
      </w:r>
      <w:r w:rsidR="00F76418" w:rsidRPr="00806E0C">
        <w:fldChar w:fldCharType="end"/>
      </w:r>
      <w:r w:rsidRPr="001A12DC">
        <w:t>.</w:t>
      </w:r>
      <w:r w:rsidRPr="00E6219E">
        <w:t xml:space="preserve"> </w:t>
      </w:r>
      <w:r w:rsidR="00FC7160">
        <w:t xml:space="preserve">Forces around 1 </w:t>
      </w:r>
      <w:proofErr w:type="spellStart"/>
      <w:r w:rsidR="00FC7160">
        <w:t>pN</w:t>
      </w:r>
      <w:proofErr w:type="spellEnd"/>
      <w:r w:rsidR="00FC7160">
        <w:t xml:space="preserve"> were measured during actin polymerization of a small bundle of filaments (8), which is very close to the theoretical limit for a single actin filament growing</w:t>
      </w:r>
      <w:r w:rsidR="00244AB7">
        <w:t xml:space="preserve"> </w:t>
      </w:r>
      <w:r w:rsidR="00F76418">
        <w:fldChar w:fldCharType="begin"/>
      </w:r>
      <w:r w:rsidR="00244AB7">
        <w:instrText xml:space="preserve"> ADDIN EN.CITE &lt;EndNote&gt;&lt;Cite&gt;&lt;Author&gt;Footer&lt;/Author&gt;&lt;Year&gt;2007&lt;/Year&gt;&lt;RecNum&gt;213&lt;/RecNum&gt;&lt;DisplayText&gt;[49]&lt;/DisplayText&gt;&lt;record&gt;&lt;rec-number&gt;213&lt;/rec-number&gt;&lt;foreign-keys&gt;&lt;key app="EN" db-id="az5fvxrxv5rdx8ez2rl5d2vprzwaev5pvtrs"&gt;213&lt;/key&gt;&lt;/foreign-keys&gt;&lt;ref-type name="Journal Article"&gt;17&lt;/ref-type&gt;&lt;contributors&gt;&lt;authors&gt;&lt;author&gt;Footer, Matthew J&lt;/author&gt;&lt;author&gt;Kerssemakers, Jacob WJ&lt;/author&gt;&lt;author&gt;Theriot, Julie A&lt;/author&gt;&lt;author&gt;Dogterom, Marileen&lt;/author&gt;&lt;/authors&gt;&lt;/contributors&gt;&lt;titles&gt;&lt;title&gt;Direct measurement of force generation by actin filament polymerization using an optical trap&lt;/title&gt;&lt;secondary-title&gt;Proceedings of the National Academy of Sciences&lt;/secondary-title&gt;&lt;/titles&gt;&lt;periodical&gt;&lt;full-title&gt;Proceedings of the National Academy of Sciences&lt;/full-title&gt;&lt;/periodical&gt;&lt;pages&gt;2181-2186&lt;/pages&gt;&lt;volume&gt;104&lt;/volume&gt;&lt;number&gt;7&lt;/number&gt;&lt;dates&gt;&lt;year&gt;2007&lt;/year&gt;&lt;/dates&gt;&lt;isbn&gt;0027-8424&lt;/isbn&gt;&lt;urls&gt;&lt;/urls&gt;&lt;/record&gt;&lt;/Cite&gt;&lt;/EndNote&gt;</w:instrText>
      </w:r>
      <w:r w:rsidR="00F76418">
        <w:fldChar w:fldCharType="separate"/>
      </w:r>
      <w:r w:rsidR="00244AB7">
        <w:rPr>
          <w:noProof/>
        </w:rPr>
        <w:t>[</w:t>
      </w:r>
      <w:hyperlink w:anchor="_ENREF_49" w:tooltip="Footer, 2007 #213" w:history="1">
        <w:r w:rsidR="004D2651">
          <w:rPr>
            <w:noProof/>
          </w:rPr>
          <w:t>49</w:t>
        </w:r>
      </w:hyperlink>
      <w:r w:rsidR="00244AB7">
        <w:rPr>
          <w:noProof/>
        </w:rPr>
        <w:t>]</w:t>
      </w:r>
      <w:r w:rsidR="00F76418">
        <w:fldChar w:fldCharType="end"/>
      </w:r>
      <w:r w:rsidR="00FC7160">
        <w:t xml:space="preserve">. This could be explained considering that only the longest filament is actually interacting with the bead used in the optical trap and so force transduction is permitted mainly by this filament. Cells may also use other proteins/factors to generate higher forces and prevent actin from depolymerisation. </w:t>
      </w:r>
      <w:r>
        <w:t>Hence the architecture of the actin network is inherently coupled to its ability to sustain mechanical forces.</w:t>
      </w:r>
    </w:p>
    <w:p w:rsidR="00E8106D" w:rsidRDefault="00E8106D" w:rsidP="007E345A">
      <w:pPr>
        <w:keepNext/>
        <w:spacing w:after="0" w:line="360" w:lineRule="auto"/>
        <w:jc w:val="both"/>
      </w:pPr>
      <w:r>
        <w:rPr>
          <w:noProof/>
        </w:rPr>
        <w:drawing>
          <wp:inline distT="0" distB="0" distL="0" distR="0">
            <wp:extent cx="2296507" cy="3749737"/>
            <wp:effectExtent l="19050" t="0" r="8543" b="0"/>
            <wp:docPr id="5" name="Immagine 4" descr="Pagine da Dual objective storm reveals 3d filament organization in the actin cytoskelet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ine da Dual objective storm reveals 3d filament organization in the actin cytoskeleton.jpg"/>
                    <pic:cNvPicPr/>
                  </pic:nvPicPr>
                  <pic:blipFill>
                    <a:blip r:embed="rId13" cstate="print"/>
                    <a:stretch>
                      <a:fillRect/>
                    </a:stretch>
                  </pic:blipFill>
                  <pic:spPr>
                    <a:xfrm>
                      <a:off x="0" y="0"/>
                      <a:ext cx="2295892" cy="3748732"/>
                    </a:xfrm>
                    <a:prstGeom prst="rect">
                      <a:avLst/>
                    </a:prstGeom>
                  </pic:spPr>
                </pic:pic>
              </a:graphicData>
            </a:graphic>
          </wp:inline>
        </w:drawing>
      </w:r>
    </w:p>
    <w:p w:rsidR="00E8106D" w:rsidRPr="004F6277" w:rsidRDefault="00E8106D" w:rsidP="004F6277">
      <w:pPr>
        <w:pStyle w:val="Caption"/>
        <w:jc w:val="both"/>
        <w:rPr>
          <w:color w:val="auto"/>
        </w:rPr>
      </w:pPr>
      <w:proofErr w:type="gramStart"/>
      <w:r w:rsidRPr="004F6277">
        <w:rPr>
          <w:color w:val="auto"/>
        </w:rPr>
        <w:t xml:space="preserve">Figure </w:t>
      </w:r>
      <w:proofErr w:type="gramEnd"/>
      <w:r w:rsidR="00F76418" w:rsidRPr="004F6277">
        <w:rPr>
          <w:color w:val="auto"/>
        </w:rPr>
        <w:fldChar w:fldCharType="begin"/>
      </w:r>
      <w:r w:rsidR="00C71EE0" w:rsidRPr="004F6277">
        <w:rPr>
          <w:color w:val="auto"/>
        </w:rPr>
        <w:instrText xml:space="preserve"> SEQ Figure \* ARABIC </w:instrText>
      </w:r>
      <w:r w:rsidR="00F76418" w:rsidRPr="004F6277">
        <w:rPr>
          <w:color w:val="auto"/>
        </w:rPr>
        <w:fldChar w:fldCharType="separate"/>
      </w:r>
      <w:r w:rsidR="00B30806">
        <w:rPr>
          <w:noProof/>
          <w:color w:val="auto"/>
        </w:rPr>
        <w:t>5</w:t>
      </w:r>
      <w:r w:rsidR="00F76418" w:rsidRPr="004F6277">
        <w:rPr>
          <w:noProof/>
          <w:color w:val="auto"/>
        </w:rPr>
        <w:fldChar w:fldCharType="end"/>
      </w:r>
      <w:proofErr w:type="gramStart"/>
      <w:r w:rsidR="001A1C5C">
        <w:rPr>
          <w:noProof/>
          <w:color w:val="auto"/>
        </w:rPr>
        <w:t>.</w:t>
      </w:r>
      <w:proofErr w:type="gramEnd"/>
      <w:r w:rsidRPr="004F6277">
        <w:rPr>
          <w:color w:val="auto"/>
        </w:rPr>
        <w:t xml:space="preserve"> </w:t>
      </w:r>
      <w:r w:rsidR="003274D3">
        <w:rPr>
          <w:color w:val="auto"/>
        </w:rPr>
        <w:t>The F-actin cytoskeleton imaged via super-resolution microscopy</w:t>
      </w:r>
      <w:r w:rsidR="004F6277" w:rsidRPr="004F6277">
        <w:rPr>
          <w:color w:val="auto"/>
        </w:rPr>
        <w:t xml:space="preserve"> </w:t>
      </w:r>
      <w:r w:rsidR="00F76418" w:rsidRPr="004F6277">
        <w:rPr>
          <w:color w:val="auto"/>
        </w:rPr>
        <w:fldChar w:fldCharType="begin"/>
      </w:r>
      <w:r w:rsidR="00BE1264">
        <w:rPr>
          <w:color w:val="auto"/>
        </w:rPr>
        <w:instrText xml:space="preserve"> ADDIN EN.CITE &lt;EndNote&gt;&lt;Cite&gt;&lt;Author&gt;Xu&lt;/Author&gt;&lt;Year&gt;2012&lt;/Year&gt;&lt;RecNum&gt;18&lt;/RecNum&gt;&lt;IDText&gt;Dual-objective STORM reveals three-dimensional filament organization in the actin cytoskeleton&lt;/IDText&gt;&lt;DisplayText&gt;[19]&lt;/DisplayText&gt;&lt;record&gt;&lt;rec-number&gt;18&lt;/rec-number&gt;&lt;foreign-keys&gt;&lt;key app="EN" db-id="az5fvxrxv5rdx8ez2rl5d2vprzwaev5pvtrs"&gt;18&lt;/key&gt;&lt;/foreign-keys&gt;&lt;ref-type name="Journal Article"&gt;17&lt;/ref-type&gt;&lt;contributors&gt;&lt;authors&gt;&lt;author&gt;Xu, K.&lt;/author&gt;&lt;author&gt;Babcock, H. P.&lt;/author&gt;&lt;author&gt;Zhuang, X.&lt;/author&gt;&lt;/authors&gt;&lt;/contributors&gt;&lt;auth-address&gt;Howard Hughes Medical Institute, Department of Chemistry and Chemical Biology, Harvard University, Cambridge, Massachusetts, USA.&lt;/auth-address&gt;&lt;titles&gt;&lt;title&gt;Dual-objective STORM reveals three-dimensional filament organization in the actin cytoskeleton&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185-8&lt;/pages&gt;&lt;volume&gt;9&lt;/volume&gt;&lt;number&gt;2&lt;/number&gt;&lt;keywords&gt;&lt;keyword&gt;Actins/*chemistry&lt;/keyword&gt;&lt;keyword&gt;Cell Line&lt;/keyword&gt;&lt;keyword&gt;Cytoskeleton/*chemistry&lt;/keyword&gt;&lt;/keywords&gt;&lt;dates&gt;&lt;year&gt;2012&lt;/year&gt;&lt;pub-dates&gt;&lt;date&gt;Feb&lt;/date&gt;&lt;/pub-dates&gt;&lt;/dates&gt;&lt;isbn&gt;1548-7105 (Electronic)&amp;#xD;1548-7091 (Linking)&lt;/isbn&gt;&lt;accession-num&gt;22231642&lt;/accession-num&gt;&lt;urls&gt;&lt;related-urls&gt;&lt;url&gt;http://www.ncbi.nlm.nih.gov/pubmed/22231642&lt;/url&gt;&lt;/related-urls&gt;&lt;/urls&gt;&lt;custom2&gt;3304438&lt;/custom2&gt;&lt;electronic-resource-num&gt;10.1038/nmeth.1841&lt;/electronic-resource-num&gt;&lt;/record&gt;&lt;/Cite&gt;&lt;/EndNote&gt;</w:instrText>
      </w:r>
      <w:r w:rsidR="00F76418" w:rsidRPr="004F6277">
        <w:rPr>
          <w:color w:val="auto"/>
        </w:rPr>
        <w:fldChar w:fldCharType="separate"/>
      </w:r>
      <w:r w:rsidR="00BE1264">
        <w:rPr>
          <w:noProof/>
          <w:color w:val="auto"/>
        </w:rPr>
        <w:t>[</w:t>
      </w:r>
      <w:hyperlink w:anchor="_ENREF_19" w:tooltip="Xu, 2012 #18" w:history="1">
        <w:r w:rsidR="004D2651">
          <w:rPr>
            <w:noProof/>
            <w:color w:val="auto"/>
          </w:rPr>
          <w:t>19</w:t>
        </w:r>
      </w:hyperlink>
      <w:r w:rsidR="00BE1264">
        <w:rPr>
          <w:noProof/>
          <w:color w:val="auto"/>
        </w:rPr>
        <w:t>]</w:t>
      </w:r>
      <w:r w:rsidR="00F76418" w:rsidRPr="004F6277">
        <w:rPr>
          <w:color w:val="auto"/>
        </w:rPr>
        <w:fldChar w:fldCharType="end"/>
      </w:r>
      <w:r w:rsidR="004F6277" w:rsidRPr="004F6277">
        <w:rPr>
          <w:color w:val="auto"/>
        </w:rPr>
        <w:t>.</w:t>
      </w:r>
    </w:p>
    <w:p w:rsidR="00E8106D" w:rsidRPr="00EB2EAF" w:rsidRDefault="00C0084E" w:rsidP="007E345A">
      <w:pPr>
        <w:spacing w:after="0" w:line="360" w:lineRule="auto"/>
        <w:jc w:val="both"/>
      </w:pPr>
      <w:r w:rsidRPr="004F6277">
        <w:lastRenderedPageBreak/>
        <w:t xml:space="preserve">Several numerical models have explored the very dynamic nature of the actin cytoskeleton and its relationship with FA formation. </w:t>
      </w:r>
      <w:proofErr w:type="spellStart"/>
      <w:r w:rsidR="00E8106D" w:rsidRPr="004F6277">
        <w:t>Loosli</w:t>
      </w:r>
      <w:proofErr w:type="spellEnd"/>
      <w:r w:rsidR="00E8106D" w:rsidRPr="004F6277">
        <w:t xml:space="preserve"> et al. </w:t>
      </w:r>
      <w:r w:rsidR="00F76418" w:rsidRPr="004F6277">
        <w:fldChar w:fldCharType="begin">
          <w:fldData xml:space="preserve">PEVuZE5vdGU+PENpdGU+PEF1dGhvcj5Mb29zbGk8L0F1dGhvcj48WWVhcj4yMDEwPC9ZZWFyPjxS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</w:fldData>
        </w:fldChar>
      </w:r>
      <w:r w:rsidR="00244AB7">
        <w:instrText xml:space="preserve"> ADDIN EN.CITE </w:instrText>
      </w:r>
      <w:r w:rsidR="00F76418">
        <w:fldChar w:fldCharType="begin">
          <w:fldData xml:space="preserve">PEVuZE5vdGU+PENpdGU+PEF1dGhvcj5Mb29zbGk8L0F1dGhvcj48WWVhcj4yMDEwPC9ZZWFyPjxS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</w:fldData>
        </w:fldChar>
      </w:r>
      <w:r w:rsidR="00244AB7">
        <w:instrText xml:space="preserve"> ADDIN EN.CITE.DATA </w:instrText>
      </w:r>
      <w:r w:rsidR="00F76418">
        <w:fldChar w:fldCharType="end"/>
      </w:r>
      <w:r w:rsidR="00F76418" w:rsidRPr="004F6277">
        <w:fldChar w:fldCharType="separate"/>
      </w:r>
      <w:r w:rsidR="00244AB7">
        <w:rPr>
          <w:noProof/>
        </w:rPr>
        <w:t>[</w:t>
      </w:r>
      <w:hyperlink w:anchor="_ENREF_50" w:tooltip="Loosli, 2010 #45" w:history="1">
        <w:r w:rsidR="004D2651">
          <w:rPr>
            <w:noProof/>
          </w:rPr>
          <w:t>50</w:t>
        </w:r>
      </w:hyperlink>
      <w:r w:rsidR="00244AB7">
        <w:rPr>
          <w:noProof/>
        </w:rPr>
        <w:t xml:space="preserve">, </w:t>
      </w:r>
      <w:hyperlink w:anchor="_ENREF_51" w:tooltip="Loosli, 2012 #46" w:history="1">
        <w:r w:rsidR="004D2651">
          <w:rPr>
            <w:noProof/>
          </w:rPr>
          <w:t>51</w:t>
        </w:r>
      </w:hyperlink>
      <w:r w:rsidR="00244AB7">
        <w:rPr>
          <w:noProof/>
        </w:rPr>
        <w:t>]</w:t>
      </w:r>
      <w:r w:rsidR="00F76418" w:rsidRPr="004F6277">
        <w:fldChar w:fldCharType="end"/>
      </w:r>
      <w:r w:rsidR="00E8106D" w:rsidRPr="004F6277">
        <w:t xml:space="preserve">proposed a model connecting the growth of actin filaments and focal adhesion stabilization: the "length threshold maturation". This model is based on the observation of tangential and centripetal forces at the boundary between </w:t>
      </w:r>
      <w:proofErr w:type="spellStart"/>
      <w:r w:rsidR="00E8106D" w:rsidRPr="004F6277">
        <w:t>lamellum</w:t>
      </w:r>
      <w:proofErr w:type="spellEnd"/>
      <w:r w:rsidR="00E8106D" w:rsidRPr="004F6277">
        <w:t xml:space="preserve"> and </w:t>
      </w:r>
      <w:proofErr w:type="spellStart"/>
      <w:r w:rsidR="00E8106D" w:rsidRPr="004F6277">
        <w:t>lapellipodium</w:t>
      </w:r>
      <w:proofErr w:type="spellEnd"/>
      <w:r w:rsidR="00E8106D" w:rsidRPr="004F6277">
        <w:t>. The actin bundle</w:t>
      </w:r>
      <w:r w:rsidR="005D24EB" w:rsidRPr="004F6277">
        <w:t>s</w:t>
      </w:r>
      <w:r w:rsidR="00E8106D" w:rsidRPr="004F6277">
        <w:t xml:space="preserve"> that form when adhesions are initiated grow perpendicular to the direction of the centripetal force applied. When a threshold in the actin bundle length is reached, adhesion</w:t>
      </w:r>
      <w:r w:rsidR="005D24EB" w:rsidRPr="004F6277">
        <w:t>s</w:t>
      </w:r>
      <w:r w:rsidR="00E8106D" w:rsidRPr="004F6277">
        <w:t xml:space="preserve"> mature in</w:t>
      </w:r>
      <w:r w:rsidR="005D24EB" w:rsidRPr="004F6277">
        <w:t>to</w:t>
      </w:r>
      <w:r w:rsidR="00E8106D" w:rsidRPr="004F6277">
        <w:t xml:space="preserve"> stable FA</w:t>
      </w:r>
      <w:r w:rsidR="005D24EB" w:rsidRPr="004F6277">
        <w:t>s</w:t>
      </w:r>
      <w:r w:rsidR="00E8106D" w:rsidRPr="004F6277">
        <w:t xml:space="preserve"> and the forces are redirected tangentially, parallel to the lamellum-lamellipodium interface. By using </w:t>
      </w:r>
      <w:proofErr w:type="spellStart"/>
      <w:r w:rsidR="00E8106D" w:rsidRPr="004F6277">
        <w:t>micropatterns</w:t>
      </w:r>
      <w:proofErr w:type="spellEnd"/>
      <w:r w:rsidR="00E8106D" w:rsidRPr="004F6277">
        <w:t xml:space="preserve"> with different length of non-adhesive area, it was possible to determine an actin length threshold for different type of cells. Increasing the spacing on </w:t>
      </w:r>
      <w:r w:rsidR="004F6277" w:rsidRPr="004F6277">
        <w:t>non-adhesive</w:t>
      </w:r>
      <w:r w:rsidR="00E8106D" w:rsidRPr="004F6277">
        <w:t xml:space="preserve"> spacing from 2 to 6 µm leads to the formation of thick actin bundle</w:t>
      </w:r>
      <w:r w:rsidR="005D24EB" w:rsidRPr="004F6277">
        <w:t>s</w:t>
      </w:r>
      <w:r w:rsidR="00E8106D" w:rsidRPr="004F6277">
        <w:t xml:space="preserve"> between two separate adhesions and to </w:t>
      </w:r>
      <w:r w:rsidR="005D24EB" w:rsidRPr="004F6277">
        <w:t xml:space="preserve">their </w:t>
      </w:r>
      <w:r w:rsidR="00E8106D" w:rsidRPr="004F6277">
        <w:t>stabilization and maturation</w:t>
      </w:r>
      <w:r w:rsidR="005D24EB" w:rsidRPr="004F6277">
        <w:t xml:space="preserve"> </w:t>
      </w:r>
      <w:r w:rsidR="00F76418" w:rsidRPr="004F6277">
        <w:fldChar w:fldCharType="begin">
          <w:fldData xml:space="preserve">PEVuZE5vdGU+PENpdGU+PEF1dGhvcj5Mb29zbGk8L0F1dGhvcj48WWVhcj4yMDEzPC9ZZWFyPjxS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</w:fldData>
        </w:fldChar>
      </w:r>
      <w:r w:rsidR="00244AB7">
        <w:instrText xml:space="preserve"> ADDIN EN.CITE </w:instrText>
      </w:r>
      <w:r w:rsidR="00F76418">
        <w:fldChar w:fldCharType="begin">
          <w:fldData xml:space="preserve">PEVuZE5vdGU+PENpdGU+PEF1dGhvcj5Mb29zbGk8L0F1dGhvcj48WWVhcj4yMDEzPC9ZZWFyPjxS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</w:fldData>
        </w:fldChar>
      </w:r>
      <w:r w:rsidR="00244AB7">
        <w:instrText xml:space="preserve"> ADDIN EN.CITE.DATA </w:instrText>
      </w:r>
      <w:r w:rsidR="00F76418">
        <w:fldChar w:fldCharType="end"/>
      </w:r>
      <w:r w:rsidR="00F76418" w:rsidRPr="004F6277">
        <w:fldChar w:fldCharType="separate"/>
      </w:r>
      <w:r w:rsidR="00244AB7">
        <w:rPr>
          <w:noProof/>
        </w:rPr>
        <w:t>[</w:t>
      </w:r>
      <w:hyperlink w:anchor="_ENREF_52" w:tooltip="Loosli, 2013 #47" w:history="1">
        <w:r w:rsidR="004D2651">
          <w:rPr>
            <w:noProof/>
          </w:rPr>
          <w:t>52</w:t>
        </w:r>
      </w:hyperlink>
      <w:r w:rsidR="00244AB7">
        <w:rPr>
          <w:noProof/>
        </w:rPr>
        <w:t>]</w:t>
      </w:r>
      <w:r w:rsidR="00F76418" w:rsidRPr="004F6277">
        <w:fldChar w:fldCharType="end"/>
      </w:r>
      <w:r w:rsidR="00E8106D" w:rsidRPr="004F6277">
        <w:t xml:space="preserve">. </w:t>
      </w:r>
      <w:r w:rsidR="00E8106D" w:rsidRPr="00775615">
        <w:t>A computational</w:t>
      </w:r>
      <w:r w:rsidR="00E8106D" w:rsidRPr="00EB2EAF">
        <w:t xml:space="preserve"> model based on mechanical stre</w:t>
      </w:r>
      <w:r w:rsidR="00E8106D">
        <w:t>ss applied to the actin network</w:t>
      </w:r>
      <w:r w:rsidR="00E8106D" w:rsidRPr="00EB2EAF">
        <w:t xml:space="preserve"> reproduce</w:t>
      </w:r>
      <w:r w:rsidR="00E8106D">
        <w:t>s</w:t>
      </w:r>
      <w:r w:rsidR="00E8106D" w:rsidRPr="00EB2EAF">
        <w:t xml:space="preserve"> the behaviour of the dynamics of lamellipodia protrusion</w:t>
      </w:r>
      <w:r w:rsidR="005D24EB">
        <w:t xml:space="preserve"> </w:t>
      </w:r>
      <w:r w:rsidR="00F76418">
        <w:fldChar w:fldCharType="begin"/>
      </w:r>
      <w:r w:rsidR="00244AB7">
        <w:instrText xml:space="preserve"> ADDIN EN.CITE &lt;EndNote&gt;&lt;Cite&gt;&lt;Author&gt;Cardamone&lt;/Author&gt;&lt;Year&gt;2011&lt;/Year&gt;&lt;RecNum&gt;48&lt;/RecNum&gt;&lt;IDText&gt;Cytoskeletal actin networks in motile cells are critically self-organized systems synchronized by mechanical interactions&lt;/IDText&gt;&lt;DisplayText&gt;[53]&lt;/DisplayText&gt;&lt;record&gt;&lt;rec-number&gt;48&lt;/rec-number&gt;&lt;foreign-keys&gt;&lt;key app="EN" db-id="az5fvxrxv5rdx8ez2rl5d2vprzwaev5pvtrs"&gt;48&lt;/key&gt;&lt;/foreign-keys&gt;&lt;ref-type name="Journal Article"&gt;17&lt;/ref-type&gt;&lt;contributors&gt;&lt;authors&gt;&lt;author&gt;Cardamone, L.&lt;/author&gt;&lt;author&gt;Laio, A.&lt;/author&gt;&lt;author&gt;Torre, V.&lt;/author&gt;&lt;author&gt;Shahapure, R.&lt;/author&gt;&lt;author&gt;DeSimone, A.&lt;/author&gt;&lt;/authors&gt;&lt;/contributors&gt;&lt;auth-address&gt;Laio, A&amp;#xD;SISSA, Via Bonomea 265, I-34136 Trieste, Italy&amp;#xD;SISSA, Via Bonomea 265, I-34136 Trieste, Italy&amp;#xD;Sissa, I-34136 Trieste, Italy&lt;/auth-address&gt;&lt;titles&gt;&lt;title&gt;Cytoskeletal actin networks in motile cells are critically self-organized systems synchronized by mechanical interactions&lt;/title&gt;&lt;secondary-title&gt;Proceedings of the National Academy of Sciences of the United States of America&lt;/secondary-title&gt;&lt;alt-title&gt;P Natl Acad Sci USA&lt;/alt-title&gt;&lt;/titles&gt;&lt;periodical&gt;&lt;full-title&gt;Proc Natl Acad Sci U S A&lt;/full-title&gt;&lt;abbr-1&gt;Proceedings of the National Academy of Sciences of the United States of America&lt;/abbr-1&gt;&lt;/periodical&gt;&lt;pages&gt;13978-13983&lt;/pages&gt;&lt;volume&gt;108&lt;/volume&gt;&lt;number&gt;34&lt;/number&gt;&lt;keywords&gt;&lt;keyword&gt;thermal fluctuations&lt;/keyword&gt;&lt;keyword&gt;force generation&lt;/keyword&gt;&lt;keyword&gt;filaments&lt;/keyword&gt;&lt;keyword&gt;polymerization&lt;/keyword&gt;&lt;keyword&gt;lamellipodia&lt;/keyword&gt;&lt;keyword&gt;dynamics&lt;/keyword&gt;&lt;keyword&gt;driven&lt;/keyword&gt;&lt;keyword&gt;growth&lt;/keyword&gt;&lt;keyword&gt;micromanipulation&lt;/keyword&gt;&lt;keyword&gt;orientation&lt;/keyword&gt;&lt;/keywords&gt;&lt;dates&gt;&lt;year&gt;2011&lt;/year&gt;&lt;pub-dates&gt;&lt;date&gt;Aug 23&lt;/date&gt;&lt;/pub-dates&gt;&lt;/dates&gt;&lt;isbn&gt;0027-8424&lt;/isbn&gt;&lt;accession-num&gt;WOS:000294163500029&lt;/accession-num&gt;&lt;urls&gt;&lt;related-urls&gt;&lt;url&gt;&amp;lt;Go to ISI&amp;gt;://WOS:000294163500029&lt;/url&gt;&lt;/related-urls&gt;&lt;/urls&gt;&lt;electronic-resource-num&gt;DOI 10.1073/pnas.1100549108&lt;/electronic-resource-num&gt;&lt;language&gt;English&lt;/language&gt;&lt;/record&gt;&lt;/Cite&gt;&lt;/EndNote&gt;</w:instrText>
      </w:r>
      <w:r w:rsidR="00F76418">
        <w:fldChar w:fldCharType="separate"/>
      </w:r>
      <w:r w:rsidR="00244AB7">
        <w:rPr>
          <w:noProof/>
        </w:rPr>
        <w:t>[</w:t>
      </w:r>
      <w:hyperlink w:anchor="_ENREF_53" w:tooltip="Cardamone, 2011 #48" w:history="1">
        <w:r w:rsidR="004D2651">
          <w:rPr>
            <w:noProof/>
          </w:rPr>
          <w:t>53</w:t>
        </w:r>
      </w:hyperlink>
      <w:r w:rsidR="00244AB7">
        <w:rPr>
          <w:noProof/>
        </w:rPr>
        <w:t>]</w:t>
      </w:r>
      <w:r w:rsidR="00F76418">
        <w:fldChar w:fldCharType="end"/>
      </w:r>
      <w:r w:rsidR="00E8106D" w:rsidRPr="00EB2EAF">
        <w:t xml:space="preserve">. </w:t>
      </w:r>
      <w:r w:rsidR="00E8106D">
        <w:t>In particular, the</w:t>
      </w:r>
      <w:r w:rsidR="00E8106D" w:rsidRPr="00EB2EAF">
        <w:t xml:space="preserve"> growth velocity </w:t>
      </w:r>
      <w:r w:rsidR="00E8106D">
        <w:t xml:space="preserve">of actin network </w:t>
      </w:r>
      <w:r>
        <w:t>was</w:t>
      </w:r>
      <w:r w:rsidRPr="00EB2EAF">
        <w:t xml:space="preserve"> </w:t>
      </w:r>
      <w:r w:rsidR="00E8106D" w:rsidRPr="00EB2EAF">
        <w:t xml:space="preserve">not </w:t>
      </w:r>
      <w:r>
        <w:t xml:space="preserve">found to </w:t>
      </w:r>
      <w:r w:rsidR="00E8106D" w:rsidRPr="00EB2EAF">
        <w:t xml:space="preserve">depend </w:t>
      </w:r>
      <w:r w:rsidR="00E8106D">
        <w:t>on</w:t>
      </w:r>
      <w:r w:rsidR="00E8106D" w:rsidRPr="00EB2EAF">
        <w:t xml:space="preserve"> the external force </w:t>
      </w:r>
      <w:r w:rsidR="00E8106D">
        <w:t xml:space="preserve">applied, </w:t>
      </w:r>
      <w:r w:rsidR="00E8106D" w:rsidRPr="00EB2EAF">
        <w:t>up to a "stalling" value</w:t>
      </w:r>
      <w:r w:rsidR="00E8106D">
        <w:t>, in agreement with experimental data</w:t>
      </w:r>
      <w:r>
        <w:t xml:space="preserve"> </w:t>
      </w:r>
      <w:r w:rsidR="00F76418">
        <w:fldChar w:fldCharType="begin">
          <w:fldData xml:space="preserve">PEVuZE5vdGU+PENpdGU+PEF1dGhvcj5TaGFoYXB1cmU8L0F1dGhvcj48WWVhcj4yMDEwPC9ZZWFy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==
</w:fldData>
        </w:fldChar>
      </w:r>
      <w:r w:rsidR="00244AB7">
        <w:instrText xml:space="preserve"> ADDIN EN.CITE </w:instrText>
      </w:r>
      <w:r w:rsidR="00F76418">
        <w:fldChar w:fldCharType="begin">
          <w:fldData xml:space="preserve">PEVuZE5vdGU+PENpdGU+PEF1dGhvcj5TaGFoYXB1cmU8L0F1dGhvcj48WWVhcj4yMDEwPC9ZZWFy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==
</w:fldData>
        </w:fldChar>
      </w:r>
      <w:r w:rsidR="00244AB7">
        <w:instrText xml:space="preserve"> ADDIN EN.CITE.DATA </w:instrText>
      </w:r>
      <w:r w:rsidR="00F76418">
        <w:fldChar w:fldCharType="end"/>
      </w:r>
      <w:r w:rsidR="00F76418">
        <w:fldChar w:fldCharType="separate"/>
      </w:r>
      <w:r w:rsidR="00244AB7">
        <w:rPr>
          <w:noProof/>
        </w:rPr>
        <w:t>[</w:t>
      </w:r>
      <w:hyperlink w:anchor="_ENREF_54" w:tooltip="Shahapure, 2010 #49" w:history="1">
        <w:r w:rsidR="004D2651">
          <w:rPr>
            <w:noProof/>
          </w:rPr>
          <w:t>54-56</w:t>
        </w:r>
      </w:hyperlink>
      <w:r w:rsidR="00244AB7">
        <w:rPr>
          <w:noProof/>
        </w:rPr>
        <w:t>]</w:t>
      </w:r>
      <w:r w:rsidR="00F76418">
        <w:fldChar w:fldCharType="end"/>
      </w:r>
      <w:r w:rsidR="00E8106D">
        <w:t>.</w:t>
      </w:r>
      <w:r w:rsidR="00E8106D" w:rsidRPr="00EB2EAF">
        <w:t xml:space="preserve"> </w:t>
      </w:r>
      <w:r w:rsidR="00E8106D">
        <w:t>In addition, the model predicted that r</w:t>
      </w:r>
      <w:r w:rsidR="00E8106D" w:rsidRPr="00EB2EAF">
        <w:t xml:space="preserve">eorientation of the filaments </w:t>
      </w:r>
      <w:r w:rsidR="00E8106D">
        <w:t>depends on the force exerted,</w:t>
      </w:r>
      <w:r w:rsidR="00E8106D" w:rsidRPr="00EB2EAF">
        <w:t xml:space="preserve"> </w:t>
      </w:r>
      <w:r w:rsidR="00E8106D">
        <w:t xml:space="preserve">within a range of </w:t>
      </w:r>
      <w:r w:rsidR="00E8106D" w:rsidRPr="00EB2EAF">
        <w:t>10</w:t>
      </w:r>
      <w:r w:rsidR="00E8106D" w:rsidRPr="00EB2EAF">
        <w:rPr>
          <w:vertAlign w:val="superscript"/>
        </w:rPr>
        <w:t>−2</w:t>
      </w:r>
      <w:r w:rsidR="00E8106D">
        <w:t xml:space="preserve"> and </w:t>
      </w:r>
      <w:r w:rsidR="00E8106D" w:rsidRPr="00EB2EAF">
        <w:t>10</w:t>
      </w:r>
      <w:r w:rsidR="00E8106D" w:rsidRPr="00EB2EAF">
        <w:rPr>
          <w:vertAlign w:val="superscript"/>
        </w:rPr>
        <w:t>−1</w:t>
      </w:r>
      <w:r w:rsidR="00E8106D" w:rsidRPr="00EB2EAF">
        <w:t xml:space="preserve"> </w:t>
      </w:r>
      <w:proofErr w:type="spellStart"/>
      <w:r w:rsidR="00E8106D" w:rsidRPr="00EB2EAF">
        <w:t>pN∕nm</w:t>
      </w:r>
      <w:proofErr w:type="spellEnd"/>
      <w:r w:rsidR="00E8106D" w:rsidRPr="00EB2EAF">
        <w:t xml:space="preserve">. </w:t>
      </w:r>
    </w:p>
    <w:p w:rsidR="00E8106D" w:rsidRPr="00EB2EAF" w:rsidRDefault="00E8106D" w:rsidP="007E345A">
      <w:pPr>
        <w:spacing w:after="0" w:line="360" w:lineRule="auto"/>
        <w:jc w:val="both"/>
      </w:pPr>
      <w:r>
        <w:t>A number of proteins, such as formin, profilin, α-actinin, fascin and filamin, crosslink actin filaments, with associated effects on actin dynamics, controlling the rates of polymerization and depolymerisation, but also the structure and dimension of the networks of fibres formed.</w:t>
      </w:r>
    </w:p>
    <w:p w:rsidR="00E8106D" w:rsidRPr="00EB2EAF" w:rsidRDefault="00E8106D" w:rsidP="007E345A">
      <w:pPr>
        <w:spacing w:after="0" w:line="360" w:lineRule="auto"/>
        <w:jc w:val="both"/>
      </w:pPr>
      <w:r w:rsidRPr="00EB2EAF">
        <w:t xml:space="preserve">Actin dynamics is controlled by continuous actin polymerization </w:t>
      </w:r>
      <w:r>
        <w:t xml:space="preserve">regulated by a number of molecules such as </w:t>
      </w:r>
      <w:proofErr w:type="spellStart"/>
      <w:r w:rsidRPr="00EB2EAF">
        <w:t>formin</w:t>
      </w:r>
      <w:r>
        <w:t>s</w:t>
      </w:r>
      <w:proofErr w:type="spellEnd"/>
      <w:r>
        <w:t>,</w:t>
      </w:r>
      <w:r w:rsidRPr="00EB2EAF">
        <w:t xml:space="preserve"> profilin </w:t>
      </w:r>
      <w:r>
        <w:t>or the Arp2/3 complex</w:t>
      </w:r>
      <w:r w:rsidR="00A210F2">
        <w:t xml:space="preserve"> </w:t>
      </w:r>
      <w:r w:rsidR="00F76418">
        <w:fldChar w:fldCharType="begin">
          <w:fldData xml:space="preserve">PEVuZE5vdGU+PENpdGU+PEF1dGhvcj5Qb2xsYXJkPC9BdXRob3I+PFllYXI+MjAwMDwvWWVhcj48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</w:fldData>
        </w:fldChar>
      </w:r>
      <w:r w:rsidR="00244AB7">
        <w:instrText xml:space="preserve"> ADDIN EN.CITE </w:instrText>
      </w:r>
      <w:r w:rsidR="00F76418">
        <w:fldChar w:fldCharType="begin">
          <w:fldData xml:space="preserve">PEVuZE5vdGU+PENpdGU+PEF1dGhvcj5Qb2xsYXJkPC9BdXRob3I+PFllYXI+MjAwMDwvWWVhcj48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</w:fldData>
        </w:fldChar>
      </w:r>
      <w:r w:rsidR="00244AB7">
        <w:instrText xml:space="preserve"> ADDIN EN.CITE.DATA </w:instrText>
      </w:r>
      <w:r w:rsidR="00F76418">
        <w:fldChar w:fldCharType="end"/>
      </w:r>
      <w:r w:rsidR="00F76418">
        <w:fldChar w:fldCharType="separate"/>
      </w:r>
      <w:r w:rsidR="00244AB7">
        <w:rPr>
          <w:noProof/>
        </w:rPr>
        <w:t>[</w:t>
      </w:r>
      <w:hyperlink w:anchor="_ENREF_57" w:tooltip="Pollard, 2000 #52" w:history="1">
        <w:r w:rsidR="004D2651">
          <w:rPr>
            <w:noProof/>
          </w:rPr>
          <w:t>57</w:t>
        </w:r>
      </w:hyperlink>
      <w:r w:rsidR="00244AB7">
        <w:rPr>
          <w:noProof/>
        </w:rPr>
        <w:t>]</w:t>
      </w:r>
      <w:r w:rsidR="00F76418">
        <w:fldChar w:fldCharType="end"/>
      </w:r>
      <w:r>
        <w:t>.</w:t>
      </w:r>
      <w:r w:rsidRPr="00EB2EAF">
        <w:t xml:space="preserve"> </w:t>
      </w:r>
      <w:r>
        <w:t>Other proteins such as c</w:t>
      </w:r>
      <w:r w:rsidRPr="00EB2EAF">
        <w:t>ofilin increase the bending behaviour of actin filaments which in turns help</w:t>
      </w:r>
      <w:r>
        <w:t>s</w:t>
      </w:r>
      <w:r w:rsidRPr="00EB2EAF">
        <w:t xml:space="preserve"> </w:t>
      </w:r>
      <w:r>
        <w:t>its disassembly</w:t>
      </w:r>
      <w:r w:rsidR="00A210F2">
        <w:t xml:space="preserve"> </w:t>
      </w:r>
      <w:r w:rsidR="00F76418">
        <w:fldChar w:fldCharType="begin">
          <w:fldData xml:space="preserve">PEVuZE5vdGU+PENpdGU+PEF1dGhvcj5NY0N1bGxvdWdoPC9BdXRob3I+PFllYXI+MjAwODwvWWVh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</w:fldData>
        </w:fldChar>
      </w:r>
      <w:r w:rsidR="00244AB7">
        <w:instrText xml:space="preserve"> ADDIN EN.CITE </w:instrText>
      </w:r>
      <w:r w:rsidR="00F76418">
        <w:fldChar w:fldCharType="begin">
          <w:fldData xml:space="preserve">PEVuZE5vdGU+PENpdGU+PEF1dGhvcj5NY0N1bGxvdWdoPC9BdXRob3I+PFllYXI+MjAwODwvWWVh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</w:fldData>
        </w:fldChar>
      </w:r>
      <w:r w:rsidR="00244AB7">
        <w:instrText xml:space="preserve"> ADDIN EN.CITE.DATA </w:instrText>
      </w:r>
      <w:r w:rsidR="00F76418">
        <w:fldChar w:fldCharType="end"/>
      </w:r>
      <w:r w:rsidR="00F76418">
        <w:fldChar w:fldCharType="separate"/>
      </w:r>
      <w:r w:rsidR="00244AB7">
        <w:rPr>
          <w:noProof/>
        </w:rPr>
        <w:t>[</w:t>
      </w:r>
      <w:hyperlink w:anchor="_ENREF_58" w:tooltip="McCullough, 2008 #53" w:history="1">
        <w:r w:rsidR="004D2651">
          <w:rPr>
            <w:noProof/>
          </w:rPr>
          <w:t>58</w:t>
        </w:r>
      </w:hyperlink>
      <w:r w:rsidR="00244AB7">
        <w:rPr>
          <w:noProof/>
        </w:rPr>
        <w:t xml:space="preserve">, </w:t>
      </w:r>
      <w:hyperlink w:anchor="_ENREF_59" w:tooltip="Michelot, 2007 #54" w:history="1">
        <w:r w:rsidR="004D2651">
          <w:rPr>
            <w:noProof/>
          </w:rPr>
          <w:t>59</w:t>
        </w:r>
      </w:hyperlink>
      <w:r w:rsidR="00244AB7">
        <w:rPr>
          <w:noProof/>
        </w:rPr>
        <w:t>]</w:t>
      </w:r>
      <w:r w:rsidR="00F76418">
        <w:fldChar w:fldCharType="end"/>
      </w:r>
      <w:r w:rsidRPr="00EB2EAF">
        <w:t>. Furthermore the severing take</w:t>
      </w:r>
      <w:r>
        <w:t>s</w:t>
      </w:r>
      <w:r w:rsidRPr="00EB2EAF">
        <w:t xml:space="preserve"> place at the boundaries of cofilin-decorated filament segments and depends on cofilin binding densities</w:t>
      </w:r>
      <w:r w:rsidR="00A210F2">
        <w:t xml:space="preserve"> </w:t>
      </w:r>
      <w:r w:rsidR="00F76418">
        <w:fldChar w:fldCharType="begin"/>
      </w:r>
      <w:r w:rsidR="00244AB7">
        <w:instrText xml:space="preserve"> ADDIN EN.CITE &lt;EndNote&gt;&lt;Cite&gt;&lt;Author&gt;Suarez C.&lt;/Author&gt;&lt;Year&gt;2011&lt;/Year&gt;&lt;RecNum&gt;55&lt;/RecNum&gt;&lt;IDText&gt;Cofilin Tunes the Nucleotide State of Actin Filaments and Severs at Bare and Decorated Segment Boundaries&lt;/IDText&gt;&lt;DisplayText&gt;[60]&lt;/DisplayText&gt;&lt;record&gt;&lt;rec-number&gt;55&lt;/rec-number&gt;&lt;foreign-keys&gt;&lt;key app="EN" db-id="az5fvxrxv5rdx8ez2rl5d2vprzwaev5pvtrs"&gt;55&lt;/key&gt;&lt;/foreign-keys&gt;&lt;ref-type name="Journal Article"&gt;17&lt;/ref-type&gt;&lt;contributors&gt;&lt;authors&gt;&lt;author&gt;Suarez C.,&lt;/author&gt;&lt;author&gt;Roland, &lt;/author&gt;&lt;author&gt;Rajaa Boujemaa-Paterski,&lt;/author&gt;&lt;author&gt; Hyeran Kang, &lt;/author&gt;&lt;author&gt;Brannon R. McCullough,&lt;/author&gt;&lt;author&gt; Anne-Cécile Reymann,&lt;/author&gt;&lt;author&gt;Christophe Guérin,&lt;/author&gt;&lt;author&gt; Jean-Louis Martiel, &lt;/author&gt;&lt;author&gt;Enrique M. De La Cruz, &lt;/author&gt;&lt;author&gt;and Laurent Blanchoin&lt;/author&gt;&lt;/authors&gt;&lt;/contributors&gt;&lt;titles&gt;&lt;title&gt;Cofilin Tunes the Nucleotide State of Actin Filaments and Severs at Bare and Decorated Segment Boundaries&lt;/title&gt;&lt;secondary-title&gt;Current Bilogy&lt;/secondary-title&gt;&lt;/titles&gt;&lt;periodical&gt;&lt;full-title&gt;Current Bilogy&lt;/full-title&gt;&lt;/periodical&gt;&lt;pages&gt;862–868&lt;/pages&gt;&lt;volume&gt;21&lt;/volume&gt;&lt;number&gt;10&lt;/number&gt;&lt;dates&gt;&lt;year&gt;2011&lt;/year&gt;&lt;/dates&gt;&lt;urls&gt;&lt;/urls&gt;&lt;/record&gt;&lt;/Cite&gt;&lt;/EndNote&gt;</w:instrText>
      </w:r>
      <w:r w:rsidR="00F76418">
        <w:fldChar w:fldCharType="separate"/>
      </w:r>
      <w:r w:rsidR="00244AB7">
        <w:rPr>
          <w:noProof/>
        </w:rPr>
        <w:t>[</w:t>
      </w:r>
      <w:hyperlink w:anchor="_ENREF_60" w:tooltip="Suarez C., 2011 #55" w:history="1">
        <w:r w:rsidR="004D2651">
          <w:rPr>
            <w:noProof/>
          </w:rPr>
          <w:t>60</w:t>
        </w:r>
      </w:hyperlink>
      <w:r w:rsidR="00244AB7">
        <w:rPr>
          <w:noProof/>
        </w:rPr>
        <w:t>]</w:t>
      </w:r>
      <w:r w:rsidR="00F76418">
        <w:fldChar w:fldCharType="end"/>
      </w:r>
      <w:r w:rsidRPr="00EB2EAF">
        <w:t xml:space="preserve">. </w:t>
      </w:r>
    </w:p>
    <w:p w:rsidR="00E8106D" w:rsidRPr="00EB2EAF" w:rsidRDefault="00E8106D" w:rsidP="007E345A">
      <w:pPr>
        <w:spacing w:after="0" w:line="360" w:lineRule="auto"/>
        <w:jc w:val="both"/>
      </w:pPr>
      <w:r w:rsidRPr="00EB2EAF">
        <w:t xml:space="preserve">Proteins </w:t>
      </w:r>
      <w:r>
        <w:t xml:space="preserve">belonging to </w:t>
      </w:r>
      <w:r w:rsidRPr="00EB2EAF">
        <w:t xml:space="preserve">the formin family </w:t>
      </w:r>
      <w:r>
        <w:t>control actin dynamics (nucleation and</w:t>
      </w:r>
      <w:r w:rsidRPr="00EB2EAF">
        <w:t xml:space="preserve"> elongation</w:t>
      </w:r>
      <w:r>
        <w:t xml:space="preserve">) upon </w:t>
      </w:r>
      <w:r w:rsidRPr="00EB2EAF">
        <w:t>associat</w:t>
      </w:r>
      <w:r>
        <w:t>ion</w:t>
      </w:r>
      <w:r w:rsidRPr="00EB2EAF">
        <w:t xml:space="preserve"> with profilin. </w:t>
      </w:r>
      <w:r>
        <w:t xml:space="preserve">Hence when </w:t>
      </w:r>
      <w:r w:rsidRPr="00EB2EAF">
        <w:t xml:space="preserve">tension </w:t>
      </w:r>
      <w:r>
        <w:t>is</w:t>
      </w:r>
      <w:r w:rsidRPr="00EB2EAF">
        <w:t xml:space="preserve"> applied </w:t>
      </w:r>
      <w:r>
        <w:t>to anchored a</w:t>
      </w:r>
      <w:r w:rsidRPr="00EB2EAF">
        <w:t>ctin filaments</w:t>
      </w:r>
      <w:r>
        <w:t xml:space="preserve">, formin-controlled </w:t>
      </w:r>
      <w:r w:rsidRPr="00EB2EAF">
        <w:t xml:space="preserve">polymerization was slowed down </w:t>
      </w:r>
      <w:r>
        <w:t xml:space="preserve">in </w:t>
      </w:r>
      <w:r w:rsidRPr="00EB2EAF">
        <w:t>the absence of profilin, whil</w:t>
      </w:r>
      <w:r>
        <w:t>st</w:t>
      </w:r>
      <w:r w:rsidRPr="00EB2EAF">
        <w:t xml:space="preserve"> an opposite trend was </w:t>
      </w:r>
      <w:r>
        <w:t>observed</w:t>
      </w:r>
      <w:r w:rsidRPr="00EB2EAF">
        <w:t xml:space="preserve"> in</w:t>
      </w:r>
      <w:r>
        <w:t xml:space="preserve"> its</w:t>
      </w:r>
      <w:r w:rsidRPr="00EB2EAF">
        <w:t xml:space="preserve"> presence</w:t>
      </w:r>
      <w:r w:rsidR="00A210F2">
        <w:t xml:space="preserve"> </w:t>
      </w:r>
      <w:r w:rsidR="00F76418">
        <w:fldChar w:fldCharType="begin">
          <w:fldData xml:space="preserve">PEVuZE5vdGU+PENpdGU+PEF1dGhvcj5Db3VydGVtYW5jaGU8L0F1dGhvcj48WWVhcj4yMDEzPC9Z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5NzUyLTc8L3BhZ2VzPjx2b2x1bWU+MTEw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</w:fldData>
        </w:fldChar>
      </w:r>
      <w:r w:rsidR="00244AB7">
        <w:instrText xml:space="preserve"> ADDIN EN.CITE </w:instrText>
      </w:r>
      <w:r w:rsidR="00F76418">
        <w:fldChar w:fldCharType="begin">
          <w:fldData xml:space="preserve">PEVuZE5vdGU+PENpdGU+PEF1dGhvcj5Db3VydGVtYW5jaGU8L0F1dGhvcj48WWVhcj4yMDEzPC9Z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5NzUyLTc8L3BhZ2VzPjx2b2x1bWU+MTEw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</w:fldData>
        </w:fldChar>
      </w:r>
      <w:r w:rsidR="00244AB7">
        <w:instrText xml:space="preserve"> ADDIN EN.CITE.DATA </w:instrText>
      </w:r>
      <w:r w:rsidR="00F76418">
        <w:fldChar w:fldCharType="end"/>
      </w:r>
      <w:r w:rsidR="00F76418">
        <w:fldChar w:fldCharType="separate"/>
      </w:r>
      <w:r w:rsidR="00244AB7">
        <w:rPr>
          <w:noProof/>
        </w:rPr>
        <w:t>[</w:t>
      </w:r>
      <w:hyperlink w:anchor="_ENREF_61" w:tooltip="Courtemanche, 2013 #56" w:history="1">
        <w:r w:rsidR="004D2651">
          <w:rPr>
            <w:noProof/>
          </w:rPr>
          <w:t>61</w:t>
        </w:r>
      </w:hyperlink>
      <w:r w:rsidR="00244AB7">
        <w:rPr>
          <w:noProof/>
        </w:rPr>
        <w:t>]</w:t>
      </w:r>
      <w:r w:rsidR="00F76418">
        <w:fldChar w:fldCharType="end"/>
      </w:r>
      <w:r w:rsidRPr="00EB2EAF">
        <w:t xml:space="preserve">. Formin was also shown to enhance elasticity of the actin network, above </w:t>
      </w:r>
      <w:r>
        <w:t xml:space="preserve">a </w:t>
      </w:r>
      <w:r w:rsidRPr="00EB2EAF">
        <w:t>certain concentration threshold, similar</w:t>
      </w:r>
      <w:r>
        <w:t>ly</w:t>
      </w:r>
      <w:r w:rsidRPr="00EB2EAF">
        <w:t xml:space="preserve"> to the </w:t>
      </w:r>
      <w:r>
        <w:t xml:space="preserve">impact of the </w:t>
      </w:r>
      <w:r w:rsidRPr="00EB2EAF">
        <w:t xml:space="preserve">bundling protein fascin, but </w:t>
      </w:r>
      <w:r>
        <w:t>in contrast to</w:t>
      </w:r>
      <w:r w:rsidRPr="00EB2EAF">
        <w:t xml:space="preserve"> α-actinin and filamin</w:t>
      </w:r>
      <w:r w:rsidR="00A210F2">
        <w:t xml:space="preserve"> </w:t>
      </w:r>
      <w:r w:rsidR="00F76418">
        <w:fldChar w:fldCharType="begin">
          <w:fldData xml:space="preserve">PEVuZE5vdGU+PENpdGU+PEF1dGhvcj5Fc3VlPC9BdXRob3I+PFllYXI+MjAwODwvWWVhcj48UmVj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</w:fldData>
        </w:fldChar>
      </w:r>
      <w:r w:rsidR="00244AB7">
        <w:instrText xml:space="preserve"> ADDIN EN.CITE </w:instrText>
      </w:r>
      <w:r w:rsidR="00F76418">
        <w:fldChar w:fldCharType="begin">
          <w:fldData xml:space="preserve">PEVuZE5vdGU+PENpdGU+PEF1dGhvcj5Fc3VlPC9BdXRob3I+PFllYXI+MjAwODwvWWVhcj48UmVj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</w:fldData>
        </w:fldChar>
      </w:r>
      <w:r w:rsidR="00244AB7">
        <w:instrText xml:space="preserve"> ADDIN EN.CITE.DATA </w:instrText>
      </w:r>
      <w:r w:rsidR="00F76418">
        <w:fldChar w:fldCharType="end"/>
      </w:r>
      <w:r w:rsidR="00F76418">
        <w:fldChar w:fldCharType="separate"/>
      </w:r>
      <w:r w:rsidR="00244AB7">
        <w:rPr>
          <w:noProof/>
        </w:rPr>
        <w:t>[</w:t>
      </w:r>
      <w:hyperlink w:anchor="_ENREF_62" w:tooltip="Esue, 2008 #57" w:history="1">
        <w:r w:rsidR="004D2651">
          <w:rPr>
            <w:noProof/>
          </w:rPr>
          <w:t>62</w:t>
        </w:r>
      </w:hyperlink>
      <w:r w:rsidR="00244AB7">
        <w:rPr>
          <w:noProof/>
        </w:rPr>
        <w:t>]</w:t>
      </w:r>
      <w:r w:rsidR="00F76418">
        <w:fldChar w:fldCharType="end"/>
      </w:r>
      <w:r w:rsidRPr="00EB2EAF">
        <w:t xml:space="preserve">. </w:t>
      </w:r>
    </w:p>
    <w:p w:rsidR="00E8106D" w:rsidRPr="00EB2EAF" w:rsidRDefault="00E8106D" w:rsidP="007E345A">
      <w:pPr>
        <w:spacing w:after="0" w:line="360" w:lineRule="auto"/>
        <w:jc w:val="both"/>
      </w:pPr>
      <w:r>
        <w:t xml:space="preserve">The </w:t>
      </w:r>
      <w:r w:rsidRPr="00EB2EAF">
        <w:t xml:space="preserve">crosslinking protein </w:t>
      </w:r>
      <w:r>
        <w:t>filamin</w:t>
      </w:r>
      <w:r w:rsidRPr="00EB2EAF">
        <w:t xml:space="preserve"> connects </w:t>
      </w:r>
      <w:r>
        <w:t xml:space="preserve">the </w:t>
      </w:r>
      <w:r w:rsidRPr="00EB2EAF">
        <w:t>cytoskeleton and integrins and has been shown to be a</w:t>
      </w:r>
      <w:r>
        <w:t>n important adapter protein</w:t>
      </w:r>
      <w:r w:rsidRPr="00EB2EAF">
        <w:t xml:space="preserve">. It responds to </w:t>
      </w:r>
      <w:r>
        <w:t xml:space="preserve">the </w:t>
      </w:r>
      <w:r w:rsidRPr="00EB2EAF">
        <w:t xml:space="preserve">application of forces by </w:t>
      </w:r>
      <w:r>
        <w:t>increasing</w:t>
      </w:r>
      <w:r w:rsidRPr="00EB2EAF">
        <w:t xml:space="preserve"> its binding affinity to </w:t>
      </w:r>
      <w:r>
        <w:t xml:space="preserve">the tail of </w:t>
      </w:r>
      <w:r w:rsidRPr="00EB2EAF">
        <w:t xml:space="preserve">β-integrin </w:t>
      </w:r>
      <w:r>
        <w:t>subunits</w:t>
      </w:r>
      <w:r w:rsidR="00A210F2">
        <w:t xml:space="preserve"> </w:t>
      </w:r>
      <w:r w:rsidR="00F76418">
        <w:fldChar w:fldCharType="begin">
          <w:fldData xml:space="preserve">PEVuZE5vdGU+PENpdGU+PEF1dGhvcj5FaHJsaWNoZXI8L0F1dGhvcj48WWVhcj4yMDExPC9ZZWFy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MjYwLTM8L3BhZ2Vz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=
</w:fldData>
        </w:fldChar>
      </w:r>
      <w:r w:rsidR="00244AB7">
        <w:instrText xml:space="preserve"> ADDIN EN.CITE </w:instrText>
      </w:r>
      <w:r w:rsidR="00F76418">
        <w:fldChar w:fldCharType="begin">
          <w:fldData xml:space="preserve">PEVuZE5vdGU+PENpdGU+PEF1dGhvcj5FaHJsaWNoZXI8L0F1dGhvcj48WWVhcj4yMDExPC9ZZWFy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MjYwLTM8L3BhZ2Vz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=
</w:fldData>
        </w:fldChar>
      </w:r>
      <w:r w:rsidR="00244AB7">
        <w:instrText xml:space="preserve"> ADDIN EN.CITE.DATA </w:instrText>
      </w:r>
      <w:r w:rsidR="00F76418">
        <w:fldChar w:fldCharType="end"/>
      </w:r>
      <w:r w:rsidR="00F76418">
        <w:fldChar w:fldCharType="separate"/>
      </w:r>
      <w:r w:rsidR="00244AB7">
        <w:rPr>
          <w:noProof/>
        </w:rPr>
        <w:t>[</w:t>
      </w:r>
      <w:hyperlink w:anchor="_ENREF_63" w:tooltip="Ehrlicher, 2011 #58" w:history="1">
        <w:r w:rsidR="004D2651">
          <w:rPr>
            <w:noProof/>
          </w:rPr>
          <w:t>63</w:t>
        </w:r>
      </w:hyperlink>
      <w:r w:rsidR="00244AB7">
        <w:rPr>
          <w:noProof/>
        </w:rPr>
        <w:t>]</w:t>
      </w:r>
      <w:r w:rsidR="00F76418">
        <w:fldChar w:fldCharType="end"/>
      </w:r>
      <w:r w:rsidRPr="00EB2EAF">
        <w:t xml:space="preserve">. </w:t>
      </w:r>
      <w:r>
        <w:t>It is normally found</w:t>
      </w:r>
      <w:r w:rsidRPr="00EB2EAF">
        <w:t xml:space="preserve"> in an </w:t>
      </w:r>
      <w:proofErr w:type="spellStart"/>
      <w:r w:rsidRPr="00EB2EAF">
        <w:t>autoinhibited</w:t>
      </w:r>
      <w:proofErr w:type="spellEnd"/>
      <w:r w:rsidRPr="00EB2EAF">
        <w:t xml:space="preserve"> state</w:t>
      </w:r>
      <w:r>
        <w:t xml:space="preserve">, as for the </w:t>
      </w:r>
      <w:r>
        <w:lastRenderedPageBreak/>
        <w:t>other adapter protein vinculin,</w:t>
      </w:r>
      <w:r w:rsidRPr="00EB2EAF">
        <w:t xml:space="preserve"> and switch</w:t>
      </w:r>
      <w:r>
        <w:t>es</w:t>
      </w:r>
      <w:r w:rsidRPr="00EB2EAF">
        <w:t xml:space="preserve"> from a closed to an open conformation </w:t>
      </w:r>
      <w:r>
        <w:t>when under</w:t>
      </w:r>
      <w:r w:rsidRPr="00EB2EAF">
        <w:t xml:space="preserve"> tension</w:t>
      </w:r>
      <w:r>
        <w:t>, thus</w:t>
      </w:r>
      <w:r w:rsidRPr="00EB2EAF">
        <w:t xml:space="preserve"> increasing strongly </w:t>
      </w:r>
      <w:r>
        <w:t>its binding</w:t>
      </w:r>
      <w:r w:rsidRPr="00EB2EAF">
        <w:t xml:space="preserve"> affinity</w:t>
      </w:r>
      <w:r w:rsidR="00A210F2">
        <w:t xml:space="preserve"> </w:t>
      </w:r>
      <w:r w:rsidR="00F76418">
        <w:fldChar w:fldCharType="begin">
          <w:fldData xml:space="preserve">PEVuZE5vdGU+PENpdGU+PEF1dGhvcj5Sb2dub25pPC9BdXRob3I+PFllYXI+MjAxMjwvWWVhcj48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</w:fldData>
        </w:fldChar>
      </w:r>
      <w:r w:rsidR="00244AB7">
        <w:instrText xml:space="preserve"> ADDIN EN.CITE </w:instrText>
      </w:r>
      <w:r w:rsidR="00F76418">
        <w:fldChar w:fldCharType="begin">
          <w:fldData xml:space="preserve">PEVuZE5vdGU+PENpdGU+PEF1dGhvcj5Sb2dub25pPC9BdXRob3I+PFllYXI+MjAxMjwvWWVhcj48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</w:fldData>
        </w:fldChar>
      </w:r>
      <w:r w:rsidR="00244AB7">
        <w:instrText xml:space="preserve"> ADDIN EN.CITE.DATA </w:instrText>
      </w:r>
      <w:r w:rsidR="00F76418">
        <w:fldChar w:fldCharType="end"/>
      </w:r>
      <w:r w:rsidR="00F76418">
        <w:fldChar w:fldCharType="separate"/>
      </w:r>
      <w:r w:rsidR="00244AB7">
        <w:rPr>
          <w:noProof/>
        </w:rPr>
        <w:t>[</w:t>
      </w:r>
      <w:hyperlink w:anchor="_ENREF_64" w:tooltip="Rognoni, 2012 #59" w:history="1">
        <w:r w:rsidR="004D2651">
          <w:rPr>
            <w:noProof/>
          </w:rPr>
          <w:t>64</w:t>
        </w:r>
      </w:hyperlink>
      <w:r w:rsidR="00244AB7">
        <w:rPr>
          <w:noProof/>
        </w:rPr>
        <w:t>]</w:t>
      </w:r>
      <w:r w:rsidR="00F76418">
        <w:fldChar w:fldCharType="end"/>
      </w:r>
      <w:r w:rsidRPr="00EB2EAF">
        <w:t xml:space="preserve">. </w:t>
      </w:r>
    </w:p>
    <w:p w:rsidR="00E8106D" w:rsidRPr="00EB2EAF" w:rsidRDefault="00E8106D" w:rsidP="007E345A">
      <w:pPr>
        <w:spacing w:after="0" w:line="360" w:lineRule="auto"/>
        <w:jc w:val="both"/>
      </w:pPr>
      <w:r w:rsidRPr="00D73BC8">
        <w:t xml:space="preserve">Fascin is another actin-bundling protein, crosslinking actin filaments into parallel bundles at the end of stress </w:t>
      </w:r>
      <w:r w:rsidR="00D73BC8" w:rsidRPr="00D73BC8">
        <w:t>fibres</w:t>
      </w:r>
      <w:r w:rsidR="00A210F2" w:rsidRPr="00D73BC8">
        <w:t xml:space="preserve"> </w:t>
      </w:r>
      <w:r w:rsidR="00F76418" w:rsidRPr="00D73BC8">
        <w:fldChar w:fldCharType="begin">
          <w:fldData xml:space="preserve">PEVuZE5vdGU+PENpdGU+PEF1dGhvcj5FbGtoYXRpYjwvQXV0aG9yPjxZZWFyPjIwMTQ8L1llYXI+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</w:fldData>
        </w:fldChar>
      </w:r>
      <w:r w:rsidR="00244AB7">
        <w:instrText xml:space="preserve"> ADDIN EN.CITE </w:instrText>
      </w:r>
      <w:r w:rsidR="00F76418">
        <w:fldChar w:fldCharType="begin">
          <w:fldData xml:space="preserve">PEVuZE5vdGU+PENpdGU+PEF1dGhvcj5FbGtoYXRpYjwvQXV0aG9yPjxZZWFyPjIwMTQ8L1llYXI+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</w:fldData>
        </w:fldChar>
      </w:r>
      <w:r w:rsidR="00244AB7">
        <w:instrText xml:space="preserve"> ADDIN EN.CITE.DATA </w:instrText>
      </w:r>
      <w:r w:rsidR="00F76418">
        <w:fldChar w:fldCharType="end"/>
      </w:r>
      <w:r w:rsidR="00F76418" w:rsidRPr="00D73BC8">
        <w:fldChar w:fldCharType="separate"/>
      </w:r>
      <w:r w:rsidR="00244AB7">
        <w:rPr>
          <w:noProof/>
        </w:rPr>
        <w:t>[</w:t>
      </w:r>
      <w:hyperlink w:anchor="_ENREF_65" w:tooltip="Elkhatib, 2014 #60" w:history="1">
        <w:r w:rsidR="004D2651">
          <w:rPr>
            <w:noProof/>
          </w:rPr>
          <w:t>65</w:t>
        </w:r>
      </w:hyperlink>
      <w:r w:rsidR="00244AB7">
        <w:rPr>
          <w:noProof/>
        </w:rPr>
        <w:t>]</w:t>
      </w:r>
      <w:r w:rsidR="00F76418" w:rsidRPr="00D73BC8">
        <w:fldChar w:fldCharType="end"/>
      </w:r>
      <w:r w:rsidRPr="00D73BC8">
        <w:t xml:space="preserve">, hindering the binding of myosin molecules. In fascin-depleted cells, focal adhesions are larger with thicker stress </w:t>
      </w:r>
      <w:r w:rsidR="00D73BC8" w:rsidRPr="00D73BC8">
        <w:t>fibres</w:t>
      </w:r>
      <w:r w:rsidRPr="00D73BC8">
        <w:t xml:space="preserve">. Moreover fascin unbinding was shown to be necessary for cofilin binding and severing for focal adhesion disassembly. </w:t>
      </w:r>
      <w:r>
        <w:t xml:space="preserve">Together with </w:t>
      </w:r>
      <w:r w:rsidRPr="00EB2EAF">
        <w:t>α-</w:t>
      </w:r>
      <w:r w:rsidR="00A210F2">
        <w:t>a</w:t>
      </w:r>
      <w:r w:rsidR="00A210F2" w:rsidRPr="00EB2EAF">
        <w:t>ctinin</w:t>
      </w:r>
      <w:r w:rsidR="00A210F2">
        <w:t xml:space="preserve"> </w:t>
      </w:r>
      <w:r>
        <w:t>which also associates with stress fibres,</w:t>
      </w:r>
      <w:r w:rsidRPr="00EB2EAF">
        <w:t xml:space="preserve"> </w:t>
      </w:r>
      <w:r>
        <w:t>fascin was also found to play a synergistic role in controlling actin biophysical properties</w:t>
      </w:r>
      <w:r w:rsidR="00A210F2">
        <w:t xml:space="preserve"> </w:t>
      </w:r>
      <w:r w:rsidR="00F76418">
        <w:fldChar w:fldCharType="begin">
          <w:fldData xml:space="preserve">PEVuZE5vdGU+PENpdGU+PEF1dGhvcj5Uc2VuZzwvQXV0aG9yPjxZZWFyPjIwMDU8L1llYXI+PFJl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</w:fldData>
        </w:fldChar>
      </w:r>
      <w:r w:rsidR="00244AB7">
        <w:instrText xml:space="preserve"> ADDIN EN.CITE </w:instrText>
      </w:r>
      <w:r w:rsidR="00F76418">
        <w:fldChar w:fldCharType="begin">
          <w:fldData xml:space="preserve">PEVuZE5vdGU+PENpdGU+PEF1dGhvcj5Uc2VuZzwvQXV0aG9yPjxZZWFyPjIwMDU8L1llYXI+PFJl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</w:fldData>
        </w:fldChar>
      </w:r>
      <w:r w:rsidR="00244AB7">
        <w:instrText xml:space="preserve"> ADDIN EN.CITE.DATA </w:instrText>
      </w:r>
      <w:r w:rsidR="00F76418">
        <w:fldChar w:fldCharType="end"/>
      </w:r>
      <w:r w:rsidR="00F76418">
        <w:fldChar w:fldCharType="separate"/>
      </w:r>
      <w:r w:rsidR="00244AB7">
        <w:rPr>
          <w:noProof/>
        </w:rPr>
        <w:t>[</w:t>
      </w:r>
      <w:hyperlink w:anchor="_ENREF_66" w:tooltip="Tseng, 2005 #61" w:history="1">
        <w:r w:rsidR="004D2651">
          <w:rPr>
            <w:noProof/>
          </w:rPr>
          <w:t>66</w:t>
        </w:r>
      </w:hyperlink>
      <w:r w:rsidR="00244AB7">
        <w:rPr>
          <w:noProof/>
        </w:rPr>
        <w:t>]</w:t>
      </w:r>
      <w:r w:rsidR="00F76418">
        <w:fldChar w:fldCharType="end"/>
      </w:r>
      <w:r w:rsidRPr="00EB2EAF">
        <w:t xml:space="preserve">. </w:t>
      </w:r>
      <w:r>
        <w:t>Hence t</w:t>
      </w:r>
      <w:r w:rsidRPr="00EB2EAF">
        <w:t>he mechanical response</w:t>
      </w:r>
      <w:r>
        <w:t xml:space="preserve"> of actin filaments,</w:t>
      </w:r>
      <w:r w:rsidRPr="00EB2EAF">
        <w:t xml:space="preserve"> after co-injection of the two proteins</w:t>
      </w:r>
      <w:r>
        <w:t>,</w:t>
      </w:r>
      <w:r w:rsidRPr="00EB2EAF">
        <w:t xml:space="preserve"> was higher </w:t>
      </w:r>
      <w:r>
        <w:t>than that observed after injection of</w:t>
      </w:r>
      <w:r w:rsidRPr="00EB2EAF">
        <w:t xml:space="preserve"> the</w:t>
      </w:r>
      <w:r>
        <w:t>se</w:t>
      </w:r>
      <w:r w:rsidRPr="00EB2EAF">
        <w:t xml:space="preserve"> two proteins </w:t>
      </w:r>
      <w:r>
        <w:t>independently</w:t>
      </w:r>
      <w:r w:rsidRPr="00EB2EAF">
        <w:t xml:space="preserve">. </w:t>
      </w:r>
      <w:r w:rsidRPr="00593CC2">
        <w:rPr>
          <w:rFonts w:ascii="Symbol" w:hAnsi="Symbol"/>
        </w:rPr>
        <w:t></w:t>
      </w:r>
      <w:r>
        <w:t>-actinin and fascin</w:t>
      </w:r>
      <w:r w:rsidRPr="00EB2EAF">
        <w:t xml:space="preserve"> synergistically increase the stiffness of the cytoskeleton</w:t>
      </w:r>
      <w:r>
        <w:t xml:space="preserve"> thus opposing to the</w:t>
      </w:r>
      <w:r w:rsidRPr="00EB2EAF">
        <w:t xml:space="preserve"> re</w:t>
      </w:r>
      <w:r>
        <w:t>ar</w:t>
      </w:r>
      <w:r w:rsidRPr="00EB2EAF">
        <w:t xml:space="preserve">ward flow </w:t>
      </w:r>
      <w:r>
        <w:t xml:space="preserve">of actin </w:t>
      </w:r>
      <w:r w:rsidRPr="00EB2EAF">
        <w:t xml:space="preserve">at cell protrusions. </w:t>
      </w:r>
    </w:p>
    <w:p w:rsidR="00E8106D" w:rsidRDefault="00E8106D" w:rsidP="007E345A">
      <w:pPr>
        <w:spacing w:after="0" w:line="360" w:lineRule="auto"/>
        <w:jc w:val="both"/>
      </w:pPr>
      <w:r>
        <w:t>Protein</w:t>
      </w:r>
      <w:r w:rsidRPr="00C40B31">
        <w:t xml:space="preserve"> dynamic</w:t>
      </w:r>
      <w:r>
        <w:t>s</w:t>
      </w:r>
      <w:r w:rsidRPr="00C40B31">
        <w:t xml:space="preserve"> </w:t>
      </w:r>
      <w:r>
        <w:t>within</w:t>
      </w:r>
      <w:r w:rsidRPr="00C40B31">
        <w:t xml:space="preserve"> </w:t>
      </w:r>
      <w:r>
        <w:t>adhesions</w:t>
      </w:r>
      <w:r w:rsidRPr="00C40B31">
        <w:t xml:space="preserve"> in the leading-edge lamella is </w:t>
      </w:r>
      <w:r>
        <w:t>strongly dependent on actin dynamic</w:t>
      </w:r>
      <w:r w:rsidR="00A824C3">
        <w:t>s</w:t>
      </w:r>
      <w:r>
        <w:t xml:space="preserve"> itself. Adhesion associated</w:t>
      </w:r>
      <w:r w:rsidRPr="00592A14">
        <w:t xml:space="preserve"> protein</w:t>
      </w:r>
      <w:r>
        <w:t>s</w:t>
      </w:r>
      <w:r w:rsidRPr="00592A14">
        <w:t xml:space="preserve"> </w:t>
      </w:r>
      <w:r>
        <w:t xml:space="preserve">(integrins, </w:t>
      </w:r>
      <w:r w:rsidRPr="00592A14">
        <w:t>paxillin, zyxin and FAK</w:t>
      </w:r>
      <w:r>
        <w:t>)</w:t>
      </w:r>
      <w:r w:rsidRPr="00592A14">
        <w:t xml:space="preserve"> </w:t>
      </w:r>
      <w:r w:rsidRPr="00C40B31">
        <w:t xml:space="preserve">move slowly </w:t>
      </w:r>
      <w:r>
        <w:t>with a low coherency</w:t>
      </w:r>
      <w:r w:rsidRPr="00C40B31">
        <w:t xml:space="preserve">, integrins </w:t>
      </w:r>
      <w:r>
        <w:t>being</w:t>
      </w:r>
      <w:r w:rsidRPr="00C40B31">
        <w:t xml:space="preserve"> the slowest, whil</w:t>
      </w:r>
      <w:r>
        <w:t>st</w:t>
      </w:r>
      <w:r w:rsidRPr="00C40B31">
        <w:t xml:space="preserve"> actin binding protein </w:t>
      </w:r>
      <w:r>
        <w:t>(</w:t>
      </w:r>
      <w:r w:rsidRPr="00C40B31">
        <w:t xml:space="preserve">α-actinin, </w:t>
      </w:r>
      <w:r>
        <w:t>talin and vinculin)</w:t>
      </w:r>
      <w:r w:rsidRPr="00C40B31">
        <w:t xml:space="preserve"> </w:t>
      </w:r>
      <w:r>
        <w:t>move</w:t>
      </w:r>
      <w:r w:rsidRPr="00C40B31">
        <w:t xml:space="preserve"> </w:t>
      </w:r>
      <w:r>
        <w:t xml:space="preserve">faster and </w:t>
      </w:r>
      <w:r w:rsidRPr="00C40B31">
        <w:t>coherent</w:t>
      </w:r>
      <w:r>
        <w:t>ly</w:t>
      </w:r>
      <w:r w:rsidR="00A824C3">
        <w:t xml:space="preserve"> </w:t>
      </w:r>
      <w:r w:rsidR="00F76418">
        <w:fldChar w:fldCharType="begin"/>
      </w:r>
      <w:r w:rsidR="00244AB7">
        <w:instrText xml:space="preserve"> ADDIN EN.CITE &lt;EndNote&gt;&lt;Cite&gt;&lt;Author&gt;Hu&lt;/Author&gt;&lt;Year&gt;2007&lt;/Year&gt;&lt;RecNum&gt;62&lt;/RecNum&gt;&lt;IDText&gt;Differential Transmission of Actin Motion Within Focal Adhesions&lt;/IDText&gt;&lt;DisplayText&gt;[67]&lt;/DisplayText&gt;&lt;record&gt;&lt;rec-number&gt;62&lt;/rec-number&gt;&lt;foreign-keys&gt;&lt;key app="EN" db-id="az5fvxrxv5rdx8ez2rl5d2vprzwaev5pvtrs"&gt;62&lt;/key&gt;&lt;/foreign-keys&gt;&lt;ref-type name="Journal Article"&gt;17&lt;/ref-type&gt;&lt;contributors&gt;&lt;authors&gt;&lt;author&gt;Hu, K.&lt;/author&gt;&lt;author&gt;Ji, L.&lt;/author&gt;&lt;author&gt;Applegate, K. T.&lt;/author&gt;&lt;author&gt;Danuser, G.&lt;/author&gt;&lt;author&gt;Waterman-Storer, C. M.&lt;/author&gt;&lt;/authors&gt;&lt;/contributors&gt;&lt;auth-address&gt;Waterman-Storer, CM&amp;#xD;Scripps Res Inst, Dept Cell Biol, La Jolla, CA 92037 USA&amp;#xD;Scripps Res Inst, Dept Cell Biol, La Jolla, CA 92037 USA&amp;#xD;Scripps Res Inst, Dept Cell Biol, La Jolla, CA 92037 USA&lt;/auth-address&gt;&lt;titles&gt;&lt;title&gt;Differential transmission of actin motion within focal adhesion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11-115&lt;/pages&gt;&lt;volume&gt;315&lt;/volume&gt;&lt;number&gt;5808&lt;/number&gt;&lt;keywords&gt;&lt;keyword&gt;extracellular-matrix&lt;/keyword&gt;&lt;keyword&gt;cell-migration&lt;/keyword&gt;&lt;keyword&gt;stress fibers&lt;/keyword&gt;&lt;keyword&gt;alpha-actinin&lt;/keyword&gt;&lt;keyword&gt;protein&lt;/keyword&gt;&lt;keyword&gt;cytoskeleton&lt;/keyword&gt;&lt;keyword&gt;vinculin&lt;/keyword&gt;&lt;keyword&gt;talin&lt;/keyword&gt;&lt;keyword&gt;contractility&lt;/keyword&gt;&lt;keyword&gt;association&lt;/keyword&gt;&lt;/keywords&gt;&lt;dates&gt;&lt;year&gt;2007&lt;/year&gt;&lt;pub-dates&gt;&lt;date&gt;Jan 5&lt;/date&gt;&lt;/pub-dates&gt;&lt;/dates&gt;&lt;isbn&gt;0036-8075&lt;/isbn&gt;&lt;accession-num&gt;WOS:000243259100049&lt;/accession-num&gt;&lt;urls&gt;&lt;related-urls&gt;&lt;url&gt;&amp;lt;Go to ISI&amp;gt;://WOS:000243259100049&lt;/url&gt;&lt;/related-urls&gt;&lt;/urls&gt;&lt;electronic-resource-num&gt;DOI 10.1126/science.1135085&lt;/electronic-resource-num&gt;&lt;language&gt;English&lt;/language&gt;&lt;/record&gt;&lt;/Cite&gt;&lt;/EndNote&gt;</w:instrText>
      </w:r>
      <w:r w:rsidR="00F76418">
        <w:fldChar w:fldCharType="separate"/>
      </w:r>
      <w:r w:rsidR="00244AB7">
        <w:rPr>
          <w:noProof/>
        </w:rPr>
        <w:t>[</w:t>
      </w:r>
      <w:hyperlink w:anchor="_ENREF_67" w:tooltip="Hu, 2007 #62" w:history="1">
        <w:r w:rsidR="004D2651">
          <w:rPr>
            <w:noProof/>
          </w:rPr>
          <w:t>67</w:t>
        </w:r>
      </w:hyperlink>
      <w:r w:rsidR="00244AB7">
        <w:rPr>
          <w:noProof/>
        </w:rPr>
        <w:t>]</w:t>
      </w:r>
      <w:r w:rsidR="00F76418">
        <w:fldChar w:fldCharType="end"/>
      </w:r>
      <w:r w:rsidRPr="00C40B31">
        <w:t xml:space="preserve">. </w:t>
      </w:r>
      <w:r>
        <w:t xml:space="preserve">Differences between the dynamic behaviour of these proteins </w:t>
      </w:r>
      <w:r w:rsidR="00A824C3">
        <w:t>were highlighted</w:t>
      </w:r>
      <w:r>
        <w:t xml:space="preserve"> and v</w:t>
      </w:r>
      <w:r w:rsidRPr="00C40B31">
        <w:t xml:space="preserve">inculin </w:t>
      </w:r>
      <w:r>
        <w:t>was found to be</w:t>
      </w:r>
      <w:r w:rsidRPr="00C40B31">
        <w:t xml:space="preserve"> slower than talin but </w:t>
      </w:r>
      <w:r>
        <w:t xml:space="preserve">to </w:t>
      </w:r>
      <w:r w:rsidRPr="00C40B31">
        <w:t xml:space="preserve">move more coherently. </w:t>
      </w:r>
      <w:r>
        <w:t>In addition</w:t>
      </w:r>
      <w:r w:rsidRPr="00C40B31">
        <w:t xml:space="preserve"> these proteins show </w:t>
      </w:r>
      <w:r>
        <w:t>a strong</w:t>
      </w:r>
      <w:r w:rsidRPr="00C40B31">
        <w:t xml:space="preserve"> correlation with F-actin </w:t>
      </w:r>
      <w:r>
        <w:t>polymerisation</w:t>
      </w:r>
      <w:r w:rsidRPr="00C40B31">
        <w:t>, with α-actinin being t</w:t>
      </w:r>
      <w:r>
        <w:t>he most tightly correlated protein. In contrast, zyxin, paxillin and FAK</w:t>
      </w:r>
      <w:r w:rsidRPr="00C40B31">
        <w:t xml:space="preserve"> </w:t>
      </w:r>
      <w:r>
        <w:t>have</w:t>
      </w:r>
      <w:r w:rsidRPr="00C40B31">
        <w:t xml:space="preserve"> </w:t>
      </w:r>
      <w:r>
        <w:t>little</w:t>
      </w:r>
      <w:r w:rsidRPr="00C40B31">
        <w:t xml:space="preserve"> </w:t>
      </w:r>
      <w:r>
        <w:t>cor</w:t>
      </w:r>
      <w:r w:rsidRPr="00C40B31">
        <w:t xml:space="preserve">relation with F-actin </w:t>
      </w:r>
      <w:r>
        <w:t>polymerisation</w:t>
      </w:r>
      <w:r w:rsidRPr="00F966F7">
        <w:t>. Together these results indicate that the dynamics of adhesion associated proteins is markedly different to that of actin-binding proteins in the lamella and highlight the potential role of such hierarchical organisation in force transmission.</w:t>
      </w:r>
    </w:p>
    <w:p w:rsidR="00E8106D" w:rsidRPr="00EB2EAF" w:rsidRDefault="00E8106D" w:rsidP="007E345A">
      <w:pPr>
        <w:spacing w:after="0" w:line="360" w:lineRule="auto"/>
        <w:jc w:val="both"/>
      </w:pPr>
      <w:r w:rsidRPr="000B3481">
        <w:t>Myosin is a molecular motor and interacts with F-actin to contract polymerized actin filaments</w:t>
      </w:r>
      <w:r>
        <w:t xml:space="preserve"> by sliding two filaments in opposite directions. This protein itself can act as a powerful and direct </w:t>
      </w:r>
      <w:r w:rsidRPr="00EB2EAF">
        <w:t>force sensor</w:t>
      </w:r>
      <w:r w:rsidR="00A824C3">
        <w:t xml:space="preserve"> </w:t>
      </w:r>
      <w:r w:rsidR="00F76418">
        <w:fldChar w:fldCharType="begin"/>
      </w:r>
      <w:r w:rsidR="00244AB7">
        <w:instrText xml:space="preserve"> ADDIN EN.CITE &lt;EndNote&gt;&lt;Cite&gt;&lt;Author&gt;Laakso&lt;/Author&gt;&lt;Year&gt;2008&lt;/Year&gt;&lt;RecNum&gt;63&lt;/RecNum&gt;&lt;IDText&gt;Myosin I Can Act As a Molecular Force Sensor&lt;/IDText&gt;&lt;DisplayText&gt;[68]&lt;/DisplayText&gt;&lt;record&gt;&lt;rec-number&gt;63&lt;/rec-number&gt;&lt;foreign-keys&gt;&lt;key app="EN" db-id="az5fvxrxv5rdx8ez2rl5d2vprzwaev5pvtrs"&gt;63&lt;/key&gt;&lt;/foreign-keys&gt;&lt;ref-type name="Journal Article"&gt;17&lt;/ref-type&gt;&lt;contributors&gt;&lt;authors&gt;&lt;author&gt;Laakso, J. M.&lt;/author&gt;&lt;author&gt;Lewis, J. H.&lt;/author&gt;&lt;author&gt;Shuman, H.&lt;/author&gt;&lt;author&gt;Ostap, E. M.&lt;/author&gt;&lt;/authors&gt;&lt;/contributors&gt;&lt;auth-address&gt;Ostap, EM&amp;#xD;Univ Penn, Sch Med, Dept Physiol, B400 Richards Bldg, Philadelphia, PA 19104 USA&amp;#xD;Univ Penn, Sch Med, Dept Physiol, B400 Richards Bldg, Philadelphia, PA 19104 USA&amp;#xD;Univ Penn, Sch Med, Dept Physiol, Philadelphia, PA 19104 USA&amp;#xD;Univ Penn, Sch Med, Penn Muscle Inst, Philadelphia, PA 19104 USA&lt;/auth-address&gt;&lt;titles&gt;&lt;title&gt;Myosin I can act as a molecular force sensor&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33-136&lt;/pages&gt;&lt;volume&gt;321&lt;/volume&gt;&lt;number&gt;5885&lt;/number&gt;&lt;keywords&gt;&lt;keyword&gt;load-dependent kinetics&lt;/keyword&gt;&lt;keyword&gt;hair-cells&lt;/keyword&gt;&lt;keyword&gt;adaptation&lt;/keyword&gt;&lt;keyword&gt;muscle&lt;/keyword&gt;&lt;keyword&gt;binding&lt;/keyword&gt;&lt;keyword&gt;domain&lt;/keyword&gt;&lt;keyword&gt;myo1b&lt;/keyword&gt;&lt;keyword&gt;steps&lt;/keyword&gt;&lt;keyword&gt;motor&lt;/keyword&gt;&lt;/keywords&gt;&lt;dates&gt;&lt;year&gt;2008&lt;/year&gt;&lt;pub-dates&gt;&lt;date&gt;Jul 4&lt;/date&gt;&lt;/pub-dates&gt;&lt;/dates&gt;&lt;isbn&gt;0036-8075&lt;/isbn&gt;&lt;accession-num&gt;WOS:000257320800055&lt;/accession-num&gt;&lt;urls&gt;&lt;related-urls&gt;&lt;url&gt;&amp;lt;Go to ISI&amp;gt;://WOS:000257320800055&lt;/url&gt;&lt;/related-urls&gt;&lt;/urls&gt;&lt;electronic-resource-num&gt;DOI 10.1126/science.1159419&lt;/electronic-resource-num&gt;&lt;language&gt;English&lt;/language&gt;&lt;/record&gt;&lt;/Cite&gt;&lt;/EndNote&gt;</w:instrText>
      </w:r>
      <w:r w:rsidR="00F76418">
        <w:fldChar w:fldCharType="separate"/>
      </w:r>
      <w:r w:rsidR="00244AB7">
        <w:rPr>
          <w:noProof/>
        </w:rPr>
        <w:t>[</w:t>
      </w:r>
      <w:hyperlink w:anchor="_ENREF_68" w:tooltip="Laakso, 2008 #63" w:history="1">
        <w:r w:rsidR="004D2651">
          <w:rPr>
            <w:noProof/>
          </w:rPr>
          <w:t>68</w:t>
        </w:r>
      </w:hyperlink>
      <w:r w:rsidR="00244AB7">
        <w:rPr>
          <w:noProof/>
        </w:rPr>
        <w:t>]</w:t>
      </w:r>
      <w:r w:rsidR="00F76418">
        <w:fldChar w:fldCharType="end"/>
      </w:r>
      <w:r>
        <w:t>:</w:t>
      </w:r>
      <w:r w:rsidRPr="00EB2EAF">
        <w:t xml:space="preserve"> </w:t>
      </w:r>
      <w:r>
        <w:t>it was shown, using an</w:t>
      </w:r>
      <w:r w:rsidRPr="00EB2EAF">
        <w:t xml:space="preserve"> optical trap</w:t>
      </w:r>
      <w:r>
        <w:t xml:space="preserve"> to manipulate single actin filaments, that e</w:t>
      </w:r>
      <w:r w:rsidRPr="00EB2EAF">
        <w:t>ven under very low load, myosin dramatically</w:t>
      </w:r>
      <w:r>
        <w:t xml:space="preserve"> increased</w:t>
      </w:r>
      <w:r w:rsidRPr="00EB2EAF">
        <w:t xml:space="preserve"> </w:t>
      </w:r>
      <w:r w:rsidR="00A824C3">
        <w:t>its binding affinity</w:t>
      </w:r>
      <w:r>
        <w:t xml:space="preserve"> to </w:t>
      </w:r>
      <w:r w:rsidRPr="00EB2EAF">
        <w:t xml:space="preserve">actin, showing </w:t>
      </w:r>
      <w:r>
        <w:t xml:space="preserve">a </w:t>
      </w:r>
      <w:r w:rsidRPr="00EB2EAF">
        <w:t xml:space="preserve">great sensitivity as </w:t>
      </w:r>
      <w:proofErr w:type="spellStart"/>
      <w:r w:rsidRPr="00EB2EAF">
        <w:t>mechanosensor</w:t>
      </w:r>
      <w:proofErr w:type="spellEnd"/>
      <w:r w:rsidRPr="00EB2EAF">
        <w:t xml:space="preserve">. </w:t>
      </w:r>
      <w:r>
        <w:t>Myosin i</w:t>
      </w:r>
      <w:r w:rsidRPr="00EB2EAF">
        <w:t>s recruited in FA</w:t>
      </w:r>
      <w:r>
        <w:t>s</w:t>
      </w:r>
      <w:r w:rsidRPr="00EB2EAF">
        <w:t xml:space="preserve"> by activated Rac1</w:t>
      </w:r>
      <w:r w:rsidR="00A824C3">
        <w:t xml:space="preserve"> </w:t>
      </w:r>
      <w:r w:rsidR="00F76418">
        <w:fldChar w:fldCharType="begin">
          <w:fldData xml:space="preserve">PEVuZE5vdGU+PENpdGU+PEF1dGhvcj5QYXNhcGVyYTwvQXV0aG9yPjxZZWFyPjIwMTU8L1llYXI+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</w:fldData>
        </w:fldChar>
      </w:r>
      <w:r w:rsidR="00244AB7">
        <w:instrText xml:space="preserve"> ADDIN EN.CITE </w:instrText>
      </w:r>
      <w:r w:rsidR="00F76418">
        <w:fldChar w:fldCharType="begin">
          <w:fldData xml:space="preserve">PEVuZE5vdGU+PENpdGU+PEF1dGhvcj5QYXNhcGVyYTwvQXV0aG9yPjxZZWFyPjIwMTU8L1llYXI+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</w:fldData>
        </w:fldChar>
      </w:r>
      <w:r w:rsidR="00244AB7">
        <w:instrText xml:space="preserve"> ADDIN EN.CITE.DATA </w:instrText>
      </w:r>
      <w:r w:rsidR="00F76418">
        <w:fldChar w:fldCharType="end"/>
      </w:r>
      <w:r w:rsidR="00F76418">
        <w:fldChar w:fldCharType="separate"/>
      </w:r>
      <w:r w:rsidR="00244AB7">
        <w:rPr>
          <w:noProof/>
        </w:rPr>
        <w:t>[</w:t>
      </w:r>
      <w:hyperlink w:anchor="_ENREF_69" w:tooltip="Pasapera, 2015 #64" w:history="1">
        <w:r w:rsidR="004D2651">
          <w:rPr>
            <w:noProof/>
          </w:rPr>
          <w:t>69</w:t>
        </w:r>
      </w:hyperlink>
      <w:r w:rsidR="00244AB7">
        <w:rPr>
          <w:noProof/>
        </w:rPr>
        <w:t>]</w:t>
      </w:r>
      <w:r w:rsidR="00F76418">
        <w:fldChar w:fldCharType="end"/>
      </w:r>
      <w:r w:rsidRPr="00EB2EAF">
        <w:t>. Phosphor</w:t>
      </w:r>
      <w:r w:rsidR="00A824C3">
        <w:t>y</w:t>
      </w:r>
      <w:r w:rsidRPr="00EB2EAF">
        <w:t xml:space="preserve">lation of one of the </w:t>
      </w:r>
      <w:r w:rsidR="00A824C3">
        <w:t>myosin IIA</w:t>
      </w:r>
      <w:r w:rsidR="00A824C3" w:rsidRPr="00EB2EAF">
        <w:t xml:space="preserve"> </w:t>
      </w:r>
      <w:r w:rsidRPr="00EB2EAF">
        <w:t>domain</w:t>
      </w:r>
      <w:r w:rsidR="00A824C3">
        <w:t>s</w:t>
      </w:r>
      <w:r w:rsidRPr="00EB2EAF">
        <w:t xml:space="preserve"> allow</w:t>
      </w:r>
      <w:r>
        <w:t>s</w:t>
      </w:r>
      <w:r w:rsidRPr="00EB2EAF">
        <w:t xml:space="preserve"> </w:t>
      </w:r>
      <w:r w:rsidR="00A824C3">
        <w:t>the</w:t>
      </w:r>
      <w:r w:rsidRPr="00EB2EAF">
        <w:t xml:space="preserve"> maturation and turnover</w:t>
      </w:r>
      <w:r w:rsidR="00A824C3">
        <w:t xml:space="preserve"> and turnover of FAs</w:t>
      </w:r>
      <w:r w:rsidRPr="00EB2EAF">
        <w:t xml:space="preserve">, enhancing cell migration. </w:t>
      </w:r>
    </w:p>
    <w:p w:rsidR="00E8106D" w:rsidRDefault="00E8106D" w:rsidP="007E345A">
      <w:pPr>
        <w:spacing w:after="0" w:line="360" w:lineRule="auto"/>
        <w:jc w:val="both"/>
      </w:pPr>
      <w:r>
        <w:t>Myosin II contractility influences adhesion assembly and dynamics, but its precise role is still debated.</w:t>
      </w:r>
      <w:r w:rsidRPr="00EB2EAF">
        <w:t xml:space="preserve"> Adhesion</w:t>
      </w:r>
      <w:r>
        <w:t xml:space="preserve"> </w:t>
      </w:r>
      <w:r w:rsidRPr="00EB2EAF">
        <w:t xml:space="preserve">formation, which </w:t>
      </w:r>
      <w:r>
        <w:t>occurs</w:t>
      </w:r>
      <w:r w:rsidRPr="00EB2EAF">
        <w:t xml:space="preserve"> in the lamellipodium, is independent on myosin II activity, but </w:t>
      </w:r>
      <w:r>
        <w:t xml:space="preserve">is </w:t>
      </w:r>
      <w:r w:rsidRPr="00EB2EAF">
        <w:t xml:space="preserve">rather </w:t>
      </w:r>
      <w:r>
        <w:t>closely linked to</w:t>
      </w:r>
      <w:r w:rsidRPr="00EB2EAF">
        <w:t xml:space="preserve"> actin polymerization and the speed of protrusion formation</w:t>
      </w:r>
      <w:r w:rsidR="00A824C3">
        <w:t xml:space="preserve"> </w:t>
      </w:r>
      <w:r w:rsidR="00F76418">
        <w:fldChar w:fldCharType="begin">
          <w:fldData xml:space="preserve">PEVuZE5vdGU+PENpdGU+PEF1dGhvcj5DaG9pPC9BdXRob3I+PFllYXI+MjAwODwvWWVhcj48UmVj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==
</w:fldData>
        </w:fldChar>
      </w:r>
      <w:r w:rsidR="00BE1264">
        <w:instrText xml:space="preserve"> ADDIN EN.CITE </w:instrText>
      </w:r>
      <w:r w:rsidR="00F76418">
        <w:fldChar w:fldCharType="begin">
          <w:fldData xml:space="preserve">PEVuZE5vdGU+PENpdGU+PEF1dGhvcj5DaG9pPC9BdXRob3I+PFllYXI+MjAwODwvWWVhcj48UmVj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==
</w:fldData>
        </w:fldChar>
      </w:r>
      <w:r w:rsidR="00BE1264">
        <w:instrText xml:space="preserve"> ADDIN EN.CITE.DATA </w:instrText>
      </w:r>
      <w:r w:rsidR="00F76418">
        <w:fldChar w:fldCharType="end"/>
      </w:r>
      <w:r w:rsidR="00F76418">
        <w:fldChar w:fldCharType="separate"/>
      </w:r>
      <w:r w:rsidR="00BE1264">
        <w:rPr>
          <w:noProof/>
        </w:rPr>
        <w:t>[</w:t>
      </w:r>
      <w:hyperlink w:anchor="_ENREF_10" w:tooltip="Choi, 2008 #10" w:history="1">
        <w:r w:rsidR="004D2651">
          <w:rPr>
            <w:noProof/>
          </w:rPr>
          <w:t>10</w:t>
        </w:r>
      </w:hyperlink>
      <w:r w:rsidR="00BE1264">
        <w:rPr>
          <w:noProof/>
        </w:rPr>
        <w:t xml:space="preserve">, </w:t>
      </w:r>
      <w:hyperlink w:anchor="_ENREF_43" w:tooltip="Thievessen, 2013 #41" w:history="1">
        <w:r w:rsidR="004D2651">
          <w:rPr>
            <w:noProof/>
          </w:rPr>
          <w:t>43</w:t>
        </w:r>
      </w:hyperlink>
      <w:r w:rsidR="00BE1264">
        <w:rPr>
          <w:noProof/>
        </w:rPr>
        <w:t>]</w:t>
      </w:r>
      <w:r w:rsidR="00F76418">
        <w:fldChar w:fldCharType="end"/>
      </w:r>
      <w:r w:rsidRPr="00EB2EAF">
        <w:t xml:space="preserve">. </w:t>
      </w:r>
      <w:r>
        <w:t>Crosslinking of</w:t>
      </w:r>
      <w:r w:rsidRPr="00EB2EAF">
        <w:t xml:space="preserve"> actin</w:t>
      </w:r>
      <w:r>
        <w:t xml:space="preserve"> fibres mediated via myosin II and </w:t>
      </w:r>
      <w:r w:rsidRPr="00593CC2">
        <w:rPr>
          <w:rFonts w:ascii="Symbol" w:hAnsi="Symbol"/>
        </w:rPr>
        <w:t></w:t>
      </w:r>
      <w:r>
        <w:t>-actinin, and associated contractility,</w:t>
      </w:r>
      <w:r w:rsidRPr="00EB2EAF">
        <w:t xml:space="preserve"> promote</w:t>
      </w:r>
      <w:r>
        <w:t>s</w:t>
      </w:r>
      <w:r w:rsidRPr="00EB2EAF">
        <w:t xml:space="preserve"> FA maturation: </w:t>
      </w:r>
      <w:r>
        <w:t>following</w:t>
      </w:r>
      <w:r w:rsidRPr="00EB2EAF">
        <w:t xml:space="preserve"> α-actinin</w:t>
      </w:r>
      <w:r>
        <w:t xml:space="preserve"> binding to elongating adhesions</w:t>
      </w:r>
      <w:r w:rsidRPr="00EB2EAF">
        <w:t xml:space="preserve"> and </w:t>
      </w:r>
      <w:r>
        <w:t xml:space="preserve">coupling to the polymerised </w:t>
      </w:r>
      <w:r w:rsidRPr="00EB2EAF">
        <w:t xml:space="preserve">actin </w:t>
      </w:r>
      <w:r>
        <w:t>network</w:t>
      </w:r>
      <w:r w:rsidRPr="00EB2EAF">
        <w:t>, paxillin</w:t>
      </w:r>
      <w:r>
        <w:t>,</w:t>
      </w:r>
      <w:r w:rsidRPr="00EB2EAF">
        <w:t xml:space="preserve"> talin, vinculin, tensin and myosin</w:t>
      </w:r>
      <w:r>
        <w:t xml:space="preserve"> </w:t>
      </w:r>
      <w:r w:rsidRPr="00EB2EAF">
        <w:t xml:space="preserve">IIA </w:t>
      </w:r>
      <w:r w:rsidR="00A824C3">
        <w:t xml:space="preserve">are </w:t>
      </w:r>
      <w:r w:rsidR="00A824C3">
        <w:lastRenderedPageBreak/>
        <w:t>sequentially recruited</w:t>
      </w:r>
      <w:r w:rsidRPr="00EB2EAF">
        <w:t xml:space="preserve">. </w:t>
      </w:r>
      <w:r>
        <w:t xml:space="preserve">In this respect, </w:t>
      </w:r>
      <w:r w:rsidRPr="00EB2EAF">
        <w:t xml:space="preserve">α-actinin is </w:t>
      </w:r>
      <w:r>
        <w:t>a</w:t>
      </w:r>
      <w:r w:rsidRPr="00EB2EAF">
        <w:t xml:space="preserve"> key protein </w:t>
      </w:r>
      <w:r>
        <w:t>responsible to couple</w:t>
      </w:r>
      <w:r w:rsidRPr="00EB2EAF">
        <w:t xml:space="preserve"> actin </w:t>
      </w:r>
      <w:r>
        <w:t xml:space="preserve">fibre </w:t>
      </w:r>
      <w:r w:rsidRPr="00EB2EAF">
        <w:t xml:space="preserve">organization and </w:t>
      </w:r>
      <w:r>
        <w:t xml:space="preserve">FA </w:t>
      </w:r>
      <w:r w:rsidRPr="00EB2EAF">
        <w:t>development. In</w:t>
      </w:r>
      <w:r>
        <w:t xml:space="preserve"> </w:t>
      </w:r>
      <w:r w:rsidRPr="00EB2EAF">
        <w:t>mouse embryonic fibroblast</w:t>
      </w:r>
      <w:r>
        <w:t>s</w:t>
      </w:r>
      <w:r w:rsidRPr="00EB2EAF">
        <w:t xml:space="preserve"> adhering on fibronectin, engagement of </w:t>
      </w:r>
      <w:r>
        <w:t>β</w:t>
      </w:r>
      <w:r w:rsidRPr="00850BC4">
        <w:rPr>
          <w:vertAlign w:val="subscript"/>
        </w:rPr>
        <w:t>1</w:t>
      </w:r>
      <w:r>
        <w:rPr>
          <w:vertAlign w:val="subscript"/>
        </w:rPr>
        <w:t xml:space="preserve"> </w:t>
      </w:r>
      <w:r w:rsidRPr="00EB2EAF">
        <w:t xml:space="preserve">integrin, talin and paxillin </w:t>
      </w:r>
      <w:r>
        <w:t>does not</w:t>
      </w:r>
      <w:r w:rsidRPr="00EB2EAF">
        <w:t xml:space="preserve"> depend on myosin II contractility, whil</w:t>
      </w:r>
      <w:r>
        <w:t>st</w:t>
      </w:r>
      <w:r w:rsidRPr="00EB2EAF">
        <w:t xml:space="preserve"> it d</w:t>
      </w:r>
      <w:r>
        <w:t>oes</w:t>
      </w:r>
      <w:r w:rsidRPr="00EB2EAF">
        <w:t xml:space="preserve"> </w:t>
      </w:r>
      <w:r>
        <w:t>in the case of</w:t>
      </w:r>
      <w:r w:rsidRPr="00EB2EAF">
        <w:t xml:space="preserve"> FAK, zyxin, vinculin and α-actinin</w:t>
      </w:r>
      <w:r w:rsidR="00A824C3">
        <w:t xml:space="preserve"> </w:t>
      </w:r>
      <w:r w:rsidR="00F76418">
        <w:fldChar w:fldCharType="begin">
          <w:fldData xml:space="preserve">PEVuZE5vdGU+PENpdGU+PEF1dGhvcj5QYXNhcGVyYTwvQXV0aG9yPjxZZWFyPjIwMTA8L1llYXI+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</w:fldData>
        </w:fldChar>
      </w:r>
      <w:r w:rsidR="00BE1264">
        <w:instrText xml:space="preserve"> ADDIN EN.CITE </w:instrText>
      </w:r>
      <w:r w:rsidR="00F76418">
        <w:fldChar w:fldCharType="begin">
          <w:fldData xml:space="preserve">PEVuZE5vdGU+PENpdGU+PEF1dGhvcj5QYXNhcGVyYTwvQXV0aG9yPjxZZWFyPjIwMTA8L1llYXI+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</w:fldData>
        </w:fldChar>
      </w:r>
      <w:r w:rsidR="00BE1264">
        <w:instrText xml:space="preserve"> ADDIN EN.CITE.DATA </w:instrText>
      </w:r>
      <w:r w:rsidR="00F76418">
        <w:fldChar w:fldCharType="end"/>
      </w:r>
      <w:r w:rsidR="00F76418">
        <w:fldChar w:fldCharType="separate"/>
      </w:r>
      <w:r w:rsidR="00BE1264">
        <w:rPr>
          <w:noProof/>
        </w:rPr>
        <w:t>[</w:t>
      </w:r>
      <w:hyperlink w:anchor="_ENREF_20" w:tooltip="Pasapera, 2010 #19" w:history="1">
        <w:r w:rsidR="004D2651">
          <w:rPr>
            <w:noProof/>
          </w:rPr>
          <w:t>20</w:t>
        </w:r>
      </w:hyperlink>
      <w:r w:rsidR="00BE1264">
        <w:rPr>
          <w:noProof/>
        </w:rPr>
        <w:t>]</w:t>
      </w:r>
      <w:r w:rsidR="00F76418">
        <w:fldChar w:fldCharType="end"/>
      </w:r>
      <w:r w:rsidRPr="00EB2EAF">
        <w:t xml:space="preserve">. </w:t>
      </w:r>
      <w:r>
        <w:t>Vinculin recruitment occurs via direct and indirect mechanisms as</w:t>
      </w:r>
      <w:r w:rsidRPr="00EB2EAF">
        <w:t xml:space="preserve"> </w:t>
      </w:r>
      <w:r>
        <w:t xml:space="preserve">myosin II-dependent </w:t>
      </w:r>
      <w:r w:rsidRPr="00EB2EAF">
        <w:t xml:space="preserve">FAK activation in </w:t>
      </w:r>
      <w:r>
        <w:t>FAs enhanced</w:t>
      </w:r>
      <w:r w:rsidRPr="00EB2EAF">
        <w:t xml:space="preserve"> binding </w:t>
      </w:r>
      <w:r>
        <w:t>of</w:t>
      </w:r>
      <w:r w:rsidRPr="00EB2EAF">
        <w:t xml:space="preserve"> </w:t>
      </w:r>
      <w:r>
        <w:t>vinculin,</w:t>
      </w:r>
      <w:r w:rsidRPr="00EB2EAF">
        <w:t xml:space="preserve"> </w:t>
      </w:r>
      <w:r>
        <w:t>which in turn further increased vinculin binding to immature FAs.</w:t>
      </w:r>
    </w:p>
    <w:p w:rsidR="00E8106D" w:rsidRDefault="00E8106D" w:rsidP="007E345A">
      <w:pPr>
        <w:spacing w:after="0" w:line="360" w:lineRule="auto"/>
        <w:jc w:val="both"/>
      </w:pPr>
      <w:r w:rsidRPr="00EB2EAF">
        <w:t xml:space="preserve">Myosin II </w:t>
      </w:r>
      <w:r>
        <w:t xml:space="preserve">also </w:t>
      </w:r>
      <w:r w:rsidRPr="00EB2EAF">
        <w:t>influences the dissociation rate of proteins inside FA</w:t>
      </w:r>
      <w:r w:rsidR="00A824C3">
        <w:t xml:space="preserve">s </w:t>
      </w:r>
      <w:r w:rsidR="00F76418">
        <w:fldChar w:fldCharType="begin"/>
      </w:r>
      <w:r w:rsidR="00DC4754">
        <w:instrText xml:space="preserve"> ADDIN EN.CITE &lt;EndNote&gt;&lt;Cite&gt;&lt;Author&gt;Wolfenson H.&lt;/Author&gt;&lt;Year&gt;2010&lt;/Year&gt;&lt;RecNum&gt;6&lt;/RecNum&gt;&lt;IDText&gt;Actomyosin-generated tension controls the molecular kinetics of focal adhesions&lt;/IDText&gt;&lt;DisplayText&gt;[6]&lt;/DisplayText&gt;&lt;record&gt;&lt;rec-number&gt;6&lt;/rec-number&gt;&lt;foreign-keys&gt;&lt;key app="EN" db-id="az5fvxrxv5rdx8ez2rl5d2vprzwaev5pvtrs"&gt;6&lt;/key&gt;&lt;/foreign-keys&gt;&lt;ref-type name="Journal Article"&gt;17&lt;/ref-type&gt;&lt;contributors&gt;&lt;authors&gt;&lt;author&gt;Wolfenson H., &lt;/author&gt;&lt;author&gt;Alexander Bershadsky, &lt;/author&gt;&lt;author&gt;Yoav I. Henis &lt;/author&gt;&lt;author&gt;and Benjamin Geiger&lt;/author&gt;&lt;/authors&gt;&lt;/contributors&gt;&lt;titles&gt;&lt;title&gt;Actomyosin-generated tension controls the molecular kinetics of focal adhesions&lt;/title&gt;&lt;secondary-title&gt;Journal of Cell Science&lt;/secondary-title&gt;&lt;/titles&gt;&lt;periodical&gt;&lt;full-title&gt;journal of Cell Science&lt;/full-title&gt;&lt;/periodical&gt;&lt;pages&gt;1425-1432&lt;/pages&gt;&lt;volume&gt;124&lt;/volume&gt;&lt;dates&gt;&lt;year&gt;2010&lt;/year&gt;&lt;/dates&gt;&lt;urls&gt;&lt;/urls&gt;&lt;/record&gt;&lt;/Cite&gt;&lt;/EndNote&gt;</w:instrText>
      </w:r>
      <w:r w:rsidR="00F76418">
        <w:fldChar w:fldCharType="separate"/>
      </w:r>
      <w:r>
        <w:rPr>
          <w:noProof/>
        </w:rPr>
        <w:t>[</w:t>
      </w:r>
      <w:hyperlink w:anchor="_ENREF_6" w:tooltip="Wolfenson H., 2010 #6" w:history="1">
        <w:r w:rsidR="004D2651">
          <w:rPr>
            <w:noProof/>
          </w:rPr>
          <w:t>6</w:t>
        </w:r>
      </w:hyperlink>
      <w:r>
        <w:rPr>
          <w:noProof/>
        </w:rPr>
        <w:t>]</w:t>
      </w:r>
      <w:r w:rsidR="00F76418">
        <w:fldChar w:fldCharType="end"/>
      </w:r>
      <w:r w:rsidRPr="00EB2EAF">
        <w:t>: under myosin</w:t>
      </w:r>
      <w:r>
        <w:t xml:space="preserve"> </w:t>
      </w:r>
      <w:r w:rsidRPr="00EB2EAF">
        <w:t xml:space="preserve">II inhibition, </w:t>
      </w:r>
      <w:r>
        <w:t>the</w:t>
      </w:r>
      <w:r w:rsidRPr="00EB2EAF">
        <w:t xml:space="preserve"> rate</w:t>
      </w:r>
      <w:r>
        <w:t xml:space="preserve"> of exchange</w:t>
      </w:r>
      <w:r w:rsidRPr="00EB2EAF">
        <w:t xml:space="preserve"> of vinculin increased, whil</w:t>
      </w:r>
      <w:r>
        <w:t>st</w:t>
      </w:r>
      <w:r w:rsidRPr="00EB2EAF">
        <w:t xml:space="preserve"> rates of paxillin and zyxin decreased. </w:t>
      </w:r>
      <w:r>
        <w:t xml:space="preserve">Considering first </w:t>
      </w:r>
      <w:r w:rsidR="00A824C3">
        <w:t xml:space="preserve">order </w:t>
      </w:r>
      <w:r>
        <w:t>kinetics for the molecular association/dissociation process</w:t>
      </w:r>
      <w:r w:rsidR="00A824C3">
        <w:t>es</w:t>
      </w:r>
      <w:r>
        <w:t>, t</w:t>
      </w:r>
      <w:r w:rsidRPr="00EB2EAF">
        <w:t xml:space="preserve">he dissociation step is </w:t>
      </w:r>
      <w:r>
        <w:t xml:space="preserve">proposed to be </w:t>
      </w:r>
      <w:r w:rsidRPr="00EB2EAF">
        <w:t xml:space="preserve">the rate limiting step in focal adhesion turnover. A model </w:t>
      </w:r>
      <w:r>
        <w:t>accounting for such slow</w:t>
      </w:r>
      <w:r w:rsidRPr="00EB2EAF">
        <w:t xml:space="preserve"> dissociation was proposed, </w:t>
      </w:r>
      <w:r>
        <w:t xml:space="preserve">involving the activation of new </w:t>
      </w:r>
      <w:r w:rsidRPr="00EB2EAF">
        <w:t xml:space="preserve">binding sites </w:t>
      </w:r>
      <w:r>
        <w:t>under mechanical tension, which would result in</w:t>
      </w:r>
      <w:r w:rsidRPr="00EB2EAF">
        <w:t xml:space="preserve"> different kinetic</w:t>
      </w:r>
      <w:r>
        <w:t>s</w:t>
      </w:r>
      <w:r w:rsidRPr="00EB2EAF">
        <w:t xml:space="preserve"> </w:t>
      </w:r>
      <w:r>
        <w:t xml:space="preserve">for </w:t>
      </w:r>
      <w:r w:rsidRPr="00EB2EAF">
        <w:t>molecul</w:t>
      </w:r>
      <w:r>
        <w:t>ar</w:t>
      </w:r>
      <w:r w:rsidRPr="00EB2EAF">
        <w:t xml:space="preserve"> </w:t>
      </w:r>
      <w:r>
        <w:t>association and dissociation, respectively, at least for a few key FA adapter proteins</w:t>
      </w:r>
      <w:r w:rsidRPr="00EB2EAF">
        <w:t xml:space="preserve">. </w:t>
      </w:r>
      <w:r>
        <w:t xml:space="preserve">Similarly, </w:t>
      </w:r>
      <w:r w:rsidRPr="00EB2EAF">
        <w:t>blocking</w:t>
      </w:r>
      <w:r>
        <w:t xml:space="preserve"> myosin II contractility using the </w:t>
      </w:r>
      <w:r w:rsidRPr="00BB2DFA">
        <w:t>Rho-kinase inhibitor Y-27632</w:t>
      </w:r>
      <w:r>
        <w:t xml:space="preserve"> induced the</w:t>
      </w:r>
      <w:r w:rsidRPr="00EB2EAF">
        <w:t xml:space="preserve"> release of protein</w:t>
      </w:r>
      <w:r>
        <w:t>s</w:t>
      </w:r>
      <w:r w:rsidRPr="00EB2EAF">
        <w:t xml:space="preserve"> from </w:t>
      </w:r>
      <w:r>
        <w:t>FA</w:t>
      </w:r>
      <w:r w:rsidR="00A824C3">
        <w:t>s</w:t>
      </w:r>
      <w:r>
        <w:t xml:space="preserve"> and a rapid disassembly</w:t>
      </w:r>
      <w:r w:rsidR="00A824C3">
        <w:t xml:space="preserve"> </w:t>
      </w:r>
      <w:r w:rsidR="00F76418">
        <w:fldChar w:fldCharType="begin">
          <w:fldData xml:space="preserve">PEVuZE5vdGU+PENpdGU+PEF1dGhvcj5MYXZlbGluPC9BdXRob3I+PFllYXI+MjAxMzwvWWVhcj48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3MzU0OTwv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</w:fldData>
        </w:fldChar>
      </w:r>
      <w:r w:rsidR="00244AB7">
        <w:instrText xml:space="preserve"> ADDIN EN.CITE </w:instrText>
      </w:r>
      <w:r w:rsidR="00F76418">
        <w:fldChar w:fldCharType="begin">
          <w:fldData xml:space="preserve">PEVuZE5vdGU+PENpdGU+PEF1dGhvcj5MYXZlbGluPC9BdXRob3I+PFllYXI+MjAxMzwvWWVhcj48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3MzU0OTwv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</w:fldData>
        </w:fldChar>
      </w:r>
      <w:r w:rsidR="00244AB7">
        <w:instrText xml:space="preserve"> ADDIN EN.CITE.DATA </w:instrText>
      </w:r>
      <w:r w:rsidR="00F76418">
        <w:fldChar w:fldCharType="end"/>
      </w:r>
      <w:r w:rsidR="00F76418">
        <w:fldChar w:fldCharType="separate"/>
      </w:r>
      <w:r w:rsidR="00244AB7">
        <w:rPr>
          <w:noProof/>
        </w:rPr>
        <w:t>[</w:t>
      </w:r>
      <w:hyperlink w:anchor="_ENREF_70" w:tooltip="Lavelin, 2013 #65" w:history="1">
        <w:r w:rsidR="004D2651">
          <w:rPr>
            <w:noProof/>
          </w:rPr>
          <w:t>70</w:t>
        </w:r>
      </w:hyperlink>
      <w:r w:rsidR="00244AB7">
        <w:rPr>
          <w:noProof/>
        </w:rPr>
        <w:t>]</w:t>
      </w:r>
      <w:r w:rsidR="00F76418">
        <w:fldChar w:fldCharType="end"/>
      </w:r>
      <w:r w:rsidRPr="00EB2EAF">
        <w:t xml:space="preserve">. </w:t>
      </w:r>
      <w:r>
        <w:t>A few FA proteins were ranked in terms of t</w:t>
      </w:r>
      <w:r w:rsidRPr="00EB2EAF">
        <w:t>he</w:t>
      </w:r>
      <w:r>
        <w:t>ir</w:t>
      </w:r>
      <w:r w:rsidRPr="00EB2EAF">
        <w:t xml:space="preserve"> dissociation</w:t>
      </w:r>
      <w:r>
        <w:t xml:space="preserve"> rate (measured via Fluorescence Recovery After </w:t>
      </w:r>
      <w:proofErr w:type="spellStart"/>
      <w:r>
        <w:t>Photobleaching</w:t>
      </w:r>
      <w:proofErr w:type="spellEnd"/>
      <w:r>
        <w:t>, FRAP)</w:t>
      </w:r>
      <w:r w:rsidRPr="00EB2EAF">
        <w:t>: VASP</w:t>
      </w:r>
      <w:r>
        <w:t xml:space="preserve"> being the fastest dissociating, followed by</w:t>
      </w:r>
      <w:r w:rsidRPr="00EB2EAF">
        <w:t xml:space="preserve"> zyxin, talin, paxillin</w:t>
      </w:r>
      <w:r>
        <w:t>,</w:t>
      </w:r>
      <w:r w:rsidRPr="00EB2EAF">
        <w:t xml:space="preserve"> ILK, FAK, vinculin and kindlin</w:t>
      </w:r>
      <w:r>
        <w:t xml:space="preserve">. </w:t>
      </w:r>
    </w:p>
    <w:p w:rsidR="00E8106D" w:rsidRPr="004B1784" w:rsidRDefault="00E8106D" w:rsidP="007E345A">
      <w:pPr>
        <w:spacing w:after="0" w:line="360" w:lineRule="auto"/>
        <w:jc w:val="both"/>
      </w:pPr>
      <w:proofErr w:type="spellStart"/>
      <w:r w:rsidRPr="00AB2A5B">
        <w:t>Leea</w:t>
      </w:r>
      <w:proofErr w:type="spellEnd"/>
      <w:r w:rsidRPr="00AB2A5B">
        <w:t xml:space="preserve"> et al.</w:t>
      </w:r>
      <w:r w:rsidRPr="00291B6A">
        <w:t xml:space="preserve"> show</w:t>
      </w:r>
      <w:r w:rsidRPr="00AB2A5B">
        <w:t>ed</w:t>
      </w:r>
      <w:r w:rsidRPr="004B1784">
        <w:t xml:space="preserve"> that </w:t>
      </w:r>
      <w:r w:rsidRPr="00AB2A5B">
        <w:t>actin binding</w:t>
      </w:r>
      <w:r w:rsidRPr="00291B6A">
        <w:t xml:space="preserve"> switch</w:t>
      </w:r>
      <w:r w:rsidRPr="00AB2A5B">
        <w:t>es</w:t>
      </w:r>
      <w:r w:rsidRPr="00291B6A">
        <w:t xml:space="preserve"> from a catch type to a slip-like bond</w:t>
      </w:r>
      <w:r w:rsidRPr="00AB2A5B">
        <w:t>.</w:t>
      </w:r>
      <w:r w:rsidRPr="004B1784">
        <w:t xml:space="preserve"> </w:t>
      </w:r>
      <w:r w:rsidRPr="00AB2A5B">
        <w:t xml:space="preserve">Hence actin polymerisation </w:t>
      </w:r>
      <w:r w:rsidRPr="004B1784">
        <w:t>show</w:t>
      </w:r>
      <w:r w:rsidRPr="00AB2A5B">
        <w:t>s</w:t>
      </w:r>
      <w:r w:rsidRPr="00291B6A">
        <w:t xml:space="preserve"> </w:t>
      </w:r>
      <w:r w:rsidRPr="004B1784">
        <w:t xml:space="preserve">a biphasic dependence </w:t>
      </w:r>
      <w:r w:rsidRPr="00AB2A5B">
        <w:t>in response applied</w:t>
      </w:r>
      <w:r w:rsidRPr="00291B6A">
        <w:t xml:space="preserve"> </w:t>
      </w:r>
      <w:r w:rsidRPr="004B1784">
        <w:t>force</w:t>
      </w:r>
      <w:r w:rsidRPr="00AB2A5B">
        <w:t>s,</w:t>
      </w:r>
      <w:r w:rsidRPr="00291B6A">
        <w:t xml:space="preserve"> w</w:t>
      </w:r>
      <w:r w:rsidRPr="004B1784">
        <w:t xml:space="preserve">hich stabilize the catch bond between </w:t>
      </w:r>
      <w:r w:rsidRPr="00AB2A5B">
        <w:t>actin repeat units</w:t>
      </w:r>
      <w:r w:rsidRPr="00291B6A">
        <w:t xml:space="preserve"> up to a certain exe</w:t>
      </w:r>
      <w:r w:rsidRPr="004B1784">
        <w:t>rted force (</w:t>
      </w:r>
      <w:r w:rsidRPr="00AB2A5B">
        <w:t>2</w:t>
      </w:r>
      <w:r w:rsidRPr="00291B6A">
        <w:t>0</w:t>
      </w:r>
      <w:r w:rsidR="00F86A57">
        <w:t xml:space="preserve"> </w:t>
      </w:r>
      <w:proofErr w:type="spellStart"/>
      <w:r w:rsidRPr="00291B6A">
        <w:t>pN</w:t>
      </w:r>
      <w:proofErr w:type="spellEnd"/>
      <w:r w:rsidRPr="004B1784">
        <w:t xml:space="preserve">) and decreases the lifetime of the slip region with further </w:t>
      </w:r>
      <w:r w:rsidRPr="00AB2A5B">
        <w:t xml:space="preserve">increase in </w:t>
      </w:r>
      <w:r w:rsidRPr="00291B6A">
        <w:t>tension</w:t>
      </w:r>
      <w:r w:rsidR="00F86A57">
        <w:t xml:space="preserve"> </w:t>
      </w:r>
      <w:r w:rsidR="00F76418">
        <w:fldChar w:fldCharType="begin">
          <w:fldData xml:space="preserve">PEVuZE5vdGU+PENpdGU+PEF1dGhvcj5MZWU8L0F1dGhvcj48WWVhcj4yMDEzPC9ZZWFyPjxSZWNO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</w:fldData>
        </w:fldChar>
      </w:r>
      <w:r w:rsidR="00244AB7">
        <w:instrText xml:space="preserve"> ADDIN EN.CITE </w:instrText>
      </w:r>
      <w:r w:rsidR="00F76418">
        <w:fldChar w:fldCharType="begin">
          <w:fldData xml:space="preserve">PEVuZE5vdGU+PENpdGU+PEF1dGhvcj5MZWU8L0F1dGhvcj48WWVhcj4yMDEzPC9ZZWFyPjxSZWNO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</w:fldData>
        </w:fldChar>
      </w:r>
      <w:r w:rsidR="00244AB7">
        <w:instrText xml:space="preserve"> ADDIN EN.CITE.DATA </w:instrText>
      </w:r>
      <w:r w:rsidR="00F76418">
        <w:fldChar w:fldCharType="end"/>
      </w:r>
      <w:r w:rsidR="00F76418">
        <w:fldChar w:fldCharType="separate"/>
      </w:r>
      <w:r w:rsidR="00244AB7">
        <w:rPr>
          <w:noProof/>
        </w:rPr>
        <w:t>[</w:t>
      </w:r>
      <w:hyperlink w:anchor="_ENREF_71" w:tooltip="Lee, 2013 #66" w:history="1">
        <w:r w:rsidR="004D2651">
          <w:rPr>
            <w:noProof/>
          </w:rPr>
          <w:t>71</w:t>
        </w:r>
      </w:hyperlink>
      <w:r w:rsidR="00244AB7">
        <w:rPr>
          <w:noProof/>
        </w:rPr>
        <w:t>]</w:t>
      </w:r>
      <w:r w:rsidR="00F76418">
        <w:fldChar w:fldCharType="end"/>
      </w:r>
      <w:r w:rsidRPr="00291B6A">
        <w:t>.</w:t>
      </w:r>
    </w:p>
    <w:p w:rsidR="00E8106D" w:rsidRPr="00C40B31" w:rsidRDefault="00E8106D" w:rsidP="007E345A">
      <w:pPr>
        <w:spacing w:after="0" w:line="360" w:lineRule="auto"/>
        <w:jc w:val="both"/>
      </w:pPr>
      <w:r>
        <w:t>Another important aspect of actin dynamics is the correlation between actin polymerisation, contractility of fibres formed and the generation of traction forces. F-actin polymerisation is correlated with the generation of traction forces according to a biphasic behaviour</w:t>
      </w:r>
      <w:r w:rsidR="00F86A57">
        <w:t xml:space="preserve"> </w:t>
      </w:r>
      <w:r w:rsidR="00F76418">
        <w:fldChar w:fldCharType="begin"/>
      </w:r>
      <w:r w:rsidR="00BE1264">
        <w:instrText xml:space="preserve"> ADDIN EN.CITE &lt;EndNote&gt;&lt;Cite&gt;&lt;Author&gt;Gardel&lt;/Author&gt;&lt;Year&gt;2008&lt;/Year&gt;&lt;RecNum&gt;32&lt;/RecNum&gt;&lt;IDText&gt;Traction stress in focal adhesions correlates biphasically with actin retrograde fl ow speed&lt;/IDText&gt;&lt;DisplayText&gt;[33]&lt;/DisplayText&gt;&lt;record&gt;&lt;rec-number&gt;32&lt;/rec-number&gt;&lt;foreign-keys&gt;&lt;key app="EN" db-id="az5fvxrxv5rdx8ez2rl5d2vprzwaev5pvtrs"&gt;32&lt;/key&gt;&lt;/foreign-keys&gt;&lt;ref-type name="Journal Article"&gt;17&lt;/ref-type&gt;&lt;contributors&gt;&lt;authors&gt;&lt;author&gt;Gardel, M. L.&lt;/author&gt;&lt;author&gt;Sabass, B.&lt;/author&gt;&lt;author&gt;Ji, L.&lt;/author&gt;&lt;author&gt;Danuser, G.&lt;/author&gt;&lt;author&gt;Schwarz, U. S.&lt;/author&gt;&lt;author&gt;Waterman, C. M.&lt;/author&gt;&lt;/authors&gt;&lt;/contributors&gt;&lt;auth-address&gt;Department of Physics, University of Chicago, Chicago, IL 60637, USA.&lt;/auth-address&gt;&lt;titles&gt;&lt;title&gt;Traction stress in focal adhesions correlates biphasically with actin retrograde flow speed&lt;/title&gt;&lt;secondary-title&gt;J Cell Biol&lt;/secondary-title&gt;&lt;alt-title&gt;The Journal of cell biology&lt;/alt-title&gt;&lt;/titles&gt;&lt;periodical&gt;&lt;full-title&gt;J Cell Biol&lt;/full-title&gt;&lt;abbr-1&gt;The Journal of cell biology&lt;/abbr-1&gt;&lt;/periodical&gt;&lt;alt-periodical&gt;&lt;full-title&gt;J Cell Biol&lt;/full-title&gt;&lt;abbr-1&gt;The Journal of cell biology&lt;/abbr-1&gt;&lt;/alt-periodical&gt;&lt;pages&gt;999-1005&lt;/pages&gt;&lt;volume&gt;183&lt;/volume&gt;&lt;number&gt;6&lt;/number&gt;&lt;keywords&gt;&lt;keyword&gt;Actins/*metabolism&lt;/keyword&gt;&lt;keyword&gt;*Cell Movement&lt;/keyword&gt;&lt;keyword&gt;Focal Adhesions/*metabolism&lt;/keyword&gt;&lt;keyword&gt;Myosin Type II/metabolism&lt;/keyword&gt;&lt;keyword&gt;Pseudopodia/metabolism&lt;/keyword&gt;&lt;keyword&gt;Rheology&lt;/keyword&gt;&lt;keyword&gt;Signal Transduction&lt;/keyword&gt;&lt;keyword&gt;*Stress, Physiological&lt;/keyword&gt;&lt;keyword&gt;rho GTP-Binding Proteins/metabolism&lt;/keyword&gt;&lt;/keywords&gt;&lt;dates&gt;&lt;year&gt;2008&lt;/year&gt;&lt;pub-dates&gt;&lt;date&gt;Dec 15&lt;/date&gt;&lt;/pub-dates&gt;&lt;/dates&gt;&lt;isbn&gt;1540-8140 (Electronic)&amp;#xD;0021-9525 (Linking)&lt;/isbn&gt;&lt;accession-num&gt;19075110&lt;/accession-num&gt;&lt;urls&gt;&lt;related-urls&gt;&lt;url&gt;http://www.ncbi.nlm.nih.gov/pubmed/19075110&lt;/url&gt;&lt;/related-urls&gt;&lt;/urls&gt;&lt;custom2&gt;2600750&lt;/custom2&gt;&lt;electronic-resource-num&gt;10.1083/jcb.200810060&lt;/electronic-resource-num&gt;&lt;/record&gt;&lt;/Cite&gt;&lt;/EndNote&gt;</w:instrText>
      </w:r>
      <w:r w:rsidR="00F76418">
        <w:fldChar w:fldCharType="separate"/>
      </w:r>
      <w:r w:rsidR="00BE1264">
        <w:rPr>
          <w:noProof/>
        </w:rPr>
        <w:t>[</w:t>
      </w:r>
      <w:hyperlink w:anchor="_ENREF_33" w:tooltip="Gardel, 2008 #32" w:history="1">
        <w:r w:rsidR="004D2651">
          <w:rPr>
            <w:noProof/>
          </w:rPr>
          <w:t>33</w:t>
        </w:r>
      </w:hyperlink>
      <w:r w:rsidR="00BE1264">
        <w:rPr>
          <w:noProof/>
        </w:rPr>
        <w:t>]</w:t>
      </w:r>
      <w:r w:rsidR="00F76418">
        <w:fldChar w:fldCharType="end"/>
      </w:r>
      <w:r>
        <w:t>. In small FA</w:t>
      </w:r>
      <w:r w:rsidR="00F86A57">
        <w:t>s</w:t>
      </w:r>
      <w:r>
        <w:t xml:space="preserve"> in the lamellipodium small stresses correlate with fast F-actin polymerisation speeds. In the distal area, at the periphery of the lamella, and in the centre of large FAs, maximum traction stresses are generated and intermediate F-actin polymerisation speeds are measured </w:t>
      </w:r>
      <w:r w:rsidR="00954DA6">
        <w:t>and from</w:t>
      </w:r>
      <w:r>
        <w:t xml:space="preserve"> central </w:t>
      </w:r>
      <w:r w:rsidR="00954DA6">
        <w:t xml:space="preserve">to </w:t>
      </w:r>
      <w:r>
        <w:t>proximal areas of large FAs slow</w:t>
      </w:r>
      <w:r w:rsidR="00954DA6">
        <w:t>er</w:t>
      </w:r>
      <w:r>
        <w:t xml:space="preserve"> polymerisation speeds and low</w:t>
      </w:r>
      <w:r w:rsidR="00954DA6">
        <w:t>er</w:t>
      </w:r>
      <w:r>
        <w:t xml:space="preserve"> stresses are observed. Actin polymerisation speeds observed ranged from 0 </w:t>
      </w:r>
      <w:proofErr w:type="gramStart"/>
      <w:r>
        <w:t>to 30 nm/s with maximum stresses of 100 Pa.</w:t>
      </w:r>
      <w:proofErr w:type="gramEnd"/>
      <w:r>
        <w:t xml:space="preserve"> A switch between a strengthening and a </w:t>
      </w:r>
      <w:r w:rsidRPr="00C86765">
        <w:t>weakening phase occurs at a threshold of actin polymerisation speed of 8-10 nm/s and is independent of protein density, stress quantity or stage of FA dynamics</w:t>
      </w:r>
      <w:r w:rsidR="00F86A57">
        <w:t xml:space="preserve"> </w:t>
      </w:r>
      <w:r w:rsidR="00F76418">
        <w:fldChar w:fldCharType="begin">
          <w:fldData xml:space="preserve">PEVuZE5vdGU+PENpdGU+PEF1dGhvcj5HYXJkZWw8L0F1dGhvcj48WWVhcj4yMDA4PC9ZZWFyPjxS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</w:fldData>
        </w:fldChar>
      </w:r>
      <w:r w:rsidR="00244AB7">
        <w:instrText xml:space="preserve"> ADDIN EN.CITE </w:instrText>
      </w:r>
      <w:r w:rsidR="00F76418">
        <w:fldChar w:fldCharType="begin">
          <w:fldData xml:space="preserve">PEVuZE5vdGU+PENpdGU+PEF1dGhvcj5HYXJkZWw8L0F1dGhvcj48WWVhcj4yMDA4PC9ZZWFyPjxS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</w:fldData>
        </w:fldChar>
      </w:r>
      <w:r w:rsidR="00244AB7">
        <w:instrText xml:space="preserve"> ADDIN EN.CITE.DATA </w:instrText>
      </w:r>
      <w:r w:rsidR="00F76418">
        <w:fldChar w:fldCharType="end"/>
      </w:r>
      <w:r w:rsidR="00F76418">
        <w:fldChar w:fldCharType="separate"/>
      </w:r>
      <w:r w:rsidR="00244AB7">
        <w:rPr>
          <w:noProof/>
        </w:rPr>
        <w:t>[</w:t>
      </w:r>
      <w:hyperlink w:anchor="_ENREF_33" w:tooltip="Gardel, 2008 #32" w:history="1">
        <w:r w:rsidR="004D2651">
          <w:rPr>
            <w:noProof/>
          </w:rPr>
          <w:t>33</w:t>
        </w:r>
      </w:hyperlink>
      <w:r w:rsidR="00244AB7">
        <w:rPr>
          <w:noProof/>
        </w:rPr>
        <w:t xml:space="preserve">, </w:t>
      </w:r>
      <w:hyperlink w:anchor="_ENREF_72" w:tooltip="Han, 2015 #214" w:history="1">
        <w:r w:rsidR="004D2651">
          <w:rPr>
            <w:noProof/>
          </w:rPr>
          <w:t>72</w:t>
        </w:r>
      </w:hyperlink>
      <w:r w:rsidR="00244AB7">
        <w:rPr>
          <w:noProof/>
        </w:rPr>
        <w:t>]</w:t>
      </w:r>
      <w:r w:rsidR="00F76418">
        <w:fldChar w:fldCharType="end"/>
      </w:r>
      <w:r w:rsidRPr="00C86765">
        <w:t>.</w:t>
      </w:r>
      <w:r w:rsidR="00CC79F8">
        <w:t xml:space="preserve"> Beyond the regulation of force generation, actin dynamics is also intrinsically directly regulating cell motility and linear correlations were identified between the rate of actin flow and the persistency of motile behaviour across multiple cell types</w:t>
      </w:r>
      <w:r w:rsidR="00244AB7">
        <w:t xml:space="preserve"> </w:t>
      </w:r>
      <w:r w:rsidR="00F76418">
        <w:fldChar w:fldCharType="begin"/>
      </w:r>
      <w:r w:rsidR="00244AB7">
        <w:instrText xml:space="preserve"> ADDIN EN.CITE &lt;EndNote&gt;&lt;Cite&gt;&lt;Author&gt;Maiuri&lt;/Author&gt;&lt;Year&gt;2015&lt;/Year&gt;&lt;RecNum&gt;215&lt;/RecNum&gt;&lt;DisplayText&gt;[73]&lt;/DisplayText&gt;&lt;record&gt;&lt;rec-number&gt;215&lt;/rec-number&gt;&lt;foreign-keys&gt;&lt;key app="EN" db-id="az5fvxrxv5rdx8ez2rl5d2vprzwaev5pvtrs"&gt;215&lt;/key&gt;&lt;/foreign-keys&gt;&lt;ref-type name="Journal Article"&gt;17&lt;/ref-type&gt;&lt;contributors&gt;&lt;authors&gt;&lt;author&gt;Maiuri, Paolo&lt;/author&gt;&lt;author&gt;Rupprecht, Jean-François&lt;/author&gt;&lt;author&gt;Wieser, Stefan&lt;/author&gt;&lt;author&gt;Ruprecht, Verena&lt;/author&gt;&lt;author&gt;Bénichou, Olivier&lt;/author&gt;&lt;author&gt;Carpi, Nicolas&lt;/author&gt;&lt;author&gt;Coppey, Mathieu&lt;/author&gt;&lt;author&gt;De Beco, Simon&lt;/author&gt;&lt;author&gt;Gov, Nir&lt;/author&gt;&lt;author&gt;Heisenberg, Carl-Philipp&lt;/author&gt;&lt;/authors&gt;&lt;/contributors&gt;&lt;titles&gt;&lt;title&gt;Actin Flows Mediate a Universal Coupling between Cell Speed and Cell Persistence&lt;/title&gt;&lt;secondary-title&gt;Cell&lt;/secondary-title&gt;&lt;/titles&gt;&lt;periodical&gt;&lt;full-title&gt;Cell&lt;/full-title&gt;&lt;abbr-1&gt;Cell&lt;/abbr-1&gt;&lt;/periodical&gt;&lt;pages&gt;374-386&lt;/pages&gt;&lt;volume&gt;161&lt;/volume&gt;&lt;number&gt;2&lt;/number&gt;&lt;dates&gt;&lt;year&gt;2015&lt;/year&gt;&lt;/dates&gt;&lt;isbn&gt;0092-8674&lt;/isbn&gt;&lt;urls&gt;&lt;/urls&gt;&lt;/record&gt;&lt;/Cite&gt;&lt;/EndNote&gt;</w:instrText>
      </w:r>
      <w:r w:rsidR="00F76418">
        <w:fldChar w:fldCharType="separate"/>
      </w:r>
      <w:r w:rsidR="00244AB7">
        <w:rPr>
          <w:noProof/>
        </w:rPr>
        <w:t>[</w:t>
      </w:r>
      <w:hyperlink w:anchor="_ENREF_73" w:tooltip="Maiuri, 2015 #215" w:history="1">
        <w:r w:rsidR="004D2651">
          <w:rPr>
            <w:noProof/>
          </w:rPr>
          <w:t>73</w:t>
        </w:r>
      </w:hyperlink>
      <w:r w:rsidR="00244AB7">
        <w:rPr>
          <w:noProof/>
        </w:rPr>
        <w:t>]</w:t>
      </w:r>
      <w:r w:rsidR="00F76418">
        <w:fldChar w:fldCharType="end"/>
      </w:r>
      <w:r w:rsidR="00CC79F8">
        <w:t>.</w:t>
      </w:r>
    </w:p>
    <w:p w:rsidR="00E8106D" w:rsidRPr="00EB2EAF" w:rsidRDefault="00E8106D" w:rsidP="007E345A">
      <w:pPr>
        <w:spacing w:after="0" w:line="360" w:lineRule="auto"/>
        <w:jc w:val="both"/>
      </w:pPr>
      <w:r>
        <w:lastRenderedPageBreak/>
        <w:t xml:space="preserve">Models have been developed to explain how the asymmetry between association and dissociation, under mechanical control, is indeed connected to FA dynamics. </w:t>
      </w:r>
      <w:proofErr w:type="spellStart"/>
      <w:r>
        <w:t>Bruinsma</w:t>
      </w:r>
      <w:proofErr w:type="spellEnd"/>
      <w:r>
        <w:t xml:space="preserve"> et al presented a t</w:t>
      </w:r>
      <w:r w:rsidRPr="00EB2EAF">
        <w:t xml:space="preserve">heoretical model </w:t>
      </w:r>
      <w:r>
        <w:t>capturing the impact of mechanical tension on the asymmetry between association and dissociation rates</w:t>
      </w:r>
      <w:r w:rsidR="00F86A57">
        <w:t xml:space="preserve"> </w:t>
      </w:r>
      <w:r w:rsidR="00F76418">
        <w:fldChar w:fldCharType="begin"/>
      </w:r>
      <w:r w:rsidR="00244AB7">
        <w:instrText xml:space="preserve"> ADDIN EN.CITE &lt;EndNote&gt;&lt;Cite&gt;&lt;Author&gt;Bruinsma&lt;/Author&gt;&lt;Year&gt;2005&lt;/Year&gt;&lt;RecNum&gt;67&lt;/RecNum&gt;&lt;IDText&gt;Theory of Force Regulation by Nascent Adhesion Sites&lt;/IDText&gt;&lt;DisplayText&gt;[74]&lt;/DisplayText&gt;&lt;record&gt;&lt;rec-number&gt;67&lt;/rec-number&gt;&lt;foreign-keys&gt;&lt;key app="EN" db-id="az5fvxrxv5rdx8ez2rl5d2vprzwaev5pvtrs"&gt;67&lt;/key&gt;&lt;/foreign-keys&gt;&lt;ref-type name="Journal Article"&gt;17&lt;/ref-type&gt;&lt;contributors&gt;&lt;authors&gt;&lt;author&gt;Bruinsma, R.&lt;/author&gt;&lt;/authors&gt;&lt;/contributors&gt;&lt;auth-address&gt;Department of Physics and Astronomy, University of California at Los Angeles, USA. bruinsma@physics.ucla.edu&lt;/auth-address&gt;&lt;titles&gt;&lt;title&gt;Theory of force regulation by nascent adhesion sites&lt;/title&gt;&lt;secondary-title&gt;Biophys J&lt;/secondary-title&gt;&lt;alt-title&gt;Biophysical journal&lt;/alt-title&gt;&lt;/titles&gt;&lt;periodical&gt;&lt;full-title&gt;Biophysical Journal&lt;/full-title&gt;&lt;abbr-1&gt;Biophys J&lt;/abbr-1&gt;&lt;/periodical&gt;&lt;alt-periodical&gt;&lt;full-title&gt;Biophysical Journal&lt;/full-title&gt;&lt;abbr-1&gt;Biophys J&lt;/abbr-1&gt;&lt;/alt-periodical&gt;&lt;pages&gt;87-94&lt;/pages&gt;&lt;volume&gt;89&lt;/volume&gt;&lt;number&gt;1&lt;/number&gt;&lt;keywords&gt;&lt;keyword&gt;Actins/chemistry&lt;/keyword&gt;&lt;keyword&gt;Animals&lt;/keyword&gt;&lt;keyword&gt;Binding Sites&lt;/keyword&gt;&lt;keyword&gt;Biophysics/*methods&lt;/keyword&gt;&lt;keyword&gt;Cell Adhesion&lt;/keyword&gt;&lt;keyword&gt;Cytoplasm/metabolism&lt;/keyword&gt;&lt;keyword&gt;Cytoskeleton/metabolism&lt;/keyword&gt;&lt;keyword&gt;Integrin beta Chains/chemistry&lt;/keyword&gt;&lt;keyword&gt;Ligands&lt;/keyword&gt;&lt;keyword&gt;Models, Biological&lt;/keyword&gt;&lt;keyword&gt;Models, Statistical&lt;/keyword&gt;&lt;keyword&gt;Models, Theoretical&lt;/keyword&gt;&lt;keyword&gt;Protein Conformation&lt;/keyword&gt;&lt;keyword&gt;Stress, Mechanical&lt;/keyword&gt;&lt;keyword&gt;Thermodynamics&lt;/keyword&gt;&lt;keyword&gt;Tissue Adhesions&lt;/keyword&gt;&lt;/keywords&gt;&lt;dates&gt;&lt;year&gt;2005&lt;/year&gt;&lt;pub-dates&gt;&lt;date&gt;Jul&lt;/date&gt;&lt;/pub-dates&gt;&lt;/dates&gt;&lt;isbn&gt;0006-3495 (Print)&amp;#xD;0006-3495 (Linking)&lt;/isbn&gt;&lt;accession-num&gt;15849245&lt;/accession-num&gt;&lt;urls&gt;&lt;related-urls&gt;&lt;url&gt;http://www.ncbi.nlm.nih.gov/pubmed/15849245&lt;/url&gt;&lt;/related-urls&gt;&lt;/urls&gt;&lt;custom2&gt;1366582&lt;/custom2&gt;&lt;electronic-resource-num&gt;10.1529/biophysj.104.048280&lt;/electronic-resource-num&gt;&lt;/record&gt;&lt;/Cite&gt;&lt;/EndNote&gt;</w:instrText>
      </w:r>
      <w:r w:rsidR="00F76418">
        <w:fldChar w:fldCharType="separate"/>
      </w:r>
      <w:r w:rsidR="00244AB7">
        <w:rPr>
          <w:noProof/>
        </w:rPr>
        <w:t>[</w:t>
      </w:r>
      <w:hyperlink w:anchor="_ENREF_74" w:tooltip="Bruinsma, 2005 #67" w:history="1">
        <w:r w:rsidR="004D2651">
          <w:rPr>
            <w:noProof/>
          </w:rPr>
          <w:t>74</w:t>
        </w:r>
      </w:hyperlink>
      <w:r w:rsidR="00244AB7">
        <w:rPr>
          <w:noProof/>
        </w:rPr>
        <w:t>]</w:t>
      </w:r>
      <w:r w:rsidR="00F76418">
        <w:fldChar w:fldCharType="end"/>
      </w:r>
      <w:r w:rsidRPr="00EB2EAF">
        <w:t xml:space="preserve">. </w:t>
      </w:r>
      <w:r>
        <w:t>Their</w:t>
      </w:r>
      <w:r w:rsidRPr="00EB2EAF">
        <w:t xml:space="preserve"> two state </w:t>
      </w:r>
      <w:proofErr w:type="gramStart"/>
      <w:r w:rsidRPr="00EB2EAF">
        <w:t>model</w:t>
      </w:r>
      <w:proofErr w:type="gramEnd"/>
      <w:r w:rsidRPr="00EB2EAF">
        <w:t xml:space="preserve"> describe</w:t>
      </w:r>
      <w:r>
        <w:t>s</w:t>
      </w:r>
      <w:r w:rsidRPr="00EB2EAF">
        <w:t xml:space="preserve"> the transition from initial adhesion</w:t>
      </w:r>
      <w:r>
        <w:t>s</w:t>
      </w:r>
      <w:r w:rsidRPr="00EB2EAF">
        <w:t>, linked via a weak slip link to the cytoskeleton (passive state), to focal complexes (FC)</w:t>
      </w:r>
      <w:r>
        <w:t>,</w:t>
      </w:r>
      <w:r w:rsidRPr="00EB2EAF">
        <w:t xml:space="preserve"> which bear high forces and represent the active state. The switch from one </w:t>
      </w:r>
      <w:r>
        <w:t xml:space="preserve">state </w:t>
      </w:r>
      <w:r w:rsidRPr="00EB2EAF">
        <w:t xml:space="preserve">to the other is dependent on ECM mechanical properties. </w:t>
      </w:r>
      <w:r>
        <w:t>I</w:t>
      </w:r>
      <w:r w:rsidRPr="00EB2EAF">
        <w:t xml:space="preserve">f the force </w:t>
      </w:r>
      <w:r>
        <w:t xml:space="preserve">applied for activating and </w:t>
      </w:r>
      <w:r w:rsidRPr="00EB2EAF">
        <w:t xml:space="preserve">reinforcing the adhesion site is lower than </w:t>
      </w:r>
      <w:r>
        <w:t>that required for its</w:t>
      </w:r>
      <w:r w:rsidRPr="00EB2EAF">
        <w:t xml:space="preserve"> dissociation</w:t>
      </w:r>
      <w:r>
        <w:t>,</w:t>
      </w:r>
      <w:r w:rsidRPr="00EB2EAF">
        <w:t xml:space="preserve"> a focal complex is formed. On</w:t>
      </w:r>
      <w:r>
        <w:t xml:space="preserve"> the opposite, in the case of a</w:t>
      </w:r>
      <w:r w:rsidRPr="00EB2EAF">
        <w:t xml:space="preserve"> soft substrate, the force applied </w:t>
      </w:r>
      <w:r>
        <w:t xml:space="preserve">to the adhesion </w:t>
      </w:r>
      <w:r w:rsidRPr="00EB2EAF">
        <w:t xml:space="preserve">is generally low and the adhesion will dissociate faster. </w:t>
      </w:r>
    </w:p>
    <w:p w:rsidR="00E8106D" w:rsidRDefault="00E8106D" w:rsidP="007E345A">
      <w:pPr>
        <w:spacing w:after="0" w:line="360" w:lineRule="auto"/>
        <w:jc w:val="both"/>
      </w:pPr>
      <w:r>
        <w:t xml:space="preserve">Despite fantastic progress in the understanding of cell adhesion, the detailed temporal pattern according to which FA proteins are recruited and how this correlates with key activation steps and the establishment of actomyosin-based contractility, at the </w:t>
      </w:r>
      <w:proofErr w:type="spellStart"/>
      <w:r>
        <w:t>nanoscale</w:t>
      </w:r>
      <w:proofErr w:type="spellEnd"/>
      <w:r>
        <w:t xml:space="preserve"> remain elusive. The understanding of such process</w:t>
      </w:r>
      <w:r w:rsidR="00F86A57">
        <w:t>es</w:t>
      </w:r>
      <w:r>
        <w:t xml:space="preserve"> clearly requires novel microscopy and molecular tools as well as engineered platforms. </w:t>
      </w:r>
    </w:p>
    <w:p w:rsidR="00E8106D" w:rsidRDefault="00E8106D" w:rsidP="007E345A">
      <w:pPr>
        <w:spacing w:after="0" w:line="360" w:lineRule="auto"/>
        <w:jc w:val="both"/>
      </w:pPr>
    </w:p>
    <w:p w:rsidR="00E8106D" w:rsidRPr="00EB2EAF" w:rsidRDefault="00E8106D" w:rsidP="007E345A">
      <w:pPr>
        <w:pStyle w:val="Heading1"/>
        <w:jc w:val="both"/>
      </w:pPr>
      <w:bookmarkStart w:id="7" w:name="_Toc425521466"/>
      <w:proofErr w:type="gramStart"/>
      <w:r w:rsidRPr="00EB2EAF">
        <w:t xml:space="preserve">Nanostructured platforms controlling </w:t>
      </w:r>
      <w:r w:rsidR="00162F57">
        <w:t xml:space="preserve">cell </w:t>
      </w:r>
      <w:r w:rsidRPr="00EB2EAF">
        <w:t>adhesions and cell phenotypes.</w:t>
      </w:r>
      <w:bookmarkEnd w:id="7"/>
      <w:proofErr w:type="gramEnd"/>
    </w:p>
    <w:p w:rsidR="00F86A57" w:rsidRDefault="00F86A57" w:rsidP="007E345A">
      <w:pPr>
        <w:spacing w:after="0" w:line="360" w:lineRule="auto"/>
        <w:jc w:val="both"/>
      </w:pPr>
    </w:p>
    <w:p w:rsidR="00E8106D" w:rsidRDefault="001455E5" w:rsidP="007E345A">
      <w:pPr>
        <w:spacing w:after="0" w:line="360" w:lineRule="auto"/>
        <w:jc w:val="both"/>
      </w:pPr>
      <w:r>
        <w:t>T</w:t>
      </w:r>
      <w:r w:rsidR="00E8106D">
        <w:t xml:space="preserve">he regulation of adhesion to the ECM is controlled by molecular processes that physically connect the matrix to the cell cytoskeleton via self-assembled protein complexes. In turn, cell adhesion to the ECM plays an important role in regulating important cell phenotypes such as proliferation, apoptosis, differentiation, endocytosis, motility, matrix degradation and remodelling. In addition, given the nature of the molecular events that translate matrix adhesion into biochemical signals, it is not surprising to find that processes controlling cellular sensing of the physical microenvironment rely on sensing of its </w:t>
      </w:r>
      <w:proofErr w:type="spellStart"/>
      <w:r w:rsidR="00E8106D">
        <w:t>nanoscale</w:t>
      </w:r>
      <w:proofErr w:type="spellEnd"/>
      <w:r w:rsidR="00E8106D">
        <w:t xml:space="preserve"> physical properties, such as </w:t>
      </w:r>
      <w:proofErr w:type="spellStart"/>
      <w:r w:rsidR="00E8106D">
        <w:t>nanoscale</w:t>
      </w:r>
      <w:proofErr w:type="spellEnd"/>
      <w:r w:rsidR="00E8106D">
        <w:t xml:space="preserve"> geometry, </w:t>
      </w:r>
      <w:proofErr w:type="spellStart"/>
      <w:r w:rsidR="00E8106D">
        <w:t>nano</w:t>
      </w:r>
      <w:proofErr w:type="spellEnd"/>
      <w:r w:rsidR="00E8106D">
        <w:t xml:space="preserve">-topography and </w:t>
      </w:r>
      <w:proofErr w:type="spellStart"/>
      <w:r w:rsidR="00E8106D">
        <w:t>nanoscale</w:t>
      </w:r>
      <w:proofErr w:type="spellEnd"/>
      <w:r w:rsidR="00E8106D">
        <w:t xml:space="preserve"> mechanics. </w:t>
      </w:r>
      <w:r w:rsidR="00E8106D" w:rsidRPr="00EB2EAF">
        <w:t xml:space="preserve">Cues that cells feel </w:t>
      </w:r>
      <w:r w:rsidR="00E8106D" w:rsidRPr="00DD0FCB">
        <w:rPr>
          <w:i/>
        </w:rPr>
        <w:t>in vivo</w:t>
      </w:r>
      <w:r w:rsidR="00E8106D" w:rsidRPr="00EB2EAF">
        <w:t xml:space="preserve"> from the ECM are very complex and interconnected</w:t>
      </w:r>
      <w:r w:rsidR="00E8106D">
        <w:t xml:space="preserve">. Importantly, </w:t>
      </w:r>
      <w:r w:rsidR="00E8106D" w:rsidRPr="00EB2EAF">
        <w:t>it has been shown that th</w:t>
      </w:r>
      <w:r w:rsidR="00E8106D">
        <w:t>ese signals, although relying on the biochemical context,</w:t>
      </w:r>
      <w:r w:rsidR="00E8106D" w:rsidRPr="00EB2EAF">
        <w:t xml:space="preserve"> depend on </w:t>
      </w:r>
      <w:r w:rsidR="00E8106D">
        <w:t>its</w:t>
      </w:r>
      <w:r w:rsidR="00E8106D" w:rsidRPr="00EB2EAF">
        <w:t xml:space="preserve"> </w:t>
      </w:r>
      <w:r w:rsidR="00E8106D">
        <w:t>geometry</w:t>
      </w:r>
      <w:r>
        <w:t xml:space="preserve"> </w:t>
      </w:r>
      <w:r w:rsidR="00F76418">
        <w:fldChar w:fldCharType="begin">
          <w:fldData xml:space="preserve">PEVuZE5vdGU+PENpdGU+PEF1dGhvcj5EZWVnPC9BdXRob3I+PFllYXI+MjAxMTwvWWVhcj48UmVj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</w:fldData>
        </w:fldChar>
      </w:r>
      <w:r w:rsidR="00244AB7">
        <w:instrText xml:space="preserve"> ADDIN EN.CITE </w:instrText>
      </w:r>
      <w:r w:rsidR="00F76418">
        <w:fldChar w:fldCharType="begin">
          <w:fldData xml:space="preserve">PEVuZE5vdGU+PENpdGU+PEF1dGhvcj5EZWVnPC9BdXRob3I+PFllYXI+MjAxMTwvWWVhcj48UmVj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</w:fldData>
        </w:fldChar>
      </w:r>
      <w:r w:rsidR="00244AB7">
        <w:instrText xml:space="preserve"> ADDIN EN.CITE.DATA </w:instrText>
      </w:r>
      <w:r w:rsidR="00F76418">
        <w:fldChar w:fldCharType="end"/>
      </w:r>
      <w:r w:rsidR="00F76418">
        <w:fldChar w:fldCharType="separate"/>
      </w:r>
      <w:r w:rsidR="00244AB7">
        <w:rPr>
          <w:noProof/>
        </w:rPr>
        <w:t>[</w:t>
      </w:r>
      <w:hyperlink w:anchor="_ENREF_75" w:tooltip="Deeg, 2011 #68" w:history="1">
        <w:r w:rsidR="004D2651">
          <w:rPr>
            <w:noProof/>
          </w:rPr>
          <w:t>75-77</w:t>
        </w:r>
      </w:hyperlink>
      <w:r w:rsidR="00244AB7">
        <w:rPr>
          <w:noProof/>
        </w:rPr>
        <w:t>]</w:t>
      </w:r>
      <w:r w:rsidR="00F76418">
        <w:fldChar w:fldCharType="end"/>
      </w:r>
      <w:r w:rsidR="00E8106D" w:rsidRPr="00871A10">
        <w:t xml:space="preserve">, topography </w:t>
      </w:r>
      <w:r w:rsidR="00F76418">
        <w:fldChar w:fldCharType="begin">
          <w:fldData xml:space="preserve">PEVuZE5vdGU+PENpdGU+PEF1dGhvcj5IaWdnaW5zPC9BdXRob3I+PFllYXI+MjAxNTwvWWVhcj48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</w:fldData>
        </w:fldChar>
      </w:r>
      <w:r w:rsidR="00244AB7">
        <w:instrText xml:space="preserve"> ADDIN EN.CITE </w:instrText>
      </w:r>
      <w:r w:rsidR="00F76418">
        <w:fldChar w:fldCharType="begin">
          <w:fldData xml:space="preserve">PEVuZE5vdGU+PENpdGU+PEF1dGhvcj5IaWdnaW5zPC9BdXRob3I+PFllYXI+MjAxNTwvWWVhcj48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</w:fldData>
        </w:fldChar>
      </w:r>
      <w:r w:rsidR="00244AB7">
        <w:instrText xml:space="preserve"> ADDIN EN.CITE.DATA </w:instrText>
      </w:r>
      <w:r w:rsidR="00F76418">
        <w:fldChar w:fldCharType="end"/>
      </w:r>
      <w:r w:rsidR="00F76418">
        <w:fldChar w:fldCharType="separate"/>
      </w:r>
      <w:r w:rsidR="00244AB7">
        <w:rPr>
          <w:noProof/>
        </w:rPr>
        <w:t>[</w:t>
      </w:r>
      <w:hyperlink w:anchor="_ENREF_78" w:tooltip="Higgins, 2015 #71" w:history="1">
        <w:r w:rsidR="004D2651">
          <w:rPr>
            <w:noProof/>
          </w:rPr>
          <w:t>78-81</w:t>
        </w:r>
      </w:hyperlink>
      <w:r w:rsidR="00244AB7">
        <w:rPr>
          <w:noProof/>
        </w:rPr>
        <w:t>]</w:t>
      </w:r>
      <w:r w:rsidR="00F76418">
        <w:fldChar w:fldCharType="end"/>
      </w:r>
      <w:r w:rsidR="00E8106D" w:rsidRPr="00871A10">
        <w:t xml:space="preserve"> and </w:t>
      </w:r>
      <w:proofErr w:type="gramStart"/>
      <w:r w:rsidR="00E8106D" w:rsidRPr="00871A10">
        <w:t>mechanics</w:t>
      </w:r>
      <w:proofErr w:type="gramEnd"/>
      <w:r w:rsidR="00F76418">
        <w:fldChar w:fldCharType="begin">
          <w:fldData xml:space="preserve">PEVuZE5vdGU+PENpdGU+PEF1dGhvcj5FbmdsZXI8L0F1dGhvcj48WWVhcj4yMDA2PC9ZZWFyPjxS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2NzctODk8L3BhZ2Vz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=
</w:fldData>
        </w:fldChar>
      </w:r>
      <w:r w:rsidR="00244AB7">
        <w:instrText xml:space="preserve"> ADDIN EN.CITE </w:instrText>
      </w:r>
      <w:r w:rsidR="00F76418">
        <w:fldChar w:fldCharType="begin">
          <w:fldData xml:space="preserve">PEVuZE5vdGU+PENpdGU+PEF1dGhvcj5FbmdsZXI8L0F1dGhvcj48WWVhcj4yMDA2PC9ZZWFyPjxS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2NzctODk8L3BhZ2Vz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=
</w:fldData>
        </w:fldChar>
      </w:r>
      <w:r w:rsidR="00244AB7">
        <w:instrText xml:space="preserve"> ADDIN EN.CITE.DATA </w:instrText>
      </w:r>
      <w:r w:rsidR="00F76418">
        <w:fldChar w:fldCharType="end"/>
      </w:r>
      <w:r w:rsidR="00F76418">
        <w:fldChar w:fldCharType="separate"/>
      </w:r>
      <w:r w:rsidR="00244AB7">
        <w:rPr>
          <w:noProof/>
        </w:rPr>
        <w:t>[</w:t>
      </w:r>
      <w:hyperlink w:anchor="_ENREF_82" w:tooltip="Engler, 2006 #75" w:history="1">
        <w:r w:rsidR="004D2651">
          <w:rPr>
            <w:noProof/>
          </w:rPr>
          <w:t>82-84</w:t>
        </w:r>
      </w:hyperlink>
      <w:r w:rsidR="00244AB7">
        <w:rPr>
          <w:noProof/>
        </w:rPr>
        <w:t>]</w:t>
      </w:r>
      <w:r w:rsidR="00F76418">
        <w:fldChar w:fldCharType="end"/>
      </w:r>
      <w:r w:rsidR="00E8106D" w:rsidRPr="00EB2EAF">
        <w:t>.</w:t>
      </w:r>
      <w:r w:rsidR="00E8106D">
        <w:t xml:space="preserve"> Engineered ECMs at the </w:t>
      </w:r>
      <w:proofErr w:type="spellStart"/>
      <w:r w:rsidR="00E8106D">
        <w:t>nanoscale</w:t>
      </w:r>
      <w:proofErr w:type="spellEnd"/>
      <w:r w:rsidR="00E8106D">
        <w:t xml:space="preserve"> have therefore attracted considerable attention recently, whether for the understanding of such </w:t>
      </w:r>
      <w:proofErr w:type="spellStart"/>
      <w:r w:rsidR="00E8106D">
        <w:t>nanoscale</w:t>
      </w:r>
      <w:proofErr w:type="spellEnd"/>
      <w:r w:rsidR="00E8106D">
        <w:t xml:space="preserve"> sensory events or for the design of scaffolds and cell culture platforms for regenerative medicine applications. </w:t>
      </w:r>
    </w:p>
    <w:p w:rsidR="00E8106D" w:rsidRDefault="00E8106D" w:rsidP="007E345A">
      <w:pPr>
        <w:spacing w:after="0" w:line="360" w:lineRule="auto"/>
        <w:jc w:val="both"/>
      </w:pPr>
    </w:p>
    <w:p w:rsidR="00E8106D" w:rsidRDefault="00E8106D" w:rsidP="007E345A">
      <w:pPr>
        <w:spacing w:after="0" w:line="360" w:lineRule="auto"/>
        <w:jc w:val="both"/>
      </w:pPr>
      <w:r w:rsidRPr="00EB2EAF">
        <w:lastRenderedPageBreak/>
        <w:t>Thanks to advances in precise fabrication and engineering techniques (</w:t>
      </w:r>
      <w:r w:rsidRPr="000E3373">
        <w:t>such as EBL</w:t>
      </w:r>
      <w:r w:rsidR="00A251BA">
        <w:t xml:space="preserve"> </w:t>
      </w:r>
      <w:r w:rsidR="00F76418">
        <w:fldChar w:fldCharType="begin">
          <w:fldData xml:space="preserve">PEVuZE5vdGU+PENpdGU+PEF1dGhvcj5Lb2xvZHppZWo8L0F1dGhvcj48WWVhcj4yMDEyPC9ZZWFy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</w:fldData>
        </w:fldChar>
      </w:r>
      <w:r w:rsidR="00244AB7">
        <w:instrText xml:space="preserve"> ADDIN EN.CITE </w:instrText>
      </w:r>
      <w:r w:rsidR="00F76418">
        <w:fldChar w:fldCharType="begin">
          <w:fldData xml:space="preserve">PEVuZE5vdGU+PENpdGU+PEF1dGhvcj5Lb2xvZHppZWo8L0F1dGhvcj48WWVhcj4yMDEyPC9ZZWFy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</w:fldData>
        </w:fldChar>
      </w:r>
      <w:r w:rsidR="00244AB7">
        <w:instrText xml:space="preserve"> ADDIN EN.CITE.DATA </w:instrText>
      </w:r>
      <w:r w:rsidR="00F76418">
        <w:fldChar w:fldCharType="end"/>
      </w:r>
      <w:r w:rsidR="00F76418">
        <w:fldChar w:fldCharType="separate"/>
      </w:r>
      <w:r w:rsidR="00244AB7">
        <w:rPr>
          <w:noProof/>
        </w:rPr>
        <w:t>[</w:t>
      </w:r>
      <w:hyperlink w:anchor="_ENREF_85" w:tooltip="Kolodziej, 2012 #78" w:history="1">
        <w:r w:rsidR="004D2651">
          <w:rPr>
            <w:noProof/>
          </w:rPr>
          <w:t>85</w:t>
        </w:r>
      </w:hyperlink>
      <w:r w:rsidR="00244AB7">
        <w:rPr>
          <w:noProof/>
        </w:rPr>
        <w:t>]</w:t>
      </w:r>
      <w:r w:rsidR="00F76418">
        <w:fldChar w:fldCharType="end"/>
      </w:r>
      <w:r w:rsidRPr="000E3373">
        <w:t>, photolithography</w:t>
      </w:r>
      <w:r w:rsidR="00A251BA">
        <w:t xml:space="preserve"> </w:t>
      </w:r>
      <w:r w:rsidR="00F76418">
        <w:fldChar w:fldCharType="begin">
          <w:fldData xml:space="preserve">PEVuZE5vdGU+PENpdGU+PEF1dGhvcj5EZWVnPC9BdXRob3I+PFllYXI+MjAxMTwvWWVhcj48UmVj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</w:fldData>
        </w:fldChar>
      </w:r>
      <w:r w:rsidR="00244AB7">
        <w:instrText xml:space="preserve"> ADDIN EN.CITE </w:instrText>
      </w:r>
      <w:r w:rsidR="00F76418">
        <w:fldChar w:fldCharType="begin">
          <w:fldData xml:space="preserve">PEVuZE5vdGU+PENpdGU+PEF1dGhvcj5EZWVnPC9BdXRob3I+PFllYXI+MjAxMTwvWWVhcj48UmVj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</w:fldData>
        </w:fldChar>
      </w:r>
      <w:r w:rsidR="00244AB7">
        <w:instrText xml:space="preserve"> ADDIN EN.CITE.DATA </w:instrText>
      </w:r>
      <w:r w:rsidR="00F76418">
        <w:fldChar w:fldCharType="end"/>
      </w:r>
      <w:r w:rsidR="00F76418">
        <w:fldChar w:fldCharType="separate"/>
      </w:r>
      <w:r w:rsidR="00244AB7">
        <w:rPr>
          <w:noProof/>
        </w:rPr>
        <w:t>[</w:t>
      </w:r>
      <w:hyperlink w:anchor="_ENREF_75" w:tooltip="Deeg, 2011 #68" w:history="1">
        <w:r w:rsidR="004D2651">
          <w:rPr>
            <w:noProof/>
          </w:rPr>
          <w:t>75</w:t>
        </w:r>
      </w:hyperlink>
      <w:r w:rsidR="00244AB7">
        <w:rPr>
          <w:noProof/>
        </w:rPr>
        <w:t xml:space="preserve">, </w:t>
      </w:r>
      <w:hyperlink w:anchor="_ENREF_76" w:tooltip="Rahmouni, 2013 #69" w:history="1">
        <w:r w:rsidR="004D2651">
          <w:rPr>
            <w:noProof/>
          </w:rPr>
          <w:t>76</w:t>
        </w:r>
      </w:hyperlink>
      <w:r w:rsidR="00244AB7">
        <w:rPr>
          <w:noProof/>
        </w:rPr>
        <w:t>]</w:t>
      </w:r>
      <w:r w:rsidR="00F76418">
        <w:fldChar w:fldCharType="end"/>
      </w:r>
      <w:r w:rsidR="00A251BA">
        <w:t xml:space="preserve"> and</w:t>
      </w:r>
      <w:r w:rsidRPr="000E3373">
        <w:t xml:space="preserve"> self- assembly</w:t>
      </w:r>
      <w:r w:rsidR="00A251BA">
        <w:t xml:space="preserve"> </w:t>
      </w:r>
      <w:r w:rsidR="00F76418">
        <w:fldChar w:fldCharType="begin">
          <w:fldData xml:space="preserve">PEVuZE5vdGU+PENpdGU+PEF1dGhvcj5TYWxtZXJvbi1TYW5jaGV6PC9BdXRob3I+PFllYXI+MjAx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=
</w:fldData>
        </w:fldChar>
      </w:r>
      <w:r w:rsidR="00244AB7">
        <w:instrText xml:space="preserve"> ADDIN EN.CITE </w:instrText>
      </w:r>
      <w:r w:rsidR="00F76418">
        <w:fldChar w:fldCharType="begin">
          <w:fldData xml:space="preserve">PEVuZE5vdGU+PENpdGU+PEF1dGhvcj5TYWxtZXJvbi1TYW5jaGV6PC9BdXRob3I+PFllYXI+MjAx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=
</w:fldData>
        </w:fldChar>
      </w:r>
      <w:r w:rsidR="00244AB7">
        <w:instrText xml:space="preserve"> ADDIN EN.CITE.DATA </w:instrText>
      </w:r>
      <w:r w:rsidR="00F76418">
        <w:fldChar w:fldCharType="end"/>
      </w:r>
      <w:r w:rsidR="00F76418">
        <w:fldChar w:fldCharType="separate"/>
      </w:r>
      <w:r w:rsidR="00244AB7">
        <w:rPr>
          <w:noProof/>
        </w:rPr>
        <w:t>[</w:t>
      </w:r>
      <w:hyperlink w:anchor="_ENREF_28" w:tooltip="Salmeron-Sanchez, 2011 #27" w:history="1">
        <w:r w:rsidR="004D2651">
          <w:rPr>
            <w:noProof/>
          </w:rPr>
          <w:t>28</w:t>
        </w:r>
      </w:hyperlink>
      <w:r w:rsidR="00244AB7">
        <w:rPr>
          <w:noProof/>
        </w:rPr>
        <w:t xml:space="preserve">, </w:t>
      </w:r>
      <w:hyperlink w:anchor="_ENREF_86" w:tooltip="Yang, 2006 #79" w:history="1">
        <w:r w:rsidR="004D2651">
          <w:rPr>
            <w:noProof/>
          </w:rPr>
          <w:t>86</w:t>
        </w:r>
      </w:hyperlink>
      <w:r w:rsidR="00244AB7">
        <w:rPr>
          <w:noProof/>
        </w:rPr>
        <w:t>]</w:t>
      </w:r>
      <w:r w:rsidR="00F76418">
        <w:fldChar w:fldCharType="end"/>
      </w:r>
      <w:r w:rsidRPr="000E3373">
        <w:t>),</w:t>
      </w:r>
      <w:r>
        <w:t xml:space="preserve"> it is now possible</w:t>
      </w:r>
      <w:r w:rsidRPr="00EB2EAF">
        <w:t xml:space="preserve"> to create synthetic bio-interfaces</w:t>
      </w:r>
      <w:r>
        <w:t xml:space="preserve"> with controlled physical properties at the </w:t>
      </w:r>
      <w:proofErr w:type="spellStart"/>
      <w:r>
        <w:t>nano</w:t>
      </w:r>
      <w:proofErr w:type="spellEnd"/>
      <w:r>
        <w:t>- to micro-scale. These platforms aim to mimic some of</w:t>
      </w:r>
      <w:r w:rsidRPr="00EB2EAF">
        <w:t xml:space="preserve"> the geometr</w:t>
      </w:r>
      <w:r>
        <w:t>ical, topographical and mechanical properties</w:t>
      </w:r>
      <w:r w:rsidRPr="00EB2EAF">
        <w:t xml:space="preserve"> of the</w:t>
      </w:r>
      <w:r>
        <w:t xml:space="preserve"> </w:t>
      </w:r>
      <w:r w:rsidRPr="00EB2EAF">
        <w:t xml:space="preserve">cell micro-environment. </w:t>
      </w:r>
      <w:r>
        <w:t xml:space="preserve">These </w:t>
      </w:r>
      <w:proofErr w:type="spellStart"/>
      <w:r>
        <w:t>nano</w:t>
      </w:r>
      <w:proofErr w:type="spellEnd"/>
      <w:r>
        <w:t>-structured substrates and matrices</w:t>
      </w:r>
      <w:r w:rsidRPr="00EB2EAF">
        <w:t>, functionalized with specific protein</w:t>
      </w:r>
      <w:r w:rsidR="00A251BA">
        <w:t>s</w:t>
      </w:r>
      <w:r w:rsidRPr="00EB2EAF">
        <w:t xml:space="preserve"> or </w:t>
      </w:r>
      <w:r>
        <w:t xml:space="preserve">peptide </w:t>
      </w:r>
      <w:r w:rsidRPr="00EB2EAF">
        <w:t>sequences recognised by cell</w:t>
      </w:r>
      <w:r>
        <w:t xml:space="preserve"> membrane receptors,</w:t>
      </w:r>
      <w:r w:rsidRPr="00EB2EAF">
        <w:t xml:space="preserve"> have been </w:t>
      </w:r>
      <w:r>
        <w:t>utilised to control the phenotype of a wide range of cell</w:t>
      </w:r>
      <w:r w:rsidR="00A251BA">
        <w:t>s</w:t>
      </w:r>
      <w:r>
        <w:t>, whether to study the underlying processes regulating such behaviours or for tissue engineering applications.</w:t>
      </w:r>
      <w:r w:rsidRPr="00EB2EAF">
        <w:t xml:space="preserve"> </w:t>
      </w:r>
      <w:r>
        <w:t xml:space="preserve">In many cases, it has been established that such control of cell phenotype is mediated by the regulation of cell adhesion via processes such as integrin clustering, recruitment of associated proteins, maturation of nascent adhesions to FAs and their controlled disassembly. In turn, these processes result in the regulation of signalling pathways and cytoskeletal reorganisation directing cell phenotype. </w:t>
      </w:r>
    </w:p>
    <w:p w:rsidR="00E8106D" w:rsidRPr="00B224AE" w:rsidRDefault="00E8106D" w:rsidP="007E345A">
      <w:pPr>
        <w:spacing w:after="0" w:line="360" w:lineRule="auto"/>
        <w:jc w:val="both"/>
      </w:pPr>
      <w:r>
        <w:t>To enable the development of such platforms, p</w:t>
      </w:r>
      <w:r w:rsidRPr="00B224AE">
        <w:t xml:space="preserve">atterning methods have been widely used in the last few decades </w:t>
      </w:r>
      <w:r>
        <w:t>as</w:t>
      </w:r>
      <w:r w:rsidRPr="00B224AE">
        <w:t xml:space="preserve"> they allow the fabrication of </w:t>
      </w:r>
      <w:proofErr w:type="spellStart"/>
      <w:r>
        <w:t>nano</w:t>
      </w:r>
      <w:proofErr w:type="spellEnd"/>
      <w:r>
        <w:t xml:space="preserve">- to </w:t>
      </w:r>
      <w:proofErr w:type="spellStart"/>
      <w:r>
        <w:t>microstructured</w:t>
      </w:r>
      <w:proofErr w:type="spellEnd"/>
      <w:r>
        <w:t xml:space="preserve"> substrates</w:t>
      </w:r>
      <w:r w:rsidRPr="00B224AE">
        <w:t xml:space="preserve"> with high accuracy</w:t>
      </w:r>
      <w:r>
        <w:t>, reproducibility</w:t>
      </w:r>
      <w:r w:rsidRPr="00B224AE">
        <w:t xml:space="preserve"> and, in some cases, in large scale</w:t>
      </w:r>
      <w:r w:rsidR="00A251BA">
        <w:t xml:space="preserve"> </w:t>
      </w:r>
      <w:r w:rsidR="00F76418">
        <w:fldChar w:fldCharType="begin">
          <w:fldData xml:space="preserve">PEVuZE5vdGU+PENpdGU+PEF1dGhvcj5Xb29kPC9BdXRob3I+PFllYXI+MjAwNzwvWWVhcj48UmVj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</w:fldData>
        </w:fldChar>
      </w:r>
      <w:r w:rsidR="00244AB7">
        <w:instrText xml:space="preserve"> ADDIN EN.CITE </w:instrText>
      </w:r>
      <w:r w:rsidR="00F76418">
        <w:fldChar w:fldCharType="begin">
          <w:fldData xml:space="preserve">PEVuZE5vdGU+PENpdGU+PEF1dGhvcj5Xb29kPC9BdXRob3I+PFllYXI+MjAwNzwvWWVhcj48UmVj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</w:fldData>
        </w:fldChar>
      </w:r>
      <w:r w:rsidR="00244AB7">
        <w:instrText xml:space="preserve"> ADDIN EN.CITE.DATA </w:instrText>
      </w:r>
      <w:r w:rsidR="00F76418">
        <w:fldChar w:fldCharType="end"/>
      </w:r>
      <w:r w:rsidR="00F76418">
        <w:fldChar w:fldCharType="separate"/>
      </w:r>
      <w:r w:rsidR="00244AB7">
        <w:rPr>
          <w:noProof/>
        </w:rPr>
        <w:t>[</w:t>
      </w:r>
      <w:hyperlink w:anchor="_ENREF_87" w:tooltip="Wood, 2007 #80" w:history="1">
        <w:r w:rsidR="004D2651">
          <w:rPr>
            <w:noProof/>
          </w:rPr>
          <w:t>87</w:t>
        </w:r>
      </w:hyperlink>
      <w:r w:rsidR="00244AB7">
        <w:rPr>
          <w:noProof/>
        </w:rPr>
        <w:t>]</w:t>
      </w:r>
      <w:r w:rsidR="00F76418">
        <w:fldChar w:fldCharType="end"/>
      </w:r>
      <w:r w:rsidRPr="00B224AE">
        <w:t xml:space="preserve">. </w:t>
      </w:r>
    </w:p>
    <w:p w:rsidR="00E8106D" w:rsidRPr="00B224AE" w:rsidRDefault="00E8106D" w:rsidP="007E345A">
      <w:pPr>
        <w:spacing w:after="0" w:line="360" w:lineRule="auto"/>
        <w:jc w:val="both"/>
      </w:pPr>
      <w:r w:rsidRPr="00B224AE">
        <w:t>The</w:t>
      </w:r>
      <w:r>
        <w:t>se</w:t>
      </w:r>
      <w:r w:rsidRPr="00B224AE">
        <w:t xml:space="preserve"> patterning process</w:t>
      </w:r>
      <w:r>
        <w:t>es</w:t>
      </w:r>
      <w:r w:rsidRPr="00B224AE">
        <w:t xml:space="preserve"> allow the fabrication or reproduction</w:t>
      </w:r>
      <w:r>
        <w:t xml:space="preserve"> (i.e.</w:t>
      </w:r>
      <w:r w:rsidRPr="00B224AE">
        <w:t xml:space="preserve"> through a mask or master</w:t>
      </w:r>
      <w:r>
        <w:t>)</w:t>
      </w:r>
      <w:r w:rsidRPr="00B224AE">
        <w:t xml:space="preserve"> of desired pattern</w:t>
      </w:r>
      <w:r>
        <w:t>s</w:t>
      </w:r>
      <w:r w:rsidRPr="00B224AE">
        <w:t xml:space="preserve"> on a substrate that can have 2D or 3D features. There are two main approaches to fabricate </w:t>
      </w:r>
      <w:proofErr w:type="spellStart"/>
      <w:r w:rsidRPr="00B224AE">
        <w:t>nanofeatures</w:t>
      </w:r>
      <w:proofErr w:type="spellEnd"/>
      <w:r w:rsidRPr="00B224AE">
        <w:t>: in the top down approach, the bulk material is modified using processes controlled at the macroscopic level, whil</w:t>
      </w:r>
      <w:r>
        <w:t>st</w:t>
      </w:r>
      <w:r w:rsidRPr="00B224AE">
        <w:t xml:space="preserve"> in the bottom up approach pattern</w:t>
      </w:r>
      <w:r>
        <w:t>s</w:t>
      </w:r>
      <w:r w:rsidRPr="00B224AE">
        <w:t xml:space="preserve"> </w:t>
      </w:r>
      <w:r>
        <w:t>are</w:t>
      </w:r>
      <w:r w:rsidRPr="00B224AE">
        <w:t xml:space="preserve"> obtained by self-assembly of small building blocks.</w:t>
      </w:r>
      <w:r>
        <w:t xml:space="preserve"> </w:t>
      </w:r>
      <w:r w:rsidRPr="00B224AE">
        <w:t>Depending on how the pattern is reproduced on the substrate</w:t>
      </w:r>
      <w:r w:rsidR="00A251BA">
        <w:t>s</w:t>
      </w:r>
      <w:r w:rsidRPr="00B224AE">
        <w:t xml:space="preserve">, the patterning methods can also be divided into direct write, replicate and self-assembly. Here a brief introduction </w:t>
      </w:r>
      <w:r>
        <w:t>to</w:t>
      </w:r>
      <w:r w:rsidRPr="00B224AE">
        <w:t xml:space="preserve"> the different </w:t>
      </w:r>
      <w:r>
        <w:t xml:space="preserve">techniques used to structure biomaterials at the </w:t>
      </w:r>
      <w:proofErr w:type="spellStart"/>
      <w:r>
        <w:t>nano</w:t>
      </w:r>
      <w:proofErr w:type="spellEnd"/>
      <w:r>
        <w:t>-scale is presented, focusing on how their features allow the understanding or control of cell adhesion and associated phenotype</w:t>
      </w:r>
      <w:r w:rsidR="00A251BA">
        <w:t xml:space="preserve"> </w:t>
      </w:r>
      <w:r w:rsidR="00F76418">
        <w:fldChar w:fldCharType="begin">
          <w:fldData xml:space="preserve">PEVuZE5vdGU+PENpdGU+PEF1dGhvcj5OaWU8L0F1dGhvcj48WWVhcj4yMDA4PC9ZZWFyPjxSZWNO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</w:fldData>
        </w:fldChar>
      </w:r>
      <w:r w:rsidR="00244AB7">
        <w:instrText xml:space="preserve"> ADDIN EN.CITE </w:instrText>
      </w:r>
      <w:r w:rsidR="00F76418">
        <w:fldChar w:fldCharType="begin">
          <w:fldData xml:space="preserve">PEVuZE5vdGU+PENpdGU+PEF1dGhvcj5OaWU8L0F1dGhvcj48WWVhcj4yMDA4PC9ZZWFyPjxSZWNO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</w:fldData>
        </w:fldChar>
      </w:r>
      <w:r w:rsidR="00244AB7">
        <w:instrText xml:space="preserve"> ADDIN EN.CITE.DATA </w:instrText>
      </w:r>
      <w:r w:rsidR="00F76418">
        <w:fldChar w:fldCharType="end"/>
      </w:r>
      <w:r w:rsidR="00F76418">
        <w:fldChar w:fldCharType="separate"/>
      </w:r>
      <w:r w:rsidR="00244AB7">
        <w:rPr>
          <w:noProof/>
        </w:rPr>
        <w:t>[</w:t>
      </w:r>
      <w:hyperlink w:anchor="_ENREF_86" w:tooltip="Yang, 2006 #79" w:history="1">
        <w:r w:rsidR="004D2651">
          <w:rPr>
            <w:noProof/>
          </w:rPr>
          <w:t>86</w:t>
        </w:r>
      </w:hyperlink>
      <w:r w:rsidR="00244AB7">
        <w:rPr>
          <w:noProof/>
        </w:rPr>
        <w:t xml:space="preserve">, </w:t>
      </w:r>
      <w:hyperlink w:anchor="_ENREF_88" w:tooltip="Nie, 2008 #81" w:history="1">
        <w:r w:rsidR="004D2651">
          <w:rPr>
            <w:noProof/>
          </w:rPr>
          <w:t>88-91</w:t>
        </w:r>
      </w:hyperlink>
      <w:r w:rsidR="00244AB7">
        <w:rPr>
          <w:noProof/>
        </w:rPr>
        <w:t>]</w:t>
      </w:r>
      <w:r w:rsidR="00F76418">
        <w:fldChar w:fldCharType="end"/>
      </w:r>
      <w:r>
        <w:t xml:space="preserve">. </w:t>
      </w:r>
    </w:p>
    <w:p w:rsidR="00E8106D" w:rsidRPr="00EB2EAF" w:rsidRDefault="00E8106D" w:rsidP="007E345A">
      <w:pPr>
        <w:spacing w:after="0" w:line="360" w:lineRule="auto"/>
        <w:jc w:val="both"/>
      </w:pPr>
    </w:p>
    <w:p w:rsidR="00E8106D" w:rsidRDefault="00E8106D" w:rsidP="00954DA6">
      <w:pPr>
        <w:pStyle w:val="Heading2"/>
        <w:jc w:val="both"/>
      </w:pPr>
      <w:bookmarkStart w:id="8" w:name="_Toc425521467"/>
      <w:r>
        <w:t>3.1</w:t>
      </w:r>
      <w:r w:rsidRPr="00EB2EAF">
        <w:t xml:space="preserve"> </w:t>
      </w:r>
      <w:r w:rsidR="00162F57" w:rsidRPr="00EB2EAF">
        <w:t>Geometr</w:t>
      </w:r>
      <w:r w:rsidR="00162F57">
        <w:t>ically patterned surfaces</w:t>
      </w:r>
      <w:bookmarkEnd w:id="8"/>
    </w:p>
    <w:p w:rsidR="00E8106D" w:rsidRPr="00EB2EAF" w:rsidRDefault="00E8106D" w:rsidP="007E345A">
      <w:pPr>
        <w:spacing w:after="0" w:line="360" w:lineRule="auto"/>
        <w:jc w:val="both"/>
      </w:pPr>
      <w:r w:rsidRPr="00EB2EAF">
        <w:t xml:space="preserve">The chemistry of the surface and how molecules are spaced and organized on a substrate affects cell behaviour. The functionalization of surfaces with patterning techniques has allowed the precise spacing at </w:t>
      </w:r>
      <w:r>
        <w:t>the</w:t>
      </w:r>
      <w:r w:rsidRPr="00EB2EAF">
        <w:t xml:space="preserve"> molecular level of adhesion protein</w:t>
      </w:r>
      <w:r>
        <w:t>s and peptide sequences</w:t>
      </w:r>
      <w:r w:rsidRPr="00EB2EAF">
        <w:t xml:space="preserve"> such as RGD (</w:t>
      </w:r>
      <w:r>
        <w:t>mimicking the adhesion properties of</w:t>
      </w:r>
      <w:r w:rsidRPr="00EB2EAF">
        <w:t xml:space="preserve"> fibronectin), recogni</w:t>
      </w:r>
      <w:r>
        <w:t>zed by inte</w:t>
      </w:r>
      <w:r w:rsidRPr="00EB2EAF">
        <w:t>grin</w:t>
      </w:r>
      <w:r>
        <w:t xml:space="preserve"> heterodimers,</w:t>
      </w:r>
      <w:r w:rsidRPr="00EB2EAF">
        <w:t xml:space="preserve"> </w:t>
      </w:r>
      <w:r>
        <w:t xml:space="preserve">and regulating cell adhesion and </w:t>
      </w:r>
      <w:proofErr w:type="spellStart"/>
      <w:r>
        <w:t>mechano</w:t>
      </w:r>
      <w:proofErr w:type="spellEnd"/>
      <w:r>
        <w:t>-transduction</w:t>
      </w:r>
      <w:r w:rsidRPr="00EB2EAF">
        <w:t>. Thanks to th</w:t>
      </w:r>
      <w:r>
        <w:t>ese</w:t>
      </w:r>
      <w:r w:rsidRPr="00EB2EAF">
        <w:t xml:space="preserve"> technique</w:t>
      </w:r>
      <w:r>
        <w:t>s</w:t>
      </w:r>
      <w:r w:rsidRPr="00EB2EAF">
        <w:t xml:space="preserve"> it has been possible to understand </w:t>
      </w:r>
      <w:r>
        <w:t xml:space="preserve">at the molecular level </w:t>
      </w:r>
      <w:r w:rsidRPr="00EB2EAF">
        <w:t xml:space="preserve">some of the parameters controlling the very initial integrin recruitment steps in </w:t>
      </w:r>
      <w:r>
        <w:t>FA</w:t>
      </w:r>
      <w:r w:rsidRPr="00EB2EAF">
        <w:t xml:space="preserve"> formation.</w:t>
      </w:r>
    </w:p>
    <w:p w:rsidR="00E8106D" w:rsidRDefault="00E8106D" w:rsidP="007E345A">
      <w:pPr>
        <w:spacing w:after="0" w:line="360" w:lineRule="auto"/>
        <w:jc w:val="both"/>
      </w:pPr>
      <w:r w:rsidRPr="00EB2EAF">
        <w:lastRenderedPageBreak/>
        <w:t xml:space="preserve">Self- assembly techniques involve the </w:t>
      </w:r>
      <w:r>
        <w:t>organisation</w:t>
      </w:r>
      <w:r w:rsidRPr="00EB2EAF">
        <w:t xml:space="preserve"> of small components (the building blocks) that interact to form </w:t>
      </w:r>
      <w:r>
        <w:t>larger, stable and potentially hierarchically organised</w:t>
      </w:r>
      <w:r w:rsidRPr="00EB2EAF">
        <w:t xml:space="preserve"> objects</w:t>
      </w:r>
      <w:r w:rsidR="00224DE6">
        <w:t xml:space="preserve"> </w:t>
      </w:r>
      <w:r w:rsidR="00F76418">
        <w:fldChar w:fldCharType="begin"/>
      </w:r>
      <w:r w:rsidR="00244AB7">
        <w:instrText xml:space="preserve"> ADDIN EN.CITE &lt;EndNote&gt;&lt;Cite&gt;&lt;Author&gt;Geissler&lt;/Author&gt;&lt;Year&gt;2004&lt;/Year&gt;&lt;RecNum&gt;82&lt;/RecNum&gt;&lt;IDText&gt;Patterning: Principles and some new developments&lt;/IDText&gt;&lt;DisplayText&gt;[89]&lt;/DisplayText&gt;&lt;record&gt;&lt;rec-number&gt;82&lt;/rec-number&gt;&lt;foreign-keys&gt;&lt;key app="EN" db-id="az5fvxrxv5rdx8ez2rl5d2vprzwaev5pvtrs"&gt;82&lt;/key&gt;&lt;/foreign-keys&gt;&lt;ref-type name="Journal Article"&gt;17&lt;/ref-type&gt;&lt;contributors&gt;&lt;authors&gt;&lt;author&gt;Geissler, M.&lt;/author&gt;&lt;author&gt;Xia, Y. N.&lt;/author&gt;&lt;/authors&gt;&lt;/contributors&gt;&lt;auth-address&gt;Xia, YN&amp;#xD;Univ Washington, Dept Chem, Seattle, WA 98195 USA&amp;#xD;Univ Washington, Dept Chem, Seattle, WA 98195 USA&amp;#xD;Univ Washington, Dept Chem, Seattle, WA 98195 USA&lt;/auth-address&gt;&lt;titles&gt;&lt;title&gt;Patterning: Principles and some new developments&lt;/title&gt;&lt;secondary-title&gt;Advanced Materials&lt;/secondary-title&gt;&lt;alt-title&gt;Adv Mater&lt;/alt-title&gt;&lt;/titles&gt;&lt;periodical&gt;&lt;full-title&gt;Advanced Materials&lt;/full-title&gt;&lt;abbr-1&gt;Adv Mater&lt;/abbr-1&gt;&lt;/periodical&gt;&lt;alt-periodical&gt;&lt;full-title&gt;Advanced Materials&lt;/full-title&gt;&lt;abbr-1&gt;Adv Mater&lt;/abbr-1&gt;&lt;/alt-periodical&gt;&lt;pages&gt;1249-1269&lt;/pages&gt;&lt;volume&gt;16&lt;/volume&gt;&lt;number&gt;15&lt;/number&gt;&lt;keywords&gt;&lt;keyword&gt;self-assembled monolayers&lt;/keyword&gt;&lt;keyword&gt;dip-pen nanolithography&lt;/keyword&gt;&lt;keyword&gt;scanning-probe lithography&lt;/keyword&gt;&lt;keyword&gt;atomic-force microscope&lt;/keyword&gt;&lt;keyword&gt;copolymer thin-films&lt;/keyword&gt;&lt;keyword&gt;3-dimensional periodic structures&lt;/keyword&gt;&lt;keyword&gt;diffractive-optics fabrication&lt;/keyword&gt;&lt;keyword&gt;gray-scale photolithography&lt;/keyword&gt;&lt;keyword&gt;near-field photolithography&lt;/keyword&gt;&lt;keyword&gt;physical-organic-chemistry&lt;/keyword&gt;&lt;/keywords&gt;&lt;dates&gt;&lt;year&gt;2004&lt;/year&gt;&lt;pub-dates&gt;&lt;date&gt;Aug 3&lt;/date&gt;&lt;/pub-dates&gt;&lt;/dates&gt;&lt;isbn&gt;0935-9648&lt;/isbn&gt;&lt;accession-num&gt;WOS:000223696000003&lt;/accession-num&gt;&lt;urls&gt;&lt;related-urls&gt;&lt;url&gt;&amp;lt;Go to ISI&amp;gt;://WOS:000223696000003&lt;/url&gt;&lt;/related-urls&gt;&lt;/urls&gt;&lt;electronic-resource-num&gt;DOI 10.1002/adma.200400835&lt;/electronic-resource-num&gt;&lt;language&gt;English&lt;/language&gt;&lt;/record&gt;&lt;/Cite&gt;&lt;/EndNote&gt;</w:instrText>
      </w:r>
      <w:r w:rsidR="00F76418">
        <w:fldChar w:fldCharType="separate"/>
      </w:r>
      <w:r w:rsidR="00244AB7">
        <w:rPr>
          <w:noProof/>
        </w:rPr>
        <w:t>[</w:t>
      </w:r>
      <w:hyperlink w:anchor="_ENREF_89" w:tooltip="Geissler, 2004 #82" w:history="1">
        <w:r w:rsidR="004D2651">
          <w:rPr>
            <w:noProof/>
          </w:rPr>
          <w:t>89</w:t>
        </w:r>
      </w:hyperlink>
      <w:r w:rsidR="00244AB7">
        <w:rPr>
          <w:noProof/>
        </w:rPr>
        <w:t>]</w:t>
      </w:r>
      <w:r w:rsidR="00F76418">
        <w:fldChar w:fldCharType="end"/>
      </w:r>
      <w:r w:rsidRPr="00EB2EAF">
        <w:t xml:space="preserve">. These structures can be used </w:t>
      </w:r>
      <w:r>
        <w:t xml:space="preserve">directly </w:t>
      </w:r>
      <w:r w:rsidRPr="00EB2EAF">
        <w:t xml:space="preserve">or as a mask </w:t>
      </w:r>
      <w:r>
        <w:t>in order to transfer the resulting pattern</w:t>
      </w:r>
      <w:r w:rsidRPr="00EB2EAF">
        <w:t>.</w:t>
      </w:r>
      <w:r>
        <w:t xml:space="preserve"> </w:t>
      </w:r>
      <w:r w:rsidRPr="000241FA">
        <w:t>One advantage of self-assembly techniques is that they allow the patterning of large area surfaces, suitable for biological studies that typically require high sample numbers.</w:t>
      </w:r>
    </w:p>
    <w:p w:rsidR="00E8106D" w:rsidRPr="00C41A1E" w:rsidRDefault="00E8106D" w:rsidP="007E345A">
      <w:pPr>
        <w:spacing w:after="0" w:line="360" w:lineRule="auto"/>
        <w:jc w:val="both"/>
      </w:pPr>
      <w:r w:rsidRPr="00C41A1E">
        <w:t>Block copolymer</w:t>
      </w:r>
      <w:r>
        <w:t>s</w:t>
      </w:r>
      <w:r w:rsidRPr="00C41A1E">
        <w:t xml:space="preserve"> are formed from at least two chemical</w:t>
      </w:r>
      <w:r>
        <w:t>ly</w:t>
      </w:r>
      <w:r w:rsidRPr="00C41A1E">
        <w:t xml:space="preserve"> distinct, and often immiscible, polymers covalently linked. </w:t>
      </w:r>
      <w:r>
        <w:t xml:space="preserve">The lack of miscibility of the two blocks is determined by their interaction parameters, according to Flory-Huggins theory and equations. Unlike polymer blends that can fully </w:t>
      </w:r>
      <w:proofErr w:type="spellStart"/>
      <w:r>
        <w:t>demix</w:t>
      </w:r>
      <w:proofErr w:type="spellEnd"/>
      <w:r>
        <w:t xml:space="preserve"> into large, macro-scale phases, the covalent bond linking the two blocks frustrate their phase segregation and gives rise to a variety of </w:t>
      </w:r>
      <w:proofErr w:type="spellStart"/>
      <w:r>
        <w:t>nanoscale</w:t>
      </w:r>
      <w:proofErr w:type="spellEnd"/>
      <w:r>
        <w:t xml:space="preserve"> patterns or morphologies, depending on the</w:t>
      </w:r>
      <w:r w:rsidRPr="00C41A1E">
        <w:t xml:space="preserve"> chain length of the </w:t>
      </w:r>
      <w:r>
        <w:t>blocks</w:t>
      </w:r>
      <w:r w:rsidRPr="00C41A1E">
        <w:t xml:space="preserve">, </w:t>
      </w:r>
      <w:r>
        <w:t>their chemistry and environmental conditions (temperature, solvent, pH)</w:t>
      </w:r>
      <w:r w:rsidR="00224DE6">
        <w:t xml:space="preserve"> </w:t>
      </w:r>
      <w:r w:rsidR="00F76418">
        <w:fldChar w:fldCharType="begin">
          <w:fldData xml:space="preserve">PEVuZE5vdGU+PENpdGU+PEF1dGhvcj5NYWk8L0F1dGhvcj48WWVhcj4yMDEyPC9ZZWFyPjxSZWNO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g5OC05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</w:fldData>
        </w:fldChar>
      </w:r>
      <w:r w:rsidR="00244AB7">
        <w:instrText xml:space="preserve"> ADDIN EN.CITE </w:instrText>
      </w:r>
      <w:r w:rsidR="00F76418">
        <w:fldChar w:fldCharType="begin">
          <w:fldData xml:space="preserve">PEVuZE5vdGU+PENpdGU+PEF1dGhvcj5NYWk8L0F1dGhvcj48WWVhcj4yMDEyPC9ZZWFyPjxSZWNO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g5OC05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</w:fldData>
        </w:fldChar>
      </w:r>
      <w:r w:rsidR="00244AB7">
        <w:instrText xml:space="preserve"> ADDIN EN.CITE.DATA </w:instrText>
      </w:r>
      <w:r w:rsidR="00F76418">
        <w:fldChar w:fldCharType="end"/>
      </w:r>
      <w:r w:rsidR="00F76418">
        <w:fldChar w:fldCharType="separate"/>
      </w:r>
      <w:r w:rsidR="00244AB7">
        <w:rPr>
          <w:noProof/>
        </w:rPr>
        <w:t>[</w:t>
      </w:r>
      <w:hyperlink w:anchor="_ENREF_92" w:tooltip="Mai, 2012 #85" w:history="1">
        <w:r w:rsidR="004D2651">
          <w:rPr>
            <w:noProof/>
          </w:rPr>
          <w:t>92-96</w:t>
        </w:r>
      </w:hyperlink>
      <w:r w:rsidR="00244AB7">
        <w:rPr>
          <w:noProof/>
        </w:rPr>
        <w:t>]</w:t>
      </w:r>
      <w:r w:rsidR="00F76418">
        <w:fldChar w:fldCharType="end"/>
      </w:r>
      <w:r w:rsidRPr="00C41A1E">
        <w:t xml:space="preserve">. </w:t>
      </w:r>
      <w:r>
        <w:t>In the biomedical field, block copolymers</w:t>
      </w:r>
      <w:r w:rsidRPr="00C41A1E">
        <w:t xml:space="preserve"> have been used as building block</w:t>
      </w:r>
      <w:r>
        <w:t>s</w:t>
      </w:r>
      <w:r w:rsidRPr="00C41A1E">
        <w:t xml:space="preserve"> for </w:t>
      </w:r>
      <w:proofErr w:type="spellStart"/>
      <w:r w:rsidRPr="00C41A1E">
        <w:t>micellar</w:t>
      </w:r>
      <w:proofErr w:type="spellEnd"/>
      <w:r w:rsidRPr="00C41A1E">
        <w:t xml:space="preserve"> drug-delivery</w:t>
      </w:r>
      <w:r>
        <w:t xml:space="preserve"> systems</w:t>
      </w:r>
      <w:r w:rsidR="00224DE6">
        <w:t xml:space="preserve"> </w:t>
      </w:r>
      <w:r w:rsidR="00F76418">
        <w:fldChar w:fldCharType="begin">
          <w:fldData xml:space="preserve">PEVuZE5vdGU+PENpdGU+PEF1dGhvcj5Sb3NsZXI8L0F1dGhvcj48WWVhcj4yMDEyPC9ZZWFyPjxS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</w:fldData>
        </w:fldChar>
      </w:r>
      <w:r w:rsidR="00244AB7">
        <w:instrText xml:space="preserve"> ADDIN EN.CITE </w:instrText>
      </w:r>
      <w:r w:rsidR="00F76418">
        <w:fldChar w:fldCharType="begin">
          <w:fldData xml:space="preserve">PEVuZE5vdGU+PENpdGU+PEF1dGhvcj5Sb3NsZXI8L0F1dGhvcj48WWVhcj4yMDEyPC9ZZWFyPjxS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</w:fldData>
        </w:fldChar>
      </w:r>
      <w:r w:rsidR="00244AB7">
        <w:instrText xml:space="preserve"> ADDIN EN.CITE.DATA </w:instrText>
      </w:r>
      <w:r w:rsidR="00F76418">
        <w:fldChar w:fldCharType="end"/>
      </w:r>
      <w:r w:rsidR="00F76418">
        <w:fldChar w:fldCharType="separate"/>
      </w:r>
      <w:r w:rsidR="00244AB7">
        <w:rPr>
          <w:noProof/>
        </w:rPr>
        <w:t>[</w:t>
      </w:r>
      <w:hyperlink w:anchor="_ENREF_97" w:tooltip="Rosler, 2012 #90" w:history="1">
        <w:r w:rsidR="004D2651">
          <w:rPr>
            <w:noProof/>
          </w:rPr>
          <w:t>97</w:t>
        </w:r>
      </w:hyperlink>
      <w:r w:rsidR="00244AB7">
        <w:rPr>
          <w:noProof/>
        </w:rPr>
        <w:t>]</w:t>
      </w:r>
      <w:r w:rsidR="00F76418">
        <w:fldChar w:fldCharType="end"/>
      </w:r>
      <w:r w:rsidRPr="006C0C20">
        <w:t>,</w:t>
      </w:r>
      <w:r w:rsidRPr="00C41A1E">
        <w:t xml:space="preserve"> </w:t>
      </w:r>
      <w:r>
        <w:t>for the design of polymers for gene or drug delivery</w:t>
      </w:r>
      <w:r w:rsidR="00224DE6">
        <w:t xml:space="preserve"> </w:t>
      </w:r>
      <w:r w:rsidR="00F76418">
        <w:fldChar w:fldCharType="begin"/>
      </w:r>
      <w:r w:rsidR="00244AB7">
        <w:instrText xml:space="preserve"> ADDIN EN.CITE &lt;EndNote&gt;&lt;Cite&gt;&lt;Author&gt;Smart&lt;/Author&gt;&lt;Year&gt;2008&lt;/Year&gt;&lt;RecNum&gt;91&lt;/RecNum&gt;&lt;IDText&gt;Block copolymer nanostructures&lt;/IDText&gt;&lt;DisplayText&gt;[98]&lt;/DisplayText&gt;&lt;record&gt;&lt;rec-number&gt;91&lt;/rec-number&gt;&lt;foreign-keys&gt;&lt;key app="EN" db-id="az5fvxrxv5rdx8ez2rl5d2vprzwaev5pvtrs"&gt;91&lt;/key&gt;&lt;/foreign-keys&gt;&lt;ref-type name="Journal Article"&gt;17&lt;/ref-type&gt;&lt;contributors&gt;&lt;authors&gt;&lt;author&gt;Smart, T.&lt;/author&gt;&lt;author&gt;Lomas, H.&lt;/author&gt;&lt;author&gt;Massignani, M.&lt;/author&gt;&lt;author&gt;Flores-Merino, M. V.&lt;/author&gt;&lt;author&gt;Perez, L. R.&lt;/author&gt;&lt;author&gt;Battaglia, G.&lt;/author&gt;&lt;/authors&gt;&lt;/contributors&gt;&lt;auth-address&gt;Smart, T&amp;#xD;Univ Sheffield, Dept Mat Engn, Sheffield, S Yorkshire, England&amp;#xD;Univ Sheffield, Dept Mat Engn, Sheffield, S Yorkshire, England&amp;#xD;Univ Sheffield, Dept Mat Engn, Sheffield, S Yorkshire, England&amp;#xD;Univ Sheffield, Dept Chem, Sheffield, S Yorkshire, England&lt;/auth-address&gt;&lt;titles&gt;&lt;title&gt;Block copolymer nanostructures&lt;/title&gt;&lt;secondary-title&gt;Nano Today&lt;/secondary-title&gt;&lt;alt-title&gt;Nano Today&lt;/alt-title&gt;&lt;/titles&gt;&lt;periodical&gt;&lt;full-title&gt;Nano Today&lt;/full-title&gt;&lt;abbr-1&gt;Nano Today&lt;/abbr-1&gt;&lt;/periodical&gt;&lt;alt-periodical&gt;&lt;full-title&gt;Nano Today&lt;/full-title&gt;&lt;abbr-1&gt;Nano Today&lt;/abbr-1&gt;&lt;/alt-periodical&gt;&lt;pages&gt;38-46&lt;/pages&gt;&lt;volume&gt;3&lt;/volume&gt;&lt;number&gt;3-4&lt;/number&gt;&lt;keywords&gt;&lt;keyword&gt;drug-delivery systems&lt;/keyword&gt;&lt;keyword&gt;peptide-amphiphile nanofibers&lt;/keyword&gt;&lt;keyword&gt;segmented wormlike micelles&lt;/keyword&gt;&lt;keyword&gt;abc-triblock copolymer&lt;/keyword&gt;&lt;keyword&gt;cross-linked micelles&lt;/keyword&gt;&lt;keyword&gt;diblock copolymer&lt;/keyword&gt;&lt;keyword&gt;gene delivery&lt;/keyword&gt;&lt;keyword&gt;polymer vesicles&lt;/keyword&gt;&lt;keyword&gt;macromolecular therapeutics&lt;/keyword&gt;&lt;keyword&gt;poly(ethylene glycol)&lt;/keyword&gt;&lt;/keywords&gt;&lt;dates&gt;&lt;year&gt;2008&lt;/year&gt;&lt;pub-dates&gt;&lt;date&gt;Jun-Aug&lt;/date&gt;&lt;/pub-dates&gt;&lt;/dates&gt;&lt;isbn&gt;1748-0132&lt;/isbn&gt;&lt;accession-num&gt;WOS:000256872700016&lt;/accession-num&gt;&lt;urls&gt;&lt;related-urls&gt;&lt;url&gt;&amp;lt;Go to ISI&amp;gt;://WOS:000256872700016&lt;/url&gt;&lt;/related-urls&gt;&lt;/urls&gt;&lt;electronic-resource-num&gt;Doi 10.1016/S1748-0132(08)70043-4&lt;/electronic-resource-num&gt;&lt;language&gt;English&lt;/language&gt;&lt;/record&gt;&lt;/Cite&gt;&lt;/EndNote&gt;</w:instrText>
      </w:r>
      <w:r w:rsidR="00F76418">
        <w:fldChar w:fldCharType="separate"/>
      </w:r>
      <w:r w:rsidR="00244AB7">
        <w:rPr>
          <w:noProof/>
        </w:rPr>
        <w:t>[</w:t>
      </w:r>
      <w:hyperlink w:anchor="_ENREF_98" w:tooltip="Smart, 2008 #91" w:history="1">
        <w:r w:rsidR="004D2651">
          <w:rPr>
            <w:noProof/>
          </w:rPr>
          <w:t>98</w:t>
        </w:r>
      </w:hyperlink>
      <w:r w:rsidR="00244AB7">
        <w:rPr>
          <w:noProof/>
        </w:rPr>
        <w:t>]</w:t>
      </w:r>
      <w:r w:rsidR="00F76418">
        <w:fldChar w:fldCharType="end"/>
      </w:r>
      <w:r w:rsidR="000F4C3D" w:rsidDel="000F4C3D">
        <w:t xml:space="preserve"> </w:t>
      </w:r>
      <w:r>
        <w:t>and</w:t>
      </w:r>
      <w:r w:rsidRPr="00C41A1E">
        <w:t xml:space="preserve"> to functionalize surface</w:t>
      </w:r>
      <w:r>
        <w:t>s</w:t>
      </w:r>
      <w:r w:rsidRPr="00C41A1E">
        <w:t xml:space="preserve"> for protein patterning</w:t>
      </w:r>
      <w:r>
        <w:t xml:space="preserve"> and cell culture</w:t>
      </w:r>
      <w:r w:rsidR="00F76418">
        <w:fldChar w:fldCharType="begin">
          <w:fldData xml:space="preserve">PEVuZE5vdGU+PENpdGU+PEF1dGhvcj5IdWFuZzwvQXV0aG9yPjxZZWFyPjIwMDk8L1llYXI+PFJl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</w:fldData>
        </w:fldChar>
      </w:r>
      <w:r w:rsidR="00244AB7">
        <w:instrText xml:space="preserve"> ADDIN EN.CITE </w:instrText>
      </w:r>
      <w:r w:rsidR="00F76418">
        <w:fldChar w:fldCharType="begin">
          <w:fldData xml:space="preserve">PEVuZE5vdGU+PENpdGU+PEF1dGhvcj5IdWFuZzwvQXV0aG9yPjxZZWFyPjIwMDk8L1llYXI+PFJl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</w:fldData>
        </w:fldChar>
      </w:r>
      <w:r w:rsidR="00244AB7">
        <w:instrText xml:space="preserve"> ADDIN EN.CITE.DATA </w:instrText>
      </w:r>
      <w:r w:rsidR="00F76418">
        <w:fldChar w:fldCharType="end"/>
      </w:r>
      <w:r w:rsidR="00F76418">
        <w:fldChar w:fldCharType="separate"/>
      </w:r>
      <w:r w:rsidR="00244AB7">
        <w:rPr>
          <w:noProof/>
        </w:rPr>
        <w:t>[</w:t>
      </w:r>
      <w:hyperlink w:anchor="_ENREF_13" w:tooltip="Huang, 2009 #12" w:history="1">
        <w:r w:rsidR="004D2651">
          <w:rPr>
            <w:noProof/>
          </w:rPr>
          <w:t>13</w:t>
        </w:r>
      </w:hyperlink>
      <w:r w:rsidR="00244AB7">
        <w:rPr>
          <w:noProof/>
        </w:rPr>
        <w:t xml:space="preserve">, </w:t>
      </w:r>
      <w:hyperlink w:anchor="_ENREF_99" w:tooltip="Kumar, 2005 #92" w:history="1">
        <w:r w:rsidR="004D2651">
          <w:rPr>
            <w:noProof/>
          </w:rPr>
          <w:t>99</w:t>
        </w:r>
      </w:hyperlink>
      <w:r w:rsidR="00244AB7">
        <w:rPr>
          <w:noProof/>
        </w:rPr>
        <w:t>]</w:t>
      </w:r>
      <w:r w:rsidR="00F76418">
        <w:fldChar w:fldCharType="end"/>
      </w:r>
      <w:r>
        <w:t>.</w:t>
      </w:r>
    </w:p>
    <w:p w:rsidR="00E8106D" w:rsidRPr="007F20A0" w:rsidRDefault="00E8106D" w:rsidP="007E345A">
      <w:pPr>
        <w:spacing w:after="0" w:line="360" w:lineRule="auto"/>
        <w:jc w:val="both"/>
        <w:rPr>
          <w:b/>
        </w:rPr>
      </w:pPr>
      <w:r w:rsidRPr="007F20A0">
        <w:t xml:space="preserve">The work by </w:t>
      </w:r>
      <w:proofErr w:type="spellStart"/>
      <w:r w:rsidRPr="007F20A0">
        <w:t>Spatz</w:t>
      </w:r>
      <w:proofErr w:type="spellEnd"/>
      <w:r w:rsidRPr="007F20A0">
        <w:t xml:space="preserve"> and </w:t>
      </w:r>
      <w:proofErr w:type="spellStart"/>
      <w:r w:rsidRPr="007F20A0">
        <w:t>coworkers</w:t>
      </w:r>
      <w:proofErr w:type="spellEnd"/>
      <w:r w:rsidRPr="007F20A0">
        <w:t xml:space="preserve"> explored early stages of the integrin recruitment process using arrays of 5-10 nm gold clusters generated via block-copolymer micelle nanolithography</w:t>
      </w:r>
      <w:r w:rsidR="00224DE6">
        <w:t xml:space="preserve"> </w:t>
      </w:r>
      <w:r w:rsidR="001A1C5C">
        <w:t xml:space="preserve">(Figure 6) </w:t>
      </w:r>
      <w:r w:rsidR="00F76418">
        <w:fldChar w:fldCharType="begin">
          <w:fldData xml:space="preserve">PEVuZE5vdGU+PENpdGU+PEF1dGhvcj5DYXZhbGNhbnRpLUFkYW08L0F1dGhvcj48WWVhcj4yMDA2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=
</w:fldData>
        </w:fldChar>
      </w:r>
      <w:r w:rsidR="00244AB7">
        <w:instrText xml:space="preserve"> ADDIN EN.CITE </w:instrText>
      </w:r>
      <w:r w:rsidR="00F76418">
        <w:fldChar w:fldCharType="begin">
          <w:fldData xml:space="preserve">PEVuZE5vdGU+PENpdGU+PEF1dGhvcj5DYXZhbGNhbnRpLUFkYW08L0F1dGhvcj48WWVhcj4yMDA2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=
</w:fldData>
        </w:fldChar>
      </w:r>
      <w:r w:rsidR="00244AB7">
        <w:instrText xml:space="preserve"> ADDIN EN.CITE.DATA </w:instrText>
      </w:r>
      <w:r w:rsidR="00F76418">
        <w:fldChar w:fldCharType="end"/>
      </w:r>
      <w:r w:rsidR="00F76418">
        <w:fldChar w:fldCharType="separate"/>
      </w:r>
      <w:r w:rsidR="00244AB7">
        <w:rPr>
          <w:noProof/>
        </w:rPr>
        <w:t>[</w:t>
      </w:r>
      <w:hyperlink w:anchor="_ENREF_13" w:tooltip="Huang, 2009 #12" w:history="1">
        <w:r w:rsidR="004D2651">
          <w:rPr>
            <w:noProof/>
          </w:rPr>
          <w:t>13</w:t>
        </w:r>
      </w:hyperlink>
      <w:r w:rsidR="00244AB7">
        <w:rPr>
          <w:noProof/>
        </w:rPr>
        <w:t xml:space="preserve">, </w:t>
      </w:r>
      <w:hyperlink w:anchor="_ENREF_75" w:tooltip="Deeg, 2011 #68" w:history="1">
        <w:r w:rsidR="004D2651">
          <w:rPr>
            <w:noProof/>
          </w:rPr>
          <w:t>75</w:t>
        </w:r>
      </w:hyperlink>
      <w:r w:rsidR="00244AB7">
        <w:rPr>
          <w:noProof/>
        </w:rPr>
        <w:t xml:space="preserve">, </w:t>
      </w:r>
      <w:hyperlink w:anchor="_ENREF_100" w:tooltip="Cavalcanti-Adam, 2006 #93" w:history="1">
        <w:r w:rsidR="004D2651">
          <w:rPr>
            <w:noProof/>
          </w:rPr>
          <w:t>100</w:t>
        </w:r>
      </w:hyperlink>
      <w:r w:rsidR="00244AB7">
        <w:rPr>
          <w:noProof/>
        </w:rPr>
        <w:t>]</w:t>
      </w:r>
      <w:r w:rsidR="00F76418">
        <w:fldChar w:fldCharType="end"/>
      </w:r>
      <w:r w:rsidRPr="007F20A0">
        <w:t xml:space="preserve">. The dimension of each gold cluster adhesive site, functionalised with short peptide sequences such as </w:t>
      </w:r>
      <w:proofErr w:type="spellStart"/>
      <w:r w:rsidRPr="007F20A0">
        <w:t>RGDfK</w:t>
      </w:r>
      <w:proofErr w:type="spellEnd"/>
      <w:r w:rsidRPr="007F20A0">
        <w:t xml:space="preserve">, allows the binding of only one cell membrane receptor. These adhesive sites are separated by a protein and cell resistant coating to ensure that membrane receptor binding is specific, with a controlled geometry. The spacing between adhesive sites, which can be tuned through the molecular design of the block-copolymer that formed the </w:t>
      </w:r>
      <w:proofErr w:type="spellStart"/>
      <w:r w:rsidRPr="007F20A0">
        <w:t>micellar</w:t>
      </w:r>
      <w:proofErr w:type="spellEnd"/>
      <w:r w:rsidRPr="007F20A0">
        <w:t xml:space="preserve"> array, can be defined readily, in the range of 20 to 250 nm. In addition, the level of order of the resulting array can also be adjusted, via the addition of free polymer</w:t>
      </w:r>
      <w:r w:rsidR="00224DE6">
        <w:t>s</w:t>
      </w:r>
      <w:r w:rsidRPr="007F20A0">
        <w:t xml:space="preserve"> of the same type as one of the block (e.g. polystyrene), resulting in the perturbation of the ordered lattice normally formed by the block copolymer micelles</w:t>
      </w:r>
      <w:r w:rsidR="00224DE6">
        <w:t xml:space="preserve"> </w:t>
      </w:r>
      <w:r w:rsidR="00F76418">
        <w:fldChar w:fldCharType="begin">
          <w:fldData xml:space="preserve">PEVuZE5vdGU+PENpdGU+PEF1dGhvcj5IdWFuZzwvQXV0aG9yPjxZZWFyPjIwMDk8L1llYXI+PFJl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</w:fldData>
        </w:fldChar>
      </w:r>
      <w:r w:rsidR="00BE1264">
        <w:instrText xml:space="preserve"> ADDIN EN.CITE </w:instrText>
      </w:r>
      <w:r w:rsidR="00F76418">
        <w:fldChar w:fldCharType="begin">
          <w:fldData xml:space="preserve">PEVuZE5vdGU+PENpdGU+PEF1dGhvcj5IdWFuZzwvQXV0aG9yPjxZZWFyPjIwMDk8L1llYXI+PFJl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</w:fldData>
        </w:fldChar>
      </w:r>
      <w:r w:rsidR="00BE1264">
        <w:instrText xml:space="preserve"> ADDIN EN.CITE.DATA </w:instrText>
      </w:r>
      <w:r w:rsidR="00F76418">
        <w:fldChar w:fldCharType="end"/>
      </w:r>
      <w:r w:rsidR="00F76418">
        <w:fldChar w:fldCharType="separate"/>
      </w:r>
      <w:r w:rsidR="00BE1264">
        <w:rPr>
          <w:noProof/>
        </w:rPr>
        <w:t>[</w:t>
      </w:r>
      <w:hyperlink w:anchor="_ENREF_13" w:tooltip="Huang, 2009 #12" w:history="1">
        <w:r w:rsidR="004D2651">
          <w:rPr>
            <w:noProof/>
          </w:rPr>
          <w:t>13</w:t>
        </w:r>
      </w:hyperlink>
      <w:r w:rsidR="00BE1264">
        <w:rPr>
          <w:noProof/>
        </w:rPr>
        <w:t>]</w:t>
      </w:r>
      <w:r w:rsidR="00F76418">
        <w:fldChar w:fldCharType="end"/>
      </w:r>
      <w:r w:rsidRPr="007F20A0">
        <w:t xml:space="preserve">. This technique was further modified to obtain surfaces with simultaneous control of ligand spacing (local density) and global ligand density. This was achieved via </w:t>
      </w:r>
      <w:proofErr w:type="spellStart"/>
      <w:r w:rsidRPr="007F20A0">
        <w:t>micropatterning</w:t>
      </w:r>
      <w:proofErr w:type="spellEnd"/>
      <w:r w:rsidRPr="007F20A0">
        <w:t xml:space="preserve"> the </w:t>
      </w:r>
      <w:proofErr w:type="spellStart"/>
      <w:r w:rsidRPr="007F20A0">
        <w:t>nanopatterned</w:t>
      </w:r>
      <w:proofErr w:type="spellEnd"/>
      <w:r w:rsidRPr="007F20A0">
        <w:t xml:space="preserve"> surface to control the </w:t>
      </w:r>
      <w:proofErr w:type="spellStart"/>
      <w:r w:rsidRPr="007F20A0">
        <w:t>microscale</w:t>
      </w:r>
      <w:proofErr w:type="spellEnd"/>
      <w:r w:rsidRPr="007F20A0">
        <w:t xml:space="preserve"> geometry of adhesive sites independently of ligand spacing. To do so, the gold </w:t>
      </w:r>
      <w:proofErr w:type="spellStart"/>
      <w:r w:rsidRPr="007F20A0">
        <w:t>nanoclusters</w:t>
      </w:r>
      <w:proofErr w:type="spellEnd"/>
      <w:r w:rsidRPr="007F20A0">
        <w:t xml:space="preserve"> were removed selectively using photolithography</w:t>
      </w:r>
      <w:r w:rsidR="00224DE6">
        <w:t xml:space="preserve"> </w:t>
      </w:r>
      <w:r w:rsidR="00F76418">
        <w:fldChar w:fldCharType="begin">
          <w:fldData xml:space="preserve">PEVuZE5vdGU+PENpdGU+PEF1dGhvcj5EZWVnPC9BdXRob3I+PFllYXI+MjAxMTwvWWVhcj48UmVj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</w:fldData>
        </w:fldChar>
      </w:r>
      <w:r w:rsidR="00244AB7">
        <w:instrText xml:space="preserve"> ADDIN EN.CITE </w:instrText>
      </w:r>
      <w:r w:rsidR="00F76418">
        <w:fldChar w:fldCharType="begin">
          <w:fldData xml:space="preserve">PEVuZE5vdGU+PENpdGU+PEF1dGhvcj5EZWVnPC9BdXRob3I+PFllYXI+MjAxMTwvWWVhcj48UmVj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</w:fldData>
        </w:fldChar>
      </w:r>
      <w:r w:rsidR="00244AB7">
        <w:instrText xml:space="preserve"> ADDIN EN.CITE.DATA </w:instrText>
      </w:r>
      <w:r w:rsidR="00F76418">
        <w:fldChar w:fldCharType="end"/>
      </w:r>
      <w:r w:rsidR="00F76418">
        <w:fldChar w:fldCharType="separate"/>
      </w:r>
      <w:r w:rsidR="00244AB7">
        <w:rPr>
          <w:noProof/>
        </w:rPr>
        <w:t>[</w:t>
      </w:r>
      <w:hyperlink w:anchor="_ENREF_75" w:tooltip="Deeg, 2011 #68" w:history="1">
        <w:r w:rsidR="004D2651">
          <w:rPr>
            <w:noProof/>
          </w:rPr>
          <w:t>75</w:t>
        </w:r>
      </w:hyperlink>
      <w:r w:rsidR="00244AB7">
        <w:rPr>
          <w:noProof/>
        </w:rPr>
        <w:t>]</w:t>
      </w:r>
      <w:r w:rsidR="00F76418">
        <w:fldChar w:fldCharType="end"/>
      </w:r>
      <w:r w:rsidRPr="007F20A0">
        <w:t xml:space="preserve">. To control simultaneously </w:t>
      </w:r>
      <w:r>
        <w:t xml:space="preserve">substrate </w:t>
      </w:r>
      <w:r w:rsidRPr="007F20A0">
        <w:t xml:space="preserve">mechanics and ligand spacing, PEG </w:t>
      </w:r>
      <w:proofErr w:type="spellStart"/>
      <w:r w:rsidRPr="007F20A0">
        <w:t>mircopillar</w:t>
      </w:r>
      <w:proofErr w:type="spellEnd"/>
      <w:r w:rsidRPr="007F20A0">
        <w:t xml:space="preserve"> functionalised </w:t>
      </w:r>
      <w:r>
        <w:t>with gold cluster arrays</w:t>
      </w:r>
      <w:r w:rsidRPr="007F20A0">
        <w:t xml:space="preserve"> were produced via microscope projection photolithography</w:t>
      </w:r>
      <w:r w:rsidR="00224DE6">
        <w:t xml:space="preserve"> </w:t>
      </w:r>
      <w:r w:rsidR="00F76418">
        <w:fldChar w:fldCharType="begin"/>
      </w:r>
      <w:r w:rsidR="00244AB7">
        <w:instrText xml:space="preserve"> ADDIN EN.CITE &lt;EndNote&gt;&lt;Cite&gt;&lt;Author&gt;Rahmouni&lt;/Author&gt;&lt;Year&gt;2013&lt;/Year&gt;&lt;RecNum&gt;69&lt;/RecNum&gt;&lt;IDText&gt;Hydrogel Micropillars with Integrin Selective Peptidomimetic Functionalized Nanopatterned Tops: A New Tool for the Measurement of Cell Traction Forces Transmitted through αvβ3 - or α5β1 -Integrins&lt;/IDText&gt;&lt;DisplayText&gt;[76]&lt;/DisplayText&gt;&lt;record&gt;&lt;rec-number&gt;69&lt;/rec-number&gt;&lt;foreign-keys&gt;&lt;key app="EN" db-id="az5fvxrxv5rdx8ez2rl5d2vprzwaev5pvtrs"&gt;69&lt;/key&gt;&lt;/foreign-keys&gt;&lt;ref-type name="Journal Article"&gt;17&lt;/ref-type&gt;&lt;contributors&gt;&lt;authors&gt;&lt;author&gt;Rahmouni, Sabri&lt;/author&gt;&lt;author&gt;Lindner, Aaron&lt;/author&gt;&lt;author&gt;Rechenmacher, Florian&lt;/author&gt;&lt;author&gt;Neubauer, Stefanie&lt;/author&gt;&lt;author&gt;Sobahi, Tariq Rashad Ali&lt;/author&gt;&lt;author&gt;Kessler, Horst&lt;/author&gt;&lt;author&gt;Cavalcanti-Adam, Elisabetta Ada&lt;/author&gt;&lt;author&gt;Spatz, Joachim Pius&lt;/author&gt;&lt;/authors&gt;&lt;/contributors&gt;&lt;titles&gt;&lt;title&gt;Hydrogel Micropillars with Integrin Selective Peptidomimetic Functionalized Nanopatterned Tops: A New Tool for the Measurement of Cell Traction Forces Transmitted through αvβ3 - or α5β1 -Integrins&lt;/title&gt;&lt;secondary-title&gt;Adv. Mater.&amp;#xD;&lt;/secondary-title&gt;&lt;/titles&gt;&lt;pages&gt;5869–5874&lt;/pages&gt;&lt;volume&gt;25&lt;/volume&gt;&lt;number&gt;41&lt;/number&gt;&lt;dates&gt;&lt;year&gt;2013&lt;/year&gt;&lt;/dates&gt;&lt;urls&gt;&lt;/urls&gt;&lt;/record&gt;&lt;/Cite&gt;&lt;/EndNote&gt;</w:instrText>
      </w:r>
      <w:r w:rsidR="00F76418">
        <w:fldChar w:fldCharType="separate"/>
      </w:r>
      <w:r w:rsidR="00244AB7">
        <w:rPr>
          <w:noProof/>
        </w:rPr>
        <w:t>[</w:t>
      </w:r>
      <w:hyperlink w:anchor="_ENREF_76" w:tooltip="Rahmouni, 2013 #69" w:history="1">
        <w:r w:rsidR="004D2651">
          <w:rPr>
            <w:noProof/>
          </w:rPr>
          <w:t>76</w:t>
        </w:r>
      </w:hyperlink>
      <w:r w:rsidR="00244AB7">
        <w:rPr>
          <w:noProof/>
        </w:rPr>
        <w:t>]</w:t>
      </w:r>
      <w:r w:rsidR="00F76418">
        <w:fldChar w:fldCharType="end"/>
      </w:r>
      <w:r w:rsidRPr="007F20A0">
        <w:t xml:space="preserve">. </w:t>
      </w:r>
      <w:r>
        <w:t xml:space="preserve">The </w:t>
      </w:r>
      <w:proofErr w:type="spellStart"/>
      <w:r>
        <w:t>nanocluster</w:t>
      </w:r>
      <w:proofErr w:type="spellEnd"/>
      <w:r>
        <w:t xml:space="preserve"> decorated pillars were generated using a layering approach in which the clusters, initially assembled on a slide are covalently bound to the hydrogel pillars during the </w:t>
      </w:r>
      <w:proofErr w:type="spellStart"/>
      <w:r>
        <w:t>photopatterning</w:t>
      </w:r>
      <w:proofErr w:type="spellEnd"/>
      <w:r>
        <w:t xml:space="preserve"> step and then simply transferred upon detachment of the substrate. </w:t>
      </w:r>
      <w:r w:rsidR="00224DE6">
        <w:t xml:space="preserve">Using this </w:t>
      </w:r>
      <w:proofErr w:type="spellStart"/>
      <w:r w:rsidR="00224DE6">
        <w:t>approache</w:t>
      </w:r>
      <w:proofErr w:type="spellEnd"/>
      <w:r w:rsidR="00224DE6">
        <w:t xml:space="preserve">, the control of substrate </w:t>
      </w:r>
      <w:r w:rsidR="00224DE6">
        <w:lastRenderedPageBreak/>
        <w:t>stiffness</w:t>
      </w:r>
      <w:r w:rsidRPr="007F20A0">
        <w:t xml:space="preserve"> and pillar geometry, </w:t>
      </w:r>
      <w:r>
        <w:t xml:space="preserve">each able to accommodate a mature FA, with </w:t>
      </w:r>
      <w:r w:rsidRPr="007F20A0">
        <w:t>a diameter of about 3.5 µm</w:t>
      </w:r>
      <w:r w:rsidR="00224DE6">
        <w:t>, was achieved</w:t>
      </w:r>
      <w:r>
        <w:t>.</w:t>
      </w:r>
    </w:p>
    <w:p w:rsidR="00E8106D" w:rsidRDefault="00E8106D" w:rsidP="007E345A">
      <w:pPr>
        <w:pStyle w:val="ListParagraph"/>
        <w:spacing w:after="0" w:line="360" w:lineRule="auto"/>
        <w:ind w:left="0"/>
        <w:jc w:val="both"/>
      </w:pPr>
      <w:r>
        <w:t xml:space="preserve">Another self-assembly process that has been used to control cell adhesion and phenotype is the spontaneous assembly of </w:t>
      </w:r>
      <w:proofErr w:type="spellStart"/>
      <w:r>
        <w:t>fibronectin</w:t>
      </w:r>
      <w:proofErr w:type="spellEnd"/>
      <w:r>
        <w:t xml:space="preserve"> proteins into </w:t>
      </w:r>
      <w:proofErr w:type="spellStart"/>
      <w:r>
        <w:t>fibrillar</w:t>
      </w:r>
      <w:proofErr w:type="spellEnd"/>
      <w:r>
        <w:t xml:space="preserve"> </w:t>
      </w:r>
      <w:proofErr w:type="spellStart"/>
      <w:r>
        <w:t>nano</w:t>
      </w:r>
      <w:proofErr w:type="spellEnd"/>
      <w:r>
        <w:t xml:space="preserve">-structures in contact with some polymer surfaces. Hence, whereas fibronectin molecules adsorb as relatively homogenous films onto poly(methyl acrylate) (PMA), presenting globular assemblies, </w:t>
      </w:r>
      <w:proofErr w:type="spellStart"/>
      <w:r>
        <w:t>fibronectin</w:t>
      </w:r>
      <w:proofErr w:type="spellEnd"/>
      <w:r>
        <w:t xml:space="preserve"> organised into </w:t>
      </w:r>
      <w:proofErr w:type="spellStart"/>
      <w:r>
        <w:t>nanofibrils</w:t>
      </w:r>
      <w:proofErr w:type="spellEnd"/>
      <w:r>
        <w:t xml:space="preserve"> (</w:t>
      </w:r>
      <w:r w:rsidR="001A5803">
        <w:t xml:space="preserve">&lt; </w:t>
      </w:r>
      <w:r>
        <w:t>100 nm across) when interacting with poly(ethyl acrylate) (PEA)</w:t>
      </w:r>
      <w:r w:rsidR="001A5803">
        <w:t xml:space="preserve"> </w:t>
      </w:r>
      <w:r w:rsidR="00F76418">
        <w:fldChar w:fldCharType="begin">
          <w:fldData xml:space="preserve">PEVuZE5vdGU+PENpdGU+PEF1dGhvcj5TYWxtZXJvbi1TYW5jaGV6PC9BdXRob3I+PFllYXI+MjAx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</w:fldData>
        </w:fldChar>
      </w:r>
      <w:r w:rsidR="00244AB7">
        <w:instrText xml:space="preserve"> ADDIN EN.CITE </w:instrText>
      </w:r>
      <w:r w:rsidR="00F76418">
        <w:fldChar w:fldCharType="begin">
          <w:fldData xml:space="preserve">PEVuZE5vdGU+PENpdGU+PEF1dGhvcj5TYWxtZXJvbi1TYW5jaGV6PC9BdXRob3I+PFllYXI+MjAx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</w:fldData>
        </w:fldChar>
      </w:r>
      <w:r w:rsidR="00244AB7">
        <w:instrText xml:space="preserve"> ADDIN EN.CITE.DATA </w:instrText>
      </w:r>
      <w:r w:rsidR="00F76418">
        <w:fldChar w:fldCharType="end"/>
      </w:r>
      <w:r w:rsidR="00F76418">
        <w:fldChar w:fldCharType="separate"/>
      </w:r>
      <w:r w:rsidR="00244AB7">
        <w:rPr>
          <w:noProof/>
        </w:rPr>
        <w:t>[</w:t>
      </w:r>
      <w:hyperlink w:anchor="_ENREF_28" w:tooltip="Salmeron-Sanchez, 2011 #27" w:history="1">
        <w:r w:rsidR="004D2651">
          <w:rPr>
            <w:noProof/>
          </w:rPr>
          <w:t>28</w:t>
        </w:r>
      </w:hyperlink>
      <w:r w:rsidR="00244AB7">
        <w:rPr>
          <w:noProof/>
        </w:rPr>
        <w:t xml:space="preserve">, </w:t>
      </w:r>
      <w:hyperlink w:anchor="_ENREF_29" w:tooltip="Vanterpool, 2014 #28" w:history="1">
        <w:r w:rsidR="004D2651">
          <w:rPr>
            <w:noProof/>
          </w:rPr>
          <w:t>29</w:t>
        </w:r>
      </w:hyperlink>
      <w:r w:rsidR="00244AB7">
        <w:rPr>
          <w:noProof/>
        </w:rPr>
        <w:t xml:space="preserve">, </w:t>
      </w:r>
      <w:hyperlink w:anchor="_ENREF_101" w:tooltip="Gugutkov, 2009 #94" w:history="1">
        <w:r w:rsidR="004D2651">
          <w:rPr>
            <w:noProof/>
          </w:rPr>
          <w:t>101</w:t>
        </w:r>
      </w:hyperlink>
      <w:r w:rsidR="00244AB7">
        <w:rPr>
          <w:noProof/>
        </w:rPr>
        <w:t xml:space="preserve">, </w:t>
      </w:r>
      <w:hyperlink w:anchor="_ENREF_102" w:tooltip="Rico, 2009 #95" w:history="1">
        <w:r w:rsidR="004D2651">
          <w:rPr>
            <w:noProof/>
          </w:rPr>
          <w:t>102</w:t>
        </w:r>
      </w:hyperlink>
      <w:r w:rsidR="00244AB7">
        <w:rPr>
          <w:noProof/>
        </w:rPr>
        <w:t>]</w:t>
      </w:r>
      <w:r w:rsidR="00F76418">
        <w:fldChar w:fldCharType="end"/>
      </w:r>
      <w:r>
        <w:t xml:space="preserve">. </w:t>
      </w:r>
    </w:p>
    <w:p w:rsidR="00E8106D" w:rsidRDefault="00E8106D" w:rsidP="007E345A">
      <w:pPr>
        <w:spacing w:after="0" w:line="360" w:lineRule="auto"/>
        <w:jc w:val="both"/>
      </w:pPr>
      <w:r>
        <w:t xml:space="preserve">Similarly to the </w:t>
      </w:r>
      <w:proofErr w:type="spellStart"/>
      <w:r>
        <w:t>micellar</w:t>
      </w:r>
      <w:proofErr w:type="spellEnd"/>
      <w:r w:rsidRPr="00EB2EAF">
        <w:t xml:space="preserve"> self –assembly techniques</w:t>
      </w:r>
      <w:r w:rsidRPr="005B28BA">
        <w:t xml:space="preserve">, </w:t>
      </w:r>
      <w:r>
        <w:t>c</w:t>
      </w:r>
      <w:r w:rsidRPr="005B28BA">
        <w:t>olloidal patterning consists of a solution of spheres that are deposited on a substrate</w:t>
      </w:r>
      <w:r>
        <w:t xml:space="preserve"> to serve as mask or template for further processing</w:t>
      </w:r>
      <w:r w:rsidR="001A1C5C">
        <w:t xml:space="preserve"> (Figure 6)</w:t>
      </w:r>
      <w:r w:rsidRPr="005B28BA">
        <w:t>. The solvent is then allowed to</w:t>
      </w:r>
      <w:r>
        <w:t xml:space="preserve"> </w:t>
      </w:r>
      <w:proofErr w:type="spellStart"/>
      <w:r>
        <w:t>dewet</w:t>
      </w:r>
      <w:proofErr w:type="spellEnd"/>
      <w:r>
        <w:t xml:space="preserve"> or</w:t>
      </w:r>
      <w:r w:rsidRPr="005B28BA">
        <w:t xml:space="preserve"> evaporate</w:t>
      </w:r>
      <w:r>
        <w:t xml:space="preserve"> leaving</w:t>
      </w:r>
      <w:r w:rsidRPr="005B28BA">
        <w:t xml:space="preserve"> spheres </w:t>
      </w:r>
      <w:r>
        <w:t>self-assembled</w:t>
      </w:r>
      <w:r w:rsidRPr="005B28BA">
        <w:t xml:space="preserve"> into an array </w:t>
      </w:r>
      <w:r>
        <w:t>at</w:t>
      </w:r>
      <w:r w:rsidRPr="005B28BA">
        <w:t xml:space="preserve"> the surface</w:t>
      </w:r>
      <w:r w:rsidR="001A5803">
        <w:t xml:space="preserve"> </w:t>
      </w:r>
      <w:r w:rsidR="00F76418">
        <w:fldChar w:fldCharType="begin"/>
      </w:r>
      <w:r w:rsidR="00244AB7">
        <w:instrText xml:space="preserve"> ADDIN EN.CITE &lt;EndNote&gt;&lt;Cite&gt;&lt;Author&gt;Yang&lt;/Author&gt;&lt;Year&gt;2006&lt;/Year&gt;&lt;RecNum&gt;79&lt;/RecNum&gt;&lt;IDText&gt;Nanomachining by colloidal lithography&lt;/IDText&gt;&lt;DisplayText&gt;[86]&lt;/DisplayText&gt;&lt;record&gt;&lt;rec-number&gt;79&lt;/rec-number&gt;&lt;foreign-keys&gt;&lt;key app="EN" db-id="az5fvxrxv5rdx8ez2rl5d2vprzwaev5pvtrs"&gt;79&lt;/key&gt;&lt;/foreign-keys&gt;&lt;ref-type name="Journal Article"&gt;17&lt;/ref-type&gt;&lt;contributors&gt;&lt;authors&gt;&lt;author&gt;Yang, S. M.&lt;/author&gt;&lt;author&gt;Jang, S. G.&lt;/author&gt;&lt;author&gt;Choi, D. G.&lt;/author&gt;&lt;author&gt;Kim, S.&lt;/author&gt;&lt;author&gt;Yu, H. K.&lt;/author&gt;&lt;/authors&gt;&lt;/contributors&gt;&lt;auth-address&gt;Department of Chemical and Biomolecular Engineering, Korea Advanced Institute of Science and Technology, 373-1 Guseong-dong, Yuseong-gu, Daejeon 305-701, Korea. smyang@kaist.ac.kr&lt;/auth-address&gt;&lt;titles&gt;&lt;title&gt;Nanomachining by colloidal lithography&lt;/title&gt;&lt;secondary-title&gt;Small&lt;/secondary-title&gt;&lt;alt-title&gt;Small&lt;/alt-title&gt;&lt;/titles&gt;&lt;periodical&gt;&lt;full-title&gt;Small&lt;/full-title&gt;&lt;abbr-1&gt;Small&lt;/abbr-1&gt;&lt;/periodical&gt;&lt;alt-periodical&gt;&lt;full-title&gt;Small&lt;/full-title&gt;&lt;abbr-1&gt;Small&lt;/abbr-1&gt;&lt;/alt-periodical&gt;&lt;pages&gt;458-75&lt;/pages&gt;&lt;volume&gt;2&lt;/volume&gt;&lt;number&gt;4&lt;/number&gt;&lt;keywords&gt;&lt;keyword&gt;Colloids/*chemistry&lt;/keyword&gt;&lt;keyword&gt;Crystallization/*methods&lt;/keyword&gt;&lt;keyword&gt;Macromolecular Substances/chemistry&lt;/keyword&gt;&lt;keyword&gt;Materials Testing&lt;/keyword&gt;&lt;keyword&gt;Molecular Conformation&lt;/keyword&gt;&lt;keyword&gt;Nanostructures/*chemistry/*ultrastructure&lt;/keyword&gt;&lt;keyword&gt;Nanotechnology/*methods&lt;/keyword&gt;&lt;keyword&gt;Particle Size&lt;/keyword&gt;&lt;keyword&gt;Photography/*methods&lt;/keyword&gt;&lt;keyword&gt;Surface Properties&lt;/keyword&gt;&lt;/keywords&gt;&lt;dates&gt;&lt;year&gt;2006&lt;/year&gt;&lt;pub-dates&gt;&lt;date&gt;Apr&lt;/date&gt;&lt;/pub-dates&gt;&lt;/dates&gt;&lt;isbn&gt;1613-6829 (Electronic)&amp;#xD;1613-6810 (Linking)&lt;/isbn&gt;&lt;accession-num&gt;17193068&lt;/accession-num&gt;&lt;urls&gt;&lt;related-urls&gt;&lt;url&gt;http://www.ncbi.nlm.nih.gov/pubmed/17193068&lt;/url&gt;&lt;/related-urls&gt;&lt;/urls&gt;&lt;electronic-resource-num&gt;10.1002/smll.200500390&lt;/electronic-resource-num&gt;&lt;/record&gt;&lt;/Cite&gt;&lt;/EndNote&gt;</w:instrText>
      </w:r>
      <w:r w:rsidR="00F76418">
        <w:fldChar w:fldCharType="separate"/>
      </w:r>
      <w:r w:rsidR="00244AB7">
        <w:rPr>
          <w:noProof/>
        </w:rPr>
        <w:t>[</w:t>
      </w:r>
      <w:hyperlink w:anchor="_ENREF_86" w:tooltip="Yang, 2006 #79" w:history="1">
        <w:r w:rsidR="004D2651">
          <w:rPr>
            <w:noProof/>
          </w:rPr>
          <w:t>86</w:t>
        </w:r>
      </w:hyperlink>
      <w:r w:rsidR="00244AB7">
        <w:rPr>
          <w:noProof/>
        </w:rPr>
        <w:t>]</w:t>
      </w:r>
      <w:r w:rsidR="00F76418">
        <w:fldChar w:fldCharType="end"/>
      </w:r>
      <w:r w:rsidRPr="005B28BA">
        <w:t>. The particles can either be tightly packed or more dispersed</w:t>
      </w:r>
      <w:r>
        <w:t>, depending on the starting colloidal concentration and deposition parameters</w:t>
      </w:r>
      <w:r w:rsidRPr="005B28BA">
        <w:t xml:space="preserve">. </w:t>
      </w:r>
      <w:r>
        <w:t xml:space="preserve">The resulting pattern can then be used directly or as a mask to protect areas of a substrate during subsequent steps. Hence in </w:t>
      </w:r>
      <w:r w:rsidRPr="005B28BA">
        <w:t>colloidal lithography (CL)</w:t>
      </w:r>
      <w:r>
        <w:t>, t</w:t>
      </w:r>
      <w:r w:rsidRPr="005B28BA">
        <w:t xml:space="preserve">he pattern </w:t>
      </w:r>
      <w:r>
        <w:t xml:space="preserve">resulting from the colloidal array </w:t>
      </w:r>
      <w:r w:rsidRPr="005B28BA">
        <w:t>is then transferred</w:t>
      </w:r>
      <w:r>
        <w:t xml:space="preserve"> to the substrate</w:t>
      </w:r>
      <w:r w:rsidRPr="005B28BA">
        <w:t xml:space="preserve"> via etching or </w:t>
      </w:r>
      <w:r>
        <w:t xml:space="preserve">physical </w:t>
      </w:r>
      <w:r w:rsidRPr="005B28BA">
        <w:t>vapo</w:t>
      </w:r>
      <w:r>
        <w:t>ur deposition</w:t>
      </w:r>
      <w:r w:rsidRPr="005B28BA">
        <w:t xml:space="preserve">. </w:t>
      </w:r>
    </w:p>
    <w:p w:rsidR="00E8106D" w:rsidRDefault="00E8106D" w:rsidP="007E345A">
      <w:pPr>
        <w:spacing w:after="0" w:line="360" w:lineRule="auto"/>
        <w:jc w:val="both"/>
      </w:pPr>
      <w:r>
        <w:t>Using the CL</w:t>
      </w:r>
      <w:r w:rsidRPr="00EB2EAF">
        <w:t xml:space="preserve"> approach, Sutherland and co-workers produced </w:t>
      </w:r>
      <w:proofErr w:type="spellStart"/>
      <w:r w:rsidRPr="00EB2EAF">
        <w:t>nanopatterned</w:t>
      </w:r>
      <w:proofErr w:type="spellEnd"/>
      <w:r w:rsidRPr="00EB2EAF">
        <w:t xml:space="preserve"> su</w:t>
      </w:r>
      <w:r>
        <w:t>bstrates presenting</w:t>
      </w:r>
      <w:r w:rsidRPr="00EB2EAF">
        <w:t xml:space="preserve"> circular patches of gold surrounded by </w:t>
      </w:r>
      <w:r w:rsidR="001A5803">
        <w:t xml:space="preserve">a </w:t>
      </w:r>
      <w:r w:rsidRPr="00EB2EAF">
        <w:t>SiO</w:t>
      </w:r>
      <w:r w:rsidRPr="00F22CAE">
        <w:rPr>
          <w:vertAlign w:val="subscript"/>
        </w:rPr>
        <w:t>2</w:t>
      </w:r>
      <w:r>
        <w:t xml:space="preserve"> or TiO</w:t>
      </w:r>
      <w:r w:rsidRPr="00F22CAE">
        <w:rPr>
          <w:vertAlign w:val="subscript"/>
        </w:rPr>
        <w:t>2</w:t>
      </w:r>
      <w:r>
        <w:t xml:space="preserve"> background</w:t>
      </w:r>
      <w:r w:rsidRPr="00EB2EAF">
        <w:t xml:space="preserve">. The patches </w:t>
      </w:r>
      <w:r>
        <w:t>display</w:t>
      </w:r>
      <w:r w:rsidRPr="00EB2EAF">
        <w:t xml:space="preserve"> a short range order </w:t>
      </w:r>
      <w:r>
        <w:t xml:space="preserve">only </w:t>
      </w:r>
      <w:r w:rsidRPr="00EB2EAF">
        <w:t xml:space="preserve">and </w:t>
      </w:r>
      <w:r>
        <w:t>can be conveniently</w:t>
      </w:r>
      <w:r w:rsidRPr="00EB2EAF">
        <w:t xml:space="preserve"> functionalized with fibronectin</w:t>
      </w:r>
      <w:r>
        <w:t xml:space="preserve"> via simple incubation in a solution of this protein</w:t>
      </w:r>
      <w:r w:rsidRPr="00EB2EAF">
        <w:t xml:space="preserve">, </w:t>
      </w:r>
      <w:r>
        <w:t>after protection of</w:t>
      </w:r>
      <w:r w:rsidRPr="00EB2EAF">
        <w:t xml:space="preserve"> the background </w:t>
      </w:r>
      <w:r>
        <w:t>with</w:t>
      </w:r>
      <w:r w:rsidRPr="00EB2EAF">
        <w:t xml:space="preserve"> </w:t>
      </w:r>
      <w:r>
        <w:t>anti-</w:t>
      </w:r>
      <w:r w:rsidRPr="00EB2EAF">
        <w:t>adhesive</w:t>
      </w:r>
      <w:r>
        <w:t xml:space="preserve"> </w:t>
      </w:r>
      <w:proofErr w:type="gramStart"/>
      <w:r>
        <w:t>poly(</w:t>
      </w:r>
      <w:proofErr w:type="gramEnd"/>
      <w:r>
        <w:t>L-lysine)-graft-poly(ethylene glycol). T</w:t>
      </w:r>
      <w:r w:rsidRPr="00EB2EAF">
        <w:t>he diameter</w:t>
      </w:r>
      <w:r>
        <w:t xml:space="preserve"> of the patches generated using this approach ranged from</w:t>
      </w:r>
      <w:r w:rsidRPr="00EB2EAF">
        <w:t xml:space="preserve"> </w:t>
      </w:r>
      <w:r>
        <w:t>1</w:t>
      </w:r>
      <w:r w:rsidRPr="00EB2EAF">
        <w:t xml:space="preserve">00 </w:t>
      </w:r>
      <w:r>
        <w:t>to 3</w:t>
      </w:r>
      <w:r w:rsidRPr="00EB2EAF">
        <w:t>000 nm</w:t>
      </w:r>
      <w:r w:rsidR="001A5803">
        <w:t xml:space="preserve"> </w:t>
      </w:r>
      <w:r w:rsidR="00F76418">
        <w:fldChar w:fldCharType="begin">
          <w:fldData xml:space="preserve">PEVuZE5vdGU+PENpdGU+PEF1dGhvcj5NYWxtc3Ryb208L0F1dGhvcj48WWVhcj4yMDEwPC9ZZWFy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</w:fldData>
        </w:fldChar>
      </w:r>
      <w:r w:rsidR="00BE1264">
        <w:instrText xml:space="preserve"> ADDIN EN.CITE </w:instrText>
      </w:r>
      <w:r w:rsidR="00F76418">
        <w:fldChar w:fldCharType="begin">
          <w:fldData xml:space="preserve">PEVuZE5vdGU+PENpdGU+PEF1dGhvcj5NYWxtc3Ryb208L0F1dGhvcj48WWVhcj4yMDEwPC9ZZWFy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</w:fldData>
        </w:fldChar>
      </w:r>
      <w:r w:rsidR="00BE1264">
        <w:instrText xml:space="preserve"> ADDIN EN.CITE.DATA </w:instrText>
      </w:r>
      <w:r w:rsidR="00F76418">
        <w:fldChar w:fldCharType="end"/>
      </w:r>
      <w:r w:rsidR="00F76418">
        <w:fldChar w:fldCharType="separate"/>
      </w:r>
      <w:r w:rsidR="00BE1264">
        <w:rPr>
          <w:noProof/>
        </w:rPr>
        <w:t>[</w:t>
      </w:r>
      <w:hyperlink w:anchor="_ENREF_14" w:tooltip="Malmstrom, 2010 #13" w:history="1">
        <w:r w:rsidR="004D2651">
          <w:rPr>
            <w:noProof/>
          </w:rPr>
          <w:t>14</w:t>
        </w:r>
      </w:hyperlink>
      <w:r w:rsidR="00BE1264">
        <w:rPr>
          <w:noProof/>
        </w:rPr>
        <w:t>]</w:t>
      </w:r>
      <w:r w:rsidR="00F76418">
        <w:fldChar w:fldCharType="end"/>
      </w:r>
      <w:r w:rsidRPr="00EB2EAF">
        <w:t xml:space="preserve">. </w:t>
      </w:r>
      <w:r w:rsidRPr="005B28BA">
        <w:t>The shape of the pattern</w:t>
      </w:r>
      <w:r>
        <w:t>ed</w:t>
      </w:r>
      <w:r w:rsidRPr="005B28BA">
        <w:t xml:space="preserve"> </w:t>
      </w:r>
      <w:r>
        <w:t xml:space="preserve">objects </w:t>
      </w:r>
      <w:r w:rsidRPr="005B28BA">
        <w:t xml:space="preserve">that </w:t>
      </w:r>
      <w:r>
        <w:t>are</w:t>
      </w:r>
      <w:r w:rsidRPr="005B28BA">
        <w:t xml:space="preserve"> obtained</w:t>
      </w:r>
      <w:r>
        <w:t xml:space="preserve"> via CL</w:t>
      </w:r>
      <w:r w:rsidRPr="005B28BA">
        <w:t xml:space="preserve"> is</w:t>
      </w:r>
      <w:r>
        <w:t xml:space="preserve"> typically</w:t>
      </w:r>
      <w:r w:rsidRPr="005B28BA">
        <w:t xml:space="preserve"> spherical, but </w:t>
      </w:r>
      <w:r>
        <w:t>other shapes, such as triangles, ellipsoids and hexagonal platelets</w:t>
      </w:r>
      <w:r w:rsidRPr="005B28BA">
        <w:t xml:space="preserve"> have been successful</w:t>
      </w:r>
      <w:r>
        <w:t>ly</w:t>
      </w:r>
      <w:r w:rsidRPr="005B28BA">
        <w:t xml:space="preserve"> </w:t>
      </w:r>
      <w:r>
        <w:t>patterned too</w:t>
      </w:r>
      <w:r w:rsidR="001A5803">
        <w:t xml:space="preserve"> </w:t>
      </w:r>
      <w:r w:rsidR="00F76418">
        <w:fldChar w:fldCharType="begin">
          <w:fldData xml:space="preserve">PEVuZE5vdGU+PENpdGU+PEF1dGhvcj5Xb29kPC9BdXRob3I+PFllYXI+MjAwNzwvWWVhcj48UmVj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</w:fldData>
        </w:fldChar>
      </w:r>
      <w:r w:rsidR="00244AB7">
        <w:instrText xml:space="preserve"> ADDIN EN.CITE </w:instrText>
      </w:r>
      <w:r w:rsidR="00F76418">
        <w:fldChar w:fldCharType="begin">
          <w:fldData xml:space="preserve">PEVuZE5vdGU+PENpdGU+PEF1dGhvcj5Xb29kPC9BdXRob3I+PFllYXI+MjAwNzwvWWVhcj48UmVj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</w:fldData>
        </w:fldChar>
      </w:r>
      <w:r w:rsidR="00244AB7">
        <w:instrText xml:space="preserve"> ADDIN EN.CITE.DATA </w:instrText>
      </w:r>
      <w:r w:rsidR="00F76418">
        <w:fldChar w:fldCharType="end"/>
      </w:r>
      <w:r w:rsidR="00F76418">
        <w:fldChar w:fldCharType="separate"/>
      </w:r>
      <w:r w:rsidR="00244AB7">
        <w:rPr>
          <w:noProof/>
        </w:rPr>
        <w:t>[</w:t>
      </w:r>
      <w:hyperlink w:anchor="_ENREF_87" w:tooltip="Wood, 2007 #80" w:history="1">
        <w:r w:rsidR="004D2651">
          <w:rPr>
            <w:noProof/>
          </w:rPr>
          <w:t>87</w:t>
        </w:r>
      </w:hyperlink>
      <w:r w:rsidR="00244AB7">
        <w:rPr>
          <w:noProof/>
        </w:rPr>
        <w:t>]</w:t>
      </w:r>
      <w:r w:rsidR="00F76418">
        <w:fldChar w:fldCharType="end"/>
      </w:r>
      <w:r w:rsidRPr="005B28BA">
        <w:t>.</w:t>
      </w:r>
      <w:r>
        <w:t xml:space="preserve"> Hence t</w:t>
      </w:r>
      <w:r w:rsidRPr="00EB2EAF">
        <w:t>riang</w:t>
      </w:r>
      <w:r>
        <w:t>u</w:t>
      </w:r>
      <w:r w:rsidRPr="00EB2EAF">
        <w:t>l</w:t>
      </w:r>
      <w:r>
        <w:t>ar</w:t>
      </w:r>
      <w:r w:rsidRPr="00EB2EAF">
        <w:t xml:space="preserve"> and circular </w:t>
      </w:r>
      <w:proofErr w:type="spellStart"/>
      <w:r w:rsidRPr="00EB2EAF">
        <w:t>nanopattern</w:t>
      </w:r>
      <w:r>
        <w:t>s</w:t>
      </w:r>
      <w:proofErr w:type="spellEnd"/>
      <w:r w:rsidRPr="00EB2EAF">
        <w:t xml:space="preserve"> functionalized with </w:t>
      </w:r>
      <w:proofErr w:type="spellStart"/>
      <w:r>
        <w:t>fibronectin</w:t>
      </w:r>
      <w:proofErr w:type="spellEnd"/>
      <w:r>
        <w:t>, with sizes</w:t>
      </w:r>
      <w:r w:rsidRPr="00EB2EAF">
        <w:t xml:space="preserve"> ra</w:t>
      </w:r>
      <w:r>
        <w:t>n</w:t>
      </w:r>
      <w:r w:rsidRPr="00EB2EAF">
        <w:t xml:space="preserve">ging from 92 to 405 nm </w:t>
      </w:r>
      <w:r>
        <w:t>were generated via CL of polystyrene spheres</w:t>
      </w:r>
      <w:r w:rsidR="001A5803">
        <w:t xml:space="preserve"> </w:t>
      </w:r>
      <w:r w:rsidR="00F76418">
        <w:fldChar w:fldCharType="begin">
          <w:fldData xml:space="preserve">PEVuZE5vdGU+PENpdGU+PEF1dGhvcj5TbGF0ZXI8L0F1dGhvcj48WWVhcj4yMDE1PC9ZZWFyPjxS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</w:fldData>
        </w:fldChar>
      </w:r>
      <w:r w:rsidR="00244AB7">
        <w:instrText xml:space="preserve"> ADDIN EN.CITE </w:instrText>
      </w:r>
      <w:r w:rsidR="00F76418">
        <w:fldChar w:fldCharType="begin">
          <w:fldData xml:space="preserve">PEVuZE5vdGU+PENpdGU+PEF1dGhvcj5TbGF0ZXI8L0F1dGhvcj48WWVhcj4yMDE1PC9ZZWFyPjxS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</w:fldData>
        </w:fldChar>
      </w:r>
      <w:r w:rsidR="00244AB7">
        <w:instrText xml:space="preserve"> ADDIN EN.CITE.DATA </w:instrText>
      </w:r>
      <w:r w:rsidR="00F76418">
        <w:fldChar w:fldCharType="end"/>
      </w:r>
      <w:r w:rsidR="00F76418">
        <w:fldChar w:fldCharType="separate"/>
      </w:r>
      <w:r w:rsidR="00244AB7">
        <w:rPr>
          <w:noProof/>
        </w:rPr>
        <w:t>[</w:t>
      </w:r>
      <w:hyperlink w:anchor="_ENREF_103" w:tooltip="Slater, 2015 #96" w:history="1">
        <w:r w:rsidR="004D2651">
          <w:rPr>
            <w:noProof/>
          </w:rPr>
          <w:t>103</w:t>
        </w:r>
      </w:hyperlink>
      <w:r w:rsidR="00244AB7">
        <w:rPr>
          <w:noProof/>
        </w:rPr>
        <w:t>]</w:t>
      </w:r>
      <w:r w:rsidR="00F76418">
        <w:fldChar w:fldCharType="end"/>
      </w:r>
      <w:r>
        <w:t>.</w:t>
      </w:r>
      <w:r w:rsidRPr="00EB2EAF">
        <w:t xml:space="preserve"> </w:t>
      </w:r>
      <w:r>
        <w:t xml:space="preserve">The spheres were removed after gold deposition. The patterns were also spaced from </w:t>
      </w:r>
      <w:r w:rsidRPr="00FE7079">
        <w:t xml:space="preserve">177 nm to 1.534 </w:t>
      </w:r>
      <w:proofErr w:type="spellStart"/>
      <w:r w:rsidRPr="00FE7079">
        <w:t>μm</w:t>
      </w:r>
      <w:proofErr w:type="spellEnd"/>
      <w:r>
        <w:t xml:space="preserve">, to allow the control of fibronectin density. The background was functionalised with a PEG </w:t>
      </w:r>
      <w:proofErr w:type="spellStart"/>
      <w:r>
        <w:t>silane</w:t>
      </w:r>
      <w:proofErr w:type="spellEnd"/>
      <w:r>
        <w:t xml:space="preserve"> to prevent uncontrolled cell attachment. </w:t>
      </w:r>
    </w:p>
    <w:p w:rsidR="00E8106D" w:rsidRDefault="00E8106D" w:rsidP="007E345A">
      <w:pPr>
        <w:pStyle w:val="ListParagraph"/>
        <w:spacing w:after="0" w:line="360" w:lineRule="auto"/>
        <w:ind w:left="0"/>
        <w:jc w:val="both"/>
      </w:pPr>
      <w:r w:rsidRPr="002F7315">
        <w:t>Replication</w:t>
      </w:r>
      <w:r>
        <w:t xml:space="preserve"> methods</w:t>
      </w:r>
      <w:r w:rsidRPr="002F7315">
        <w:t xml:space="preserve"> include the use of a master (made through direct writing methods) which is used several times to reproduce the desired pattern</w:t>
      </w:r>
      <w:r w:rsidR="004E7D6D">
        <w:t xml:space="preserve"> </w:t>
      </w:r>
      <w:r w:rsidR="00F76418">
        <w:fldChar w:fldCharType="begin"/>
      </w:r>
      <w:r w:rsidR="00244AB7">
        <w:instrText xml:space="preserve"> ADDIN EN.CITE &lt;EndNote&gt;&lt;Cite&gt;&lt;Author&gt;Geissler&lt;/Author&gt;&lt;Year&gt;2004&lt;/Year&gt;&lt;RecNum&gt;82&lt;/RecNum&gt;&lt;IDText&gt;Patterning: Principles and some new developments&lt;/IDText&gt;&lt;DisplayText&gt;[89]&lt;/DisplayText&gt;&lt;record&gt;&lt;rec-number&gt;82&lt;/rec-number&gt;&lt;foreign-keys&gt;&lt;key app="EN" db-id="az5fvxrxv5rdx8ez2rl5d2vprzwaev5pvtrs"&gt;82&lt;/key&gt;&lt;/foreign-keys&gt;&lt;ref-type name="Journal Article"&gt;17&lt;/ref-type&gt;&lt;contributors&gt;&lt;authors&gt;&lt;author&gt;Geissler, M.&lt;/author&gt;&lt;author&gt;Xia, Y. N.&lt;/author&gt;&lt;/authors&gt;&lt;/contributors&gt;&lt;auth-address&gt;Xia, YN&amp;#xD;Univ Washington, Dept Chem, Seattle, WA 98195 USA&amp;#xD;Univ Washington, Dept Chem, Seattle, WA 98195 USA&amp;#xD;Univ Washington, Dept Chem, Seattle, WA 98195 USA&lt;/auth-address&gt;&lt;titles&gt;&lt;title&gt;Patterning: Principles and some new developments&lt;/title&gt;&lt;secondary-title&gt;Advanced Materials&lt;/secondary-title&gt;&lt;alt-title&gt;Adv Mater&lt;/alt-title&gt;&lt;/titles&gt;&lt;periodical&gt;&lt;full-title&gt;Advanced Materials&lt;/full-title&gt;&lt;abbr-1&gt;Adv Mater&lt;/abbr-1&gt;&lt;/periodical&gt;&lt;alt-periodical&gt;&lt;full-title&gt;Advanced Materials&lt;/full-title&gt;&lt;abbr-1&gt;Adv Mater&lt;/abbr-1&gt;&lt;/alt-periodical&gt;&lt;pages&gt;1249-1269&lt;/pages&gt;&lt;volume&gt;16&lt;/volume&gt;&lt;number&gt;15&lt;/number&gt;&lt;keywords&gt;&lt;keyword&gt;self-assembled monolayers&lt;/keyword&gt;&lt;keyword&gt;dip-pen nanolithography&lt;/keyword&gt;&lt;keyword&gt;scanning-probe lithography&lt;/keyword&gt;&lt;keyword&gt;atomic-force microscope&lt;/keyword&gt;&lt;keyword&gt;copolymer thin-films&lt;/keyword&gt;&lt;keyword&gt;3-dimensional periodic structures&lt;/keyword&gt;&lt;keyword&gt;diffractive-optics fabrication&lt;/keyword&gt;&lt;keyword&gt;gray-scale photolithography&lt;/keyword&gt;&lt;keyword&gt;near-field photolithography&lt;/keyword&gt;&lt;keyword&gt;physical-organic-chemistry&lt;/keyword&gt;&lt;/keywords&gt;&lt;dates&gt;&lt;year&gt;2004&lt;/year&gt;&lt;pub-dates&gt;&lt;date&gt;Aug 3&lt;/date&gt;&lt;/pub-dates&gt;&lt;/dates&gt;&lt;isbn&gt;0935-9648&lt;/isbn&gt;&lt;accession-num&gt;WOS:000223696000003&lt;/accession-num&gt;&lt;urls&gt;&lt;related-urls&gt;&lt;url&gt;&amp;lt;Go to ISI&amp;gt;://WOS:000223696000003&lt;/url&gt;&lt;/related-urls&gt;&lt;/urls&gt;&lt;electronic-resource-num&gt;DOI 10.1002/adma.200400835&lt;/electronic-resource-num&gt;&lt;language&gt;English&lt;/language&gt;&lt;/record&gt;&lt;/Cite&gt;&lt;/EndNote&gt;</w:instrText>
      </w:r>
      <w:r w:rsidR="00F76418">
        <w:fldChar w:fldCharType="separate"/>
      </w:r>
      <w:r w:rsidR="00244AB7">
        <w:rPr>
          <w:noProof/>
        </w:rPr>
        <w:t>[</w:t>
      </w:r>
      <w:hyperlink w:anchor="_ENREF_89" w:tooltip="Geissler, 2004 #82" w:history="1">
        <w:r w:rsidR="004D2651">
          <w:rPr>
            <w:noProof/>
          </w:rPr>
          <w:t>89</w:t>
        </w:r>
      </w:hyperlink>
      <w:r w:rsidR="00244AB7">
        <w:rPr>
          <w:noProof/>
        </w:rPr>
        <w:t>]</w:t>
      </w:r>
      <w:r w:rsidR="00F76418">
        <w:fldChar w:fldCharType="end"/>
      </w:r>
      <w:r>
        <w:t xml:space="preserve">. The production of such masters is typically carried out via a lithography technique. The choice of the technique depends on the resolution and size of the features that is required. </w:t>
      </w:r>
      <w:r w:rsidRPr="00EB2EAF">
        <w:t>Photolithography is a commonly used technique</w:t>
      </w:r>
      <w:r>
        <w:t xml:space="preserve">, which is part of </w:t>
      </w:r>
      <w:r w:rsidRPr="00EB2EAF">
        <w:t>replication method</w:t>
      </w:r>
      <w:r>
        <w:t>, to structure biomaterials.</w:t>
      </w:r>
      <w:r w:rsidRPr="00EB2EAF">
        <w:t xml:space="preserve"> </w:t>
      </w:r>
      <w:r w:rsidRPr="00846FE8">
        <w:t xml:space="preserve">This process requires a mask, normally made of a transparent material (e.g. quartz), on which the desired pattern was previously designed. The target substrate is coated with a photoresist which contains a photosensitive element that is modified </w:t>
      </w:r>
      <w:r w:rsidRPr="00846FE8">
        <w:lastRenderedPageBreak/>
        <w:t>when irradiated (visible light, X-Ray or UV in the case of photolithography). When the substrate covered by the mask is exposed to those radiations, the photoresist generate either a positive or negative replica of the pattern above it. The modified or non-modified part of the photoresist is then removed and the pattern can in some cases be transferred to the substrate by either etching or deposition</w:t>
      </w:r>
      <w:r w:rsidR="004E7D6D">
        <w:t xml:space="preserve"> </w:t>
      </w:r>
      <w:r w:rsidR="00F76418">
        <w:fldChar w:fldCharType="begin">
          <w:fldData xml:space="preserve">PEVuZE5vdGU+PENpdGU+PEF1dGhvcj5kZWwgQ2FtcG88L0F1dGhvcj48WWVhcj4yMDA4PC9ZZWFy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</w:fldData>
        </w:fldChar>
      </w:r>
      <w:r w:rsidR="00244AB7">
        <w:instrText xml:space="preserve"> ADDIN EN.CITE </w:instrText>
      </w:r>
      <w:r w:rsidR="00F76418">
        <w:fldChar w:fldCharType="begin">
          <w:fldData xml:space="preserve">PEVuZE5vdGU+PENpdGU+PEF1dGhvcj5kZWwgQ2FtcG88L0F1dGhvcj48WWVhcj4yMDA4PC9ZZWFy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</w:fldData>
        </w:fldChar>
      </w:r>
      <w:r w:rsidR="00244AB7">
        <w:instrText xml:space="preserve"> ADDIN EN.CITE.DATA </w:instrText>
      </w:r>
      <w:r w:rsidR="00F76418">
        <w:fldChar w:fldCharType="end"/>
      </w:r>
      <w:r w:rsidR="00F76418">
        <w:fldChar w:fldCharType="separate"/>
      </w:r>
      <w:r w:rsidR="00244AB7">
        <w:rPr>
          <w:noProof/>
        </w:rPr>
        <w:t>[</w:t>
      </w:r>
      <w:hyperlink w:anchor="_ENREF_88" w:tooltip="Nie, 2008 #81" w:history="1">
        <w:r w:rsidR="004D2651">
          <w:rPr>
            <w:noProof/>
          </w:rPr>
          <w:t>88</w:t>
        </w:r>
      </w:hyperlink>
      <w:r w:rsidR="00244AB7">
        <w:rPr>
          <w:noProof/>
        </w:rPr>
        <w:t xml:space="preserve">, </w:t>
      </w:r>
      <w:hyperlink w:anchor="_ENREF_104" w:tooltip="del Campo, 2008 #97" w:history="1">
        <w:r w:rsidR="004D2651">
          <w:rPr>
            <w:noProof/>
          </w:rPr>
          <w:t>104</w:t>
        </w:r>
      </w:hyperlink>
      <w:r w:rsidR="00244AB7">
        <w:rPr>
          <w:noProof/>
        </w:rPr>
        <w:t>]</w:t>
      </w:r>
      <w:r w:rsidR="00F76418">
        <w:fldChar w:fldCharType="end"/>
      </w:r>
      <w:r w:rsidRPr="00846FE8">
        <w:t>.</w:t>
      </w:r>
    </w:p>
    <w:p w:rsidR="00E8106D" w:rsidRDefault="00E8106D" w:rsidP="007E345A">
      <w:pPr>
        <w:pStyle w:val="ListParagraph"/>
        <w:spacing w:after="0" w:line="360" w:lineRule="auto"/>
        <w:ind w:left="0"/>
        <w:jc w:val="both"/>
      </w:pPr>
      <w:proofErr w:type="spellStart"/>
      <w:r w:rsidRPr="009B5D07">
        <w:t>Nanoimprint</w:t>
      </w:r>
      <w:proofErr w:type="spellEnd"/>
      <w:r w:rsidRPr="009B5D07">
        <w:t xml:space="preserve"> lithography</w:t>
      </w:r>
      <w:r w:rsidRPr="00612633">
        <w:t>, in conjunction with surface functionalization</w:t>
      </w:r>
      <w:r w:rsidRPr="001F3931">
        <w:t xml:space="preserve">, was used to produce </w:t>
      </w:r>
      <w:r w:rsidRPr="00DF61D2">
        <w:t xml:space="preserve">biomimetic arrays in which </w:t>
      </w:r>
      <w:r w:rsidR="004E7D6D">
        <w:t xml:space="preserve">the position of </w:t>
      </w:r>
      <w:r w:rsidRPr="00DF61D2">
        <w:t xml:space="preserve">single molecules </w:t>
      </w:r>
      <w:r w:rsidR="001817A0">
        <w:t xml:space="preserve">or small clusters of molecules </w:t>
      </w:r>
      <w:r w:rsidRPr="00DF61D2">
        <w:t xml:space="preserve">can be </w:t>
      </w:r>
      <w:r w:rsidR="004E7D6D">
        <w:t xml:space="preserve">precisely controlled </w:t>
      </w:r>
      <w:r w:rsidR="00F76418">
        <w:fldChar w:fldCharType="begin">
          <w:fldData xml:space="preserve">PEVuZE5vdGU+PENpdGU+PEF1dGhvcj5TY2h2YXJ0em1hbjwvQXV0aG9yPjxZZWFyPjIwMTE8L1ll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</w:fldData>
        </w:fldChar>
      </w:r>
      <w:r w:rsidR="00244AB7">
        <w:instrText xml:space="preserve"> ADDIN EN.CITE </w:instrText>
      </w:r>
      <w:r w:rsidR="00F76418">
        <w:fldChar w:fldCharType="begin">
          <w:fldData xml:space="preserve">PEVuZE5vdGU+PENpdGU+PEF1dGhvcj5TY2h2YXJ0em1hbjwvQXV0aG9yPjxZZWFyPjIwMTE8L1ll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</w:fldData>
        </w:fldChar>
      </w:r>
      <w:r w:rsidR="00244AB7">
        <w:instrText xml:space="preserve"> ADDIN EN.CITE.DATA </w:instrText>
      </w:r>
      <w:r w:rsidR="00F76418">
        <w:fldChar w:fldCharType="end"/>
      </w:r>
      <w:r w:rsidR="00F76418">
        <w:fldChar w:fldCharType="separate"/>
      </w:r>
      <w:r w:rsidR="00244AB7">
        <w:rPr>
          <w:noProof/>
        </w:rPr>
        <w:t>[</w:t>
      </w:r>
      <w:hyperlink w:anchor="_ENREF_77" w:tooltip="Schvartzman, 2011 #70" w:history="1">
        <w:r w:rsidR="004D2651">
          <w:rPr>
            <w:noProof/>
          </w:rPr>
          <w:t>77</w:t>
        </w:r>
      </w:hyperlink>
      <w:r w:rsidR="00244AB7">
        <w:rPr>
          <w:noProof/>
        </w:rPr>
        <w:t xml:space="preserve">, </w:t>
      </w:r>
      <w:hyperlink w:anchor="_ENREF_105" w:tooltip="Cheng, 2013 #216" w:history="1">
        <w:r w:rsidR="004D2651">
          <w:rPr>
            <w:noProof/>
          </w:rPr>
          <w:t>105</w:t>
        </w:r>
      </w:hyperlink>
      <w:r w:rsidR="00244AB7">
        <w:rPr>
          <w:noProof/>
        </w:rPr>
        <w:t>]</w:t>
      </w:r>
      <w:r w:rsidR="00F76418">
        <w:fldChar w:fldCharType="end"/>
      </w:r>
      <w:r w:rsidRPr="00EB2EAF">
        <w:t xml:space="preserve">. </w:t>
      </w:r>
      <w:proofErr w:type="spellStart"/>
      <w:r>
        <w:t>Nanoimprint</w:t>
      </w:r>
      <w:proofErr w:type="spellEnd"/>
      <w:r>
        <w:t xml:space="preserve"> lithography is based on the use of a mould (normally produced by electron beam lithography, EBL) to imprint a thin polymer film. The resolution of the obtained patterns is determined by the feature size on the mask and the type of lithography used to generate such template</w:t>
      </w:r>
      <w:r w:rsidR="004E7D6D">
        <w:t xml:space="preserve"> </w:t>
      </w:r>
      <w:r w:rsidR="00F76418">
        <w:fldChar w:fldCharType="begin">
          <w:fldData xml:space="preserve">PEVuZE5vdGU+PENpdGU+PEF1dGhvcj5IdWE8L0F1dGhvcj48WWVhcj4yMDA0PC9ZZWFyPjxSZWNO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</w:fldData>
        </w:fldChar>
      </w:r>
      <w:r w:rsidR="00244AB7">
        <w:instrText xml:space="preserve"> ADDIN EN.CITE </w:instrText>
      </w:r>
      <w:r w:rsidR="00F76418">
        <w:fldChar w:fldCharType="begin">
          <w:fldData xml:space="preserve">PEVuZE5vdGU+PENpdGU+PEF1dGhvcj5IdWE8L0F1dGhvcj48WWVhcj4yMDA0PC9ZZWFyPjxSZWNO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</w:fldData>
        </w:fldChar>
      </w:r>
      <w:r w:rsidR="00244AB7">
        <w:instrText xml:space="preserve"> ADDIN EN.CITE.DATA </w:instrText>
      </w:r>
      <w:r w:rsidR="00F76418">
        <w:fldChar w:fldCharType="end"/>
      </w:r>
      <w:r w:rsidR="00F76418">
        <w:fldChar w:fldCharType="separate"/>
      </w:r>
      <w:r w:rsidR="00244AB7">
        <w:rPr>
          <w:noProof/>
        </w:rPr>
        <w:t>[</w:t>
      </w:r>
      <w:hyperlink w:anchor="_ENREF_106" w:tooltip="Hua, 2004 #98" w:history="1">
        <w:r w:rsidR="004D2651">
          <w:rPr>
            <w:noProof/>
          </w:rPr>
          <w:t>106</w:t>
        </w:r>
      </w:hyperlink>
      <w:r w:rsidR="00244AB7">
        <w:rPr>
          <w:noProof/>
        </w:rPr>
        <w:t>]</w:t>
      </w:r>
      <w:r w:rsidR="00F76418">
        <w:fldChar w:fldCharType="end"/>
      </w:r>
      <w:r>
        <w:t>. In this work the template, which was previously patterned via EBL, is reproduced on glass substrate</w:t>
      </w:r>
      <w:r w:rsidR="004E7D6D">
        <w:t>s</w:t>
      </w:r>
      <w:r>
        <w:t xml:space="preserve"> by NIL on a PMMA film. The PMMA is then selectively removed from the surface via metal evaporation at an angle and etching of unprotected areas, leaving exposed areas onto which gold clusters can be deposited. The resulting gold clusters, with precise control of size and position on the substrate (determined at the EBL stage) are then functionalised with cyclic </w:t>
      </w:r>
      <w:proofErr w:type="spellStart"/>
      <w:r>
        <w:t>RGDfK</w:t>
      </w:r>
      <w:proofErr w:type="spellEnd"/>
      <w:r>
        <w:t xml:space="preserve"> and can only accommodate one integrin while the background is </w:t>
      </w:r>
      <w:proofErr w:type="spellStart"/>
      <w:r>
        <w:t>passivated</w:t>
      </w:r>
      <w:proofErr w:type="spellEnd"/>
      <w:r>
        <w:t xml:space="preserve"> to prevent cell adhesion. </w:t>
      </w:r>
    </w:p>
    <w:p w:rsidR="00E8106D" w:rsidRDefault="005C651F" w:rsidP="007E345A">
      <w:pPr>
        <w:pStyle w:val="ListParagraph"/>
        <w:keepNext/>
        <w:spacing w:after="0" w:line="360" w:lineRule="auto"/>
        <w:ind w:left="0"/>
        <w:jc w:val="both"/>
      </w:pPr>
      <w:r>
        <w:rPr>
          <w:noProof/>
        </w:rPr>
        <mc:AlternateContent>
          <mc:Choice Requires="wps">
            <w:drawing>
              <wp:anchor distT="0" distB="0" distL="114300" distR="114300" simplePos="0" relativeHeight="251666432" behindDoc="0" locked="0" layoutInCell="1" allowOverlap="1">
                <wp:simplePos x="0" y="0"/>
                <wp:positionH relativeFrom="column">
                  <wp:posOffset>-3175</wp:posOffset>
                </wp:positionH>
                <wp:positionV relativeFrom="paragraph">
                  <wp:posOffset>1861185</wp:posOffset>
                </wp:positionV>
                <wp:extent cx="158750" cy="119380"/>
                <wp:effectExtent l="0" t="0" r="12700" b="1397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8750" cy="1193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19" o:spid="_x0000_s1026" style="position:absolute;margin-left:-.25pt;margin-top:146.55pt;width:12.5pt;height:9.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" fillcolor="white [3212]" strokecolor="white [3212]" strokeweight="2pt">
                <v:path arrowok="t"/>
              </v:rect>
            </w:pict>
          </mc:Fallback>
        </mc:AlternateContent>
      </w:r>
      <w:r>
        <w:rPr>
          <w:noProof/>
        </w:rPr>
        <mc:AlternateContent>
          <mc:Choice Requires="wps">
            <w:drawing>
              <wp:anchor distT="0" distB="0" distL="114300" distR="114300" simplePos="0" relativeHeight="251664384" behindDoc="0" locked="0" layoutInCell="1" allowOverlap="1">
                <wp:simplePos x="0" y="0"/>
                <wp:positionH relativeFrom="column">
                  <wp:posOffset>2759075</wp:posOffset>
                </wp:positionH>
                <wp:positionV relativeFrom="paragraph">
                  <wp:posOffset>1296035</wp:posOffset>
                </wp:positionV>
                <wp:extent cx="158750" cy="119380"/>
                <wp:effectExtent l="0" t="0" r="12700" b="1397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8750" cy="1193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18" o:spid="_x0000_s1026" style="position:absolute;margin-left:217.25pt;margin-top:102.05pt;width:12.5pt;height:9.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" fillcolor="white [3212]" strokecolor="white [3212]" strokeweight="2pt">
                <v:path arrowok="t"/>
              </v:rect>
            </w:pict>
          </mc:Fallback>
        </mc:AlternateContent>
      </w:r>
      <w:r>
        <w:rPr>
          <w:noProof/>
        </w:rPr>
        <mc:AlternateContent>
          <mc:Choice Requires="wps">
            <w:drawing>
              <wp:anchor distT="0" distB="0" distL="114300" distR="114300" simplePos="0" relativeHeight="251658239" behindDoc="0" locked="0" layoutInCell="1" allowOverlap="1">
                <wp:simplePos x="0" y="0"/>
                <wp:positionH relativeFrom="column">
                  <wp:posOffset>2694940</wp:posOffset>
                </wp:positionH>
                <wp:positionV relativeFrom="paragraph">
                  <wp:posOffset>-108585</wp:posOffset>
                </wp:positionV>
                <wp:extent cx="269875" cy="230505"/>
                <wp:effectExtent l="0" t="0" r="15875" b="17145"/>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9875" cy="23050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185B48" w:rsidRPr="00542F78" w:rsidRDefault="00185B48" w:rsidP="00542F78">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7" o:spid="_x0000_s1026" type="#_x0000_t202" style="position:absolute;left:0;text-align:left;margin-left:212.2pt;margin-top:-8.55pt;width:21.25pt;height:18.15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" fillcolor="white [3201]" strokecolor="white [3212]" strokeweight=".5pt">
                <v:path arrowok="t"/>
                <v:textbox>
                  <w:txbxContent>
                    <w:p w:rsidR="003274D3" w:rsidRPr="00542F78" w:rsidRDefault="003274D3" w:rsidP="00542F78">
                      <w:r>
                        <w:t>B</w:t>
                      </w:r>
                    </w:p>
                  </w:txbxContent>
                </v:textbox>
              </v:shape>
            </w:pict>
          </mc:Fallback>
        </mc:AlternateContent>
      </w:r>
      <w:r>
        <w:rPr>
          <w:noProof/>
        </w:rPr>
        <mc:AlternateContent>
          <mc:Choice Requires="wps">
            <w:drawing>
              <wp:anchor distT="0" distB="0" distL="114300" distR="114300" simplePos="0" relativeHeight="251663360" behindDoc="0" locked="0" layoutInCell="1" allowOverlap="1">
                <wp:simplePos x="0" y="0"/>
                <wp:positionH relativeFrom="column">
                  <wp:posOffset>0</wp:posOffset>
                </wp:positionH>
                <wp:positionV relativeFrom="paragraph">
                  <wp:posOffset>-77470</wp:posOffset>
                </wp:positionV>
                <wp:extent cx="269875" cy="285750"/>
                <wp:effectExtent l="0" t="0" r="15875" b="1905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9875" cy="2857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185B48" w:rsidRPr="00542F78" w:rsidRDefault="00185B48">
                            <w:r w:rsidRPr="00542F78">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 o:spid="_x0000_s1027" type="#_x0000_t202" style="position:absolute;left:0;text-align:left;margin-left:0;margin-top:-6.1pt;width:21.25pt;height:2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" fillcolor="white [3201]" strokecolor="white [3212]" strokeweight=".5pt">
                <v:path arrowok="t"/>
                <v:textbox>
                  <w:txbxContent>
                    <w:p w:rsidR="003274D3" w:rsidRPr="00542F78" w:rsidRDefault="003274D3">
                      <w:r w:rsidRPr="00542F78">
                        <w:t>A</w:t>
                      </w:r>
                    </w:p>
                  </w:txbxContent>
                </v:textbox>
              </v:shape>
            </w:pict>
          </mc:Fallback>
        </mc:AlternateContent>
      </w:r>
      <w:r w:rsidR="00E8106D">
        <w:rPr>
          <w:noProof/>
        </w:rPr>
        <w:drawing>
          <wp:inline distT="0" distB="0" distL="0" distR="0">
            <wp:extent cx="5731510" cy="3996055"/>
            <wp:effectExtent l="0" t="0" r="254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spatz&amp;sutherland geom.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996055"/>
                    </a:xfrm>
                    <a:prstGeom prst="rect">
                      <a:avLst/>
                    </a:prstGeom>
                  </pic:spPr>
                </pic:pic>
              </a:graphicData>
            </a:graphic>
          </wp:inline>
        </w:drawing>
      </w:r>
    </w:p>
    <w:p w:rsidR="00E8106D" w:rsidRPr="001A5C67" w:rsidRDefault="00E8106D" w:rsidP="007E345A">
      <w:pPr>
        <w:pStyle w:val="Caption"/>
        <w:jc w:val="both"/>
        <w:rPr>
          <w:color w:val="auto"/>
        </w:rPr>
      </w:pPr>
      <w:proofErr w:type="gramStart"/>
      <w:r w:rsidRPr="001A5C67">
        <w:rPr>
          <w:color w:val="auto"/>
        </w:rPr>
        <w:t xml:space="preserve">Figure </w:t>
      </w:r>
      <w:proofErr w:type="gramEnd"/>
      <w:r w:rsidR="00F76418" w:rsidRPr="001A5C67">
        <w:rPr>
          <w:color w:val="auto"/>
        </w:rPr>
        <w:fldChar w:fldCharType="begin"/>
      </w:r>
      <w:r w:rsidR="00C71EE0" w:rsidRPr="001A5C67">
        <w:rPr>
          <w:color w:val="auto"/>
        </w:rPr>
        <w:instrText xml:space="preserve"> SEQ Figure \* ARABIC </w:instrText>
      </w:r>
      <w:r w:rsidR="00F76418" w:rsidRPr="001A5C67">
        <w:rPr>
          <w:color w:val="auto"/>
        </w:rPr>
        <w:fldChar w:fldCharType="separate"/>
      </w:r>
      <w:r w:rsidR="00B30806">
        <w:rPr>
          <w:noProof/>
          <w:color w:val="auto"/>
        </w:rPr>
        <w:t>6</w:t>
      </w:r>
      <w:r w:rsidR="00F76418" w:rsidRPr="001A5C67">
        <w:rPr>
          <w:noProof/>
          <w:color w:val="auto"/>
        </w:rPr>
        <w:fldChar w:fldCharType="end"/>
      </w:r>
      <w:proofErr w:type="gramStart"/>
      <w:r w:rsidR="001A1C5C">
        <w:rPr>
          <w:noProof/>
          <w:color w:val="auto"/>
        </w:rPr>
        <w:t>.</w:t>
      </w:r>
      <w:proofErr w:type="gramEnd"/>
      <w:r w:rsidRPr="001A5C67">
        <w:rPr>
          <w:color w:val="auto"/>
        </w:rPr>
        <w:t xml:space="preserve"> </w:t>
      </w:r>
      <w:r w:rsidR="00542F78" w:rsidRPr="001A5C67">
        <w:rPr>
          <w:color w:val="auto"/>
        </w:rPr>
        <w:t xml:space="preserve">A: representation of the micelle nanolithography technique used to produce ordered and disordered </w:t>
      </w:r>
      <w:proofErr w:type="spellStart"/>
      <w:r w:rsidR="00542F78" w:rsidRPr="001A5C67">
        <w:rPr>
          <w:color w:val="auto"/>
        </w:rPr>
        <w:t>nanopatterns</w:t>
      </w:r>
      <w:proofErr w:type="spellEnd"/>
      <w:r w:rsidR="001A5C67" w:rsidRPr="001A5C67">
        <w:rPr>
          <w:color w:val="auto"/>
        </w:rPr>
        <w:t xml:space="preserve"> and their functionalization </w:t>
      </w:r>
      <w:r w:rsidR="00F76418" w:rsidRPr="001A5C67">
        <w:rPr>
          <w:color w:val="auto"/>
        </w:rPr>
        <w:fldChar w:fldCharType="begin">
          <w:fldData xml:space="preserve">PEVuZE5vdGU+PENpdGU+PEF1dGhvcj5IdWFuZzwvQXV0aG9yPjxZZWFyPjIwMDk8L1llYXI+PFJl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</w:fldData>
        </w:fldChar>
      </w:r>
      <w:r w:rsidR="00BE1264">
        <w:rPr>
          <w:color w:val="auto"/>
        </w:rPr>
        <w:instrText xml:space="preserve"> ADDIN EN.CITE </w:instrText>
      </w:r>
      <w:r w:rsidR="00F76418">
        <w:rPr>
          <w:color w:val="auto"/>
        </w:rPr>
        <w:fldChar w:fldCharType="begin">
          <w:fldData xml:space="preserve">PEVuZE5vdGU+PENpdGU+PEF1dGhvcj5IdWFuZzwvQXV0aG9yPjxZZWFyPjIwMDk8L1llYXI+PFJl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</w:fldData>
        </w:fldChar>
      </w:r>
      <w:r w:rsidR="00BE1264">
        <w:rPr>
          <w:color w:val="auto"/>
        </w:rPr>
        <w:instrText xml:space="preserve"> ADDIN EN.CITE.DATA </w:instrText>
      </w:r>
      <w:r w:rsidR="00F76418">
        <w:rPr>
          <w:color w:val="auto"/>
        </w:rPr>
      </w:r>
      <w:r w:rsidR="00F76418">
        <w:rPr>
          <w:color w:val="auto"/>
        </w:rPr>
        <w:fldChar w:fldCharType="end"/>
      </w:r>
      <w:r w:rsidR="00F76418" w:rsidRPr="001A5C67">
        <w:rPr>
          <w:color w:val="auto"/>
        </w:rPr>
      </w:r>
      <w:r w:rsidR="00F76418" w:rsidRPr="001A5C67">
        <w:rPr>
          <w:color w:val="auto"/>
        </w:rPr>
        <w:fldChar w:fldCharType="separate"/>
      </w:r>
      <w:r w:rsidR="00BE1264">
        <w:rPr>
          <w:noProof/>
          <w:color w:val="auto"/>
        </w:rPr>
        <w:t>[</w:t>
      </w:r>
      <w:hyperlink w:anchor="_ENREF_13" w:tooltip="Huang, 2009 #12" w:history="1">
        <w:r w:rsidR="004D2651">
          <w:rPr>
            <w:noProof/>
            <w:color w:val="auto"/>
          </w:rPr>
          <w:t>13</w:t>
        </w:r>
      </w:hyperlink>
      <w:r w:rsidR="00BE1264">
        <w:rPr>
          <w:noProof/>
          <w:color w:val="auto"/>
        </w:rPr>
        <w:t>]</w:t>
      </w:r>
      <w:r w:rsidR="00F76418" w:rsidRPr="001A5C67">
        <w:rPr>
          <w:color w:val="auto"/>
        </w:rPr>
        <w:fldChar w:fldCharType="end"/>
      </w:r>
      <w:r w:rsidR="001A5C67" w:rsidRPr="001A5C67">
        <w:rPr>
          <w:color w:val="auto"/>
        </w:rPr>
        <w:t xml:space="preserve">. </w:t>
      </w:r>
      <w:r w:rsidR="00B231DA">
        <w:rPr>
          <w:color w:val="auto"/>
        </w:rPr>
        <w:t>B: c</w:t>
      </w:r>
      <w:r w:rsidR="001A5C67" w:rsidRPr="001A5C67">
        <w:rPr>
          <w:color w:val="auto"/>
        </w:rPr>
        <w:t xml:space="preserve">olloidal lithography </w:t>
      </w:r>
      <w:r w:rsidR="001A5C67">
        <w:rPr>
          <w:color w:val="auto"/>
        </w:rPr>
        <w:t>approach</w:t>
      </w:r>
      <w:r w:rsidR="001A5C67" w:rsidRPr="001A5C67">
        <w:rPr>
          <w:color w:val="auto"/>
        </w:rPr>
        <w:t xml:space="preserve"> schematic and SEM images of pattern with different sizes</w:t>
      </w:r>
      <w:r w:rsidRPr="001A5C67">
        <w:rPr>
          <w:color w:val="auto"/>
        </w:rPr>
        <w:t xml:space="preserve"> </w:t>
      </w:r>
      <w:r w:rsidR="00F76418" w:rsidRPr="001A5C67">
        <w:rPr>
          <w:color w:val="auto"/>
        </w:rPr>
        <w:fldChar w:fldCharType="begin">
          <w:fldData xml:space="preserve">PEVuZE5vdGU+PENpdGU+PEF1dGhvcj5NYWxtc3Ryb208L0F1dGhvcj48WWVhcj4yMDEwPC9ZZWFy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</w:fldData>
        </w:fldChar>
      </w:r>
      <w:r w:rsidR="00BE1264">
        <w:rPr>
          <w:color w:val="auto"/>
        </w:rPr>
        <w:instrText xml:space="preserve"> ADDIN EN.CITE </w:instrText>
      </w:r>
      <w:r w:rsidR="00F76418">
        <w:rPr>
          <w:color w:val="auto"/>
        </w:rPr>
        <w:fldChar w:fldCharType="begin">
          <w:fldData xml:space="preserve">PEVuZE5vdGU+PENpdGU+PEF1dGhvcj5NYWxtc3Ryb208L0F1dGhvcj48WWVhcj4yMDEwPC9ZZWFy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</w:fldData>
        </w:fldChar>
      </w:r>
      <w:r w:rsidR="00BE1264">
        <w:rPr>
          <w:color w:val="auto"/>
        </w:rPr>
        <w:instrText xml:space="preserve"> ADDIN EN.CITE.DATA </w:instrText>
      </w:r>
      <w:r w:rsidR="00F76418">
        <w:rPr>
          <w:color w:val="auto"/>
        </w:rPr>
      </w:r>
      <w:r w:rsidR="00F76418">
        <w:rPr>
          <w:color w:val="auto"/>
        </w:rPr>
        <w:fldChar w:fldCharType="end"/>
      </w:r>
      <w:r w:rsidR="00F76418" w:rsidRPr="001A5C67">
        <w:rPr>
          <w:color w:val="auto"/>
        </w:rPr>
      </w:r>
      <w:r w:rsidR="00F76418" w:rsidRPr="001A5C67">
        <w:rPr>
          <w:color w:val="auto"/>
        </w:rPr>
        <w:fldChar w:fldCharType="separate"/>
      </w:r>
      <w:r w:rsidR="00BE1264">
        <w:rPr>
          <w:noProof/>
          <w:color w:val="auto"/>
        </w:rPr>
        <w:t>[</w:t>
      </w:r>
      <w:hyperlink w:anchor="_ENREF_14" w:tooltip="Malmstrom, 2010 #13" w:history="1">
        <w:r w:rsidR="004D2651">
          <w:rPr>
            <w:noProof/>
            <w:color w:val="auto"/>
          </w:rPr>
          <w:t>14</w:t>
        </w:r>
      </w:hyperlink>
      <w:r w:rsidR="00BE1264">
        <w:rPr>
          <w:noProof/>
          <w:color w:val="auto"/>
        </w:rPr>
        <w:t>]</w:t>
      </w:r>
      <w:r w:rsidR="00F76418" w:rsidRPr="001A5C67">
        <w:rPr>
          <w:color w:val="auto"/>
        </w:rPr>
        <w:fldChar w:fldCharType="end"/>
      </w:r>
      <w:r w:rsidR="001A5C67" w:rsidRPr="001A5C67">
        <w:rPr>
          <w:color w:val="auto"/>
        </w:rPr>
        <w:t>.</w:t>
      </w:r>
    </w:p>
    <w:p w:rsidR="00E8106D" w:rsidRDefault="00E8106D" w:rsidP="007E345A">
      <w:pPr>
        <w:spacing w:after="0" w:line="360" w:lineRule="auto"/>
        <w:jc w:val="both"/>
      </w:pPr>
      <w:r w:rsidRPr="00EB2EAF">
        <w:lastRenderedPageBreak/>
        <w:t xml:space="preserve">Another </w:t>
      </w:r>
      <w:r>
        <w:t>technique</w:t>
      </w:r>
      <w:r w:rsidRPr="00EB2EAF">
        <w:t xml:space="preserve"> belonging to replication method</w:t>
      </w:r>
      <w:r>
        <w:t>s</w:t>
      </w:r>
      <w:r w:rsidRPr="00EB2EAF">
        <w:t xml:space="preserve"> is soft lithography</w:t>
      </w:r>
      <w:r>
        <w:t>. It relies on the</w:t>
      </w:r>
      <w:r w:rsidRPr="00EB2EAF">
        <w:t xml:space="preserve"> use</w:t>
      </w:r>
      <w:r>
        <w:t xml:space="preserve"> of</w:t>
      </w:r>
      <w:r w:rsidRPr="00EB2EAF">
        <w:t xml:space="preserve"> a</w:t>
      </w:r>
      <w:r>
        <w:t xml:space="preserve"> patterned</w:t>
      </w:r>
      <w:r w:rsidRPr="00EB2EAF">
        <w:t xml:space="preserve"> elastomer (normally </w:t>
      </w:r>
      <w:r>
        <w:t xml:space="preserve">poly(dimethyl </w:t>
      </w:r>
      <w:proofErr w:type="spellStart"/>
      <w:r>
        <w:t>siloxane</w:t>
      </w:r>
      <w:proofErr w:type="spellEnd"/>
      <w:r>
        <w:t xml:space="preserve">), </w:t>
      </w:r>
      <w:r w:rsidRPr="00EB2EAF">
        <w:t>PDMS)</w:t>
      </w:r>
      <w:r>
        <w:t>, replicated from a</w:t>
      </w:r>
      <w:r w:rsidRPr="00EB2EAF">
        <w:t xml:space="preserve"> master</w:t>
      </w:r>
      <w:r>
        <w:t>, to print small molecules or proteins onto a substrate (typically gold, silicon, glass or PDMS)</w:t>
      </w:r>
      <w:r w:rsidR="004E7D6D">
        <w:t xml:space="preserve"> </w:t>
      </w:r>
      <w:r w:rsidR="00F76418">
        <w:fldChar w:fldCharType="begin"/>
      </w:r>
      <w:r w:rsidR="00244AB7">
        <w:instrText xml:space="preserve"> ADDIN EN.CITE &lt;EndNote&gt;&lt;Cite&gt;&lt;Author&gt;Geissler&lt;/Author&gt;&lt;Year&gt;2004&lt;/Year&gt;&lt;RecNum&gt;82&lt;/RecNum&gt;&lt;IDText&gt;Patterning: principles and some new developments&lt;/IDText&gt;&lt;DisplayText&gt;[89]&lt;/DisplayText&gt;&lt;record&gt;&lt;rec-number&gt;82&lt;/rec-number&gt;&lt;foreign-keys&gt;&lt;key app="EN" db-id="az5fvxrxv5rdx8ez2rl5d2vprzwaev5pvtrs"&gt;82&lt;/key&gt;&lt;/foreign-keys&gt;&lt;ref-type name="Journal Article"&gt;17&lt;/ref-type&gt;&lt;contributors&gt;&lt;authors&gt;&lt;author&gt;Geissler, M.&lt;/author&gt;&lt;author&gt;Xia, Y. N.&lt;/author&gt;&lt;/authors&gt;&lt;/contributors&gt;&lt;auth-address&gt;Xia, YN&amp;#xD;Univ Washington, Dept Chem, Seattle, WA 98195 USA&amp;#xD;Univ Washington, Dept Chem, Seattle, WA 98195 USA&amp;#xD;Univ Washington, Dept Chem, Seattle, WA 98195 USA&lt;/auth-address&gt;&lt;titles&gt;&lt;title&gt;Patterning: Principles and some new developments&lt;/title&gt;&lt;secondary-title&gt;Advanced Materials&lt;/secondary-title&gt;&lt;alt-title&gt;Adv Mater&lt;/alt-title&gt;&lt;/titles&gt;&lt;periodical&gt;&lt;full-title&gt;Advanced Materials&lt;/full-title&gt;&lt;abbr-1&gt;Adv Mater&lt;/abbr-1&gt;&lt;/periodical&gt;&lt;alt-periodical&gt;&lt;full-title&gt;Advanced Materials&lt;/full-title&gt;&lt;abbr-1&gt;Adv Mater&lt;/abbr-1&gt;&lt;/alt-periodical&gt;&lt;pages&gt;1249-1269&lt;/pages&gt;&lt;volume&gt;16&lt;/volume&gt;&lt;number&gt;15&lt;/number&gt;&lt;keywords&gt;&lt;keyword&gt;self-assembled monolayers&lt;/keyword&gt;&lt;keyword&gt;dip-pen nanolithography&lt;/keyword&gt;&lt;keyword&gt;scanning-probe lithography&lt;/keyword&gt;&lt;keyword&gt;atomic-force microscope&lt;/keyword&gt;&lt;keyword&gt;copolymer thin-films&lt;/keyword&gt;&lt;keyword&gt;3-dimensional periodic structures&lt;/keyword&gt;&lt;keyword&gt;diffractive-optics fabrication&lt;/keyword&gt;&lt;keyword&gt;gray-scale photolithography&lt;/keyword&gt;&lt;keyword&gt;near-field photolithography&lt;/keyword&gt;&lt;keyword&gt;physical-organic-chemistry&lt;/keyword&gt;&lt;/keywords&gt;&lt;dates&gt;&lt;year&gt;2004&lt;/year&gt;&lt;pub-dates&gt;&lt;date&gt;Aug 3&lt;/date&gt;&lt;/pub-dates&gt;&lt;/dates&gt;&lt;isbn&gt;0935-9648&lt;/isbn&gt;&lt;accession-num&gt;WOS:000223696000003&lt;/accession-num&gt;&lt;urls&gt;&lt;related-urls&gt;&lt;url&gt;&amp;lt;Go to ISI&amp;gt;://WOS:000223696000003&lt;/url&gt;&lt;/related-urls&gt;&lt;/urls&gt;&lt;electronic-resource-num&gt;DOI 10.1002/adma.200400835&lt;/electronic-resource-num&gt;&lt;language&gt;English&lt;/language&gt;&lt;/record&gt;&lt;/Cite&gt;&lt;/EndNote&gt;</w:instrText>
      </w:r>
      <w:r w:rsidR="00F76418">
        <w:fldChar w:fldCharType="separate"/>
      </w:r>
      <w:r w:rsidR="00244AB7">
        <w:rPr>
          <w:noProof/>
        </w:rPr>
        <w:t>[</w:t>
      </w:r>
      <w:hyperlink w:anchor="_ENREF_89" w:tooltip="Geissler, 2004 #82" w:history="1">
        <w:r w:rsidR="004D2651">
          <w:rPr>
            <w:noProof/>
          </w:rPr>
          <w:t>89</w:t>
        </w:r>
      </w:hyperlink>
      <w:r w:rsidR="00244AB7">
        <w:rPr>
          <w:noProof/>
        </w:rPr>
        <w:t>]</w:t>
      </w:r>
      <w:r w:rsidR="00F76418">
        <w:fldChar w:fldCharType="end"/>
      </w:r>
      <w:r w:rsidRPr="00EB2EAF">
        <w:t xml:space="preserve">. The most widely employed of these techniques is micro contact printing (µCP), which normally uses PDMS stamps </w:t>
      </w:r>
      <w:r>
        <w:t>inked molecules to be</w:t>
      </w:r>
      <w:r w:rsidRPr="00EB2EAF">
        <w:t xml:space="preserve"> transferred to the target </w:t>
      </w:r>
      <w:r>
        <w:t>substrate during conformal</w:t>
      </w:r>
      <w:r w:rsidRPr="00EB2EAF">
        <w:t xml:space="preserve"> contact. </w:t>
      </w:r>
      <w:r>
        <w:t xml:space="preserve">Three main strategies have been developed to use </w:t>
      </w:r>
      <w:r w:rsidRPr="00EB2EAF">
        <w:t>µCP</w:t>
      </w:r>
      <w:r w:rsidDel="00C17477">
        <w:t xml:space="preserve"> </w:t>
      </w:r>
      <w:r>
        <w:t xml:space="preserve">to control cell adhesion, with objects printed spanning four orders of magnitude, in the range of 100 nm </w:t>
      </w:r>
      <w:r w:rsidR="00F76418">
        <w:fldChar w:fldCharType="begin">
          <w:fldData xml:space="preserve">PEVuZE5vdGU+PENpdGU+PEF1dGhvcj5Db3llcjwvQXV0aG9yPjxZZWFyPjIwMDc8L1llYXI+PFJl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</w:fldData>
        </w:fldChar>
      </w:r>
      <w:r w:rsidR="00244AB7">
        <w:instrText xml:space="preserve"> ADDIN EN.CITE </w:instrText>
      </w:r>
      <w:r w:rsidR="00F76418">
        <w:fldChar w:fldCharType="begin">
          <w:fldData xml:space="preserve">PEVuZE5vdGU+PENpdGU+PEF1dGhvcj5Db3llcjwvQXV0aG9yPjxZZWFyPjIwMDc8L1llYXI+PFJl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</w:fldData>
        </w:fldChar>
      </w:r>
      <w:r w:rsidR="00244AB7">
        <w:instrText xml:space="preserve"> ADDIN EN.CITE.DATA </w:instrText>
      </w:r>
      <w:r w:rsidR="00F76418">
        <w:fldChar w:fldCharType="end"/>
      </w:r>
      <w:r w:rsidR="00F76418">
        <w:fldChar w:fldCharType="separate"/>
      </w:r>
      <w:r w:rsidR="00244AB7">
        <w:rPr>
          <w:noProof/>
        </w:rPr>
        <w:t>[</w:t>
      </w:r>
      <w:hyperlink w:anchor="_ENREF_107" w:tooltip="Coyer, 2007 #99" w:history="1">
        <w:r w:rsidR="004D2651">
          <w:rPr>
            <w:noProof/>
          </w:rPr>
          <w:t>107</w:t>
        </w:r>
      </w:hyperlink>
      <w:r w:rsidR="00244AB7">
        <w:rPr>
          <w:noProof/>
        </w:rPr>
        <w:t xml:space="preserve">, </w:t>
      </w:r>
      <w:hyperlink w:anchor="_ENREF_108" w:tooltip="Coyer, 2012 #100" w:history="1">
        <w:r w:rsidR="004D2651">
          <w:rPr>
            <w:noProof/>
          </w:rPr>
          <w:t>108</w:t>
        </w:r>
      </w:hyperlink>
      <w:r w:rsidR="00244AB7">
        <w:rPr>
          <w:noProof/>
        </w:rPr>
        <w:t>]</w:t>
      </w:r>
      <w:r w:rsidR="00F76418">
        <w:fldChar w:fldCharType="end"/>
      </w:r>
      <w:r w:rsidR="004E7D6D">
        <w:t xml:space="preserve"> </w:t>
      </w:r>
      <w:r>
        <w:t xml:space="preserve">to 1000 </w:t>
      </w:r>
      <w:r w:rsidRPr="00B26C4F">
        <w:rPr>
          <w:rFonts w:ascii="Symbol" w:hAnsi="Symbol"/>
        </w:rPr>
        <w:t></w:t>
      </w:r>
      <w:r>
        <w:t>m. The first strategy relies on the direct printing of a protein</w:t>
      </w:r>
      <w:r w:rsidR="004E7D6D">
        <w:t>/cell-</w:t>
      </w:r>
      <w:r>
        <w:t>resistant molecule. In the second approach an initiator molecule for surface initiated polymerisation is printed. Finally, the ECM protein itself can be printed before passivation of the background.</w:t>
      </w:r>
    </w:p>
    <w:p w:rsidR="00E8106D" w:rsidRDefault="00E8106D" w:rsidP="007E345A">
      <w:pPr>
        <w:spacing w:after="0" w:line="360" w:lineRule="auto"/>
        <w:jc w:val="both"/>
        <w:rPr>
          <w:color w:val="000000" w:themeColor="text1"/>
        </w:rPr>
      </w:pPr>
      <w:r>
        <w:t>It is possible to directly deposit self-assembled monolayers of a protein and cell resistant molecules, which subsequently protect the printed areas from the adsorption of ECM molecules</w:t>
      </w:r>
      <w:r w:rsidR="004E7D6D">
        <w:t xml:space="preserve"> </w:t>
      </w:r>
      <w:r w:rsidR="00F76418">
        <w:fldChar w:fldCharType="begin">
          <w:fldData xml:space="preserve">PEVuZE5vdGU+PENpdGU+PEF1dGhvcj5DaGVuPC9BdXRob3I+PFllYXI+MTk5ODwvWWVhcj48UmVj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</w:fldData>
        </w:fldChar>
      </w:r>
      <w:r w:rsidR="00244AB7">
        <w:instrText xml:space="preserve"> ADDIN EN.CITE </w:instrText>
      </w:r>
      <w:r w:rsidR="00F76418">
        <w:fldChar w:fldCharType="begin">
          <w:fldData xml:space="preserve">PEVuZE5vdGU+PENpdGU+PEF1dGhvcj5DaGVuPC9BdXRob3I+PFllYXI+MTk5ODwvWWVhcj48UmVj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</w:fldData>
        </w:fldChar>
      </w:r>
      <w:r w:rsidR="00244AB7">
        <w:instrText xml:space="preserve"> ADDIN EN.CITE.DATA </w:instrText>
      </w:r>
      <w:r w:rsidR="00F76418">
        <w:fldChar w:fldCharType="end"/>
      </w:r>
      <w:r w:rsidR="00F76418">
        <w:fldChar w:fldCharType="separate"/>
      </w:r>
      <w:r w:rsidR="00244AB7">
        <w:rPr>
          <w:noProof/>
        </w:rPr>
        <w:t>[</w:t>
      </w:r>
      <w:hyperlink w:anchor="_ENREF_109" w:tooltip="Chen, 1998 #101" w:history="1">
        <w:r w:rsidR="004D2651">
          <w:rPr>
            <w:noProof/>
          </w:rPr>
          <w:t>109</w:t>
        </w:r>
      </w:hyperlink>
      <w:r w:rsidR="00244AB7">
        <w:rPr>
          <w:noProof/>
        </w:rPr>
        <w:t xml:space="preserve">, </w:t>
      </w:r>
      <w:hyperlink w:anchor="_ENREF_110" w:tooltip="Dike, 1999 #102" w:history="1">
        <w:r w:rsidR="004D2651">
          <w:rPr>
            <w:noProof/>
          </w:rPr>
          <w:t>110</w:t>
        </w:r>
      </w:hyperlink>
      <w:r w:rsidR="00244AB7">
        <w:rPr>
          <w:noProof/>
        </w:rPr>
        <w:t>]</w:t>
      </w:r>
      <w:r w:rsidR="00F76418">
        <w:fldChar w:fldCharType="end"/>
      </w:r>
      <w:r>
        <w:t>.</w:t>
      </w:r>
      <w:r w:rsidRPr="005C2A2A">
        <w:t xml:space="preserve"> Gallant et al. developed </w:t>
      </w:r>
      <w:proofErr w:type="spellStart"/>
      <w:r w:rsidRPr="005C2A2A">
        <w:t>micropattern</w:t>
      </w:r>
      <w:r w:rsidR="004E7D6D">
        <w:t>ed</w:t>
      </w:r>
      <w:proofErr w:type="spellEnd"/>
      <w:r w:rsidRPr="005C2A2A">
        <w:t xml:space="preserve"> self-assembled monolayer of </w:t>
      </w:r>
      <w:proofErr w:type="spellStart"/>
      <w:r w:rsidRPr="005C2A2A">
        <w:t>thiol</w:t>
      </w:r>
      <w:r>
        <w:t>s</w:t>
      </w:r>
      <w:proofErr w:type="spellEnd"/>
      <w:r w:rsidRPr="005C2A2A">
        <w:t xml:space="preserve"> on gold, functionalized </w:t>
      </w:r>
      <w:r>
        <w:t>with</w:t>
      </w:r>
      <w:r w:rsidRPr="005C2A2A">
        <w:t xml:space="preserve"> adhesive and non-adhesive area</w:t>
      </w:r>
      <w:r>
        <w:t>s</w:t>
      </w:r>
      <w:r w:rsidR="004E7D6D">
        <w:t xml:space="preserve"> </w:t>
      </w:r>
      <w:r w:rsidR="00F76418">
        <w:fldChar w:fldCharType="begin">
          <w:fldData xml:space="preserve">PEVuZE5vdGU+PENpdGU+PEF1dGhvcj5HYWxsYW50PC9BdXRob3I+PFllYXI+MjAwNTwvWWVhcj48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</w:fldData>
        </w:fldChar>
      </w:r>
      <w:r w:rsidR="00244AB7">
        <w:instrText xml:space="preserve"> ADDIN EN.CITE </w:instrText>
      </w:r>
      <w:r w:rsidR="00F76418">
        <w:fldChar w:fldCharType="begin">
          <w:fldData xml:space="preserve">PEVuZE5vdGU+PENpdGU+PEF1dGhvcj5HYWxsYW50PC9BdXRob3I+PFllYXI+MjAwNTwvWWVhcj48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</w:fldData>
        </w:fldChar>
      </w:r>
      <w:r w:rsidR="00244AB7">
        <w:instrText xml:space="preserve"> ADDIN EN.CITE.DATA </w:instrText>
      </w:r>
      <w:r w:rsidR="00F76418">
        <w:fldChar w:fldCharType="end"/>
      </w:r>
      <w:r w:rsidR="00F76418">
        <w:fldChar w:fldCharType="separate"/>
      </w:r>
      <w:r w:rsidR="00244AB7">
        <w:rPr>
          <w:noProof/>
        </w:rPr>
        <w:t>[</w:t>
      </w:r>
      <w:hyperlink w:anchor="_ENREF_111" w:tooltip="Gallant, 2005 #103" w:history="1">
        <w:r w:rsidR="004D2651">
          <w:rPr>
            <w:noProof/>
          </w:rPr>
          <w:t>111</w:t>
        </w:r>
      </w:hyperlink>
      <w:r w:rsidR="00244AB7">
        <w:rPr>
          <w:noProof/>
        </w:rPr>
        <w:t>]</w:t>
      </w:r>
      <w:r w:rsidR="00F76418">
        <w:fldChar w:fldCharType="end"/>
      </w:r>
      <w:r>
        <w:t>.</w:t>
      </w:r>
      <w:r w:rsidRPr="00EB2EAF">
        <w:t xml:space="preserve"> </w:t>
      </w:r>
      <w:r>
        <w:t xml:space="preserve">Microarrays of circular patches with diameters of 2, 5, 10, and 20 µm, spaced 75 µm, were produced to </w:t>
      </w:r>
      <w:r w:rsidRPr="00EB2EAF">
        <w:t>control cell adhesion and spreading depending on the adhesive area</w:t>
      </w:r>
      <w:r>
        <w:t>.</w:t>
      </w:r>
      <w:r w:rsidRPr="00EB2EAF">
        <w:t xml:space="preserve"> </w:t>
      </w:r>
      <w:r>
        <w:rPr>
          <w:color w:val="000000" w:themeColor="text1"/>
        </w:rPr>
        <w:t>Similarly, a</w:t>
      </w:r>
      <w:r w:rsidRPr="00EB2EAF">
        <w:rPr>
          <w:color w:val="000000" w:themeColor="text1"/>
        </w:rPr>
        <w:t xml:space="preserve"> technique based on </w:t>
      </w:r>
      <w:r w:rsidRPr="00EB2EAF">
        <w:t>µCP</w:t>
      </w:r>
      <w:r w:rsidRPr="00EB2EAF" w:rsidDel="00B622FD">
        <w:rPr>
          <w:color w:val="000000" w:themeColor="text1"/>
        </w:rPr>
        <w:t xml:space="preserve"> </w:t>
      </w:r>
      <w:r w:rsidRPr="00EB2EAF">
        <w:rPr>
          <w:color w:val="000000" w:themeColor="text1"/>
        </w:rPr>
        <w:t>allow</w:t>
      </w:r>
      <w:r>
        <w:rPr>
          <w:color w:val="000000" w:themeColor="text1"/>
        </w:rPr>
        <w:t>ing the</w:t>
      </w:r>
      <w:r w:rsidRPr="00EB2EAF">
        <w:rPr>
          <w:color w:val="000000" w:themeColor="text1"/>
        </w:rPr>
        <w:t xml:space="preserve"> reproduc</w:t>
      </w:r>
      <w:r>
        <w:rPr>
          <w:color w:val="000000" w:themeColor="text1"/>
        </w:rPr>
        <w:t>tion of</w:t>
      </w:r>
      <w:r w:rsidRPr="00EB2EAF">
        <w:rPr>
          <w:color w:val="000000" w:themeColor="text1"/>
        </w:rPr>
        <w:t xml:space="preserve"> a protein pattern at the </w:t>
      </w:r>
      <w:proofErr w:type="spellStart"/>
      <w:r w:rsidRPr="00EB2EAF">
        <w:rPr>
          <w:color w:val="000000" w:themeColor="text1"/>
        </w:rPr>
        <w:t>nanoscale</w:t>
      </w:r>
      <w:proofErr w:type="spellEnd"/>
      <w:r w:rsidRPr="00EB2EAF">
        <w:rPr>
          <w:color w:val="000000" w:themeColor="text1"/>
        </w:rPr>
        <w:t xml:space="preserve"> from a </w:t>
      </w:r>
      <w:proofErr w:type="spellStart"/>
      <w:r w:rsidRPr="00EB2EAF">
        <w:rPr>
          <w:color w:val="000000" w:themeColor="text1"/>
        </w:rPr>
        <w:t>nanotemplate</w:t>
      </w:r>
      <w:proofErr w:type="spellEnd"/>
      <w:r w:rsidRPr="00EB2EAF">
        <w:rPr>
          <w:color w:val="000000" w:themeColor="text1"/>
        </w:rPr>
        <w:t xml:space="preserve"> on an elastomer</w:t>
      </w:r>
      <w:r>
        <w:rPr>
          <w:color w:val="000000" w:themeColor="text1"/>
        </w:rPr>
        <w:t>ic</w:t>
      </w:r>
      <w:r w:rsidRPr="00EB2EAF">
        <w:rPr>
          <w:color w:val="000000" w:themeColor="text1"/>
        </w:rPr>
        <w:t xml:space="preserve"> surface</w:t>
      </w:r>
      <w:r>
        <w:rPr>
          <w:color w:val="000000" w:themeColor="text1"/>
        </w:rPr>
        <w:t xml:space="preserve"> was developed</w:t>
      </w:r>
      <w:r w:rsidR="004E7D6D">
        <w:rPr>
          <w:color w:val="000000" w:themeColor="text1"/>
        </w:rPr>
        <w:t xml:space="preserve"> </w:t>
      </w:r>
      <w:r w:rsidR="00F76418">
        <w:rPr>
          <w:color w:val="000000" w:themeColor="text1"/>
        </w:rPr>
        <w:fldChar w:fldCharType="begin">
          <w:fldData xml:space="preserve">PEVuZE5vdGU+PENpdGU+PEF1dGhvcj5Db3llcjwvQXV0aG9yPjxZZWFyPjIwMDc8L1llYXI+PFJl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</w:fldData>
        </w:fldChar>
      </w:r>
      <w:r w:rsidR="00244AB7">
        <w:rPr>
          <w:color w:val="000000" w:themeColor="text1"/>
        </w:rPr>
        <w:instrText xml:space="preserve"> ADDIN EN.CITE </w:instrText>
      </w:r>
      <w:r w:rsidR="00F76418">
        <w:rPr>
          <w:color w:val="000000" w:themeColor="text1"/>
        </w:rPr>
        <w:fldChar w:fldCharType="begin">
          <w:fldData xml:space="preserve">PEVuZE5vdGU+PENpdGU+PEF1dGhvcj5Db3llcjwvQXV0aG9yPjxZZWFyPjIwMDc8L1llYXI+PFJl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</w:fldData>
        </w:fldChar>
      </w:r>
      <w:r w:rsidR="00244AB7">
        <w:rPr>
          <w:color w:val="000000" w:themeColor="text1"/>
        </w:rPr>
        <w:instrText xml:space="preserve"> ADDIN EN.CITE.DATA </w:instrText>
      </w:r>
      <w:r w:rsidR="00F76418">
        <w:rPr>
          <w:color w:val="000000" w:themeColor="text1"/>
        </w:rPr>
      </w:r>
      <w:r w:rsidR="00F76418">
        <w:rPr>
          <w:color w:val="000000" w:themeColor="text1"/>
        </w:rPr>
        <w:fldChar w:fldCharType="end"/>
      </w:r>
      <w:r w:rsidR="00F76418">
        <w:rPr>
          <w:color w:val="000000" w:themeColor="text1"/>
        </w:rPr>
      </w:r>
      <w:r w:rsidR="00F76418">
        <w:rPr>
          <w:color w:val="000000" w:themeColor="text1"/>
        </w:rPr>
        <w:fldChar w:fldCharType="separate"/>
      </w:r>
      <w:r w:rsidR="00244AB7">
        <w:rPr>
          <w:noProof/>
          <w:color w:val="000000" w:themeColor="text1"/>
        </w:rPr>
        <w:t>[</w:t>
      </w:r>
      <w:hyperlink w:anchor="_ENREF_107" w:tooltip="Coyer, 2007 #99" w:history="1">
        <w:r w:rsidR="004D2651">
          <w:rPr>
            <w:noProof/>
            <w:color w:val="000000" w:themeColor="text1"/>
          </w:rPr>
          <w:t>107</w:t>
        </w:r>
      </w:hyperlink>
      <w:r w:rsidR="00244AB7">
        <w:rPr>
          <w:noProof/>
          <w:color w:val="000000" w:themeColor="text1"/>
        </w:rPr>
        <w:t>]</w:t>
      </w:r>
      <w:r w:rsidR="00F76418">
        <w:rPr>
          <w:color w:val="000000" w:themeColor="text1"/>
        </w:rPr>
        <w:fldChar w:fldCharType="end"/>
      </w:r>
      <w:r w:rsidRPr="00EB2EAF">
        <w:rPr>
          <w:color w:val="000000" w:themeColor="text1"/>
        </w:rPr>
        <w:t xml:space="preserve">. The method was used to </w:t>
      </w:r>
      <w:r>
        <w:rPr>
          <w:color w:val="000000" w:themeColor="text1"/>
        </w:rPr>
        <w:t>generate</w:t>
      </w:r>
      <w:r w:rsidRPr="00EB2EAF">
        <w:rPr>
          <w:color w:val="000000" w:themeColor="text1"/>
        </w:rPr>
        <w:t xml:space="preserve"> </w:t>
      </w:r>
      <w:r>
        <w:rPr>
          <w:color w:val="000000" w:themeColor="text1"/>
        </w:rPr>
        <w:t xml:space="preserve">adhesive </w:t>
      </w:r>
      <w:proofErr w:type="spellStart"/>
      <w:r>
        <w:rPr>
          <w:color w:val="000000" w:themeColor="text1"/>
        </w:rPr>
        <w:t>nanoislands</w:t>
      </w:r>
      <w:proofErr w:type="spellEnd"/>
      <w:r w:rsidRPr="00EB2EAF">
        <w:rPr>
          <w:color w:val="000000" w:themeColor="text1"/>
        </w:rPr>
        <w:t xml:space="preserve"> of </w:t>
      </w:r>
      <w:proofErr w:type="spellStart"/>
      <w:r w:rsidRPr="00EB2EAF">
        <w:rPr>
          <w:color w:val="000000" w:themeColor="text1"/>
        </w:rPr>
        <w:t>fibronectin</w:t>
      </w:r>
      <w:proofErr w:type="spellEnd"/>
      <w:r w:rsidRPr="00EB2EAF">
        <w:rPr>
          <w:color w:val="000000" w:themeColor="text1"/>
        </w:rPr>
        <w:t xml:space="preserve"> in a non-fouling background </w:t>
      </w:r>
      <w:r>
        <w:rPr>
          <w:color w:val="000000" w:themeColor="text1"/>
        </w:rPr>
        <w:t>and</w:t>
      </w:r>
      <w:r w:rsidRPr="00EB2EAF">
        <w:rPr>
          <w:color w:val="000000" w:themeColor="text1"/>
        </w:rPr>
        <w:t xml:space="preserve"> study </w:t>
      </w:r>
      <w:r>
        <w:rPr>
          <w:color w:val="000000" w:themeColor="text1"/>
        </w:rPr>
        <w:t xml:space="preserve">the </w:t>
      </w:r>
      <w:r w:rsidRPr="00EB2EAF">
        <w:rPr>
          <w:color w:val="000000" w:themeColor="text1"/>
        </w:rPr>
        <w:t>dependence of FA assembly and force transmission</w:t>
      </w:r>
      <w:r>
        <w:rPr>
          <w:color w:val="000000" w:themeColor="text1"/>
        </w:rPr>
        <w:t xml:space="preserve">. </w:t>
      </w:r>
      <w:proofErr w:type="spellStart"/>
      <w:r>
        <w:rPr>
          <w:color w:val="000000" w:themeColor="text1"/>
        </w:rPr>
        <w:t>N</w:t>
      </w:r>
      <w:r w:rsidRPr="00EB2EAF">
        <w:rPr>
          <w:color w:val="000000" w:themeColor="text1"/>
        </w:rPr>
        <w:t>anoisland</w:t>
      </w:r>
      <w:r>
        <w:rPr>
          <w:color w:val="000000" w:themeColor="text1"/>
        </w:rPr>
        <w:t>s</w:t>
      </w:r>
      <w:proofErr w:type="spellEnd"/>
      <w:r w:rsidRPr="00EB2EAF">
        <w:rPr>
          <w:color w:val="000000" w:themeColor="text1"/>
        </w:rPr>
        <w:t xml:space="preserve"> with </w:t>
      </w:r>
      <w:r>
        <w:rPr>
          <w:color w:val="000000" w:themeColor="text1"/>
        </w:rPr>
        <w:t>controlled</w:t>
      </w:r>
      <w:r w:rsidRPr="00EB2EAF">
        <w:rPr>
          <w:color w:val="000000" w:themeColor="text1"/>
        </w:rPr>
        <w:t xml:space="preserve"> area</w:t>
      </w:r>
      <w:r>
        <w:rPr>
          <w:color w:val="000000" w:themeColor="text1"/>
        </w:rPr>
        <w:t>s</w:t>
      </w:r>
      <w:r w:rsidRPr="00EB2EAF">
        <w:rPr>
          <w:color w:val="000000" w:themeColor="text1"/>
        </w:rPr>
        <w:t xml:space="preserve"> and density of ligand where </w:t>
      </w:r>
      <w:r>
        <w:rPr>
          <w:color w:val="000000" w:themeColor="text1"/>
        </w:rPr>
        <w:t>prepared with this technique</w:t>
      </w:r>
      <w:r w:rsidR="004E7D6D">
        <w:rPr>
          <w:color w:val="000000" w:themeColor="text1"/>
        </w:rPr>
        <w:t xml:space="preserve"> </w:t>
      </w:r>
      <w:r w:rsidR="00F76418">
        <w:rPr>
          <w:color w:val="000000" w:themeColor="text1"/>
        </w:rPr>
        <w:fldChar w:fldCharType="begin">
          <w:fldData xml:space="preserve">PEVuZE5vdGU+PENpdGU+PEF1dGhvcj5Db3llcjwvQXV0aG9yPjxZZWFyPjIwMTI8L1llYXI+PFJl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</w:fldData>
        </w:fldChar>
      </w:r>
      <w:r w:rsidR="00244AB7">
        <w:rPr>
          <w:color w:val="000000" w:themeColor="text1"/>
        </w:rPr>
        <w:instrText xml:space="preserve"> ADDIN EN.CITE </w:instrText>
      </w:r>
      <w:r w:rsidR="00F76418">
        <w:rPr>
          <w:color w:val="000000" w:themeColor="text1"/>
        </w:rPr>
        <w:fldChar w:fldCharType="begin">
          <w:fldData xml:space="preserve">PEVuZE5vdGU+PENpdGU+PEF1dGhvcj5Db3llcjwvQXV0aG9yPjxZZWFyPjIwMTI8L1llYXI+PFJl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</w:fldData>
        </w:fldChar>
      </w:r>
      <w:r w:rsidR="00244AB7">
        <w:rPr>
          <w:color w:val="000000" w:themeColor="text1"/>
        </w:rPr>
        <w:instrText xml:space="preserve"> ADDIN EN.CITE.DATA </w:instrText>
      </w:r>
      <w:r w:rsidR="00F76418">
        <w:rPr>
          <w:color w:val="000000" w:themeColor="text1"/>
        </w:rPr>
      </w:r>
      <w:r w:rsidR="00F76418">
        <w:rPr>
          <w:color w:val="000000" w:themeColor="text1"/>
        </w:rPr>
        <w:fldChar w:fldCharType="end"/>
      </w:r>
      <w:r w:rsidR="00F76418">
        <w:rPr>
          <w:color w:val="000000" w:themeColor="text1"/>
        </w:rPr>
      </w:r>
      <w:r w:rsidR="00F76418">
        <w:rPr>
          <w:color w:val="000000" w:themeColor="text1"/>
        </w:rPr>
        <w:fldChar w:fldCharType="separate"/>
      </w:r>
      <w:r w:rsidR="00244AB7">
        <w:rPr>
          <w:noProof/>
          <w:color w:val="000000" w:themeColor="text1"/>
        </w:rPr>
        <w:t>[</w:t>
      </w:r>
      <w:hyperlink w:anchor="_ENREF_108" w:tooltip="Coyer, 2012 #100" w:history="1">
        <w:r w:rsidR="004D2651">
          <w:rPr>
            <w:noProof/>
            <w:color w:val="000000" w:themeColor="text1"/>
          </w:rPr>
          <w:t>108</w:t>
        </w:r>
      </w:hyperlink>
      <w:r w:rsidR="00244AB7">
        <w:rPr>
          <w:noProof/>
          <w:color w:val="000000" w:themeColor="text1"/>
        </w:rPr>
        <w:t>]</w:t>
      </w:r>
      <w:r w:rsidR="00F76418">
        <w:rPr>
          <w:color w:val="000000" w:themeColor="text1"/>
        </w:rPr>
        <w:fldChar w:fldCharType="end"/>
      </w:r>
      <w:r>
        <w:rPr>
          <w:color w:val="000000" w:themeColor="text1"/>
        </w:rPr>
        <w:t xml:space="preserve">. </w:t>
      </w:r>
    </w:p>
    <w:p w:rsidR="00E8106D" w:rsidRPr="0070050F" w:rsidRDefault="00E8106D" w:rsidP="007E345A">
      <w:pPr>
        <w:spacing w:after="0" w:line="360" w:lineRule="auto"/>
        <w:jc w:val="both"/>
      </w:pPr>
      <w:r>
        <w:t xml:space="preserve">Alternatively, a second strategy consists in printing a monolayer of an initiator molecule from which polymer brushes can be generated via a controlled radical polymerisation process. The growth of ultra-protein resistant brushes, such as </w:t>
      </w:r>
      <w:proofErr w:type="spellStart"/>
      <w:r>
        <w:t>oligo</w:t>
      </w:r>
      <w:proofErr w:type="spellEnd"/>
      <w:r>
        <w:t xml:space="preserve">(ethylene glycol) methacrylate and </w:t>
      </w:r>
      <w:proofErr w:type="spellStart"/>
      <w:r>
        <w:t>sulfopropyl</w:t>
      </w:r>
      <w:proofErr w:type="spellEnd"/>
      <w:r>
        <w:t xml:space="preserve"> methacrylate brushes, allows the protection of patterned areas from protein adsorption, hence enabling the control of cell adhesion to well defined patterns, even during prolonged culture and in the presence of complex protein mixtures</w:t>
      </w:r>
      <w:r w:rsidR="000800A4">
        <w:t xml:space="preserve"> </w:t>
      </w:r>
      <w:r w:rsidR="00F76418" w:rsidRPr="000F4C3D">
        <w:fldChar w:fldCharType="begin">
          <w:fldData xml:space="preserve">PEVuZE5vdGU+PENpdGU+PEF1dGhvcj5HYXV0cm90PC9BdXRob3I+PFllYXI+MjAxMDwvWWVhcj48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</w:fldData>
        </w:fldChar>
      </w:r>
      <w:r w:rsidR="00244AB7">
        <w:instrText xml:space="preserve"> ADDIN EN.CITE </w:instrText>
      </w:r>
      <w:r w:rsidR="00F76418">
        <w:fldChar w:fldCharType="begin">
          <w:fldData xml:space="preserve">PEVuZE5vdGU+PENpdGU+PEF1dGhvcj5HYXV0cm90PC9BdXRob3I+PFllYXI+MjAxMDwvWWVhcj48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</w:fldData>
        </w:fldChar>
      </w:r>
      <w:r w:rsidR="00244AB7">
        <w:instrText xml:space="preserve"> ADDIN EN.CITE.DATA </w:instrText>
      </w:r>
      <w:r w:rsidR="00F76418">
        <w:fldChar w:fldCharType="end"/>
      </w:r>
      <w:r w:rsidR="00F76418" w:rsidRPr="000F4C3D">
        <w:fldChar w:fldCharType="separate"/>
      </w:r>
      <w:r w:rsidR="00244AB7">
        <w:rPr>
          <w:noProof/>
        </w:rPr>
        <w:t>[</w:t>
      </w:r>
      <w:hyperlink w:anchor="_ENREF_112" w:tooltip="Gautrot, 2010 #104" w:history="1">
        <w:r w:rsidR="004D2651">
          <w:rPr>
            <w:noProof/>
          </w:rPr>
          <w:t>112</w:t>
        </w:r>
      </w:hyperlink>
      <w:r w:rsidR="00244AB7">
        <w:rPr>
          <w:noProof/>
        </w:rPr>
        <w:t xml:space="preserve">, </w:t>
      </w:r>
      <w:hyperlink w:anchor="_ENREF_113" w:tooltip="Tan, 2013 #105" w:history="1">
        <w:r w:rsidR="004D2651">
          <w:rPr>
            <w:noProof/>
          </w:rPr>
          <w:t>113</w:t>
        </w:r>
      </w:hyperlink>
      <w:r w:rsidR="00244AB7">
        <w:rPr>
          <w:noProof/>
        </w:rPr>
        <w:t>]</w:t>
      </w:r>
      <w:r w:rsidR="00F76418" w:rsidRPr="000F4C3D">
        <w:fldChar w:fldCharType="end"/>
      </w:r>
      <w:r w:rsidRPr="000F4C3D">
        <w:t xml:space="preserve">. </w:t>
      </w:r>
      <w:r w:rsidRPr="001A5C67">
        <w:t xml:space="preserve">Finally, it is possible to directly print the ECM protein before backfilling the non-printed areas with a protein and cell resistant molecule to prevent subsequent non-specific protein adsorption and uncontrolled cell adhesion </w:t>
      </w:r>
      <w:r w:rsidR="00F76418" w:rsidRPr="001A5C67">
        <w:fldChar w:fldCharType="begin"/>
      </w:r>
      <w:r w:rsidR="00380135">
        <w:instrText xml:space="preserve"> ADDIN EN.CITE &lt;EndNote&gt;&lt;Cite&gt;&lt;Author&gt;Théry&lt;/Author&gt;&lt;Year&gt;2006&lt;/Year&gt;&lt;RecNum&gt;107&lt;/RecNum&gt;&lt;IDText&gt;Cell Distribution of Stress Fibres in Responseto the Geometry of the Adhesive Environment&lt;/IDText&gt;&lt;DisplayText&gt;[114]&lt;/DisplayText&gt;&lt;record&gt;&lt;rec-number&gt;107&lt;/rec-number&gt;&lt;foreign-keys&gt;&lt;key app="EN" db-id="az5fvxrxv5rdx8ez2rl5d2vprzwaev5pvtrs"&gt;107&lt;/key&gt;&lt;/foreign-keys&gt;&lt;ref-type name="Journal Article"&gt;17&lt;/ref-type&gt;&lt;contributors&gt;&lt;authors&gt;&lt;author&gt;Théry, Manuel&lt;/author&gt;&lt;author&gt;Pépin, Anne&lt;/author&gt;&lt;author&gt;Dressaire, Emilie&lt;/author&gt;&lt;author&gt;Chen, Yong&lt;/author&gt;&lt;author&gt;Bornens, Michel&lt;/author&gt;&lt;/authors&gt;&lt;/contributors&gt;&lt;titles&gt;&lt;title&gt;Cell Distribution of Stress Fibres in Responseto the Geometry of the Adhesive Environment&lt;/title&gt;&lt;secondary-title&gt;Cell Motility and the Cytoskeleton&lt;/secondary-title&gt;&lt;/titles&gt;&lt;periodical&gt;&lt;full-title&gt;Cell Motility and the Cytoskeleton&lt;/full-title&gt;&lt;/periodical&gt;&lt;pages&gt;341-355&lt;/pages&gt;&lt;volume&gt;63&lt;/volume&gt;&lt;number&gt;6&lt;/number&gt;&lt;dates&gt;&lt;year&gt;2006&lt;/year&gt;&lt;/dates&gt;&lt;urls&gt;&lt;/urls&gt;&lt;/record&gt;&lt;/Cite&gt;&lt;/EndNote&gt;</w:instrText>
      </w:r>
      <w:r w:rsidR="00F76418" w:rsidRPr="001A5C67">
        <w:fldChar w:fldCharType="separate"/>
      </w:r>
      <w:r w:rsidR="00380135">
        <w:rPr>
          <w:noProof/>
        </w:rPr>
        <w:t>[</w:t>
      </w:r>
      <w:hyperlink w:anchor="_ENREF_114" w:tooltip="Théry, 2006 #107" w:history="1">
        <w:r w:rsidR="004D2651">
          <w:rPr>
            <w:noProof/>
          </w:rPr>
          <w:t>114</w:t>
        </w:r>
      </w:hyperlink>
      <w:r w:rsidR="00380135">
        <w:rPr>
          <w:noProof/>
        </w:rPr>
        <w:t>]</w:t>
      </w:r>
      <w:r w:rsidR="00F76418" w:rsidRPr="001A5C67">
        <w:fldChar w:fldCharType="end"/>
      </w:r>
      <w:r w:rsidRPr="001A5C67">
        <w:t>.</w:t>
      </w:r>
    </w:p>
    <w:p w:rsidR="00E8106D" w:rsidRPr="000D68C9" w:rsidRDefault="00E8106D" w:rsidP="007E345A">
      <w:pPr>
        <w:pStyle w:val="ListParagraph"/>
        <w:spacing w:after="0" w:line="360" w:lineRule="auto"/>
        <w:ind w:left="0"/>
        <w:jc w:val="both"/>
      </w:pPr>
      <w:r w:rsidRPr="00865EF2">
        <w:t xml:space="preserve">Another approach for </w:t>
      </w:r>
      <w:r>
        <w:t xml:space="preserve">chemical </w:t>
      </w:r>
      <w:r w:rsidRPr="00865EF2">
        <w:t>patterning</w:t>
      </w:r>
      <w:r>
        <w:t xml:space="preserve"> of 2D surfaces</w:t>
      </w:r>
      <w:r w:rsidRPr="00865EF2">
        <w:t xml:space="preserve"> is</w:t>
      </w:r>
      <w:r>
        <w:t xml:space="preserve"> the direct</w:t>
      </w:r>
      <w:r w:rsidRPr="00865EF2">
        <w:t xml:space="preserve"> “writing” </w:t>
      </w:r>
      <w:r>
        <w:t>of</w:t>
      </w:r>
      <w:r w:rsidRPr="00865EF2">
        <w:t xml:space="preserve"> pattern</w:t>
      </w:r>
      <w:r>
        <w:t>s</w:t>
      </w:r>
      <w:r w:rsidRPr="00865EF2">
        <w:t xml:space="preserve"> on the substrate</w:t>
      </w:r>
      <w:r w:rsidR="000800A4">
        <w:t xml:space="preserve"> </w:t>
      </w:r>
      <w:r w:rsidR="00F76418">
        <w:fldChar w:fldCharType="begin"/>
      </w:r>
      <w:r w:rsidR="00244AB7">
        <w:instrText xml:space="preserve"> ADDIN EN.CITE &lt;EndNote&gt;&lt;Cite&gt;&lt;Author&gt;Nie&lt;/Author&gt;&lt;Year&gt;2008&lt;/Year&gt;&lt;RecNum&gt;81&lt;/RecNum&gt;&lt;IDText&gt;Patterning surfaces with functional polymers&lt;/IDText&gt;&lt;DisplayText&gt;[88]&lt;/DisplayText&gt;&lt;record&gt;&lt;rec-number&gt;81&lt;/rec-number&gt;&lt;foreign-keys&gt;&lt;key app="EN" db-id="az5fvxrxv5rdx8ez2rl5d2vprzwaev5pvtrs"&gt;81&lt;/key&gt;&lt;/foreign-keys&gt;&lt;ref-type name="Journal Article"&gt;17&lt;/ref-type&gt;&lt;contributors&gt;&lt;authors&gt;&lt;author&gt;Nie, Z. H.&lt;/author&gt;&lt;author&gt;Kumacheva, E.&lt;/author&gt;&lt;/authors&gt;&lt;/contributors&gt;&lt;auth-address&gt;Nie, ZH&amp;#xD;Univ Toronto, Dept Chem, 80 St George St, Toronto, ON M5S 3H6, Canada&amp;#xD;Univ Toronto, Dept Chem, 80 St George St, Toronto, ON M5S 3H6, Canada&amp;#xD;Univ Toronto, Dept Chem, Toronto, ON M5S 3H6, Canada&amp;#xD;Univ Toronto, Dept Chem Engn &amp;amp; Appl Chem, Toronto, ON M5S 3E5, Canada&amp;#xD;Univ Toronto, Inst Biomat &amp;amp; Biomed Engn, Toronto, ON M5S 3G9, Canada&lt;/auth-address&gt;&lt;titles&gt;&lt;title&gt;Patterning surfaces with functional polymers&lt;/title&gt;&lt;secondary-title&gt;Nature Materials&lt;/secondary-title&gt;&lt;alt-title&gt;Nat Mater&lt;/alt-title&gt;&lt;/titles&gt;&lt;periodical&gt;&lt;full-title&gt;Nature Materials&lt;/full-title&gt;&lt;abbr-1&gt;Nat Mater&lt;/abbr-1&gt;&lt;/periodical&gt;&lt;alt-periodical&gt;&lt;full-title&gt;Nature Materials&lt;/full-title&gt;&lt;abbr-1&gt;Nat Mater&lt;/abbr-1&gt;&lt;/alt-periodical&gt;&lt;pages&gt;277-290&lt;/pages&gt;&lt;volume&gt;7&lt;/volume&gt;&lt;number&gt;4&lt;/number&gt;&lt;keywords&gt;&lt;keyword&gt;dip-pen nanolithography&lt;/keyword&gt;&lt;keyword&gt;copolymer thin-films&lt;/keyword&gt;&lt;keyword&gt;3-dimensional photonic crystals&lt;/keyword&gt;&lt;keyword&gt;block-copolymers&lt;/keyword&gt;&lt;keyword&gt;nanoimprint lithography&lt;/keyword&gt;&lt;keyword&gt;imprint lithography&lt;/keyword&gt;&lt;keyword&gt;liquid-crystal&lt;/keyword&gt;&lt;keyword&gt;interference lithography&lt;/keyword&gt;&lt;keyword&gt;convection patterns&lt;/keyword&gt;&lt;keyword&gt;plastic electronics&lt;/keyword&gt;&lt;/keywords&gt;&lt;dates&gt;&lt;year&gt;2008&lt;/year&gt;&lt;pub-dates&gt;&lt;date&gt;Mar&lt;/date&gt;&lt;/pub-dates&gt;&lt;/dates&gt;&lt;isbn&gt;1476-1122&lt;/isbn&gt;&lt;accession-num&gt;WOS:000254144700019&lt;/accession-num&gt;&lt;urls&gt;&lt;related-urls&gt;&lt;url&gt;&amp;lt;Go to ISI&amp;gt;://WOS:000254144700019&lt;/url&gt;&lt;/related-urls&gt;&lt;/urls&gt;&lt;electronic-resource-num&gt;Doi 10.1038/Nmat2109&lt;/electronic-resource-num&gt;&lt;language&gt;English&lt;/language&gt;&lt;/record&gt;&lt;/Cite&gt;&lt;/EndNote&gt;</w:instrText>
      </w:r>
      <w:r w:rsidR="00F76418">
        <w:fldChar w:fldCharType="separate"/>
      </w:r>
      <w:r w:rsidR="00244AB7">
        <w:rPr>
          <w:noProof/>
        </w:rPr>
        <w:t>[</w:t>
      </w:r>
      <w:hyperlink w:anchor="_ENREF_88" w:tooltip="Nie, 2008 #81" w:history="1">
        <w:r w:rsidR="004D2651">
          <w:rPr>
            <w:noProof/>
          </w:rPr>
          <w:t>88</w:t>
        </w:r>
      </w:hyperlink>
      <w:r w:rsidR="00244AB7">
        <w:rPr>
          <w:noProof/>
        </w:rPr>
        <w:t>]</w:t>
      </w:r>
      <w:r w:rsidR="00F76418">
        <w:fldChar w:fldCharType="end"/>
      </w:r>
      <w:r>
        <w:t xml:space="preserve">. </w:t>
      </w:r>
      <w:r w:rsidRPr="000D68C9">
        <w:t>This type of patterning can further be distinguished in direct writing with "ink" and without "ink". The former class includes techniques such as inkjet printing (IJP) and dip-pen nanolithography (DPN). The latter method uses an AFM tip to directly deliver chemical reagent</w:t>
      </w:r>
      <w:r>
        <w:t>s</w:t>
      </w:r>
      <w:r w:rsidRPr="000D68C9">
        <w:t xml:space="preserve"> on a specific area of the target substrate </w:t>
      </w:r>
      <w:r w:rsidR="00F76418">
        <w:fldChar w:fldCharType="begin">
          <w:fldData xml:space="preserve">PEVuZE5vdGU+PENpdGU+PEF1dGhvcj5HaW5nZXI8L0F1dGhvcj48WWVhcj4yMDA0PC9ZZWFyPjxS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==
</w:fldData>
        </w:fldChar>
      </w:r>
      <w:r w:rsidR="00380135">
        <w:instrText xml:space="preserve"> ADDIN EN.CITE </w:instrText>
      </w:r>
      <w:r w:rsidR="00F76418">
        <w:fldChar w:fldCharType="begin">
          <w:fldData xml:space="preserve">PEVuZE5vdGU+PENpdGU+PEF1dGhvcj5HaW5nZXI8L0F1dGhvcj48WWVhcj4yMDA0PC9ZZWFyPjxS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==
</w:fldData>
        </w:fldChar>
      </w:r>
      <w:r w:rsidR="00380135">
        <w:instrText xml:space="preserve"> ADDIN EN.CITE.DATA </w:instrText>
      </w:r>
      <w:r w:rsidR="00F76418">
        <w:fldChar w:fldCharType="end"/>
      </w:r>
      <w:r w:rsidR="00F76418">
        <w:fldChar w:fldCharType="separate"/>
      </w:r>
      <w:r w:rsidR="00380135">
        <w:rPr>
          <w:noProof/>
        </w:rPr>
        <w:t>[</w:t>
      </w:r>
      <w:hyperlink w:anchor="_ENREF_115" w:tooltip="Ginger, 2004 #108" w:history="1">
        <w:r w:rsidR="004D2651">
          <w:rPr>
            <w:noProof/>
          </w:rPr>
          <w:t>115</w:t>
        </w:r>
      </w:hyperlink>
      <w:r w:rsidR="00380135">
        <w:rPr>
          <w:noProof/>
        </w:rPr>
        <w:t>]</w:t>
      </w:r>
      <w:r w:rsidR="00F76418">
        <w:fldChar w:fldCharType="end"/>
      </w:r>
      <w:r w:rsidRPr="000D68C9">
        <w:t xml:space="preserve"> </w:t>
      </w:r>
      <w:r>
        <w:t>and</w:t>
      </w:r>
      <w:r w:rsidRPr="000D68C9">
        <w:t xml:space="preserve"> ha</w:t>
      </w:r>
      <w:r>
        <w:t>s</w:t>
      </w:r>
      <w:r w:rsidRPr="000D68C9">
        <w:t xml:space="preserve"> </w:t>
      </w:r>
      <w:r>
        <w:t>been very</w:t>
      </w:r>
      <w:r w:rsidRPr="000D68C9">
        <w:t xml:space="preserve"> success</w:t>
      </w:r>
      <w:r>
        <w:t>ful</w:t>
      </w:r>
      <w:r w:rsidRPr="000D68C9">
        <w:t xml:space="preserve"> </w:t>
      </w:r>
      <w:r>
        <w:t>for</w:t>
      </w:r>
      <w:r w:rsidRPr="000D68C9">
        <w:t xml:space="preserve"> patterning molecules and protein</w:t>
      </w:r>
      <w:r>
        <w:t>s</w:t>
      </w:r>
      <w:r w:rsidRPr="000D68C9">
        <w:t xml:space="preserve"> for biological application</w:t>
      </w:r>
      <w:r>
        <w:t>s</w:t>
      </w:r>
      <w:r w:rsidRPr="000D68C9">
        <w:t xml:space="preserve"> </w:t>
      </w:r>
      <w:r>
        <w:t>due</w:t>
      </w:r>
      <w:r w:rsidRPr="000D68C9">
        <w:t xml:space="preserve"> to </w:t>
      </w:r>
      <w:r>
        <w:t>its</w:t>
      </w:r>
      <w:r w:rsidRPr="000D68C9">
        <w:t xml:space="preserve"> high resolution</w:t>
      </w:r>
      <w:r>
        <w:t>.</w:t>
      </w:r>
      <w:r w:rsidRPr="000D68C9">
        <w:t xml:space="preserve"> Arrays</w:t>
      </w:r>
      <w:r>
        <w:t xml:space="preserve"> </w:t>
      </w:r>
      <w:r w:rsidRPr="000D68C9">
        <w:t>of protein</w:t>
      </w:r>
      <w:r>
        <w:t>s</w:t>
      </w:r>
      <w:r w:rsidRPr="000D68C9">
        <w:t xml:space="preserve"> with features </w:t>
      </w:r>
      <w:r w:rsidRPr="000D68C9">
        <w:lastRenderedPageBreak/>
        <w:t xml:space="preserve">ranging from 100 to 350 nm and </w:t>
      </w:r>
      <w:r>
        <w:t>no</w:t>
      </w:r>
      <w:r w:rsidRPr="000D68C9">
        <w:t xml:space="preserve"> unspecific binding on the </w:t>
      </w:r>
      <w:proofErr w:type="spellStart"/>
      <w:r w:rsidRPr="000D68C9">
        <w:t>passivated</w:t>
      </w:r>
      <w:proofErr w:type="spellEnd"/>
      <w:r w:rsidRPr="000D68C9">
        <w:t xml:space="preserve"> background were produced for cell adhesion assay</w:t>
      </w:r>
      <w:r>
        <w:t>s</w:t>
      </w:r>
      <w:r w:rsidR="000800A4">
        <w:t xml:space="preserve"> </w:t>
      </w:r>
      <w:r w:rsidR="00F76418">
        <w:fldChar w:fldCharType="begin">
          <w:fldData xml:space="preserve">PEVuZE5vdGU+PENpdGU+PEF1dGhvcj5MZWU8L0F1dGhvcj48WWVhcj4yMDAyPC9ZZWFyPjxSZWNO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</w:fldData>
        </w:fldChar>
      </w:r>
      <w:r w:rsidR="00380135">
        <w:instrText xml:space="preserve"> ADDIN EN.CITE </w:instrText>
      </w:r>
      <w:r w:rsidR="00F76418">
        <w:fldChar w:fldCharType="begin">
          <w:fldData xml:space="preserve">PEVuZE5vdGU+PENpdGU+PEF1dGhvcj5MZWU8L0F1dGhvcj48WWVhcj4yMDAyPC9ZZWFyPjxSZWNO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</w:fldData>
        </w:fldChar>
      </w:r>
      <w:r w:rsidR="00380135">
        <w:instrText xml:space="preserve"> ADDIN EN.CITE.DATA </w:instrText>
      </w:r>
      <w:r w:rsidR="00F76418">
        <w:fldChar w:fldCharType="end"/>
      </w:r>
      <w:r w:rsidR="00F76418">
        <w:fldChar w:fldCharType="separate"/>
      </w:r>
      <w:r w:rsidR="00380135">
        <w:rPr>
          <w:noProof/>
        </w:rPr>
        <w:t>[</w:t>
      </w:r>
      <w:hyperlink w:anchor="_ENREF_116" w:tooltip="Lee, 2002 #109" w:history="1">
        <w:r w:rsidR="004D2651">
          <w:rPr>
            <w:noProof/>
          </w:rPr>
          <w:t>116</w:t>
        </w:r>
      </w:hyperlink>
      <w:r w:rsidR="00380135">
        <w:rPr>
          <w:noProof/>
        </w:rPr>
        <w:t>]</w:t>
      </w:r>
      <w:r w:rsidR="00F76418">
        <w:fldChar w:fldCharType="end"/>
      </w:r>
      <w:r w:rsidRPr="000D68C9">
        <w:t>.</w:t>
      </w:r>
      <w:r w:rsidR="000800A4">
        <w:t xml:space="preserve"> </w:t>
      </w:r>
      <w:r>
        <w:t xml:space="preserve">Printing of collagen in 30-50 nm </w:t>
      </w:r>
      <w:r w:rsidR="000800A4">
        <w:t xml:space="preserve">wide lines was </w:t>
      </w:r>
      <w:r>
        <w:t xml:space="preserve">also </w:t>
      </w:r>
      <w:r w:rsidR="000800A4">
        <w:t xml:space="preserve">achieved </w:t>
      </w:r>
      <w:r>
        <w:t>with DPN: it was also possible to keep the structural organization of the biological</w:t>
      </w:r>
      <w:r w:rsidR="000800A4">
        <w:t>ly</w:t>
      </w:r>
      <w:r>
        <w:t xml:space="preserve"> active molecule</w:t>
      </w:r>
      <w:r w:rsidR="000800A4">
        <w:t xml:space="preserve"> </w:t>
      </w:r>
      <w:r w:rsidR="00F76418">
        <w:fldChar w:fldCharType="begin">
          <w:fldData xml:space="preserve">PEVuZE5vdGU+PENpdGU+PEF1dGhvcj5XaWxzb248L0F1dGhvcj48WWVhcj4yMDAxPC9ZZWFyPjxS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=
</w:fldData>
        </w:fldChar>
      </w:r>
      <w:r w:rsidR="00380135">
        <w:instrText xml:space="preserve"> ADDIN EN.CITE </w:instrText>
      </w:r>
      <w:r w:rsidR="00F76418">
        <w:fldChar w:fldCharType="begin">
          <w:fldData xml:space="preserve">PEVuZE5vdGU+PENpdGU+PEF1dGhvcj5XaWxzb248L0F1dGhvcj48WWVhcj4yMDAxPC9ZZWFyPjxS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=
</w:fldData>
        </w:fldChar>
      </w:r>
      <w:r w:rsidR="00380135">
        <w:instrText xml:space="preserve"> ADDIN EN.CITE.DATA </w:instrText>
      </w:r>
      <w:r w:rsidR="00F76418">
        <w:fldChar w:fldCharType="end"/>
      </w:r>
      <w:r w:rsidR="00F76418">
        <w:fldChar w:fldCharType="separate"/>
      </w:r>
      <w:r w:rsidR="00380135">
        <w:rPr>
          <w:noProof/>
        </w:rPr>
        <w:t>[</w:t>
      </w:r>
      <w:hyperlink w:anchor="_ENREF_117" w:tooltip="Wilson, 2001 #110" w:history="1">
        <w:r w:rsidR="004D2651">
          <w:rPr>
            <w:noProof/>
          </w:rPr>
          <w:t>117</w:t>
        </w:r>
      </w:hyperlink>
      <w:r w:rsidR="00380135">
        <w:rPr>
          <w:noProof/>
        </w:rPr>
        <w:t>]</w:t>
      </w:r>
      <w:r w:rsidR="00F76418">
        <w:fldChar w:fldCharType="end"/>
      </w:r>
      <w:r w:rsidRPr="000D68C9">
        <w:t xml:space="preserve">. </w:t>
      </w:r>
      <w:r>
        <w:t>However, a</w:t>
      </w:r>
      <w:r w:rsidRPr="000D68C9">
        <w:t xml:space="preserve"> drawback of th</w:t>
      </w:r>
      <w:r>
        <w:t>ese</w:t>
      </w:r>
      <w:r w:rsidRPr="000D68C9">
        <w:t xml:space="preserve"> method</w:t>
      </w:r>
      <w:r>
        <w:t>s</w:t>
      </w:r>
      <w:r w:rsidRPr="000D68C9">
        <w:t xml:space="preserve"> is </w:t>
      </w:r>
      <w:r>
        <w:t>their</w:t>
      </w:r>
      <w:r w:rsidRPr="000D68C9">
        <w:t xml:space="preserve"> slow speed</w:t>
      </w:r>
      <w:r>
        <w:t xml:space="preserve"> and throughput</w:t>
      </w:r>
      <w:r w:rsidRPr="000D68C9">
        <w:t>.</w:t>
      </w:r>
    </w:p>
    <w:p w:rsidR="00E8106D" w:rsidRPr="00192410" w:rsidRDefault="00E8106D" w:rsidP="007E345A">
      <w:pPr>
        <w:pStyle w:val="ListParagraph"/>
        <w:spacing w:after="0" w:line="360" w:lineRule="auto"/>
        <w:ind w:left="0"/>
        <w:jc w:val="both"/>
      </w:pPr>
    </w:p>
    <w:p w:rsidR="00E8106D" w:rsidRDefault="00E8106D" w:rsidP="001A5C67">
      <w:pPr>
        <w:pStyle w:val="Heading2"/>
        <w:jc w:val="both"/>
      </w:pPr>
      <w:r w:rsidRPr="00EB2EAF">
        <w:t xml:space="preserve"> </w:t>
      </w:r>
      <w:bookmarkStart w:id="9" w:name="_Toc425521468"/>
      <w:r>
        <w:t xml:space="preserve">3.2 </w:t>
      </w:r>
      <w:r w:rsidR="00162F57">
        <w:t>Surface t</w:t>
      </w:r>
      <w:r w:rsidR="00162F57" w:rsidRPr="00EB2EAF">
        <w:t>opography</w:t>
      </w:r>
      <w:bookmarkEnd w:id="9"/>
    </w:p>
    <w:p w:rsidR="00E8106D" w:rsidRDefault="00E8106D" w:rsidP="007E345A">
      <w:pPr>
        <w:pStyle w:val="ListParagraph"/>
        <w:spacing w:after="0" w:line="360" w:lineRule="auto"/>
        <w:ind w:left="0"/>
        <w:jc w:val="both"/>
      </w:pPr>
      <w:r>
        <w:t xml:space="preserve">The control of cell behaviour simply via the design of the </w:t>
      </w:r>
      <w:proofErr w:type="spellStart"/>
      <w:r>
        <w:t>nano</w:t>
      </w:r>
      <w:proofErr w:type="spellEnd"/>
      <w:r>
        <w:t>-topography of a surface is appealing as it avoids the requirement for chemical modification and has important implications for the design and processing of implants. Hence, a number of strategies to scaffolds with</w:t>
      </w:r>
      <w:r w:rsidRPr="00EB2EAF">
        <w:t xml:space="preserve"> </w:t>
      </w:r>
      <w:proofErr w:type="spellStart"/>
      <w:r w:rsidRPr="00EB2EAF">
        <w:t>nano</w:t>
      </w:r>
      <w:proofErr w:type="spellEnd"/>
      <w:r>
        <w:t xml:space="preserve">-scale </w:t>
      </w:r>
      <w:r w:rsidRPr="00EB2EAF">
        <w:t>features</w:t>
      </w:r>
      <w:r>
        <w:t xml:space="preserve">, displaying a range of sizes and morphologies, have been developed. </w:t>
      </w:r>
      <w:r w:rsidRPr="00EB2EAF">
        <w:t xml:space="preserve">Proteins in the extracellular matrix </w:t>
      </w:r>
      <w:r w:rsidRPr="00F22CAE">
        <w:rPr>
          <w:i/>
        </w:rPr>
        <w:t xml:space="preserve">in vivo </w:t>
      </w:r>
      <w:r w:rsidRPr="00EB2EAF">
        <w:t xml:space="preserve">are </w:t>
      </w:r>
      <w:r>
        <w:t>often</w:t>
      </w:r>
      <w:r w:rsidRPr="00EB2EAF">
        <w:t xml:space="preserve"> presented in </w:t>
      </w:r>
      <w:r>
        <w:t xml:space="preserve">the </w:t>
      </w:r>
      <w:r w:rsidRPr="00EB2EAF">
        <w:t>form of fibrils</w:t>
      </w:r>
      <w:r>
        <w:t xml:space="preserve"> displaying defined diameters, but also some hierarchical structure, as in the case of collagen fibres</w:t>
      </w:r>
      <w:r w:rsidRPr="00EB2EAF">
        <w:t xml:space="preserve">. </w:t>
      </w:r>
      <w:proofErr w:type="spellStart"/>
      <w:r>
        <w:t>E</w:t>
      </w:r>
      <w:r w:rsidRPr="00EB2EAF">
        <w:t>lectrospinning</w:t>
      </w:r>
      <w:proofErr w:type="spellEnd"/>
      <w:r w:rsidRPr="00EB2EAF">
        <w:t xml:space="preserve"> </w:t>
      </w:r>
      <w:r>
        <w:t>is a</w:t>
      </w:r>
      <w:r w:rsidRPr="00EB2EAF">
        <w:t xml:space="preserve">n approach </w:t>
      </w:r>
      <w:r>
        <w:t xml:space="preserve">that has been widely </w:t>
      </w:r>
      <w:r w:rsidRPr="00EB2EAF">
        <w:t xml:space="preserve">exploited to reproduce a similar topography </w:t>
      </w:r>
      <w:r>
        <w:t>with</w:t>
      </w:r>
      <w:r w:rsidRPr="00EB2EAF">
        <w:t xml:space="preserve"> polymeric </w:t>
      </w:r>
      <w:r>
        <w:t>materials, affording fibres with diameters</w:t>
      </w:r>
      <w:r w:rsidRPr="00EB2EAF">
        <w:t xml:space="preserve"> rang</w:t>
      </w:r>
      <w:r>
        <w:t>ing</w:t>
      </w:r>
      <w:r w:rsidRPr="00EB2EAF">
        <w:t xml:space="preserve"> from </w:t>
      </w:r>
      <w:r>
        <w:t xml:space="preserve">a few </w:t>
      </w:r>
      <w:r w:rsidRPr="00EB2EAF">
        <w:t>tens</w:t>
      </w:r>
      <w:r>
        <w:t xml:space="preserve"> of</w:t>
      </w:r>
      <w:r w:rsidRPr="00EB2EAF">
        <w:t xml:space="preserve"> nanometres to </w:t>
      </w:r>
      <w:r>
        <w:t xml:space="preserve">a </w:t>
      </w:r>
      <w:r w:rsidRPr="00EB2EAF">
        <w:t>few microns</w:t>
      </w:r>
      <w:r>
        <w:t xml:space="preserve"> (50 nm to 5 µm)</w:t>
      </w:r>
      <w:r w:rsidR="005252C3">
        <w:t xml:space="preserve"> </w:t>
      </w:r>
      <w:r w:rsidR="00F76418">
        <w:fldChar w:fldCharType="begin"/>
      </w:r>
      <w:r w:rsidR="00380135">
        <w:instrText xml:space="preserve"> ADDIN EN.CITE &lt;EndNote&gt;&lt;Cite&gt;&lt;Author&gt;Shin&lt;/Author&gt;&lt;Year&gt;2001&lt;/Year&gt;&lt;RecNum&gt;111&lt;/RecNum&gt;&lt;IDText&gt;Electrospinning: A whipping fluid jet generates submicron polymer fibers&lt;/IDText&gt;&lt;DisplayText&gt;[118]&lt;/DisplayText&gt;&lt;record&gt;&lt;rec-number&gt;111&lt;/rec-number&gt;&lt;foreign-keys&gt;&lt;key app="EN" db-id="az5fvxrxv5rdx8ez2rl5d2vprzwaev5pvtrs"&gt;111&lt;/key&gt;&lt;/foreign-keys&gt;&lt;ref-type name="Journal Article"&gt;17&lt;/ref-type&gt;&lt;contributors&gt;&lt;authors&gt;&lt;author&gt;Shin, Y. M.&lt;/author&gt;&lt;author&gt;Hohman, M. M.&lt;/author&gt;&lt;author&gt;Brenner, M. P.&lt;/author&gt;&lt;author&gt;Rutledge, G. C.&lt;/author&gt;&lt;/authors&gt;&lt;/contributors&gt;&lt;auth-address&gt;Shin, YM&amp;#xD;MIT, Dept Mat Sci &amp;amp; Engn, Cambridge, MA 02139 USA&amp;#xD;MIT, Dept Mat Sci &amp;amp; Engn, Cambridge, MA 02139 USA&amp;#xD;MIT, Dept Mat Sci &amp;amp; Engn, Cambridge, MA 02139 USA&amp;#xD;Univ Chicago, James Franck Inst, Chicago, IL 60637 USA&amp;#xD;Univ Chicago, Dept Phys, Chicago, IL 60637 USA&amp;#xD;MIT, Dept Math, Cambridge, MA 02139 USA&amp;#xD;MIT, Dept Chem Engn, Cambridge, MA 02139 USA&lt;/auth-address&gt;&lt;titles&gt;&lt;title&gt;Electrospinning: A whipping fluid jet generates submicron polymer fibers&lt;/title&gt;&lt;secondary-title&gt;Applied Physics Letters&lt;/secondary-title&gt;&lt;alt-title&gt;Appl Phys Lett&lt;/alt-title&gt;&lt;/titles&gt;&lt;periodical&gt;&lt;full-title&gt;Applied Physics Letters&lt;/full-title&gt;&lt;abbr-1&gt;Appl Phys Lett&lt;/abbr-1&gt;&lt;/periodical&gt;&lt;alt-periodical&gt;&lt;full-title&gt;Applied Physics Letters&lt;/full-title&gt;&lt;abbr-1&gt;Appl Phys Lett&lt;/abbr-1&gt;&lt;/alt-periodical&gt;&lt;pages&gt;1149-1151&lt;/pages&gt;&lt;volume&gt;78&lt;/volume&gt;&lt;number&gt;8&lt;/number&gt;&lt;dates&gt;&lt;year&gt;2001&lt;/year&gt;&lt;pub-dates&gt;&lt;date&gt;Feb 19&lt;/date&gt;&lt;/pub-dates&gt;&lt;/dates&gt;&lt;isbn&gt;0003-6951&lt;/isbn&gt;&lt;accession-num&gt;WOS:000166983500043&lt;/accession-num&gt;&lt;urls&gt;&lt;related-urls&gt;&lt;url&gt;&amp;lt;Go to ISI&amp;gt;://WOS:000166983500043&lt;/url&gt;&lt;/related-urls&gt;&lt;/urls&gt;&lt;electronic-resource-num&gt;Doi 10.1063/1.1345798&lt;/electronic-resource-num&gt;&lt;language&gt;English&lt;/language&gt;&lt;/record&gt;&lt;/Cite&gt;&lt;/EndNote&gt;</w:instrText>
      </w:r>
      <w:r w:rsidR="00F76418">
        <w:fldChar w:fldCharType="separate"/>
      </w:r>
      <w:r w:rsidR="00380135">
        <w:rPr>
          <w:noProof/>
        </w:rPr>
        <w:t>[</w:t>
      </w:r>
      <w:hyperlink w:anchor="_ENREF_118" w:tooltip="Shin, 2001 #111" w:history="1">
        <w:r w:rsidR="004D2651">
          <w:rPr>
            <w:noProof/>
          </w:rPr>
          <w:t>118</w:t>
        </w:r>
      </w:hyperlink>
      <w:r w:rsidR="00380135">
        <w:rPr>
          <w:noProof/>
        </w:rPr>
        <w:t>]</w:t>
      </w:r>
      <w:r w:rsidR="00F76418">
        <w:fldChar w:fldCharType="end"/>
      </w:r>
      <w:r w:rsidRPr="00EB2EAF">
        <w:t xml:space="preserve">. </w:t>
      </w:r>
      <w:r>
        <w:t>It has gained increasing attention thanks to the simplicity of the process and the accessibility of the equipment, the wide range of materials that can be “spun” and the dimensions obtained.</w:t>
      </w:r>
    </w:p>
    <w:p w:rsidR="00E8106D" w:rsidRPr="00EB2EAF" w:rsidRDefault="00E8106D" w:rsidP="007E345A">
      <w:pPr>
        <w:pStyle w:val="ListParagraph"/>
        <w:spacing w:after="0" w:line="360" w:lineRule="auto"/>
        <w:ind w:left="0"/>
        <w:jc w:val="both"/>
      </w:pPr>
      <w:r>
        <w:t xml:space="preserve">The </w:t>
      </w:r>
      <w:proofErr w:type="spellStart"/>
      <w:r>
        <w:t>electrospinning</w:t>
      </w:r>
      <w:proofErr w:type="spellEnd"/>
      <w:r>
        <w:t xml:space="preserve"> process is based on the application of an electric field to a flowing solution containing the polymer/material of interest. The electric field charges the liquid interface producing charge repulsion in the solution which competes with the surface tension resulting in a deformed “droplet” called the Taylor cone. When the electrostatic repulsion overcomes the surface tension, a jet is generated from the Taylor cone which is then accelerated and "stretched" by the electrostatic forces, resulting in a decreased diameter. The jet is then divided into multiple filaments with significantly smaller diameters, which stretch,</w:t>
      </w:r>
      <w:r w:rsidR="005252C3">
        <w:t xml:space="preserve"> </w:t>
      </w:r>
      <w:r>
        <w:t xml:space="preserve">bend and solidify into fibres. This process is influenced by many factors, </w:t>
      </w:r>
      <w:r w:rsidR="005252C3">
        <w:t xml:space="preserve">the </w:t>
      </w:r>
      <w:r>
        <w:t>effect</w:t>
      </w:r>
      <w:r w:rsidR="001A5C67">
        <w:t>s</w:t>
      </w:r>
      <w:r w:rsidR="005252C3">
        <w:t xml:space="preserve"> of which</w:t>
      </w:r>
      <w:r>
        <w:t xml:space="preserve"> are often difficult to isolate. Globally, the variables can be divided in solution properties (viscosity, conductivity and surface tension), processing conditions (flow rate, strength of the electric field and distance between the Taylor cone and the collector) and ambient parameters (temperature and humidity). These properties affect fibre shape and diameter</w:t>
      </w:r>
      <w:r w:rsidR="005252C3">
        <w:t xml:space="preserve"> </w:t>
      </w:r>
      <w:r w:rsidR="00F76418">
        <w:fldChar w:fldCharType="begin">
          <w:fldData xml:space="preserve">PEVuZE5vdGU+PENpdGU+PEF1dGhvcj5EZWl0emVsPC9BdXRob3I+PFllYXI+MjAwMTwvWWVhcj48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</w:fldData>
        </w:fldChar>
      </w:r>
      <w:r w:rsidR="00380135">
        <w:instrText xml:space="preserve"> ADDIN EN.CITE </w:instrText>
      </w:r>
      <w:r w:rsidR="00F76418">
        <w:fldChar w:fldCharType="begin">
          <w:fldData xml:space="preserve">PEVuZE5vdGU+PENpdGU+PEF1dGhvcj5EZWl0emVsPC9BdXRob3I+PFllYXI+MjAwMTwvWWVhcj48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</w:fldData>
        </w:fldChar>
      </w:r>
      <w:r w:rsidR="00380135">
        <w:instrText xml:space="preserve"> ADDIN EN.CITE.DATA </w:instrText>
      </w:r>
      <w:r w:rsidR="00F76418">
        <w:fldChar w:fldCharType="end"/>
      </w:r>
      <w:r w:rsidR="00F76418">
        <w:fldChar w:fldCharType="separate"/>
      </w:r>
      <w:r w:rsidR="00380135">
        <w:rPr>
          <w:noProof/>
        </w:rPr>
        <w:t>[</w:t>
      </w:r>
      <w:hyperlink w:anchor="_ENREF_119" w:tooltip="Deitzel, 2001 #112" w:history="1">
        <w:r w:rsidR="004D2651">
          <w:rPr>
            <w:noProof/>
          </w:rPr>
          <w:t>119</w:t>
        </w:r>
      </w:hyperlink>
      <w:r w:rsidR="00380135">
        <w:rPr>
          <w:noProof/>
        </w:rPr>
        <w:t xml:space="preserve">, </w:t>
      </w:r>
      <w:hyperlink w:anchor="_ENREF_120" w:tooltip="Fridrikh, 2003 #113" w:history="1">
        <w:r w:rsidR="004D2651">
          <w:rPr>
            <w:noProof/>
          </w:rPr>
          <w:t>120</w:t>
        </w:r>
      </w:hyperlink>
      <w:r w:rsidR="00380135">
        <w:rPr>
          <w:noProof/>
        </w:rPr>
        <w:t>]</w:t>
      </w:r>
      <w:r w:rsidR="00F76418">
        <w:fldChar w:fldCharType="end"/>
      </w:r>
      <w:r>
        <w:t xml:space="preserve">. Sizes obtained can go down to a few </w:t>
      </w:r>
      <w:proofErr w:type="spellStart"/>
      <w:r>
        <w:t>nanometers</w:t>
      </w:r>
      <w:proofErr w:type="spellEnd"/>
      <w:r>
        <w:t xml:space="preserve">, </w:t>
      </w:r>
      <w:r w:rsidRPr="001A5C67">
        <w:t>with the smallest reported being around 1 nm</w:t>
      </w:r>
      <w:r w:rsidR="005252C3">
        <w:t xml:space="preserve"> </w:t>
      </w:r>
      <w:r w:rsidR="00F76418" w:rsidRPr="00B231DA">
        <w:fldChar w:fldCharType="begin"/>
      </w:r>
      <w:r w:rsidR="00380135">
        <w:instrText xml:space="preserve"> ADDIN EN.CITE &lt;EndNote&gt;&lt;Cite&gt;&lt;Author&gt;Huang&lt;/Author&gt;&lt;Year&gt;2006&lt;/Year&gt;&lt;RecNum&gt;114&lt;/RecNum&gt;&lt;IDText&gt;Electrospun polymer nanofibres with small diameters&lt;/IDText&gt;&lt;DisplayText&gt;[121]&lt;/DisplayText&gt;&lt;record&gt;&lt;rec-number&gt;114&lt;/rec-number&gt;&lt;foreign-keys&gt;&lt;key app="EN" db-id="az5fvxrxv5rdx8ez2rl5d2vprzwaev5pvtrs"&gt;114&lt;/key&gt;&lt;/foreign-keys&gt;&lt;ref-type name="Journal Article"&gt;17&lt;/ref-type&gt;&lt;contributors&gt;&lt;authors&gt;&lt;author&gt;Huang, C. B.&lt;/author&gt;&lt;author&gt;Chen, S. L.&lt;/author&gt;&lt;author&gt;Lai, C. L.&lt;/author&gt;&lt;author&gt;Reneker, D. H.&lt;/author&gt;&lt;author&gt;Qiu, H.&lt;/author&gt;&lt;author&gt;Ye, Y.&lt;/author&gt;&lt;author&gt;Hou, H. Q.&lt;/author&gt;&lt;/authors&gt;&lt;/contributors&gt;&lt;auth-address&gt;Huang, CB&amp;#xD;Jiangxi Normal Univ, Chem &amp;amp; Chem Engn Coll, Nanchang 330027, Peoples R China&amp;#xD;Jiangxi Normal Univ, Chem &amp;amp; Chem Engn Coll, Nanchang 330027, Peoples R China&amp;#xD;Jiangxi Normal Univ, Chem &amp;amp; Chem Engn Coll, Nanchang 330027, Peoples R China&amp;#xD;Univ Akron, Dept Polymer Sci, Akron, OH 44325 USA&lt;/auth-address&gt;&lt;titles&gt;&lt;title&gt;Electrospun polymer nanofibres with small diameters&lt;/title&gt;&lt;secondary-title&gt;Nanotechnology&lt;/secondary-title&gt;&lt;alt-title&gt;Nanotechnology&lt;/alt-title&gt;&lt;/titles&gt;&lt;periodical&gt;&lt;full-title&gt;Nanotechnology&lt;/full-title&gt;&lt;abbr-1&gt;Nanotechnology&lt;/abbr-1&gt;&lt;/periodical&gt;&lt;alt-periodical&gt;&lt;full-title&gt;Nanotechnology&lt;/full-title&gt;&lt;abbr-1&gt;Nanotechnology&lt;/abbr-1&gt;&lt;/alt-periodical&gt;&lt;pages&gt;1558-1563&lt;/pages&gt;&lt;volume&gt;17&lt;/volume&gt;&lt;number&gt;6&lt;/number&gt;&lt;keywords&gt;&lt;keyword&gt;microscopy&lt;/keyword&gt;&lt;keyword&gt;chain&lt;/keyword&gt;&lt;keyword&gt;polyethylene&lt;/keyword&gt;&lt;keyword&gt;orientation&lt;/keyword&gt;&lt;keyword&gt;copolymer&lt;/keyword&gt;&lt;keyword&gt;pressure&lt;/keyword&gt;&lt;keyword&gt;surface&lt;/keyword&gt;&lt;keyword&gt;fibers&lt;/keyword&gt;&lt;keyword&gt;films&lt;/keyword&gt;&lt;/keywords&gt;&lt;dates&gt;&lt;year&gt;2006&lt;/year&gt;&lt;pub-dates&gt;&lt;date&gt;Mar 28&lt;/date&gt;&lt;/pub-dates&gt;&lt;/dates&gt;&lt;isbn&gt;0957-4484&lt;/isbn&gt;&lt;accession-num&gt;WOS:000236711900004&lt;/accession-num&gt;&lt;urls&gt;&lt;related-urls&gt;&lt;url&gt;&amp;lt;Go to ISI&amp;gt;://WOS:000236711900004&lt;/url&gt;&lt;/related-urls&gt;&lt;/urls&gt;&lt;electronic-resource-num&gt;Doi 10.1088/0957-4484/17/6/004&lt;/electronic-resource-num&gt;&lt;language&gt;English&lt;/language&gt;&lt;/record&gt;&lt;/Cite&gt;&lt;/EndNote&gt;</w:instrText>
      </w:r>
      <w:r w:rsidR="00F76418" w:rsidRPr="00B231DA">
        <w:fldChar w:fldCharType="separate"/>
      </w:r>
      <w:r w:rsidR="00380135">
        <w:rPr>
          <w:noProof/>
        </w:rPr>
        <w:t>[</w:t>
      </w:r>
      <w:hyperlink w:anchor="_ENREF_121" w:tooltip="Huang, 2006 #114" w:history="1">
        <w:r w:rsidR="004D2651">
          <w:rPr>
            <w:noProof/>
          </w:rPr>
          <w:t>121</w:t>
        </w:r>
      </w:hyperlink>
      <w:r w:rsidR="00380135">
        <w:rPr>
          <w:noProof/>
        </w:rPr>
        <w:t>]</w:t>
      </w:r>
      <w:r w:rsidR="00F76418" w:rsidRPr="00B231DA">
        <w:fldChar w:fldCharType="end"/>
      </w:r>
      <w:r>
        <w:t>. Polymer concentration, and thus the viscosity of the solution, principally affects fibre diameter and leads to thinner fibres</w:t>
      </w:r>
      <w:r w:rsidR="005252C3">
        <w:t xml:space="preserve"> </w:t>
      </w:r>
      <w:r w:rsidR="00F76418">
        <w:fldChar w:fldCharType="begin">
          <w:fldData xml:space="preserve">PEVuZE5vdGU+PENpdGU+PEF1dGhvcj5XbmVrPC9BdXRob3I+PFllYXI+MjAwMzwvWWVhcj48UmVj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</w:fldData>
        </w:fldChar>
      </w:r>
      <w:r w:rsidR="00380135">
        <w:instrText xml:space="preserve"> ADDIN EN.CITE </w:instrText>
      </w:r>
      <w:r w:rsidR="00F76418">
        <w:fldChar w:fldCharType="begin">
          <w:fldData xml:space="preserve">PEVuZE5vdGU+PENpdGU+PEF1dGhvcj5XbmVrPC9BdXRob3I+PFllYXI+MjAwMzwvWWVhcj48UmVj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</w:fldData>
        </w:fldChar>
      </w:r>
      <w:r w:rsidR="00380135">
        <w:instrText xml:space="preserve"> ADDIN EN.CITE.DATA </w:instrText>
      </w:r>
      <w:r w:rsidR="00F76418">
        <w:fldChar w:fldCharType="end"/>
      </w:r>
      <w:r w:rsidR="00F76418">
        <w:fldChar w:fldCharType="separate"/>
      </w:r>
      <w:r w:rsidR="00380135">
        <w:rPr>
          <w:noProof/>
        </w:rPr>
        <w:t>[</w:t>
      </w:r>
      <w:hyperlink w:anchor="_ENREF_122" w:tooltip="Wnek, 2003 #115" w:history="1">
        <w:r w:rsidR="004D2651">
          <w:rPr>
            <w:noProof/>
          </w:rPr>
          <w:t>122</w:t>
        </w:r>
      </w:hyperlink>
      <w:r w:rsidR="00380135">
        <w:rPr>
          <w:noProof/>
        </w:rPr>
        <w:t xml:space="preserve">, </w:t>
      </w:r>
      <w:hyperlink w:anchor="_ENREF_123" w:tooltip="Sencadas, 2012 #116" w:history="1">
        <w:r w:rsidR="004D2651">
          <w:rPr>
            <w:noProof/>
          </w:rPr>
          <w:t>123</w:t>
        </w:r>
      </w:hyperlink>
      <w:r w:rsidR="00380135">
        <w:rPr>
          <w:noProof/>
        </w:rPr>
        <w:t>]</w:t>
      </w:r>
      <w:r w:rsidR="00F76418">
        <w:fldChar w:fldCharType="end"/>
      </w:r>
      <w:r>
        <w:t xml:space="preserve">. Increasing the conductivity of the solution, such as with the addition of salts, also allows the formation of smaller fibres: pyridine in formic acid </w:t>
      </w:r>
      <w:r w:rsidR="005252C3">
        <w:t xml:space="preserve">produces </w:t>
      </w:r>
      <w:r>
        <w:t>salt</w:t>
      </w:r>
      <w:r w:rsidR="005252C3">
        <w:t>s</w:t>
      </w:r>
      <w:r>
        <w:t xml:space="preserve"> </w:t>
      </w:r>
      <w:r w:rsidR="005252C3">
        <w:t>by can conveniently be</w:t>
      </w:r>
      <w:r>
        <w:t xml:space="preserve"> </w:t>
      </w:r>
      <w:r w:rsidR="005252C3">
        <w:t>removed via</w:t>
      </w:r>
      <w:r>
        <w:t xml:space="preserve"> evaporation</w:t>
      </w:r>
      <w:r w:rsidR="005252C3">
        <w:t xml:space="preserve"> </w:t>
      </w:r>
      <w:r w:rsidR="00F76418">
        <w:fldChar w:fldCharType="begin"/>
      </w:r>
      <w:r w:rsidR="00380135">
        <w:instrText xml:space="preserve"> ADDIN EN.CITE &lt;EndNote&gt;&lt;Cite&gt;&lt;Author&gt;Huang&lt;/Author&gt;&lt;Year&gt;2006&lt;/Year&gt;&lt;RecNum&gt;114&lt;/RecNum&gt;&lt;IDText&gt;Electrospun polymer nanofibres with small diameters&lt;/IDText&gt;&lt;DisplayText&gt;[121]&lt;/DisplayText&gt;&lt;record&gt;&lt;rec-number&gt;114&lt;/rec-number&gt;&lt;foreign-keys&gt;&lt;key app="EN" db-id="az5fvxrxv5rdx8ez2rl5d2vprzwaev5pvtrs"&gt;114&lt;/key&gt;&lt;/foreign-keys&gt;&lt;ref-type name="Journal Article"&gt;17&lt;/ref-type&gt;&lt;contributors&gt;&lt;authors&gt;&lt;author&gt;Huang, C. B.&lt;/author&gt;&lt;author&gt;Chen, S. L.&lt;/author&gt;&lt;author&gt;Lai, C. L.&lt;/author&gt;&lt;author&gt;Reneker, D. H.&lt;/author&gt;&lt;author&gt;Qiu, H.&lt;/author&gt;&lt;author&gt;Ye, Y.&lt;/author&gt;&lt;author&gt;Hou, H. Q.&lt;/author&gt;&lt;/authors&gt;&lt;/contributors&gt;&lt;auth-address&gt;Huang, CB&amp;#xD;Jiangxi Normal Univ, Chem &amp;amp; Chem Engn Coll, Nanchang 330027, Peoples R China&amp;#xD;Jiangxi Normal Univ, Chem &amp;amp; Chem Engn Coll, Nanchang 330027, Peoples R China&amp;#xD;Jiangxi Normal Univ, Chem &amp;amp; Chem Engn Coll, Nanchang 330027, Peoples R China&amp;#xD;Univ Akron, Dept Polymer Sci, Akron, OH 44325 USA&lt;/auth-address&gt;&lt;titles&gt;&lt;title&gt;Electrospun polymer nanofibres with small diameters&lt;/title&gt;&lt;secondary-title&gt;Nanotechnology&lt;/secondary-title&gt;&lt;alt-title&gt;Nanotechnology&lt;/alt-title&gt;&lt;/titles&gt;&lt;periodical&gt;&lt;full-title&gt;Nanotechnology&lt;/full-title&gt;&lt;abbr-1&gt;Nanotechnology&lt;/abbr-1&gt;&lt;/periodical&gt;&lt;alt-periodical&gt;&lt;full-title&gt;Nanotechnology&lt;/full-title&gt;&lt;abbr-1&gt;Nanotechnology&lt;/abbr-1&gt;&lt;/alt-periodical&gt;&lt;pages&gt;1558-1563&lt;/pages&gt;&lt;volume&gt;17&lt;/volume&gt;&lt;number&gt;6&lt;/number&gt;&lt;keywords&gt;&lt;keyword&gt;microscopy&lt;/keyword&gt;&lt;keyword&gt;chain&lt;/keyword&gt;&lt;keyword&gt;polyethylene&lt;/keyword&gt;&lt;keyword&gt;orientation&lt;/keyword&gt;&lt;keyword&gt;copolymer&lt;/keyword&gt;&lt;keyword&gt;pressure&lt;/keyword&gt;&lt;keyword&gt;surface&lt;/keyword&gt;&lt;keyword&gt;fibers&lt;/keyword&gt;&lt;keyword&gt;films&lt;/keyword&gt;&lt;/keywords&gt;&lt;dates&gt;&lt;year&gt;2006&lt;/year&gt;&lt;pub-dates&gt;&lt;date&gt;Mar 28&lt;/date&gt;&lt;/pub-dates&gt;&lt;/dates&gt;&lt;isbn&gt;0957-4484&lt;/isbn&gt;&lt;accession-num&gt;WOS:000236711900004&lt;/accession-num&gt;&lt;urls&gt;&lt;related-urls&gt;&lt;url&gt;&amp;lt;Go to ISI&amp;gt;://WOS:000236711900004&lt;/url&gt;&lt;/related-urls&gt;&lt;/urls&gt;&lt;electronic-resource-num&gt;Doi 10.1088/0957-4484/17/6/004&lt;/electronic-resource-num&gt;&lt;language&gt;English&lt;/language&gt;&lt;/record&gt;&lt;/Cite&gt;&lt;/EndNote&gt;</w:instrText>
      </w:r>
      <w:r w:rsidR="00F76418">
        <w:fldChar w:fldCharType="separate"/>
      </w:r>
      <w:r w:rsidR="00380135">
        <w:rPr>
          <w:noProof/>
        </w:rPr>
        <w:t>[</w:t>
      </w:r>
      <w:hyperlink w:anchor="_ENREF_121" w:tooltip="Huang, 2006 #114" w:history="1">
        <w:r w:rsidR="004D2651">
          <w:rPr>
            <w:noProof/>
          </w:rPr>
          <w:t>121</w:t>
        </w:r>
      </w:hyperlink>
      <w:r w:rsidR="00380135">
        <w:rPr>
          <w:noProof/>
        </w:rPr>
        <w:t>]</w:t>
      </w:r>
      <w:r w:rsidR="00F76418">
        <w:fldChar w:fldCharType="end"/>
      </w:r>
      <w:r>
        <w:t xml:space="preserve">. </w:t>
      </w:r>
      <w:r w:rsidRPr="007A3F0B">
        <w:t xml:space="preserve">The flow rate </w:t>
      </w:r>
      <w:r>
        <w:t>also controls</w:t>
      </w:r>
      <w:r w:rsidRPr="007A3F0B">
        <w:t xml:space="preserve"> fibre diameter</w:t>
      </w:r>
      <w:r>
        <w:t xml:space="preserve"> and</w:t>
      </w:r>
      <w:r w:rsidRPr="007A3F0B">
        <w:t xml:space="preserve"> it was shown that fibre diameter decrease</w:t>
      </w:r>
      <w:r>
        <w:t>s</w:t>
      </w:r>
      <w:r w:rsidRPr="007A3F0B">
        <w:t xml:space="preserve"> with </w:t>
      </w:r>
      <w:r>
        <w:t>slower</w:t>
      </w:r>
      <w:r w:rsidRPr="007A3F0B">
        <w:t xml:space="preserve"> flow rates</w:t>
      </w:r>
      <w:r w:rsidR="005252C3">
        <w:t xml:space="preserve"> </w:t>
      </w:r>
      <w:r w:rsidR="00F76418">
        <w:fldChar w:fldCharType="begin"/>
      </w:r>
      <w:r w:rsidR="00380135">
        <w:instrText xml:space="preserve"> ADDIN EN.CITE &lt;EndNote&gt;&lt;Cite&gt;&lt;Author&gt;Fridrikh&lt;/Author&gt;&lt;Year&gt;2003&lt;/Year&gt;&lt;RecNum&gt;113&lt;/RecNum&gt;&lt;IDText&gt;Controlling the Fiber Diameter during Electrospinning&lt;/IDText&gt;&lt;DisplayText&gt;[120]&lt;/DisplayText&gt;&lt;record&gt;&lt;rec-number&gt;113&lt;/rec-number&gt;&lt;foreign-keys&gt;&lt;key app="EN" db-id="az5fvxrxv5rdx8ez2rl5d2vprzwaev5pvtrs"&gt;113&lt;/key&gt;&lt;/foreign-keys&gt;&lt;ref-type name="Journal Article"&gt;17&lt;/ref-type&gt;&lt;contributors&gt;&lt;authors&gt;&lt;author&gt;Fridrikh, S. V.&lt;/author&gt;&lt;author&gt;Yu, J. H.&lt;/author&gt;&lt;author&gt;Brenner, M. P.&lt;/author&gt;&lt;author&gt;Rutledge, G. C.&lt;/author&gt;&lt;/authors&gt;&lt;/contributors&gt;&lt;auth-address&gt;Department of Chemical Engineering, Massachusetts Institute of Technology, 77 Massachusetts Avenue, Cambridge, Massachusetts 01239, USA.&lt;/auth-address&gt;&lt;titles&gt;&lt;title&gt;Controlling the fiber diameter during electrospinning&lt;/title&gt;&lt;secondary-title&gt;Phys Rev Lett&lt;/secondary-title&gt;&lt;alt-title&gt;Physical review letters&lt;/alt-title&gt;&lt;/titles&gt;&lt;periodical&gt;&lt;full-title&gt;Physical Review Letters&lt;/full-title&gt;&lt;abbr-1&gt;Phys Rev Lett&lt;/abbr-1&gt;&lt;/periodical&gt;&lt;alt-periodical&gt;&lt;full-title&gt;Physical Review Letters&lt;/full-title&gt;&lt;abbr-1&gt;Phys Rev Lett&lt;/abbr-1&gt;&lt;/alt-periodical&gt;&lt;pages&gt;144502&lt;/pages&gt;&lt;volume&gt;90&lt;/volume&gt;&lt;number&gt;14&lt;/number&gt;&lt;keywords&gt;&lt;keyword&gt;electrically forced jets&lt;/keyword&gt;&lt;keyword&gt;nanofibers&lt;/keyword&gt;&lt;/keywords&gt;&lt;dates&gt;&lt;year&gt;2003&lt;/year&gt;&lt;pub-dates&gt;&lt;date&gt;Apr 11&lt;/date&gt;&lt;/pub-dates&gt;&lt;/dates&gt;&lt;isbn&gt;0031-9007 (Print)&amp;#xD;0031-9007 (Linking)&lt;/isbn&gt;&lt;accession-num&gt;12731920&lt;/accession-num&gt;&lt;urls&gt;&lt;related-urls&gt;&lt;url&gt;http://www.ncbi.nlm.nih.gov/pubmed/12731920&lt;/url&gt;&lt;/related-urls&gt;&lt;/urls&gt;&lt;electronic-resource-num&gt;Artn 144502&amp;#xD;Doi 10.1103/Physrevlett.90.144502&lt;/electronic-resource-num&gt;&lt;language&gt;English&lt;/language&gt;&lt;/record&gt;&lt;/Cite&gt;&lt;/EndNote&gt;</w:instrText>
      </w:r>
      <w:r w:rsidR="00F76418">
        <w:fldChar w:fldCharType="separate"/>
      </w:r>
      <w:r w:rsidR="00380135">
        <w:rPr>
          <w:noProof/>
        </w:rPr>
        <w:t>[</w:t>
      </w:r>
      <w:hyperlink w:anchor="_ENREF_120" w:tooltip="Fridrikh, 2003 #113" w:history="1">
        <w:r w:rsidR="004D2651">
          <w:rPr>
            <w:noProof/>
          </w:rPr>
          <w:t>120</w:t>
        </w:r>
      </w:hyperlink>
      <w:r w:rsidR="00380135">
        <w:rPr>
          <w:noProof/>
        </w:rPr>
        <w:t>]</w:t>
      </w:r>
      <w:r w:rsidR="00F76418">
        <w:fldChar w:fldCharType="end"/>
      </w:r>
      <w:r>
        <w:t>. A wide range of materials have been spun from polymers to metals to composites and hybrid materials</w:t>
      </w:r>
      <w:r w:rsidR="005252C3">
        <w:t xml:space="preserve"> </w:t>
      </w:r>
      <w:r w:rsidR="00F76418">
        <w:lastRenderedPageBreak/>
        <w:fldChar w:fldCharType="begin">
          <w:fldData xml:space="preserve">PEVuZE5vdGU+PENpdGU+PEF1dGhvcj5HcmVpbmVyPC9BdXRob3I+PFllYXI+MjAwNzwvWWVhcj48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</w:fldData>
        </w:fldChar>
      </w:r>
      <w:r w:rsidR="00380135">
        <w:instrText xml:space="preserve"> ADDIN EN.CITE </w:instrText>
      </w:r>
      <w:r w:rsidR="00F76418">
        <w:fldChar w:fldCharType="begin">
          <w:fldData xml:space="preserve">PEVuZE5vdGU+PENpdGU+PEF1dGhvcj5HcmVpbmVyPC9BdXRob3I+PFllYXI+MjAwNzwvWWVhcj48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</w:fldData>
        </w:fldChar>
      </w:r>
      <w:r w:rsidR="00380135">
        <w:instrText xml:space="preserve"> ADDIN EN.CITE.DATA </w:instrText>
      </w:r>
      <w:r w:rsidR="00F76418">
        <w:fldChar w:fldCharType="end"/>
      </w:r>
      <w:r w:rsidR="00F76418">
        <w:fldChar w:fldCharType="separate"/>
      </w:r>
      <w:r w:rsidR="00380135">
        <w:rPr>
          <w:noProof/>
        </w:rPr>
        <w:t>[</w:t>
      </w:r>
      <w:hyperlink w:anchor="_ENREF_124" w:tooltip="Greiner, 2007 #117" w:history="1">
        <w:r w:rsidR="004D2651">
          <w:rPr>
            <w:noProof/>
          </w:rPr>
          <w:t>124</w:t>
        </w:r>
      </w:hyperlink>
      <w:r w:rsidR="00380135">
        <w:rPr>
          <w:noProof/>
        </w:rPr>
        <w:t xml:space="preserve">, </w:t>
      </w:r>
      <w:hyperlink w:anchor="_ENREF_125" w:tooltip="Agarwal, 2009 #118" w:history="1">
        <w:r w:rsidR="004D2651">
          <w:rPr>
            <w:noProof/>
          </w:rPr>
          <w:t>125</w:t>
        </w:r>
      </w:hyperlink>
      <w:r w:rsidR="00380135">
        <w:rPr>
          <w:noProof/>
        </w:rPr>
        <w:t>]</w:t>
      </w:r>
      <w:r w:rsidR="00F76418">
        <w:fldChar w:fldCharType="end"/>
      </w:r>
      <w:r>
        <w:t xml:space="preserve">. A vast number of polymers have been used including natural (e.g. collagen, </w:t>
      </w:r>
      <w:proofErr w:type="spellStart"/>
      <w:r>
        <w:t>gelatin</w:t>
      </w:r>
      <w:proofErr w:type="spellEnd"/>
      <w:r>
        <w:t>, cellulose, fibrinogen, silk and chitosan) and synthetic (PEO, PVA, PAA, PS, PET, PMMA, PVC, PE, PP) but also block copolymers (</w:t>
      </w:r>
      <w:r w:rsidRPr="003B7475">
        <w:t>PLA-b-PEO</w:t>
      </w:r>
      <w:r>
        <w:t>, poly(</w:t>
      </w:r>
      <w:proofErr w:type="spellStart"/>
      <w:r>
        <w:t>lactide</w:t>
      </w:r>
      <w:proofErr w:type="spellEnd"/>
      <w:r>
        <w:t>-</w:t>
      </w:r>
      <w:r>
        <w:rPr>
          <w:i/>
        </w:rPr>
        <w:t>co</w:t>
      </w:r>
      <w:r>
        <w:t>-</w:t>
      </w:r>
      <w:proofErr w:type="spellStart"/>
      <w:r>
        <w:t>glycolide</w:t>
      </w:r>
      <w:proofErr w:type="spellEnd"/>
      <w:r>
        <w:t>)-</w:t>
      </w:r>
      <w:r>
        <w:rPr>
          <w:i/>
        </w:rPr>
        <w:t>b</w:t>
      </w:r>
      <w:r>
        <w:t>-PEO, PS-</w:t>
      </w:r>
      <w:r>
        <w:rPr>
          <w:i/>
        </w:rPr>
        <w:t>b</w:t>
      </w:r>
      <w:r>
        <w:t>-PP), metal (copper, iron, gold, and titanium), metal oxide and hybrid polymer/ metal oxide (zinc oxide, PEO/Au, PVP/Ag and PAN/Ag).</w:t>
      </w:r>
    </w:p>
    <w:p w:rsidR="00E8106D" w:rsidRPr="00EB2EAF" w:rsidRDefault="00E8106D" w:rsidP="007E345A">
      <w:pPr>
        <w:pStyle w:val="ListParagraph"/>
        <w:spacing w:after="0" w:line="360" w:lineRule="auto"/>
        <w:ind w:left="0"/>
        <w:jc w:val="both"/>
      </w:pPr>
      <w:r w:rsidRPr="00EF633D">
        <w:t xml:space="preserve">Soft lithography has also been used to produce </w:t>
      </w:r>
      <w:proofErr w:type="spellStart"/>
      <w:r w:rsidRPr="00EF633D">
        <w:t>nanotopographic</w:t>
      </w:r>
      <w:proofErr w:type="spellEnd"/>
      <w:r w:rsidRPr="00EF633D">
        <w:t xml:space="preserve"> features. </w:t>
      </w:r>
      <w:proofErr w:type="spellStart"/>
      <w:r w:rsidRPr="00EF633D">
        <w:t>Nanogratings</w:t>
      </w:r>
      <w:proofErr w:type="spellEnd"/>
      <w:r w:rsidRPr="00EF633D">
        <w:t xml:space="preserve"> of 350 and 500 nm width and 350 nm depth were produced on </w:t>
      </w:r>
      <w:proofErr w:type="gramStart"/>
      <w:r w:rsidRPr="00EF633D">
        <w:t>poly(</w:t>
      </w:r>
      <w:proofErr w:type="spellStart"/>
      <w:proofErr w:type="gramEnd"/>
      <w:r w:rsidRPr="00EF633D">
        <w:t>dimethylsiloxane</w:t>
      </w:r>
      <w:proofErr w:type="spellEnd"/>
      <w:r w:rsidRPr="00EF633D">
        <w:t xml:space="preserve">) (PDMS) </w:t>
      </w:r>
      <w:r w:rsidR="00F76418">
        <w:fldChar w:fldCharType="begin">
          <w:fldData xml:space="preserve">PEVuZE5vdGU+PENpdGU+PEF1dGhvcj5ZaW08L0F1dGhvcj48WWVhcj4yMDEwPC9ZZWFyPjxSZWNO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</w:fldData>
        </w:fldChar>
      </w:r>
      <w:r w:rsidR="00380135">
        <w:instrText xml:space="preserve"> ADDIN EN.CITE </w:instrText>
      </w:r>
      <w:r w:rsidR="00F76418">
        <w:fldChar w:fldCharType="begin">
          <w:fldData xml:space="preserve">PEVuZE5vdGU+PENpdGU+PEF1dGhvcj5ZaW08L0F1dGhvcj48WWVhcj4yMDEwPC9ZZWFyPjxSZWNO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</w:fldData>
        </w:fldChar>
      </w:r>
      <w:r w:rsidR="00380135">
        <w:instrText xml:space="preserve"> ADDIN EN.CITE.DATA </w:instrText>
      </w:r>
      <w:r w:rsidR="00F76418">
        <w:fldChar w:fldCharType="end"/>
      </w:r>
      <w:r w:rsidR="00F76418">
        <w:fldChar w:fldCharType="separate"/>
      </w:r>
      <w:r w:rsidR="00380135">
        <w:rPr>
          <w:noProof/>
        </w:rPr>
        <w:t>[</w:t>
      </w:r>
      <w:hyperlink w:anchor="_ENREF_126" w:tooltip="Yim, 2010 #119" w:history="1">
        <w:r w:rsidR="004D2651">
          <w:rPr>
            <w:noProof/>
          </w:rPr>
          <w:t>126</w:t>
        </w:r>
      </w:hyperlink>
      <w:r w:rsidR="00380135">
        <w:rPr>
          <w:noProof/>
        </w:rPr>
        <w:t>]</w:t>
      </w:r>
      <w:r w:rsidR="00F76418">
        <w:fldChar w:fldCharType="end"/>
      </w:r>
      <w:r w:rsidR="005252C3">
        <w:t xml:space="preserve"> </w:t>
      </w:r>
      <w:r w:rsidRPr="00EF633D">
        <w:t xml:space="preserve">via moulding from a </w:t>
      </w:r>
      <w:proofErr w:type="spellStart"/>
      <w:r w:rsidRPr="00EF633D">
        <w:t>nanoimprinted</w:t>
      </w:r>
      <w:proofErr w:type="spellEnd"/>
      <w:r w:rsidRPr="00EF633D">
        <w:t xml:space="preserve"> poly(methyl methacrylate) (PMMA)-coated Si master. Moulding </w:t>
      </w:r>
      <w:r>
        <w:t>is a type of</w:t>
      </w:r>
      <w:r w:rsidRPr="00EF633D">
        <w:t xml:space="preserve"> soft lithography technique</w:t>
      </w:r>
      <w:r>
        <w:t xml:space="preserve"> in which</w:t>
      </w:r>
      <w:r w:rsidRPr="00EF633D">
        <w:t xml:space="preserve"> the pattern is formed in between the void</w:t>
      </w:r>
      <w:r>
        <w:t>s</w:t>
      </w:r>
      <w:r w:rsidRPr="00EF633D">
        <w:t xml:space="preserve"> of a master</w:t>
      </w:r>
      <w:r>
        <w:t xml:space="preserve"> substrate</w:t>
      </w:r>
      <w:r w:rsidRPr="00EF633D">
        <w:t xml:space="preserve">. Embossing is </w:t>
      </w:r>
      <w:r>
        <w:t>a related approach and</w:t>
      </w:r>
      <w:r w:rsidRPr="00EF633D">
        <w:t xml:space="preserve"> recreates a relief on a substrate via mechanical stress (as well as softening of the materials for hot embossing)</w:t>
      </w:r>
      <w:r w:rsidR="005252C3">
        <w:t xml:space="preserve"> </w:t>
      </w:r>
      <w:r w:rsidR="00F76418">
        <w:fldChar w:fldCharType="begin">
          <w:fldData xml:space="preserve">PEVuZE5vdGU+PENpdGU+PEF1dGhvcj5HYWRlZ2FhcmQ8L0F1dGhvcj48WWVhcj4yMDAzPC9ZZWFy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</w:fldData>
        </w:fldChar>
      </w:r>
      <w:r w:rsidR="00380135">
        <w:instrText xml:space="preserve"> ADDIN EN.CITE </w:instrText>
      </w:r>
      <w:r w:rsidR="00F76418">
        <w:fldChar w:fldCharType="begin">
          <w:fldData xml:space="preserve">PEVuZE5vdGU+PENpdGU+PEF1dGhvcj5HYWRlZ2FhcmQ8L0F1dGhvcj48WWVhcj4yMDAzPC9ZZWFy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</w:fldData>
        </w:fldChar>
      </w:r>
      <w:r w:rsidR="00380135">
        <w:instrText xml:space="preserve"> ADDIN EN.CITE.DATA </w:instrText>
      </w:r>
      <w:r w:rsidR="00F76418">
        <w:fldChar w:fldCharType="end"/>
      </w:r>
      <w:r w:rsidR="00F76418">
        <w:fldChar w:fldCharType="separate"/>
      </w:r>
      <w:r w:rsidR="00380135">
        <w:rPr>
          <w:noProof/>
        </w:rPr>
        <w:t>[</w:t>
      </w:r>
      <w:hyperlink w:anchor="_ENREF_127" w:tooltip="Gadegaard, 2003 #120" w:history="1">
        <w:r w:rsidR="004D2651">
          <w:rPr>
            <w:noProof/>
          </w:rPr>
          <w:t>127</w:t>
        </w:r>
      </w:hyperlink>
      <w:r w:rsidR="00380135">
        <w:rPr>
          <w:noProof/>
        </w:rPr>
        <w:t xml:space="preserve">, </w:t>
      </w:r>
      <w:hyperlink w:anchor="_ENREF_128" w:tooltip="Dalby, 2004 #121" w:history="1">
        <w:r w:rsidR="004D2651">
          <w:rPr>
            <w:noProof/>
          </w:rPr>
          <w:t>128</w:t>
        </w:r>
      </w:hyperlink>
      <w:r w:rsidR="00380135">
        <w:rPr>
          <w:noProof/>
        </w:rPr>
        <w:t>]</w:t>
      </w:r>
      <w:r w:rsidR="00F76418">
        <w:fldChar w:fldCharType="end"/>
      </w:r>
      <w:r w:rsidRPr="00EF633D">
        <w:t xml:space="preserve">. Embossing was also used to </w:t>
      </w:r>
      <w:r>
        <w:t>generate</w:t>
      </w:r>
      <w:r w:rsidRPr="00EF633D">
        <w:t xml:space="preserve"> 500 nm </w:t>
      </w:r>
      <w:r>
        <w:t xml:space="preserve">features in materials such as </w:t>
      </w:r>
      <w:r w:rsidRPr="00EF633D">
        <w:t>tissue-culture polystyrene (TCPS).</w:t>
      </w:r>
      <w:r w:rsidRPr="00EB2EAF">
        <w:t xml:space="preserve"> </w:t>
      </w:r>
    </w:p>
    <w:p w:rsidR="00E8106D" w:rsidRDefault="00E8106D" w:rsidP="007E345A">
      <w:pPr>
        <w:pStyle w:val="ListParagraph"/>
        <w:spacing w:after="0" w:line="360" w:lineRule="auto"/>
        <w:ind w:left="0"/>
        <w:jc w:val="both"/>
      </w:pPr>
      <w:r w:rsidRPr="00EB2EAF">
        <w:t xml:space="preserve">Polymeric </w:t>
      </w:r>
      <w:proofErr w:type="spellStart"/>
      <w:r w:rsidRPr="00EB2EAF">
        <w:t>nanopillars</w:t>
      </w:r>
      <w:proofErr w:type="spellEnd"/>
      <w:r w:rsidRPr="00EB2EAF">
        <w:t xml:space="preserve"> with diameter from 200 to 700 nm were fabricated using </w:t>
      </w:r>
      <w:proofErr w:type="spellStart"/>
      <w:r w:rsidRPr="00EB2EAF">
        <w:t>nanosphere</w:t>
      </w:r>
      <w:proofErr w:type="spellEnd"/>
      <w:r w:rsidRPr="00EB2EAF">
        <w:t xml:space="preserve"> lithography and </w:t>
      </w:r>
      <w:proofErr w:type="spellStart"/>
      <w:r w:rsidRPr="00EB2EAF">
        <w:t>nano</w:t>
      </w:r>
      <w:proofErr w:type="spellEnd"/>
      <w:r w:rsidRPr="00EB2EAF">
        <w:t>-moulding</w:t>
      </w:r>
      <w:r w:rsidR="005252C3">
        <w:t xml:space="preserve"> </w:t>
      </w:r>
      <w:r w:rsidR="00F76418">
        <w:fldChar w:fldCharType="begin"/>
      </w:r>
      <w:r w:rsidR="00380135">
        <w:instrText xml:space="preserve"> ADDIN EN.CITE &lt;EndNote&gt;&lt;Cite&gt;&lt;Author&gt;Kuo&lt;/Author&gt;&lt;Year&gt;2014&lt;/Year&gt;&lt;RecNum&gt;122&lt;/RecNum&gt;&lt;IDText&gt;Investigation of size–dependent cell adhesion on nanostructured interfaces&lt;/IDText&gt;&lt;DisplayText&gt;[129]&lt;/DisplayText&gt;&lt;record&gt;&lt;rec-number&gt;122&lt;/rec-number&gt;&lt;foreign-keys&gt;&lt;key app="EN" db-id="az5fvxrxv5rdx8ez2rl5d2vprzwaev5pvtrs"&gt;122&lt;/key&gt;&lt;/foreign-keys&gt;&lt;ref-type name="Journal Article"&gt;17&lt;/ref-type&gt;&lt;contributors&gt;&lt;authors&gt;&lt;author&gt;Kuo, C. W.&lt;/author&gt;&lt;author&gt;Chueh, D. Y.&lt;/author&gt;&lt;author&gt;Chen, P.&lt;/author&gt;&lt;/authors&gt;&lt;/contributors&gt;&lt;auth-address&gt;Research Center for Applied Sciences, Academia Sinica, 128, Section 2, Academia Road, Nankang, Taipei, 11529, Taiwan. kuo55@gate.sinica.edu.tw.&amp;#xD;Research Center for Applied Sciences, Academia Sinica, 128, Section 2, Academia Road, Nankang, Taipei, 11529, Taiwan. ken6552@gate.sinica.edu.tw.&amp;#xD;Research Center for Applied Sciences, Academia Sinica, 128, Section 2, Academia Road, Nankang, Taipei, 11529, Taiwan. peilin@gate.sinica.edu.tw.&lt;/auth-address&gt;&lt;titles&gt;&lt;title&gt;Investigation of size-dependent cell adhesion on nanostructured interfaces&lt;/title&gt;&lt;secondary-title&gt;J Nanobiotechnology&lt;/secondary-title&gt;&lt;alt-title&gt;Journal of nanobiotechnology&lt;/alt-title&gt;&lt;/titles&gt;&lt;periodical&gt;&lt;full-title&gt;J Nanobiotechnology&lt;/full-title&gt;&lt;abbr-1&gt;Journal of nanobiotechnology&lt;/abbr-1&gt;&lt;/periodical&gt;&lt;alt-periodical&gt;&lt;full-title&gt;J Nanobiotechnology&lt;/full-title&gt;&lt;abbr-1&gt;Journal of nanobiotechnology&lt;/abbr-1&gt;&lt;/alt-periodical&gt;&lt;pages&gt;54&lt;/pages&gt;&lt;volume&gt;12&lt;/volume&gt;&lt;dates&gt;&lt;year&gt;2014&lt;/year&gt;&lt;/dates&gt;&lt;isbn&gt;1477-3155 (Electronic)&amp;#xD;1477-3155 (Linking)&lt;/isbn&gt;&lt;accession-num&gt;25477150&lt;/accession-num&gt;&lt;urls&gt;&lt;related-urls&gt;&lt;url&gt;http://www.ncbi.nlm.nih.gov/pubmed/25477150&lt;/url&gt;&lt;/related-urls&gt;&lt;/urls&gt;&lt;custom2&gt;4265325&lt;/custom2&gt;&lt;electronic-resource-num&gt;10.1186/s12951-014-0054-4&lt;/electronic-resource-num&gt;&lt;/record&gt;&lt;/Cite&gt;&lt;/EndNote&gt;</w:instrText>
      </w:r>
      <w:r w:rsidR="00F76418">
        <w:fldChar w:fldCharType="separate"/>
      </w:r>
      <w:r w:rsidR="00380135">
        <w:rPr>
          <w:noProof/>
        </w:rPr>
        <w:t>[</w:t>
      </w:r>
      <w:hyperlink w:anchor="_ENREF_129" w:tooltip="Kuo, 2014 #122" w:history="1">
        <w:r w:rsidR="004D2651">
          <w:rPr>
            <w:noProof/>
          </w:rPr>
          <w:t>129</w:t>
        </w:r>
      </w:hyperlink>
      <w:r w:rsidR="00380135">
        <w:rPr>
          <w:noProof/>
        </w:rPr>
        <w:t>]</w:t>
      </w:r>
      <w:r w:rsidR="00F76418">
        <w:fldChar w:fldCharType="end"/>
      </w:r>
      <w:r w:rsidRPr="00EB2EAF">
        <w:t>.</w:t>
      </w:r>
      <w:r>
        <w:t xml:space="preserve"> Polystyrene </w:t>
      </w:r>
      <w:proofErr w:type="spellStart"/>
      <w:r>
        <w:t>nanospheres</w:t>
      </w:r>
      <w:proofErr w:type="spellEnd"/>
      <w:r>
        <w:t xml:space="preserve"> were used as a mask on silicon substrate to produce holes via etching. The patterned silicon is then used as a mask for a UV- curable polymer which is spin coated on top of the silicon, cured and peeled off to obtain an array of </w:t>
      </w:r>
      <w:proofErr w:type="spellStart"/>
      <w:r>
        <w:t>nanopillar</w:t>
      </w:r>
      <w:proofErr w:type="spellEnd"/>
      <w:r>
        <w:t xml:space="preserve"> with the desired diameter. </w:t>
      </w:r>
      <w:r w:rsidRPr="00EB2EAF">
        <w:t xml:space="preserve"> </w:t>
      </w:r>
    </w:p>
    <w:p w:rsidR="00E8106D" w:rsidRDefault="00E8106D" w:rsidP="007E345A">
      <w:pPr>
        <w:pStyle w:val="ListParagraph"/>
        <w:spacing w:after="0" w:line="360" w:lineRule="auto"/>
        <w:ind w:left="0"/>
        <w:jc w:val="both"/>
      </w:pPr>
      <w:r>
        <w:t xml:space="preserve">Fabrication of micro/sub-micro elastomeric pillar via </w:t>
      </w:r>
      <w:proofErr w:type="spellStart"/>
      <w:r>
        <w:t>molding</w:t>
      </w:r>
      <w:proofErr w:type="spellEnd"/>
      <w:r>
        <w:t xml:space="preserve"> allows the production of systems with controlled topography (size and density of pillars) and </w:t>
      </w:r>
      <w:r w:rsidRPr="005F3F05">
        <w:t>mechanics: the apparent modulus</w:t>
      </w:r>
      <w:r>
        <w:t xml:space="preserve"> of the materials is controlled by varying the diameter and height of the pillars</w:t>
      </w:r>
      <w:r w:rsidR="00B93884">
        <w:t xml:space="preserve"> </w:t>
      </w:r>
      <w:r w:rsidR="00F76418">
        <w:fldChar w:fldCharType="begin"/>
      </w:r>
      <w:r w:rsidR="00380135">
        <w:instrText xml:space="preserve"> ADDIN EN.CITE &lt;EndNote&gt;&lt;Cite&gt;&lt;Author&gt;Yang&lt;/Author&gt;&lt;Year&gt;2011&lt;/Year&gt;&lt;RecNum&gt;123&lt;/RecNum&gt;&lt;IDText&gt;Assaying stem cell mechanobiology on microfabricated elastomeric substrates with geometrically modulated rigidity&lt;/IDText&gt;&lt;DisplayText&gt;[130]&lt;/DisplayText&gt;&lt;record&gt;&lt;rec-number&gt;123&lt;/rec-number&gt;&lt;foreign-keys&gt;&lt;key app="EN" db-id="az5fvxrxv5rdx8ez2rl5d2vprzwaev5pvtrs"&gt;123&lt;/key&gt;&lt;/foreign-keys&gt;&lt;ref-type name="Journal Article"&gt;17&lt;/ref-type&gt;&lt;contributors&gt;&lt;authors&gt;&lt;author&gt;Yang, M. T.&lt;/author&gt;&lt;author&gt;Fu, J. P.&lt;/author&gt;&lt;author&gt;Wang, Y. K.&lt;/author&gt;&lt;author&gt;Desai, R. A.&lt;/author&gt;&lt;author&gt;Chen, C. S.&lt;/author&gt;&lt;/authors&gt;&lt;/contributors&gt;&lt;auth-address&gt;Chen, CS&amp;#xD;Univ Penn, Dept Bioengn, Philadelphia, PA 19104 USA&amp;#xD;Univ Penn, Dept Bioengn, Philadelphia, PA 19104 USA&amp;#xD;Univ Penn, Dept Bioengn, Philadelphia, PA 19104 USA&lt;/auth-address&gt;&lt;titles&gt;&lt;title&gt;Assaying stem cell mechanobiology on microfabricated elastomeric substrates with geometrically modulated rigidity&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187-213&lt;/pages&gt;&lt;volume&gt;6&lt;/volume&gt;&lt;number&gt;2&lt;/number&gt;&lt;keywords&gt;&lt;keyword&gt;extracellular matrix-cytoskeleton&lt;/keyword&gt;&lt;keyword&gt;traction forces&lt;/keyword&gt;&lt;keyword&gt;focal adhesions&lt;/keyword&gt;&lt;keyword&gt;epithelial-cells&lt;/keyword&gt;&lt;keyword&gt;mechanical stimuli&lt;/keyword&gt;&lt;keyword&gt;growth-factors&lt;/keyword&gt;&lt;keyword&gt;living cells&lt;/keyword&gt;&lt;keyword&gt;post arrays&lt;/keyword&gt;&lt;keyword&gt;mechanotransduction&lt;/keyword&gt;&lt;keyword&gt;stiffness&lt;/keyword&gt;&lt;/keywords&gt;&lt;dates&gt;&lt;year&gt;2011&lt;/year&gt;&lt;pub-dates&gt;&lt;date&gt;Feb&lt;/date&gt;&lt;/pub-dates&gt;&lt;/dates&gt;&lt;isbn&gt;1754-2189&lt;/isbn&gt;&lt;accession-num&gt;WOS:000286940400008&lt;/accession-num&gt;&lt;urls&gt;&lt;related-urls&gt;&lt;url&gt;&amp;lt;Go to ISI&amp;gt;://WOS:000286940400008&lt;/url&gt;&lt;/related-urls&gt;&lt;/urls&gt;&lt;electronic-resource-num&gt;DOI 10.1038/nprot.2010.189&lt;/electronic-resource-num&gt;&lt;language&gt;English&lt;/language&gt;&lt;/record&gt;&lt;/Cite&gt;&lt;/EndNote&gt;</w:instrText>
      </w:r>
      <w:r w:rsidR="00F76418">
        <w:fldChar w:fldCharType="separate"/>
      </w:r>
      <w:r w:rsidR="00380135">
        <w:rPr>
          <w:noProof/>
        </w:rPr>
        <w:t>[</w:t>
      </w:r>
      <w:hyperlink w:anchor="_ENREF_130" w:tooltip="Yang, 2011 #123" w:history="1">
        <w:r w:rsidR="004D2651">
          <w:rPr>
            <w:noProof/>
          </w:rPr>
          <w:t>130</w:t>
        </w:r>
      </w:hyperlink>
      <w:r w:rsidR="00380135">
        <w:rPr>
          <w:noProof/>
        </w:rPr>
        <w:t>]</w:t>
      </w:r>
      <w:r w:rsidR="00F76418">
        <w:fldChar w:fldCharType="end"/>
      </w:r>
      <w:r>
        <w:t xml:space="preserve">. The pillars are obtained by producing a master via photolithographic methods and then using it as a mould to cast PDMS </w:t>
      </w:r>
      <w:proofErr w:type="gramStart"/>
      <w:r>
        <w:t>substrates</w:t>
      </w:r>
      <w:proofErr w:type="gramEnd"/>
      <w:r w:rsidR="00F76418">
        <w:fldChar w:fldCharType="begin">
          <w:fldData xml:space="preserve">PEVuZE5vdGU+PENpdGU+PEF1dGhvcj5UcmljaGV0PC9BdXRob3I+PFllYXI+MjAxMjwvWWVhcj48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Y5MzMtODwvcGFnZXM+PHZvbHVtZT4xMDk8L3ZvbHVtZT48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</w:fldData>
        </w:fldChar>
      </w:r>
      <w:r w:rsidR="00380135">
        <w:instrText xml:space="preserve"> ADDIN EN.CITE </w:instrText>
      </w:r>
      <w:r w:rsidR="00F76418">
        <w:fldChar w:fldCharType="begin">
          <w:fldData xml:space="preserve">PEVuZE5vdGU+PENpdGU+PEF1dGhvcj5UcmljaGV0PC9BdXRob3I+PFllYXI+MjAxMjwvWWVhcj48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Y5MzMtODwvcGFnZXM+PHZvbHVtZT4xMDk8L3ZvbHVtZT48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</w:fldData>
        </w:fldChar>
      </w:r>
      <w:r w:rsidR="00380135">
        <w:instrText xml:space="preserve"> ADDIN EN.CITE.DATA </w:instrText>
      </w:r>
      <w:r w:rsidR="00F76418">
        <w:fldChar w:fldCharType="end"/>
      </w:r>
      <w:r w:rsidR="00F76418">
        <w:fldChar w:fldCharType="separate"/>
      </w:r>
      <w:r w:rsidR="00380135">
        <w:rPr>
          <w:noProof/>
        </w:rPr>
        <w:t>[</w:t>
      </w:r>
      <w:hyperlink w:anchor="_ENREF_131" w:tooltip="Trichet, 2012 #124" w:history="1">
        <w:r w:rsidR="004D2651">
          <w:rPr>
            <w:noProof/>
          </w:rPr>
          <w:t>131-133</w:t>
        </w:r>
      </w:hyperlink>
      <w:r w:rsidR="00380135">
        <w:rPr>
          <w:noProof/>
        </w:rPr>
        <w:t>]</w:t>
      </w:r>
      <w:r w:rsidR="00F76418">
        <w:fldChar w:fldCharType="end"/>
      </w:r>
      <w:r>
        <w:t xml:space="preserve">. The top of the pillar is then selectively functionalised with a cell adhesive protein (typically fibronectin) to promote cell adhesion only at the top of the pillars. Spring constants obtained vary from 1 </w:t>
      </w:r>
      <w:proofErr w:type="spellStart"/>
      <w:r>
        <w:t>nN</w:t>
      </w:r>
      <w:proofErr w:type="spellEnd"/>
      <w:r>
        <w:t xml:space="preserve">/µm to 1000 </w:t>
      </w:r>
      <w:proofErr w:type="spellStart"/>
      <w:r>
        <w:t>nN</w:t>
      </w:r>
      <w:proofErr w:type="spellEnd"/>
      <w:r>
        <w:t xml:space="preserve">/µm. </w:t>
      </w:r>
    </w:p>
    <w:p w:rsidR="00E8106D" w:rsidRPr="00E6422F" w:rsidRDefault="00E8106D" w:rsidP="007E345A">
      <w:pPr>
        <w:pStyle w:val="ListParagraph"/>
        <w:spacing w:after="0" w:line="360" w:lineRule="auto"/>
        <w:ind w:left="0"/>
        <w:jc w:val="both"/>
      </w:pPr>
      <w:r w:rsidRPr="00EB2EAF">
        <w:t>Scanning Beam Lithograph</w:t>
      </w:r>
      <w:r>
        <w:t>y</w:t>
      </w:r>
      <w:r w:rsidRPr="00EB2EAF">
        <w:t xml:space="preserve"> </w:t>
      </w:r>
      <w:r>
        <w:t>is</w:t>
      </w:r>
      <w:r w:rsidRPr="00EB2EAF">
        <w:t xml:space="preserve"> another powerful fabrication method </w:t>
      </w:r>
      <w:r>
        <w:t>based on the</w:t>
      </w:r>
      <w:r w:rsidRPr="00EB2EAF">
        <w:t xml:space="preserve"> "direct writing" </w:t>
      </w:r>
      <w:r>
        <w:t>of a programmed pattern into a substrate. The writing process is controlled by a</w:t>
      </w:r>
      <w:r w:rsidRPr="00EB2EAF">
        <w:t xml:space="preserve"> focused beam of either electrons (Electron Beam Lithography - EBL) or ions (Focused Ion Beam - FIB) </w:t>
      </w:r>
      <w:r>
        <w:t>directed towards a</w:t>
      </w:r>
      <w:r w:rsidRPr="00EB2EAF">
        <w:t xml:space="preserve"> resist</w:t>
      </w:r>
      <w:r w:rsidRPr="00BC77ED">
        <w:t xml:space="preserve"> </w:t>
      </w:r>
      <w:r>
        <w:t xml:space="preserve">(PMMA, ZEP, NEB31 and </w:t>
      </w:r>
      <w:r w:rsidRPr="0043018A">
        <w:t xml:space="preserve">hydrogen </w:t>
      </w:r>
      <w:proofErr w:type="spellStart"/>
      <w:r w:rsidRPr="0043018A">
        <w:t>silsesquioxane</w:t>
      </w:r>
      <w:proofErr w:type="spellEnd"/>
      <w:r w:rsidRPr="0043018A">
        <w:t xml:space="preserve"> (HSQ)</w:t>
      </w:r>
      <w:r>
        <w:t>)</w:t>
      </w:r>
      <w:r w:rsidR="00B93884">
        <w:t xml:space="preserve"> </w:t>
      </w:r>
      <w:r w:rsidR="00F76418">
        <w:fldChar w:fldCharType="begin">
          <w:fldData xml:space="preserve">PEVuZE5vdGU+PENpdGU+PEF1dGhvcj5HYXRlczwvQXV0aG9yPjxZZWFyPjIwMDU8L1llYXI+PFJl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</w:fldData>
        </w:fldChar>
      </w:r>
      <w:r w:rsidR="00380135">
        <w:instrText xml:space="preserve"> ADDIN EN.CITE </w:instrText>
      </w:r>
      <w:r w:rsidR="00F76418">
        <w:fldChar w:fldCharType="begin">
          <w:fldData xml:space="preserve">PEVuZE5vdGU+PENpdGU+PEF1dGhvcj5HYXRlczwvQXV0aG9yPjxZZWFyPjIwMDU8L1llYXI+PFJl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</w:fldData>
        </w:fldChar>
      </w:r>
      <w:r w:rsidR="00380135">
        <w:instrText xml:space="preserve"> ADDIN EN.CITE.DATA </w:instrText>
      </w:r>
      <w:r w:rsidR="00F76418">
        <w:fldChar w:fldCharType="end"/>
      </w:r>
      <w:r w:rsidR="00F76418">
        <w:fldChar w:fldCharType="separate"/>
      </w:r>
      <w:r w:rsidR="00380135">
        <w:rPr>
          <w:noProof/>
        </w:rPr>
        <w:t>[</w:t>
      </w:r>
      <w:hyperlink w:anchor="_ENREF_134" w:tooltip="Gates, 2005 #127" w:history="1">
        <w:r w:rsidR="004D2651">
          <w:rPr>
            <w:noProof/>
          </w:rPr>
          <w:t>134</w:t>
        </w:r>
      </w:hyperlink>
      <w:r w:rsidR="00380135">
        <w:rPr>
          <w:noProof/>
        </w:rPr>
        <w:t>]</w:t>
      </w:r>
      <w:r w:rsidR="00F76418">
        <w:fldChar w:fldCharType="end"/>
      </w:r>
      <w:r>
        <w:t>.</w:t>
      </w:r>
      <w:r w:rsidRPr="00EB2EAF">
        <w:t xml:space="preserve"> Normally the photoresist is exposed to the focused beam and the area</w:t>
      </w:r>
      <w:r>
        <w:t>s</w:t>
      </w:r>
      <w:r w:rsidRPr="00EB2EAF">
        <w:t xml:space="preserve"> that </w:t>
      </w:r>
      <w:r>
        <w:t>were</w:t>
      </w:r>
      <w:r w:rsidRPr="00EB2EAF">
        <w:t xml:space="preserve"> selectively exposed </w:t>
      </w:r>
      <w:r>
        <w:t>(</w:t>
      </w:r>
      <w:r w:rsidRPr="00EB2EAF">
        <w:t>or not exposed</w:t>
      </w:r>
      <w:r>
        <w:t>, depending on the type of resist)</w:t>
      </w:r>
      <w:r w:rsidRPr="00EB2EAF">
        <w:t xml:space="preserve"> </w:t>
      </w:r>
      <w:r>
        <w:t>are</w:t>
      </w:r>
      <w:r w:rsidRPr="00EB2EAF">
        <w:t xml:space="preserve"> removed by wet etching.</w:t>
      </w:r>
      <w:r>
        <w:t xml:space="preserve"> This technique </w:t>
      </w:r>
      <w:r w:rsidRPr="00EB2EAF">
        <w:t xml:space="preserve">can generate patterns with resolution </w:t>
      </w:r>
      <w:r>
        <w:t xml:space="preserve">just </w:t>
      </w:r>
      <w:r w:rsidRPr="00EB2EAF">
        <w:t>below 10 nm</w:t>
      </w:r>
      <w:r>
        <w:t xml:space="preserve">, typically in the range of </w:t>
      </w:r>
      <w:r w:rsidRPr="00EA2C9B">
        <w:t>10</w:t>
      </w:r>
      <w:r>
        <w:t xml:space="preserve"> nm to 1 mm for lateral dimension</w:t>
      </w:r>
      <w:r w:rsidR="00B93884">
        <w:t xml:space="preserve">s </w:t>
      </w:r>
      <w:r w:rsidR="00F76418">
        <w:fldChar w:fldCharType="begin">
          <w:fldData xml:space="preserve">PEVuZE5vdGU+PENpdGU+PEF1dGhvcj5Lb2xvZHppZWo8L0F1dGhvcj48WWVhcj4yMDEyPC9ZZWFy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</w:fldData>
        </w:fldChar>
      </w:r>
      <w:r w:rsidR="00244AB7">
        <w:instrText xml:space="preserve"> ADDIN EN.CITE </w:instrText>
      </w:r>
      <w:r w:rsidR="00F76418">
        <w:fldChar w:fldCharType="begin">
          <w:fldData xml:space="preserve">PEVuZE5vdGU+PENpdGU+PEF1dGhvcj5Lb2xvZHppZWo8L0F1dGhvcj48WWVhcj4yMDEyPC9ZZWFy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</w:fldData>
        </w:fldChar>
      </w:r>
      <w:r w:rsidR="00244AB7">
        <w:instrText xml:space="preserve"> ADDIN EN.CITE.DATA </w:instrText>
      </w:r>
      <w:r w:rsidR="00F76418">
        <w:fldChar w:fldCharType="end"/>
      </w:r>
      <w:r w:rsidR="00F76418">
        <w:fldChar w:fldCharType="separate"/>
      </w:r>
      <w:r w:rsidR="00244AB7">
        <w:rPr>
          <w:noProof/>
        </w:rPr>
        <w:t>[</w:t>
      </w:r>
      <w:hyperlink w:anchor="_ENREF_85" w:tooltip="Kolodziej, 2012 #78" w:history="1">
        <w:r w:rsidR="004D2651">
          <w:rPr>
            <w:noProof/>
          </w:rPr>
          <w:t>85</w:t>
        </w:r>
      </w:hyperlink>
      <w:r w:rsidR="00244AB7">
        <w:rPr>
          <w:noProof/>
        </w:rPr>
        <w:t>]</w:t>
      </w:r>
      <w:r w:rsidR="00F76418">
        <w:fldChar w:fldCharType="end"/>
      </w:r>
      <w:r w:rsidRPr="00EB2EAF">
        <w:t>.</w:t>
      </w:r>
      <w:r w:rsidR="0084434B">
        <w:t xml:space="preserve"> </w:t>
      </w:r>
      <w:proofErr w:type="spellStart"/>
      <w:r w:rsidR="0084434B">
        <w:t>Biofunctional</w:t>
      </w:r>
      <w:proofErr w:type="spellEnd"/>
      <w:r w:rsidR="0084434B">
        <w:t xml:space="preserve"> resist themselves can be used to generate the pattern directly</w:t>
      </w:r>
      <w:r w:rsidR="00380135">
        <w:t xml:space="preserve"> </w:t>
      </w:r>
      <w:r w:rsidR="00F76418">
        <w:fldChar w:fldCharType="begin"/>
      </w:r>
      <w:r w:rsidR="00380135">
        <w:instrText xml:space="preserve"> ADDIN EN.CITE &lt;EndNote&gt;&lt;Cite&gt;&lt;Author&gt;Kolodziej&lt;/Author&gt;&lt;Year&gt;2011&lt;/Year&gt;&lt;RecNum&gt;217&lt;/RecNum&gt;&lt;DisplayText&gt;[135]&lt;/DisplayText&gt;&lt;record&gt;&lt;rec-number&gt;217&lt;/rec-number&gt;&lt;foreign-keys&gt;&lt;key app="EN" db-id="az5fvxrxv5rdx8ez2rl5d2vprzwaev5pvtrs"&gt;217&lt;/key&gt;&lt;/foreign-keys&gt;&lt;ref-type name="Journal Article"&gt;17&lt;/ref-type&gt;&lt;contributors&gt;&lt;authors&gt;&lt;author&gt;Kolodziej, Christopher M&lt;/author&gt;&lt;author&gt;Kim, Sung Hye&lt;/author&gt;&lt;author&gt;Broyer, Rebecca M&lt;/author&gt;&lt;author&gt;Saxer, Sina S&lt;/author&gt;&lt;author&gt;Decker, Caitlin G&lt;/author&gt;&lt;author&gt;Maynard, Heather D&lt;/author&gt;&lt;/authors&gt;&lt;/contributors&gt;&lt;titles&gt;&lt;title&gt;Combination of integrin-binding peptide and growth factor promotes cell adhesion on electron-beam-fabricated patterns&lt;/title&gt;&lt;secondary-title&gt;Journal of the American Chemical Society&lt;/secondary-title&gt;&lt;/titles&gt;&lt;periodical&gt;&lt;full-title&gt;Journal of the American Chemical Society&lt;/full-title&gt;&lt;/periodical&gt;&lt;pages&gt;247-255&lt;/pages&gt;&lt;volume&gt;134&lt;/volume&gt;&lt;number&gt;1&lt;/number&gt;&lt;dates&gt;&lt;year&gt;2011&lt;/year&gt;&lt;/dates&gt;&lt;isbn&gt;0002-7863&lt;/isbn&gt;&lt;urls&gt;&lt;/urls&gt;&lt;/record&gt;&lt;/Cite&gt;&lt;/EndNote&gt;</w:instrText>
      </w:r>
      <w:r w:rsidR="00F76418">
        <w:fldChar w:fldCharType="separate"/>
      </w:r>
      <w:r w:rsidR="00380135">
        <w:rPr>
          <w:noProof/>
        </w:rPr>
        <w:t>[</w:t>
      </w:r>
      <w:hyperlink w:anchor="_ENREF_135" w:tooltip="Kolodziej, 2011 #217" w:history="1">
        <w:r w:rsidR="004D2651">
          <w:rPr>
            <w:noProof/>
          </w:rPr>
          <w:t>135</w:t>
        </w:r>
      </w:hyperlink>
      <w:r w:rsidR="00380135">
        <w:rPr>
          <w:noProof/>
        </w:rPr>
        <w:t>]</w:t>
      </w:r>
      <w:r w:rsidR="00F76418">
        <w:fldChar w:fldCharType="end"/>
      </w:r>
      <w:r w:rsidR="0084434B">
        <w:t>.</w:t>
      </w:r>
      <w:r>
        <w:t xml:space="preserve"> However, the process is relatively slow and low throughput and the sample dimensions are restricted to small areas, typically below</w:t>
      </w:r>
      <w:r w:rsidRPr="00B93884">
        <w:t xml:space="preserve"> 1 </w:t>
      </w:r>
      <w:r>
        <w:t>cm</w:t>
      </w:r>
      <w:r w:rsidRPr="00C270EB">
        <w:rPr>
          <w:vertAlign w:val="superscript"/>
        </w:rPr>
        <w:t>2</w:t>
      </w:r>
      <w:r>
        <w:t xml:space="preserve">. The resulting patterns can either directly be used as substrates for cell </w:t>
      </w:r>
      <w:r>
        <w:lastRenderedPageBreak/>
        <w:t>culture</w:t>
      </w:r>
      <w:r w:rsidR="00B93884">
        <w:t xml:space="preserve"> </w:t>
      </w:r>
      <w:r w:rsidR="00F76418">
        <w:fldChar w:fldCharType="begin">
          <w:fldData xml:space="preserve">PEVuZE5vdGU+PENpdGU+PEF1dGhvcj5DdXJ0aXM8L0F1dGhvcj48WWVhcj4yMDAxPC9ZZWFyPjxS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</w:fldData>
        </w:fldChar>
      </w:r>
      <w:r w:rsidR="00380135">
        <w:instrText xml:space="preserve"> ADDIN EN.CITE </w:instrText>
      </w:r>
      <w:r w:rsidR="00F76418">
        <w:fldChar w:fldCharType="begin">
          <w:fldData xml:space="preserve">PEVuZE5vdGU+PENpdGU+PEF1dGhvcj5DdXJ0aXM8L0F1dGhvcj48WWVhcj4yMDAxPC9ZZWFyPjxS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</w:fldData>
        </w:fldChar>
      </w:r>
      <w:r w:rsidR="00380135">
        <w:instrText xml:space="preserve"> ADDIN EN.CITE.DATA </w:instrText>
      </w:r>
      <w:r w:rsidR="00F76418">
        <w:fldChar w:fldCharType="end"/>
      </w:r>
      <w:r w:rsidR="00F76418">
        <w:fldChar w:fldCharType="separate"/>
      </w:r>
      <w:r w:rsidR="00380135">
        <w:rPr>
          <w:noProof/>
        </w:rPr>
        <w:t>[</w:t>
      </w:r>
      <w:hyperlink w:anchor="_ENREF_136" w:tooltip="Curtis, 2001 #128" w:history="1">
        <w:r w:rsidR="004D2651">
          <w:rPr>
            <w:noProof/>
          </w:rPr>
          <w:t>136</w:t>
        </w:r>
      </w:hyperlink>
      <w:r w:rsidR="00380135">
        <w:rPr>
          <w:noProof/>
        </w:rPr>
        <w:t xml:space="preserve">, </w:t>
      </w:r>
      <w:hyperlink w:anchor="_ENREF_137" w:tooltip="Christman, 2006 #129" w:history="1">
        <w:r w:rsidR="004D2651">
          <w:rPr>
            <w:noProof/>
          </w:rPr>
          <w:t>137</w:t>
        </w:r>
      </w:hyperlink>
      <w:r w:rsidR="00380135">
        <w:rPr>
          <w:noProof/>
        </w:rPr>
        <w:t>]</w:t>
      </w:r>
      <w:r w:rsidR="00F76418">
        <w:fldChar w:fldCharType="end"/>
      </w:r>
      <w:r>
        <w:t xml:space="preserve">or as master for transfer of the patterns to a different material. </w:t>
      </w:r>
      <w:r w:rsidRPr="00EB2EAF">
        <w:t xml:space="preserve">Ion-beam and chemical etching have been used to create </w:t>
      </w:r>
      <w:r>
        <w:t xml:space="preserve">substrates with controlled texture at multiple scales. This technique was used to generate </w:t>
      </w:r>
      <w:proofErr w:type="spellStart"/>
      <w:r w:rsidRPr="00EB2EAF">
        <w:t>micropattern</w:t>
      </w:r>
      <w:r>
        <w:t>s</w:t>
      </w:r>
      <w:proofErr w:type="spellEnd"/>
      <w:r w:rsidRPr="00EB2EAF">
        <w:t xml:space="preserve"> </w:t>
      </w:r>
      <w:r>
        <w:t xml:space="preserve">on two semiconductor </w:t>
      </w:r>
      <w:r w:rsidRPr="00EB2EAF">
        <w:t xml:space="preserve">surfaces </w:t>
      </w:r>
      <w:r>
        <w:t>(Si and TiO</w:t>
      </w:r>
      <w:r>
        <w:rPr>
          <w:vertAlign w:val="subscript"/>
        </w:rPr>
        <w:t>2</w:t>
      </w:r>
      <w:r>
        <w:t xml:space="preserve">) </w:t>
      </w:r>
      <w:r w:rsidRPr="00EB2EAF">
        <w:t xml:space="preserve">bearing areas with different </w:t>
      </w:r>
      <w:proofErr w:type="spellStart"/>
      <w:r w:rsidRPr="00EB2EAF">
        <w:t>nanoroughnes</w:t>
      </w:r>
      <w:proofErr w:type="spellEnd"/>
      <w:r w:rsidR="00B93884">
        <w:t xml:space="preserve"> </w:t>
      </w:r>
      <w:r w:rsidR="00F76418">
        <w:fldChar w:fldCharType="begin"/>
      </w:r>
      <w:r w:rsidR="00244AB7">
        <w:instrText xml:space="preserve"> ADDIN EN.CITE &lt;EndNote&gt;&lt;Cite&gt;&lt;Author&gt;Pereza D.G.&lt;/Author&gt;&lt;Year&gt;2015&lt;/Year&gt;&lt;RecNum&gt;72&lt;/RecNum&gt;&lt;IDText&gt;Nanotopography enhanced mobility determines mesenchymal stem cell distribution on micropatterned semiconductors bearing nanorough areas&lt;/IDText&gt;&lt;DisplayText&gt;[79]&lt;/DisplayText&gt;&lt;record&gt;&lt;rec-number&gt;72&lt;/rec-number&gt;&lt;foreign-keys&gt;&lt;key app="EN" db-id="az5fvxrxv5rdx8ez2rl5d2vprzwaev5pvtrs"&gt;72&lt;/key&gt;&lt;/foreign-keys&gt;&lt;ref-type name="Journal Article"&gt;17&lt;/ref-type&gt;&lt;contributors&gt;&lt;authors&gt;&lt;author&gt;Pereza D.G.,  &lt;/author&gt;&lt;author&gt;Esther Punzón Quijornaa, &lt;/author&gt;&lt;author&gt;Ruy Sanzd, &lt;/author&gt;&lt;author&gt;Vicente Torres-Costa, &lt;/author&gt;&lt;author&gt;Josefa P. García Ruize, &lt;/author&gt;&lt;author&gt;Miguel Manso Silván&lt;/author&gt;&lt;/authors&gt;&lt;/contributors&gt;&lt;titles&gt;&lt;title&gt;Nanotopography enhanced mobility determines mesenchymal stem cell distribution on micropatterned semiconductors bearing nanorough areas &lt;/title&gt;&lt;secondary-title&gt;Colloids and Surfaces B: Biointerfaces&lt;/secondary-title&gt;&lt;/titles&gt;&lt;periodical&gt;&lt;full-title&gt;Colloids and Surfaces B: Biointerfaces&lt;/full-title&gt;&lt;/periodical&gt;&lt;pages&gt;146–153&lt;/pages&gt;&lt;volume&gt;126&lt;/volume&gt;&lt;dates&gt;&lt;year&gt;2015&lt;/year&gt;&lt;/dates&gt;&lt;urls&gt;&lt;/urls&gt;&lt;/record&gt;&lt;/Cite&gt;&lt;/EndNote&gt;</w:instrText>
      </w:r>
      <w:r w:rsidR="00F76418">
        <w:fldChar w:fldCharType="separate"/>
      </w:r>
      <w:r w:rsidR="00244AB7">
        <w:rPr>
          <w:noProof/>
        </w:rPr>
        <w:t>[</w:t>
      </w:r>
      <w:hyperlink w:anchor="_ENREF_79" w:tooltip="Pereza D.G., 2015 #72" w:history="1">
        <w:r w:rsidR="004D2651">
          <w:rPr>
            <w:noProof/>
          </w:rPr>
          <w:t>79</w:t>
        </w:r>
      </w:hyperlink>
      <w:r w:rsidR="00244AB7">
        <w:rPr>
          <w:noProof/>
        </w:rPr>
        <w:t>]</w:t>
      </w:r>
      <w:r w:rsidR="00F76418">
        <w:fldChar w:fldCharType="end"/>
      </w:r>
      <w:r w:rsidRPr="00E6422F">
        <w:t>.</w:t>
      </w:r>
      <w:r>
        <w:t xml:space="preserve"> The Si surfaces presented a pattern with 35 </w:t>
      </w:r>
      <w:proofErr w:type="spellStart"/>
      <w:r>
        <w:t>μm</w:t>
      </w:r>
      <w:proofErr w:type="spellEnd"/>
      <w:r>
        <w:t xml:space="preserve"> stripes and a </w:t>
      </w:r>
      <w:r w:rsidRPr="00E91658">
        <w:t>root mean square</w:t>
      </w:r>
      <w:r>
        <w:t xml:space="preserve"> </w:t>
      </w:r>
      <w:r w:rsidRPr="00E91658">
        <w:t>roughness (</w:t>
      </w:r>
      <w:proofErr w:type="spellStart"/>
      <w:r w:rsidRPr="00E91658">
        <w:t>R</w:t>
      </w:r>
      <w:r w:rsidRPr="00465637">
        <w:rPr>
          <w:vertAlign w:val="subscript"/>
        </w:rPr>
        <w:t>rms</w:t>
      </w:r>
      <w:proofErr w:type="spellEnd"/>
      <w:r>
        <w:t>)</w:t>
      </w:r>
      <w:r w:rsidRPr="00E91658">
        <w:t xml:space="preserve"> of 2.6 nm</w:t>
      </w:r>
      <w:r>
        <w:t>. The TiO</w:t>
      </w:r>
      <w:r>
        <w:rPr>
          <w:vertAlign w:val="subscript"/>
        </w:rPr>
        <w:t>2</w:t>
      </w:r>
      <w:r>
        <w:t xml:space="preserve"> surface presented squares or stripes with 3 </w:t>
      </w:r>
      <w:proofErr w:type="spellStart"/>
      <w:r>
        <w:t>μm</w:t>
      </w:r>
      <w:proofErr w:type="spellEnd"/>
      <w:r>
        <w:t xml:space="preserve"> depth and </w:t>
      </w:r>
      <w:proofErr w:type="spellStart"/>
      <w:r w:rsidRPr="00E91658">
        <w:t>R</w:t>
      </w:r>
      <w:r w:rsidRPr="00C85282">
        <w:rPr>
          <w:vertAlign w:val="subscript"/>
        </w:rPr>
        <w:t>rms</w:t>
      </w:r>
      <w:proofErr w:type="spellEnd"/>
      <w:r>
        <w:t xml:space="preserve"> of 1-4.5 nm,</w:t>
      </w:r>
      <w:r w:rsidR="00B93884">
        <w:t xml:space="preserve"> </w:t>
      </w:r>
      <w:r>
        <w:t xml:space="preserve">depending on the area. </w:t>
      </w:r>
    </w:p>
    <w:p w:rsidR="00E8106D" w:rsidRPr="00EB2EAF" w:rsidRDefault="00E8106D" w:rsidP="007E345A">
      <w:pPr>
        <w:pStyle w:val="ListParagraph"/>
        <w:spacing w:after="0" w:line="360" w:lineRule="auto"/>
        <w:ind w:left="0"/>
        <w:jc w:val="both"/>
      </w:pPr>
    </w:p>
    <w:p w:rsidR="00E8106D" w:rsidRDefault="00E8106D" w:rsidP="00B231DA">
      <w:pPr>
        <w:pStyle w:val="Heading2"/>
        <w:jc w:val="both"/>
      </w:pPr>
      <w:r w:rsidRPr="00EB2EAF">
        <w:t xml:space="preserve"> </w:t>
      </w:r>
      <w:bookmarkStart w:id="10" w:name="_Toc425521469"/>
      <w:r>
        <w:t xml:space="preserve">3.3 </w:t>
      </w:r>
      <w:r w:rsidRPr="00EB2EAF">
        <w:t xml:space="preserve">Stiffness – </w:t>
      </w:r>
      <w:r w:rsidR="00162F57">
        <w:t>matrices that cells can remodel</w:t>
      </w:r>
      <w:bookmarkEnd w:id="10"/>
      <w:r w:rsidR="00162F57">
        <w:t xml:space="preserve"> </w:t>
      </w:r>
    </w:p>
    <w:p w:rsidR="00E8106D" w:rsidRDefault="00E8106D" w:rsidP="007E345A">
      <w:pPr>
        <w:pStyle w:val="ListParagraph"/>
        <w:spacing w:after="0" w:line="360" w:lineRule="auto"/>
        <w:ind w:left="0"/>
        <w:jc w:val="both"/>
      </w:pPr>
      <w:r>
        <w:t>Cell phenotype is strongly dependent on the mechanical properties of the microenvironment. Hence, matrix stiffness has been shown to impact behaviours such as spreading and motility</w:t>
      </w:r>
      <w:r w:rsidR="00A95C7E">
        <w:t xml:space="preserve"> </w:t>
      </w:r>
      <w:r w:rsidR="00F76418">
        <w:fldChar w:fldCharType="begin">
          <w:fldData xml:space="preserve">PEVuZE5vdGU+PENpdGU+PEF1dGhvcj5CZW5pbmdvPC9BdXRob3I+PFllYXI+MjAwMjwvWWVhcj48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xMzY2MS01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</w:fldData>
        </w:fldChar>
      </w:r>
      <w:r w:rsidR="00380135">
        <w:instrText xml:space="preserve"> ADDIN EN.CITE </w:instrText>
      </w:r>
      <w:r w:rsidR="00F76418">
        <w:fldChar w:fldCharType="begin">
          <w:fldData xml:space="preserve">PEVuZE5vdGU+PENpdGU+PEF1dGhvcj5CZW5pbmdvPC9BdXRob3I+PFllYXI+MjAwMjwvWWVhcj48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xMzY2MS01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</w:fldData>
        </w:fldChar>
      </w:r>
      <w:r w:rsidR="00380135">
        <w:instrText xml:space="preserve"> ADDIN EN.CITE.DATA </w:instrText>
      </w:r>
      <w:r w:rsidR="00F76418">
        <w:fldChar w:fldCharType="end"/>
      </w:r>
      <w:r w:rsidR="00F76418">
        <w:fldChar w:fldCharType="separate"/>
      </w:r>
      <w:r w:rsidR="00380135">
        <w:rPr>
          <w:noProof/>
        </w:rPr>
        <w:t>[</w:t>
      </w:r>
      <w:hyperlink w:anchor="_ENREF_138" w:tooltip="Beningo, 2002 #130" w:history="1">
        <w:r w:rsidR="004D2651">
          <w:rPr>
            <w:noProof/>
          </w:rPr>
          <w:t>138</w:t>
        </w:r>
      </w:hyperlink>
      <w:r w:rsidR="00380135">
        <w:rPr>
          <w:noProof/>
        </w:rPr>
        <w:t xml:space="preserve">, </w:t>
      </w:r>
      <w:hyperlink w:anchor="_ENREF_139" w:tooltip="Pelham, 1997 #131" w:history="1">
        <w:r w:rsidR="004D2651">
          <w:rPr>
            <w:noProof/>
          </w:rPr>
          <w:t>139</w:t>
        </w:r>
      </w:hyperlink>
      <w:r w:rsidR="00380135">
        <w:rPr>
          <w:noProof/>
        </w:rPr>
        <w:t>]</w:t>
      </w:r>
      <w:r w:rsidR="00F76418">
        <w:fldChar w:fldCharType="end"/>
      </w:r>
      <w:r>
        <w:t>, proliferation, differentiation</w:t>
      </w:r>
      <w:r w:rsidR="00A95C7E">
        <w:t xml:space="preserve"> </w:t>
      </w:r>
      <w:r w:rsidR="00F76418">
        <w:fldChar w:fldCharType="begin">
          <w:fldData xml:space="preserve">PEVuZE5vdGU+PENpdGU+PEF1dGhvcj5FbmdsZXI8L0F1dGhvcj48WWVhcj4yMDA0PC9ZZWFyPjxS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</w:fldData>
        </w:fldChar>
      </w:r>
      <w:r w:rsidR="00380135">
        <w:instrText xml:space="preserve"> ADDIN EN.CITE </w:instrText>
      </w:r>
      <w:r w:rsidR="00F76418">
        <w:fldChar w:fldCharType="begin">
          <w:fldData xml:space="preserve">PEVuZE5vdGU+PENpdGU+PEF1dGhvcj5FbmdsZXI8L0F1dGhvcj48WWVhcj4yMDA0PC9ZZWFyPjxS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</w:fldData>
        </w:fldChar>
      </w:r>
      <w:r w:rsidR="00380135">
        <w:instrText xml:space="preserve"> ADDIN EN.CITE.DATA </w:instrText>
      </w:r>
      <w:r w:rsidR="00F76418">
        <w:fldChar w:fldCharType="end"/>
      </w:r>
      <w:r w:rsidR="00F76418">
        <w:fldChar w:fldCharType="separate"/>
      </w:r>
      <w:r w:rsidR="00380135">
        <w:rPr>
          <w:noProof/>
        </w:rPr>
        <w:t>[</w:t>
      </w:r>
      <w:hyperlink w:anchor="_ENREF_140" w:tooltip="Engler, 2004 #132" w:history="1">
        <w:r w:rsidR="004D2651">
          <w:rPr>
            <w:noProof/>
          </w:rPr>
          <w:t>140</w:t>
        </w:r>
      </w:hyperlink>
      <w:r w:rsidR="00380135">
        <w:rPr>
          <w:noProof/>
        </w:rPr>
        <w:t xml:space="preserve">, </w:t>
      </w:r>
      <w:hyperlink w:anchor="_ENREF_141" w:tooltip="Engler, 2004 #133" w:history="1">
        <w:r w:rsidR="004D2651">
          <w:rPr>
            <w:noProof/>
          </w:rPr>
          <w:t>141</w:t>
        </w:r>
      </w:hyperlink>
      <w:r w:rsidR="00380135">
        <w:rPr>
          <w:noProof/>
        </w:rPr>
        <w:t>]</w:t>
      </w:r>
      <w:r w:rsidR="00F76418">
        <w:fldChar w:fldCharType="end"/>
      </w:r>
      <w:r>
        <w:t>, endocytosis and apoptosis</w:t>
      </w:r>
      <w:r w:rsidR="00A95C7E">
        <w:t xml:space="preserve"> </w:t>
      </w:r>
      <w:r w:rsidR="00F76418">
        <w:fldChar w:fldCharType="begin">
          <w:fldData xml:space="preserve">PEVuZE5vdGU+PENpdGU+PEF1dGhvcj5IdWFuZzwvQXV0aG9yPjxZZWFyPjIwMTM8L1llYXI+PFJl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ExOTItMjA1PC9wYWdlcz48dm9sdW1lPjUzPC92b2x1bWU+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</w:fldData>
        </w:fldChar>
      </w:r>
      <w:r w:rsidR="00380135">
        <w:instrText xml:space="preserve"> ADDIN EN.CITE </w:instrText>
      </w:r>
      <w:r w:rsidR="00F76418">
        <w:fldChar w:fldCharType="begin">
          <w:fldData xml:space="preserve">PEVuZE5vdGU+PENpdGU+PEF1dGhvcj5IdWFuZzwvQXV0aG9yPjxZZWFyPjIwMTM8L1llYXI+PFJl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ExOTItMjA1PC9wYWdlcz48dm9sdW1lPjUzPC92b2x1bWU+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</w:fldData>
        </w:fldChar>
      </w:r>
      <w:r w:rsidR="00380135">
        <w:instrText xml:space="preserve"> ADDIN EN.CITE.DATA </w:instrText>
      </w:r>
      <w:r w:rsidR="00F76418">
        <w:fldChar w:fldCharType="end"/>
      </w:r>
      <w:r w:rsidR="00F76418">
        <w:fldChar w:fldCharType="separate"/>
      </w:r>
      <w:r w:rsidR="00380135">
        <w:rPr>
          <w:noProof/>
        </w:rPr>
        <w:t>[</w:t>
      </w:r>
      <w:hyperlink w:anchor="_ENREF_142" w:tooltip="Huang, 2013 #134" w:history="1">
        <w:r w:rsidR="004D2651">
          <w:rPr>
            <w:noProof/>
          </w:rPr>
          <w:t>142-146</w:t>
        </w:r>
      </w:hyperlink>
      <w:r w:rsidR="00380135">
        <w:rPr>
          <w:noProof/>
        </w:rPr>
        <w:t>]</w:t>
      </w:r>
      <w:r w:rsidR="00F76418">
        <w:fldChar w:fldCharType="end"/>
      </w:r>
      <w:r>
        <w:t>. In addition, matrix remodelling (the degradation of old matrix and deposition of new matrix) is influenced by changes in matrix stiffness</w:t>
      </w:r>
      <w:r w:rsidR="00A95C7E">
        <w:t xml:space="preserve"> </w:t>
      </w:r>
      <w:r w:rsidR="00F76418">
        <w:fldChar w:fldCharType="begin"/>
      </w:r>
      <w:r w:rsidR="00380135">
        <w:instrText xml:space="preserve"> ADDIN EN.CITE &lt;EndNote&gt;&lt;Cite&gt;&lt;Author&gt;Khetan&lt;/Author&gt;&lt;Year&gt;2013&lt;/Year&gt;&lt;RecNum&gt;139&lt;/RecNum&gt;&lt;IDText&gt;Degradation-mediated cellular traction directs stem cell fate in covalently crosslinked three-dimensional hydrogels&lt;/IDText&gt;&lt;DisplayText&gt;[147]&lt;/DisplayText&gt;&lt;record&gt;&lt;rec-number&gt;139&lt;/rec-number&gt;&lt;foreign-keys&gt;&lt;key app="EN" db-id="az5fvxrxv5rdx8ez2rl5d2vprzwaev5pvtrs"&gt;139&lt;/key&gt;&lt;/foreign-keys&gt;&lt;ref-type name="Journal Article"&gt;17&lt;/ref-type&gt;&lt;contributors&gt;&lt;authors&gt;&lt;author&gt;Khetan, S.&lt;/author&gt;&lt;author&gt;Guvendiren, M.&lt;/author&gt;&lt;author&gt;Legant, W. R.&lt;/author&gt;&lt;author&gt;Cohen, D. M.&lt;/author&gt;&lt;author&gt;Chen, C. S.&lt;/author&gt;&lt;author&gt;Burdick, J. A.&lt;/author&gt;&lt;/authors&gt;&lt;/contributors&gt;&lt;auth-address&gt;Burdick, JA&amp;#xD;Univ Penn, Dept Bioengn, 210 South 33rd St, Philadelphia, PA 19104 USA&amp;#xD;Univ Penn, Dept Bioengn, 210 South 33rd St, Philadelphia, PA 19104 USA&amp;#xD;Univ Penn, Dept Bioengn, Philadelphia, PA 19104 USA&lt;/auth-address&gt;&lt;titles&gt;&lt;title&gt;Degradation-mediated cellular traction directs stem cell fate in covalently crosslinked three-dimensional hydrogels&lt;/title&gt;&lt;secondary-title&gt;Nature Materials&lt;/secondary-title&gt;&lt;alt-title&gt;Nat Mater&lt;/alt-title&gt;&lt;/titles&gt;&lt;periodical&gt;&lt;full-title&gt;Nature Materials&lt;/full-title&gt;&lt;abbr-1&gt;Nat Mater&lt;/abbr-1&gt;&lt;/periodical&gt;&lt;alt-periodical&gt;&lt;full-title&gt;Nature Materials&lt;/full-title&gt;&lt;abbr-1&gt;Nat Mater&lt;/abbr-1&gt;&lt;/alt-periodical&gt;&lt;pages&gt;458-465&lt;/pages&gt;&lt;volume&gt;12&lt;/volume&gt;&lt;number&gt;5&lt;/number&gt;&lt;keywords&gt;&lt;keyword&gt;tissue engineering applications&lt;/keyword&gt;&lt;keyword&gt;extracellular-matrix&lt;/keyword&gt;&lt;keyword&gt;actin cytoskeleton&lt;/keyword&gt;&lt;keyword&gt;differentiation&lt;/keyword&gt;&lt;keyword&gt;encapsulation&lt;/keyword&gt;&lt;keyword&gt;biomaterials&lt;/keyword&gt;&lt;keyword&gt;behavior&lt;/keyword&gt;&lt;keyword&gt;growth&lt;/keyword&gt;&lt;/keywords&gt;&lt;dates&gt;&lt;year&gt;2013&lt;/year&gt;&lt;pub-dates&gt;&lt;date&gt;May&lt;/date&gt;&lt;/pub-dates&gt;&lt;/dates&gt;&lt;isbn&gt;1476-1122&lt;/isbn&gt;&lt;accession-num&gt;WOS:000317954800018&lt;/accession-num&gt;&lt;urls&gt;&lt;related-urls&gt;&lt;url&gt;&amp;lt;Go to ISI&amp;gt;://WOS:000317954800018&lt;/url&gt;&lt;/related-urls&gt;&lt;/urls&gt;&lt;electronic-resource-num&gt;Doi 10.1038/Nmat3586&lt;/electronic-resource-num&gt;&lt;language&gt;English&lt;/language&gt;&lt;/record&gt;&lt;/Cite&gt;&lt;/EndNote&gt;</w:instrText>
      </w:r>
      <w:r w:rsidR="00F76418">
        <w:fldChar w:fldCharType="separate"/>
      </w:r>
      <w:r w:rsidR="00380135">
        <w:rPr>
          <w:noProof/>
        </w:rPr>
        <w:t>[</w:t>
      </w:r>
      <w:hyperlink w:anchor="_ENREF_147" w:tooltip="Khetan, 2013 #139" w:history="1">
        <w:r w:rsidR="004D2651">
          <w:rPr>
            <w:noProof/>
          </w:rPr>
          <w:t>147</w:t>
        </w:r>
      </w:hyperlink>
      <w:r w:rsidR="00380135">
        <w:rPr>
          <w:noProof/>
        </w:rPr>
        <w:t>]</w:t>
      </w:r>
      <w:r w:rsidR="00F76418">
        <w:fldChar w:fldCharType="end"/>
      </w:r>
      <w:r>
        <w:t xml:space="preserve">. These mechanical cues are not necessarily </w:t>
      </w:r>
      <w:proofErr w:type="spellStart"/>
      <w:r>
        <w:t>nanoscale</w:t>
      </w:r>
      <w:proofErr w:type="spellEnd"/>
      <w:r>
        <w:t xml:space="preserve"> effects only, with forces being able to be transmitted over large, micron scale, distances, such as in collagen gel contraction and sensing of mechanical properties by </w:t>
      </w:r>
      <w:proofErr w:type="spellStart"/>
      <w:r>
        <w:t>microtissues</w:t>
      </w:r>
      <w:proofErr w:type="spellEnd"/>
      <w:r w:rsidR="00A95C7E">
        <w:t xml:space="preserve"> </w:t>
      </w:r>
      <w:r w:rsidR="00F76418">
        <w:fldChar w:fldCharType="begin">
          <w:fldData xml:space="preserve">PEVuZE5vdGU+PENpdGU+PEF1dGhvcj5MZWdhbnQ8L0F1dGhvcj48WWVhcj4yMDA5PC9ZZWFyPjxS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TY0NDktNTQ8L3BhZ2VzPjx2b2x1bWU+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</w:fldData>
        </w:fldChar>
      </w:r>
      <w:r w:rsidR="00380135">
        <w:instrText xml:space="preserve"> ADDIN EN.CITE </w:instrText>
      </w:r>
      <w:r w:rsidR="00F76418">
        <w:fldChar w:fldCharType="begin">
          <w:fldData xml:space="preserve">PEVuZE5vdGU+PENpdGU+PEF1dGhvcj5MZWdhbnQ8L0F1dGhvcj48WWVhcj4yMDA5PC9ZZWFyPjxS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TY0NDktNTQ8L3BhZ2VzPjx2b2x1bWU+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</w:fldData>
        </w:fldChar>
      </w:r>
      <w:r w:rsidR="00380135">
        <w:instrText xml:space="preserve"> ADDIN EN.CITE.DATA </w:instrText>
      </w:r>
      <w:r w:rsidR="00F76418">
        <w:fldChar w:fldCharType="end"/>
      </w:r>
      <w:r w:rsidR="00F76418">
        <w:fldChar w:fldCharType="separate"/>
      </w:r>
      <w:r w:rsidR="00380135">
        <w:rPr>
          <w:noProof/>
        </w:rPr>
        <w:t>[</w:t>
      </w:r>
      <w:hyperlink w:anchor="_ENREF_148" w:tooltip="Legant, 2009 #140" w:history="1">
        <w:r w:rsidR="004D2651">
          <w:rPr>
            <w:noProof/>
          </w:rPr>
          <w:t>148</w:t>
        </w:r>
      </w:hyperlink>
      <w:r w:rsidR="00380135">
        <w:rPr>
          <w:noProof/>
        </w:rPr>
        <w:t xml:space="preserve">, </w:t>
      </w:r>
      <w:hyperlink w:anchor="_ENREF_149" w:tooltip="Harris, 2012 #141" w:history="1">
        <w:r w:rsidR="004D2651">
          <w:rPr>
            <w:noProof/>
          </w:rPr>
          <w:t>149</w:t>
        </w:r>
      </w:hyperlink>
      <w:r w:rsidR="00380135">
        <w:rPr>
          <w:noProof/>
        </w:rPr>
        <w:t>]</w:t>
      </w:r>
      <w:r w:rsidR="00F76418">
        <w:fldChar w:fldCharType="end"/>
      </w:r>
      <w:r>
        <w:t xml:space="preserve">. However, in a number of cases, </w:t>
      </w:r>
      <w:proofErr w:type="spellStart"/>
      <w:r>
        <w:t>nanoscale</w:t>
      </w:r>
      <w:proofErr w:type="spellEnd"/>
      <w:r>
        <w:t xml:space="preserve"> mechanical properties, rather than bulk stiffness, have been shown to impact cell behaviour</w:t>
      </w:r>
      <w:r w:rsidR="00A95C7E">
        <w:t xml:space="preserve"> </w:t>
      </w:r>
      <w:r w:rsidR="00F76418">
        <w:fldChar w:fldCharType="begin">
          <w:fldData xml:space="preserve">PEVuZE5vdGU+PENpdGU+PEF1dGhvcj5UcmFwcG1hbm48L0F1dGhvcj48WWVhcj4yMDEyPC9ZZWFy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</w:fldData>
        </w:fldChar>
      </w:r>
      <w:r w:rsidR="00244AB7">
        <w:instrText xml:space="preserve"> ADDIN EN.CITE </w:instrText>
      </w:r>
      <w:r w:rsidR="00F76418">
        <w:fldChar w:fldCharType="begin">
          <w:fldData xml:space="preserve">PEVuZE5vdGU+PENpdGU+PEF1dGhvcj5UcmFwcG1hbm48L0F1dGhvcj48WWVhcj4yMDEyPC9ZZWFy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</w:fldData>
        </w:fldChar>
      </w:r>
      <w:r w:rsidR="00244AB7">
        <w:instrText xml:space="preserve"> ADDIN EN.CITE.DATA </w:instrText>
      </w:r>
      <w:r w:rsidR="00F76418">
        <w:fldChar w:fldCharType="end"/>
      </w:r>
      <w:r w:rsidR="00F76418">
        <w:fldChar w:fldCharType="separate"/>
      </w:r>
      <w:r w:rsidR="00244AB7">
        <w:rPr>
          <w:noProof/>
        </w:rPr>
        <w:t>[</w:t>
      </w:r>
      <w:hyperlink w:anchor="_ENREF_83" w:tooltip="Trappmann, 2012 #76" w:history="1">
        <w:r w:rsidR="004D2651">
          <w:rPr>
            <w:noProof/>
          </w:rPr>
          <w:t>83</w:t>
        </w:r>
      </w:hyperlink>
      <w:r w:rsidR="00244AB7">
        <w:rPr>
          <w:noProof/>
        </w:rPr>
        <w:t>]</w:t>
      </w:r>
      <w:r w:rsidR="00F76418">
        <w:fldChar w:fldCharType="end"/>
      </w:r>
      <w:r>
        <w:t xml:space="preserve">. In this review, we will focus on such </w:t>
      </w:r>
      <w:proofErr w:type="spellStart"/>
      <w:r>
        <w:t>nanoscale</w:t>
      </w:r>
      <w:proofErr w:type="spellEnd"/>
      <w:r>
        <w:t xml:space="preserve"> effects and briefly describe some of the platforms allowing the study of the impact of substrate mechanics on cell behaviour. </w:t>
      </w:r>
    </w:p>
    <w:p w:rsidR="00E8106D" w:rsidRDefault="00E8106D" w:rsidP="007E345A">
      <w:pPr>
        <w:pStyle w:val="ListParagraph"/>
        <w:spacing w:after="0" w:line="360" w:lineRule="auto"/>
        <w:ind w:left="0"/>
        <w:jc w:val="both"/>
      </w:pPr>
      <w:r>
        <w:t xml:space="preserve">Hydrogels have been used for cell culture for decades, but synthetic hydrogels have only more recently started replacing more traditional compliant matrices such as collagen gels, </w:t>
      </w:r>
      <w:proofErr w:type="spellStart"/>
      <w:r>
        <w:t>matrigel</w:t>
      </w:r>
      <w:proofErr w:type="spellEnd"/>
      <w:r>
        <w:t xml:space="preserve"> </w:t>
      </w:r>
      <w:r w:rsidR="00F76418">
        <w:fldChar w:fldCharType="begin">
          <w:fldData xml:space="preserve">PEVuZE5vdGU+PENpdGU+PEF1dGhvcj5GcmFsZXk8L0F1dGhvcj48WWVhcj4yMDEwPC9ZZWFyPjxS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</w:fldData>
        </w:fldChar>
      </w:r>
      <w:r w:rsidR="00380135">
        <w:instrText xml:space="preserve"> ADDIN EN.CITE </w:instrText>
      </w:r>
      <w:r w:rsidR="00F76418">
        <w:fldChar w:fldCharType="begin">
          <w:fldData xml:space="preserve">PEVuZE5vdGU+PENpdGU+PEF1dGhvcj5GcmFsZXk8L0F1dGhvcj48WWVhcj4yMDEwPC9ZZWFyPjxS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</w:fldData>
        </w:fldChar>
      </w:r>
      <w:r w:rsidR="00380135">
        <w:instrText xml:space="preserve"> ADDIN EN.CITE.DATA </w:instrText>
      </w:r>
      <w:r w:rsidR="00F76418">
        <w:fldChar w:fldCharType="end"/>
      </w:r>
      <w:r w:rsidR="00F76418">
        <w:fldChar w:fldCharType="separate"/>
      </w:r>
      <w:r w:rsidR="00380135">
        <w:rPr>
          <w:noProof/>
        </w:rPr>
        <w:t>[</w:t>
      </w:r>
      <w:hyperlink w:anchor="_ENREF_150" w:tooltip="Fraley, 2010 #142" w:history="1">
        <w:r w:rsidR="004D2651">
          <w:rPr>
            <w:noProof/>
          </w:rPr>
          <w:t>150-154</w:t>
        </w:r>
      </w:hyperlink>
      <w:r w:rsidR="00380135">
        <w:rPr>
          <w:noProof/>
        </w:rPr>
        <w:t>]</w:t>
      </w:r>
      <w:r w:rsidR="00F76418">
        <w:fldChar w:fldCharType="end"/>
      </w:r>
      <w:r>
        <w:t xml:space="preserve"> and fibrin gels</w:t>
      </w:r>
      <w:r w:rsidR="005443FD">
        <w:t xml:space="preserve"> </w:t>
      </w:r>
      <w:r w:rsidR="00F76418">
        <w:fldChar w:fldCharType="begin">
          <w:fldData xml:space="preserve">PEVuZE5vdGU+PENpdGU+PEF1dGhvcj5DYXRlbGFzPC9BdXRob3I+PFllYXI+MjAwNjwvWWVhcj48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</w:fldData>
        </w:fldChar>
      </w:r>
      <w:r w:rsidR="00380135">
        <w:instrText xml:space="preserve"> ADDIN EN.CITE </w:instrText>
      </w:r>
      <w:r w:rsidR="00F76418">
        <w:fldChar w:fldCharType="begin">
          <w:fldData xml:space="preserve">PEVuZE5vdGU+PENpdGU+PEF1dGhvcj5DYXRlbGFzPC9BdXRob3I+PFllYXI+MjAwNjwvWWVhcj48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</w:fldData>
        </w:fldChar>
      </w:r>
      <w:r w:rsidR="00380135">
        <w:instrText xml:space="preserve"> ADDIN EN.CITE.DATA </w:instrText>
      </w:r>
      <w:r w:rsidR="00F76418">
        <w:fldChar w:fldCharType="end"/>
      </w:r>
      <w:r w:rsidR="00F76418">
        <w:fldChar w:fldCharType="separate"/>
      </w:r>
      <w:r w:rsidR="00380135">
        <w:rPr>
          <w:noProof/>
        </w:rPr>
        <w:t>[</w:t>
      </w:r>
      <w:hyperlink w:anchor="_ENREF_155" w:tooltip="Catelas, 2006 #147" w:history="1">
        <w:r w:rsidR="004D2651">
          <w:rPr>
            <w:noProof/>
          </w:rPr>
          <w:t>155</w:t>
        </w:r>
      </w:hyperlink>
      <w:r w:rsidR="00380135">
        <w:rPr>
          <w:noProof/>
        </w:rPr>
        <w:t xml:space="preserve">, </w:t>
      </w:r>
      <w:hyperlink w:anchor="_ENREF_156" w:tooltip="Bensaid, 2003 #148" w:history="1">
        <w:r w:rsidR="004D2651">
          <w:rPr>
            <w:noProof/>
          </w:rPr>
          <w:t>156</w:t>
        </w:r>
      </w:hyperlink>
      <w:r w:rsidR="00380135">
        <w:rPr>
          <w:noProof/>
        </w:rPr>
        <w:t>]</w:t>
      </w:r>
      <w:r w:rsidR="00F76418">
        <w:fldChar w:fldCharType="end"/>
      </w:r>
      <w:r>
        <w:t>. This shift is due to the lack of control of some of the properties of these natural hydrogels, as well as the</w:t>
      </w:r>
      <w:r w:rsidR="005443FD">
        <w:t>ir</w:t>
      </w:r>
      <w:r>
        <w:t xml:space="preserve"> large batch to batch variation. Hence synthetic hydrogels such as poly(ethylene glycol) (PEG) and poly(acrylamide) (</w:t>
      </w:r>
      <w:proofErr w:type="spellStart"/>
      <w:r>
        <w:t>PAAm</w:t>
      </w:r>
      <w:proofErr w:type="spellEnd"/>
      <w:r>
        <w:t>) gels have been replacing some these natural hydrogels</w:t>
      </w:r>
      <w:r w:rsidR="00543AEB">
        <w:t xml:space="preserve"> </w:t>
      </w:r>
      <w:r w:rsidR="00F76418">
        <w:fldChar w:fldCharType="begin"/>
      </w:r>
      <w:r w:rsidR="00380135">
        <w:instrText xml:space="preserve"> ADDIN EN.CITE &lt;EndNote&gt;&lt;Cite&gt;&lt;Author&gt;Lee K.Y.&lt;/Author&gt;&lt;Year&gt;2001&lt;/Year&gt;&lt;RecNum&gt;149&lt;/RecNum&gt;&lt;IDText&gt;Hydrogels for Tissue Engineering&lt;/IDText&gt;&lt;DisplayText&gt;[157]&lt;/DisplayText&gt;&lt;record&gt;&lt;rec-number&gt;149&lt;/rec-number&gt;&lt;foreign-keys&gt;&lt;key app="EN" db-id="az5fvxrxv5rdx8ez2rl5d2vprzwaev5pvtrs"&gt;149&lt;/key&gt;&lt;/foreign-keys&gt;&lt;ref-type name="Journal Article"&gt;17&lt;/ref-type&gt;&lt;contributors&gt;&lt;authors&gt;&lt;author&gt;Lee K.Y., &lt;/author&gt;&lt;author&gt;Mooney D.J.&lt;/author&gt;&lt;/authors&gt;&lt;/contributors&gt;&lt;titles&gt;&lt;title&gt;Hydrogels for Tissue Engineering&lt;/title&gt;&lt;secondary-title&gt;Chem Rev.&lt;/secondary-title&gt;&lt;/titles&gt;&lt;periodical&gt;&lt;full-title&gt;Chem Rev.&lt;/full-title&gt;&lt;/periodical&gt;&lt;pages&gt;1869-79&lt;/pages&gt;&lt;volume&gt;101&lt;/volume&gt;&lt;number&gt;7&lt;/number&gt;&lt;dates&gt;&lt;year&gt;2001&lt;/year&gt;&lt;/dates&gt;&lt;urls&gt;&lt;/urls&gt;&lt;/record&gt;&lt;/Cite&gt;&lt;/EndNote&gt;</w:instrText>
      </w:r>
      <w:r w:rsidR="00F76418">
        <w:fldChar w:fldCharType="separate"/>
      </w:r>
      <w:r w:rsidR="00380135">
        <w:rPr>
          <w:noProof/>
        </w:rPr>
        <w:t>[</w:t>
      </w:r>
      <w:hyperlink w:anchor="_ENREF_157" w:tooltip="Lee K.Y., 2001 #149" w:history="1">
        <w:r w:rsidR="004D2651">
          <w:rPr>
            <w:noProof/>
          </w:rPr>
          <w:t>157</w:t>
        </w:r>
      </w:hyperlink>
      <w:r w:rsidR="00380135">
        <w:rPr>
          <w:noProof/>
        </w:rPr>
        <w:t>]</w:t>
      </w:r>
      <w:r w:rsidR="00F76418">
        <w:fldChar w:fldCharType="end"/>
      </w:r>
      <w:r>
        <w:t xml:space="preserve">. Indeed, the mechanical properties of PEG and </w:t>
      </w:r>
      <w:proofErr w:type="spellStart"/>
      <w:r>
        <w:t>PAAm</w:t>
      </w:r>
      <w:proofErr w:type="spellEnd"/>
      <w:r>
        <w:t xml:space="preserve"> hydrogels can readily be tuned over a wide range of stiffness (typically 1 </w:t>
      </w:r>
      <w:proofErr w:type="spellStart"/>
      <w:r>
        <w:t>kPa</w:t>
      </w:r>
      <w:proofErr w:type="spellEnd"/>
      <w:r>
        <w:t xml:space="preserve"> to 1 </w:t>
      </w:r>
      <w:proofErr w:type="spellStart"/>
      <w:r>
        <w:t>MPa</w:t>
      </w:r>
      <w:proofErr w:type="spellEnd"/>
      <w:r>
        <w:t xml:space="preserve">), via the variation of the weight fraction of polymer and the </w:t>
      </w:r>
      <w:proofErr w:type="spellStart"/>
      <w:r>
        <w:t>crosslinker</w:t>
      </w:r>
      <w:proofErr w:type="spellEnd"/>
      <w:r>
        <w:t xml:space="preserve"> ratio used. Although cells are typically unable to spread at the surface of these gels, they can be </w:t>
      </w:r>
      <w:proofErr w:type="spellStart"/>
      <w:r>
        <w:t>biofunctionalised</w:t>
      </w:r>
      <w:proofErr w:type="spellEnd"/>
      <w:r>
        <w:t xml:space="preserve"> with proteins and short peptide sequences (type RGD) to allow cell adhesion, spreading, motility and proliferation. Hence activated esters can be coupled to the surface of these gels to sustain the coupling of ECM proteins such as collagen or fibronectin</w:t>
      </w:r>
      <w:r w:rsidR="00543AEB">
        <w:t xml:space="preserve"> </w:t>
      </w:r>
      <w:r w:rsidR="00F76418">
        <w:fldChar w:fldCharType="begin"/>
      </w:r>
      <w:r w:rsidR="00380135">
        <w:instrText xml:space="preserve"> ADDIN EN.CITE &lt;EndNote&gt;&lt;Cite&gt;&lt;Author&gt;Engler&lt;/Author&gt;&lt;Year&gt;2004&lt;/Year&gt;&lt;RecNum&gt;132&lt;/RecNum&gt;&lt;IDText&gt;Substrate Compliance versus Ligand Density in Cell on Gel Responses&lt;/IDText&gt;&lt;DisplayText&gt;[140]&lt;/DisplayText&gt;&lt;record&gt;&lt;rec-number&gt;132&lt;/rec-number&gt;&lt;foreign-keys&gt;&lt;key app="EN" db-id="az5fvxrxv5rdx8ez2rl5d2vprzwaev5pvtrs"&gt;132&lt;/key&gt;&lt;/foreign-keys&gt;&lt;ref-type name="Journal Article"&gt;17&lt;/ref-type&gt;&lt;contributors&gt;&lt;authors&gt;&lt;author&gt;Engler, Adam&lt;/author&gt;&lt;author&gt;Bacakova, Lucie&lt;/author&gt;&lt;author&gt;Newman, Cynthia&lt;/author&gt;&lt;author&gt;Hategan, Alina&lt;/author&gt;&lt;author&gt;Griffin, Maureen&lt;/author&gt;&lt;author&gt;Discher, Dennis&lt;/author&gt;&lt;/authors&gt;&lt;/contributors&gt;&lt;titles&gt;&lt;title&gt;Substrate Compliance versus Ligand Density in Cell on Gel Responses&lt;/title&gt;&lt;secondary-title&gt;Biophysical Journal&lt;/secondary-title&gt;&lt;/titles&gt;&lt;periodical&gt;&lt;full-title&gt;Biophysical Journal&lt;/full-title&gt;&lt;abbr-1&gt;Biophys J&lt;/abbr-1&gt;&lt;/periodical&gt;&lt;pages&gt;617–628&lt;/pages&gt;&lt;volume&gt;86&lt;/volume&gt;&lt;number&gt;1&lt;/number&gt;&lt;dates&gt;&lt;year&gt;2004&lt;/year&gt;&lt;/dates&gt;&lt;urls&gt;&lt;/urls&gt;&lt;electronic-resource-num&gt;10.1016/s0006-3495(04)74140-5&amp;#xD;&lt;/electronic-resource-num&gt;&lt;/record&gt;&lt;/Cite&gt;&lt;/EndNote&gt;</w:instrText>
      </w:r>
      <w:r w:rsidR="00F76418">
        <w:fldChar w:fldCharType="separate"/>
      </w:r>
      <w:r w:rsidR="00380135">
        <w:rPr>
          <w:noProof/>
        </w:rPr>
        <w:t>[</w:t>
      </w:r>
      <w:hyperlink w:anchor="_ENREF_140" w:tooltip="Engler, 2004 #132" w:history="1">
        <w:r w:rsidR="004D2651">
          <w:rPr>
            <w:noProof/>
          </w:rPr>
          <w:t>140</w:t>
        </w:r>
      </w:hyperlink>
      <w:r w:rsidR="00380135">
        <w:rPr>
          <w:noProof/>
        </w:rPr>
        <w:t>]</w:t>
      </w:r>
      <w:r w:rsidR="00F76418">
        <w:fldChar w:fldCharType="end"/>
      </w:r>
      <w:r>
        <w:t>. Other strategies have consisted in coupling short peptide sequences using activated ester</w:t>
      </w:r>
      <w:r w:rsidR="00543AEB">
        <w:t>s</w:t>
      </w:r>
      <w:r>
        <w:t xml:space="preserve"> </w:t>
      </w:r>
      <w:r w:rsidR="00543AEB">
        <w:t>via</w:t>
      </w:r>
      <w:r>
        <w:t xml:space="preserve"> amine residues or Michael addition of peptides presenting cysteine residues</w:t>
      </w:r>
      <w:r w:rsidR="00543AEB">
        <w:t xml:space="preserve"> </w:t>
      </w:r>
      <w:r w:rsidR="001A1C5C">
        <w:t xml:space="preserve">(Figure 7) </w:t>
      </w:r>
      <w:r w:rsidR="00F76418">
        <w:fldChar w:fldCharType="begin"/>
      </w:r>
      <w:r w:rsidR="00380135">
        <w:instrText xml:space="preserve"> ADDIN EN.CITE &lt;EndNote&gt;&lt;Cite&gt;&lt;Author&gt;Khetan&lt;/Author&gt;&lt;Year&gt;2013&lt;/Year&gt;&lt;RecNum&gt;139&lt;/RecNum&gt;&lt;IDText&gt;Degradation-mediated cellular traction directs stem cell fate in covalently crosslinked three-dimensional hydrogels&lt;/IDText&gt;&lt;DisplayText&gt;[147]&lt;/DisplayText&gt;&lt;record&gt;&lt;rec-number&gt;139&lt;/rec-number&gt;&lt;foreign-keys&gt;&lt;key app="EN" db-id="az5fvxrxv5rdx8ez2rl5d2vprzwaev5pvtrs"&gt;139&lt;/key&gt;&lt;/foreign-keys&gt;&lt;ref-type name="Journal Article"&gt;17&lt;/ref-type&gt;&lt;contributors&gt;&lt;authors&gt;&lt;author&gt;Khetan, S.&lt;/author&gt;&lt;author&gt;Guvendiren, M.&lt;/author&gt;&lt;author&gt;Legant, W. R.&lt;/author&gt;&lt;author&gt;Cohen, D. M.&lt;/author&gt;&lt;author&gt;Chen, C. S.&lt;/author&gt;&lt;author&gt;Burdick, J. A.&lt;/author&gt;&lt;/authors&gt;&lt;/contributors&gt;&lt;auth-address&gt;Burdick, JA&amp;#xD;Univ Penn, Dept Bioengn, 210 South 33rd St, Philadelphia, PA 19104 USA&amp;#xD;Univ Penn, Dept Bioengn, 210 South 33rd St, Philadelphia, PA 19104 USA&amp;#xD;Univ Penn, Dept Bioengn, Philadelphia, PA 19104 USA&lt;/auth-address&gt;&lt;titles&gt;&lt;title&gt;Degradation-mediated cellular traction directs stem cell fate in covalently crosslinked three-dimensional hydrogels&lt;/title&gt;&lt;secondary-title&gt;Nature Materials&lt;/secondary-title&gt;&lt;alt-title&gt;Nat Mater&lt;/alt-title&gt;&lt;/titles&gt;&lt;periodical&gt;&lt;full-title&gt;Nature Materials&lt;/full-title&gt;&lt;abbr-1&gt;Nat Mater&lt;/abbr-1&gt;&lt;/periodical&gt;&lt;alt-periodical&gt;&lt;full-title&gt;Nature Materials&lt;/full-title&gt;&lt;abbr-1&gt;Nat Mater&lt;/abbr-1&gt;&lt;/alt-periodical&gt;&lt;pages&gt;458-465&lt;/pages&gt;&lt;volume&gt;12&lt;/volume&gt;&lt;number&gt;5&lt;/number&gt;&lt;keywords&gt;&lt;keyword&gt;tissue engineering applications&lt;/keyword&gt;&lt;keyword&gt;extracellular-matrix&lt;/keyword&gt;&lt;keyword&gt;actin cytoskeleton&lt;/keyword&gt;&lt;keyword&gt;differentiation&lt;/keyword&gt;&lt;keyword&gt;encapsulation&lt;/keyword&gt;&lt;keyword&gt;biomaterials&lt;/keyword&gt;&lt;keyword&gt;behavior&lt;/keyword&gt;&lt;keyword&gt;growth&lt;/keyword&gt;&lt;/keywords&gt;&lt;dates&gt;&lt;year&gt;2013&lt;/year&gt;&lt;pub-dates&gt;&lt;date&gt;May&lt;/date&gt;&lt;/pub-dates&gt;&lt;/dates&gt;&lt;isbn&gt;1476-1122&lt;/isbn&gt;&lt;accession-num&gt;WOS:000317954800018&lt;/accession-num&gt;&lt;urls&gt;&lt;related-urls&gt;&lt;url&gt;&amp;lt;Go to ISI&amp;gt;://WOS:000317954800018&lt;/url&gt;&lt;/related-urls&gt;&lt;/urls&gt;&lt;electronic-resource-num&gt;Doi 10.1038/Nmat3586&lt;/electronic-resource-num&gt;&lt;language&gt;English&lt;/language&gt;&lt;/record&gt;&lt;/Cite&gt;&lt;/EndNote&gt;</w:instrText>
      </w:r>
      <w:r w:rsidR="00F76418">
        <w:fldChar w:fldCharType="separate"/>
      </w:r>
      <w:r w:rsidR="00380135">
        <w:rPr>
          <w:noProof/>
        </w:rPr>
        <w:t>[</w:t>
      </w:r>
      <w:hyperlink w:anchor="_ENREF_147" w:tooltip="Khetan, 2013 #139" w:history="1">
        <w:r w:rsidR="004D2651">
          <w:rPr>
            <w:noProof/>
          </w:rPr>
          <w:t>147</w:t>
        </w:r>
      </w:hyperlink>
      <w:r w:rsidR="00380135">
        <w:rPr>
          <w:noProof/>
        </w:rPr>
        <w:t>]</w:t>
      </w:r>
      <w:r w:rsidR="00F76418">
        <w:fldChar w:fldCharType="end"/>
      </w:r>
      <w:r>
        <w:t xml:space="preserve">. Alternatively, </w:t>
      </w:r>
      <w:proofErr w:type="spellStart"/>
      <w:r>
        <w:t>polymerizable</w:t>
      </w:r>
      <w:proofErr w:type="spellEnd"/>
      <w:r>
        <w:t xml:space="preserve"> cell adhesive peptides can directly be incorporated in the monomer mixture before polymerisation. </w:t>
      </w:r>
    </w:p>
    <w:p w:rsidR="00E8106D" w:rsidRPr="00AC7D90" w:rsidRDefault="00E8106D" w:rsidP="007E345A">
      <w:pPr>
        <w:pStyle w:val="ListParagraph"/>
        <w:spacing w:after="0" w:line="360" w:lineRule="auto"/>
        <w:ind w:left="0"/>
        <w:jc w:val="both"/>
      </w:pPr>
      <w:r>
        <w:lastRenderedPageBreak/>
        <w:t xml:space="preserve">A disadvantage of methacrylate and acrylate-based hydrogels is their lack of degradability as their backbone and associated </w:t>
      </w:r>
      <w:proofErr w:type="spellStart"/>
      <w:r>
        <w:t>crosslinkers</w:t>
      </w:r>
      <w:proofErr w:type="spellEnd"/>
      <w:r>
        <w:t xml:space="preserve"> do not degrade hydrolytically or enzymatically. Hence for 3D culture studies this lack of degradability does not allow cell growth, proliferation and matrix remodelling required for long term culture and tissue engineering applications</w:t>
      </w:r>
      <w:r w:rsidR="00543AEB">
        <w:t xml:space="preserve"> </w:t>
      </w:r>
      <w:r w:rsidR="00F76418">
        <w:fldChar w:fldCharType="begin">
          <w:fldData xml:space="preserve">PEVuZE5vdGU+PENpdGU+PEF1dGhvcj5UaWJiaXR0PC9BdXRob3I+PFllYXI+MjAwOTwvWWVhcj48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</w:fldData>
        </w:fldChar>
      </w:r>
      <w:r w:rsidR="00380135">
        <w:instrText xml:space="preserve"> ADDIN EN.CITE </w:instrText>
      </w:r>
      <w:r w:rsidR="00F76418">
        <w:fldChar w:fldCharType="begin">
          <w:fldData xml:space="preserve">PEVuZE5vdGU+PENpdGU+PEF1dGhvcj5UaWJiaXR0PC9BdXRob3I+PFllYXI+MjAwOTwvWWVhcj48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</w:fldData>
        </w:fldChar>
      </w:r>
      <w:r w:rsidR="00380135">
        <w:instrText xml:space="preserve"> ADDIN EN.CITE.DATA </w:instrText>
      </w:r>
      <w:r w:rsidR="00F76418">
        <w:fldChar w:fldCharType="end"/>
      </w:r>
      <w:r w:rsidR="00F76418">
        <w:fldChar w:fldCharType="separate"/>
      </w:r>
      <w:r w:rsidR="00380135">
        <w:rPr>
          <w:noProof/>
        </w:rPr>
        <w:t>[</w:t>
      </w:r>
      <w:hyperlink w:anchor="_ENREF_158" w:tooltip="Tibbitt, 2009 #150" w:history="1">
        <w:r w:rsidR="004D2651">
          <w:rPr>
            <w:noProof/>
          </w:rPr>
          <w:t>158</w:t>
        </w:r>
      </w:hyperlink>
      <w:r w:rsidR="00380135">
        <w:rPr>
          <w:noProof/>
        </w:rPr>
        <w:t>]</w:t>
      </w:r>
      <w:r w:rsidR="00F76418">
        <w:fldChar w:fldCharType="end"/>
      </w:r>
      <w:r>
        <w:t xml:space="preserve">. A number of strategies have been developed to confer degradability to hydrogels and allow their remodelling by embedded cells. Therefore, 3D gels are considered to better reconstruct an environment mimicking the </w:t>
      </w:r>
      <w:r>
        <w:rPr>
          <w:i/>
        </w:rPr>
        <w:t>in vivo</w:t>
      </w:r>
      <w:r>
        <w:t xml:space="preserve"> ECM.  </w:t>
      </w:r>
    </w:p>
    <w:p w:rsidR="00E8106D" w:rsidRDefault="00E8106D" w:rsidP="007E345A">
      <w:pPr>
        <w:pStyle w:val="ListParagraph"/>
        <w:spacing w:after="0" w:line="360" w:lineRule="auto"/>
        <w:ind w:left="0"/>
        <w:jc w:val="both"/>
      </w:pPr>
      <w:r>
        <w:t xml:space="preserve">Gels based on natural proteins resemble more closely the ECM in which cells live and migrate and inherently allow cell adhesion and matrix remodelling. Collagen based matrices have received much attention, based on their ease of preparation and the prevalence of collagen as a component of natural ECM. In some cases, the physical properties of collagen gels can be tuned </w:t>
      </w:r>
      <w:r w:rsidRPr="000F4C3D">
        <w:t>using</w:t>
      </w:r>
      <w:r>
        <w:t xml:space="preserve"> </w:t>
      </w:r>
      <w:proofErr w:type="spellStart"/>
      <w:r>
        <w:t>crosslinkers</w:t>
      </w:r>
      <w:proofErr w:type="spellEnd"/>
      <w:r>
        <w:t xml:space="preserve"> such as </w:t>
      </w:r>
      <w:proofErr w:type="spellStart"/>
      <w:r>
        <w:t>glutaraldehyde</w:t>
      </w:r>
      <w:proofErr w:type="spellEnd"/>
      <w:r w:rsidR="00543AEB">
        <w:t xml:space="preserve"> </w:t>
      </w:r>
      <w:r w:rsidR="00F76418">
        <w:fldChar w:fldCharType="begin">
          <w:fldData xml:space="preserve">PEVuZE5vdGU+PENpdGU+PEF1dGhvcj5NaXJvbi1NZW5kb3phPC9BdXRob3I+PFllYXI+MjAxMDwv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</w:fldData>
        </w:fldChar>
      </w:r>
      <w:r w:rsidR="00380135">
        <w:instrText xml:space="preserve"> ADDIN EN.CITE </w:instrText>
      </w:r>
      <w:r w:rsidR="00F76418">
        <w:fldChar w:fldCharType="begin">
          <w:fldData xml:space="preserve">PEVuZE5vdGU+PENpdGU+PEF1dGhvcj5NaXJvbi1NZW5kb3phPC9BdXRob3I+PFllYXI+MjAxMDwv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</w:fldData>
        </w:fldChar>
      </w:r>
      <w:r w:rsidR="00380135">
        <w:instrText xml:space="preserve"> ADDIN EN.CITE.DATA </w:instrText>
      </w:r>
      <w:r w:rsidR="00F76418">
        <w:fldChar w:fldCharType="end"/>
      </w:r>
      <w:r w:rsidR="00F76418">
        <w:fldChar w:fldCharType="separate"/>
      </w:r>
      <w:r w:rsidR="00380135">
        <w:rPr>
          <w:noProof/>
        </w:rPr>
        <w:t>[</w:t>
      </w:r>
      <w:hyperlink w:anchor="_ENREF_159" w:tooltip="Miron-Mendoza, 2010 #151" w:history="1">
        <w:r w:rsidR="004D2651">
          <w:rPr>
            <w:noProof/>
          </w:rPr>
          <w:t>159</w:t>
        </w:r>
      </w:hyperlink>
      <w:r w:rsidR="00380135">
        <w:rPr>
          <w:noProof/>
        </w:rPr>
        <w:t>]</w:t>
      </w:r>
      <w:r w:rsidR="00F76418">
        <w:fldChar w:fldCharType="end"/>
      </w:r>
      <w:r>
        <w:t>. Collagen based matrices were prepared at different protein concentration</w:t>
      </w:r>
      <w:r w:rsidR="00543AEB">
        <w:t>s</w:t>
      </w:r>
      <w:r>
        <w:t xml:space="preserve"> to control stiffness and porosity. Porous glycosaminoglycan (GAG) matrices have also been used for 3D cell culture, owing to their degradability and, in some cases such as </w:t>
      </w:r>
      <w:proofErr w:type="spellStart"/>
      <w:r>
        <w:t>hyaluronan</w:t>
      </w:r>
      <w:proofErr w:type="spellEnd"/>
      <w:r>
        <w:t xml:space="preserve"> gels</w:t>
      </w:r>
      <w:r w:rsidR="00543AEB">
        <w:t xml:space="preserve"> </w:t>
      </w:r>
      <w:r w:rsidR="00F76418">
        <w:fldChar w:fldCharType="begin">
          <w:fldData xml:space="preserve">PEVuZE5vdGU+PENpdGU+PEF1dGhvcj5HZXJlY2h0PC9BdXRob3I+PFllYXI+MjAwNzwvWWVhcj48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Ex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</w:fldData>
        </w:fldChar>
      </w:r>
      <w:r w:rsidR="00380135">
        <w:instrText xml:space="preserve"> ADDIN EN.CITE </w:instrText>
      </w:r>
      <w:r w:rsidR="00F76418">
        <w:fldChar w:fldCharType="begin">
          <w:fldData xml:space="preserve">PEVuZE5vdGU+PENpdGU+PEF1dGhvcj5HZXJlY2h0PC9BdXRob3I+PFllYXI+MjAwNzwvWWVhcj48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Ex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</w:fldData>
        </w:fldChar>
      </w:r>
      <w:r w:rsidR="00380135">
        <w:instrText xml:space="preserve"> ADDIN EN.CITE.DATA </w:instrText>
      </w:r>
      <w:r w:rsidR="00F76418">
        <w:fldChar w:fldCharType="end"/>
      </w:r>
      <w:r w:rsidR="00F76418">
        <w:fldChar w:fldCharType="separate"/>
      </w:r>
      <w:r w:rsidR="00380135">
        <w:rPr>
          <w:noProof/>
        </w:rPr>
        <w:t>[</w:t>
      </w:r>
      <w:hyperlink w:anchor="_ENREF_160" w:tooltip="Gerecht, 2007 #152" w:history="1">
        <w:r w:rsidR="004D2651">
          <w:rPr>
            <w:noProof/>
          </w:rPr>
          <w:t>160</w:t>
        </w:r>
      </w:hyperlink>
      <w:r w:rsidR="00380135">
        <w:rPr>
          <w:noProof/>
        </w:rPr>
        <w:t xml:space="preserve">, </w:t>
      </w:r>
      <w:hyperlink w:anchor="_ENREF_161" w:tooltip="Burdick, 2005 #153" w:history="1">
        <w:r w:rsidR="004D2651">
          <w:rPr>
            <w:noProof/>
          </w:rPr>
          <w:t>161</w:t>
        </w:r>
      </w:hyperlink>
      <w:r w:rsidR="00380135">
        <w:rPr>
          <w:noProof/>
        </w:rPr>
        <w:t>]</w:t>
      </w:r>
      <w:r w:rsidR="00F76418">
        <w:fldChar w:fldCharType="end"/>
      </w:r>
      <w:r>
        <w:t>, bioactivity. As for other natural or synthetic hydrogels, their stiffness can be tuned via the weight fraction of polymer</w:t>
      </w:r>
      <w:r w:rsidR="00543AEB">
        <w:t>s</w:t>
      </w:r>
      <w:r>
        <w:t xml:space="preserve"> used and the level of crosslinking. </w:t>
      </w:r>
    </w:p>
    <w:p w:rsidR="00E8106D" w:rsidRDefault="00E8106D" w:rsidP="007E345A">
      <w:pPr>
        <w:pStyle w:val="ListParagraph"/>
        <w:spacing w:after="0" w:line="360" w:lineRule="auto"/>
        <w:ind w:left="0"/>
        <w:jc w:val="both"/>
      </w:pPr>
      <w:r>
        <w:t>Another strategy consists of producing s</w:t>
      </w:r>
      <w:r w:rsidRPr="00EB2EAF">
        <w:t>ynthetic but degradable hydrogels</w:t>
      </w:r>
      <w:r>
        <w:t xml:space="preserve">. The Burdick group has developed a platform based on </w:t>
      </w:r>
      <w:proofErr w:type="spellStart"/>
      <w:r>
        <w:t>hyaluronan</w:t>
      </w:r>
      <w:proofErr w:type="spellEnd"/>
      <w:r>
        <w:t xml:space="preserve"> backbone and peptide </w:t>
      </w:r>
      <w:proofErr w:type="spellStart"/>
      <w:r>
        <w:t>crosslinkers</w:t>
      </w:r>
      <w:proofErr w:type="spellEnd"/>
      <w:r>
        <w:t xml:space="preserve"> that controls cell spreading via cross-linking density</w:t>
      </w:r>
      <w:r w:rsidR="00543AEB">
        <w:t xml:space="preserve"> </w:t>
      </w:r>
      <w:r w:rsidR="00F76418">
        <w:fldChar w:fldCharType="begin"/>
      </w:r>
      <w:r w:rsidR="00380135">
        <w:instrText xml:space="preserve"> ADDIN EN.CITE &lt;EndNote&gt;&lt;Cite&gt;&lt;Author&gt;Khetan&lt;/Author&gt;&lt;Year&gt;2009&lt;/Year&gt;&lt;RecNum&gt;154&lt;/RecNum&gt;&lt;IDText&gt;Sequential crosslinking to control cellular spreading in 3-dimensional hydrogels&lt;/IDText&gt;&lt;DisplayText&gt;[162]&lt;/DisplayText&gt;&lt;record&gt;&lt;rec-number&gt;154&lt;/rec-number&gt;&lt;foreign-keys&gt;&lt;key app="EN" db-id="az5fvxrxv5rdx8ez2rl5d2vprzwaev5pvtrs"&gt;154&lt;/key&gt;&lt;/foreign-keys&gt;&lt;ref-type name="Journal Article"&gt;17&lt;/ref-type&gt;&lt;contributors&gt;&lt;authors&gt;&lt;author&gt;Khetan, S.&lt;/author&gt;&lt;author&gt;Katz, J. S.&lt;/author&gt;&lt;author&gt;Burdick, J. A.&lt;/author&gt;&lt;/authors&gt;&lt;/contributors&gt;&lt;auth-address&gt;Burdick, JA&amp;#xD;Univ Penn, Dept Bioengn, 240 Skirkanich Hall,210 S 33rd St, Philadelphia, PA 19104 USA&amp;#xD;Univ Penn, Dept Bioengn, 240 Skirkanich Hall,210 S 33rd St, Philadelphia, PA 19104 USA&amp;#xD;Univ Penn, Dept Bioengn, Philadelphia, PA 19104 USA&lt;/auth-address&gt;&lt;titles&gt;&lt;title&gt;Sequential crosslinking to control cellular spreading in 3-dimensional hydrogels&lt;/title&gt;&lt;secondary-title&gt;Soft Matter&lt;/secondary-title&gt;&lt;alt-title&gt;Soft Matter&lt;/alt-title&gt;&lt;/titles&gt;&lt;periodical&gt;&lt;full-title&gt;Soft Matter&lt;/full-title&gt;&lt;abbr-1&gt;Soft Matter&lt;/abbr-1&gt;&lt;/periodical&gt;&lt;alt-periodical&gt;&lt;full-title&gt;Soft Matter&lt;/full-title&gt;&lt;abbr-1&gt;Soft Matter&lt;/abbr-1&gt;&lt;/alt-periodical&gt;&lt;pages&gt;1601-1606&lt;/pages&gt;&lt;volume&gt;5&lt;/volume&gt;&lt;number&gt;8&lt;/number&gt;&lt;keywords&gt;&lt;keyword&gt;photocrosslinked hyaluronic-acid&lt;/keyword&gt;&lt;keyword&gt;mesenchymal stem-cells&lt;/keyword&gt;&lt;keyword&gt;in-vitro&lt;/keyword&gt;&lt;keyword&gt;terminal differentiation&lt;/keyword&gt;&lt;keyword&gt;neocartilage formation&lt;/keyword&gt;&lt;keyword&gt;matrix&lt;/keyword&gt;&lt;keyword&gt;modulation&lt;/keyword&gt;&lt;keyword&gt;migration&lt;/keyword&gt;&lt;keyword&gt;adhesion&lt;/keyword&gt;&lt;keyword&gt;keratinocytes&lt;/keyword&gt;&lt;/keywords&gt;&lt;dates&gt;&lt;year&gt;2009&lt;/year&gt;&lt;/dates&gt;&lt;isbn&gt;1744-683X&lt;/isbn&gt;&lt;accession-num&gt;WOS:000265017200009&lt;/accession-num&gt;&lt;urls&gt;&lt;related-urls&gt;&lt;url&gt;&amp;lt;Go to ISI&amp;gt;://WOS:000265017200009&lt;/url&gt;&lt;/related-urls&gt;&lt;/urls&gt;&lt;electronic-resource-num&gt;Doi 10.1039/B820385g&lt;/electronic-resource-num&gt;&lt;language&gt;English&lt;/language&gt;&lt;/record&gt;&lt;/Cite&gt;&lt;/EndNote&gt;</w:instrText>
      </w:r>
      <w:r w:rsidR="00F76418">
        <w:fldChar w:fldCharType="separate"/>
      </w:r>
      <w:r w:rsidR="00380135">
        <w:rPr>
          <w:noProof/>
        </w:rPr>
        <w:t>[</w:t>
      </w:r>
      <w:hyperlink w:anchor="_ENREF_162" w:tooltip="Khetan, 2009 #154" w:history="1">
        <w:r w:rsidR="004D2651">
          <w:rPr>
            <w:noProof/>
          </w:rPr>
          <w:t>162</w:t>
        </w:r>
      </w:hyperlink>
      <w:r w:rsidR="00380135">
        <w:rPr>
          <w:noProof/>
        </w:rPr>
        <w:t>]</w:t>
      </w:r>
      <w:r w:rsidR="00F76418">
        <w:fldChar w:fldCharType="end"/>
      </w:r>
      <w:r>
        <w:t xml:space="preserve">. </w:t>
      </w:r>
      <w:proofErr w:type="spellStart"/>
      <w:r>
        <w:t>Bis</w:t>
      </w:r>
      <w:proofErr w:type="spellEnd"/>
      <w:r>
        <w:t xml:space="preserve">-cysteine degradable peptides were used to control </w:t>
      </w:r>
      <w:r w:rsidR="00543AEB">
        <w:t xml:space="preserve">the </w:t>
      </w:r>
      <w:r>
        <w:t xml:space="preserve">crosslinking of alkene- or acrylate-bearing polymers via </w:t>
      </w:r>
      <w:proofErr w:type="spellStart"/>
      <w:r>
        <w:t>thiol-ene</w:t>
      </w:r>
      <w:proofErr w:type="spellEnd"/>
      <w:r>
        <w:t xml:space="preserve"> coupling or Michael addition. In addition, this approach enabled the patterning of </w:t>
      </w:r>
      <w:proofErr w:type="spellStart"/>
      <w:r>
        <w:t>methacrylated</w:t>
      </w:r>
      <w:proofErr w:type="spellEnd"/>
      <w:r>
        <w:t xml:space="preserve"> hyaluronic acid with areas of varying topography and stiffness</w:t>
      </w:r>
      <w:r w:rsidR="00BD694C">
        <w:t xml:space="preserve"> </w:t>
      </w:r>
      <w:r w:rsidR="00F76418">
        <w:fldChar w:fldCharType="begin"/>
      </w:r>
      <w:r w:rsidR="00380135">
        <w:instrText xml:space="preserve"> ADDIN EN.CITE &lt;EndNote&gt;&lt;Cite&gt;&lt;Author&gt;Marklein&lt;/Author&gt;&lt;Year&gt;2010&lt;/Year&gt;&lt;RecNum&gt;155&lt;/RecNum&gt;&lt;IDText&gt;Spatially controlled hydrogel mechanics to modulate stem cell interactions&lt;/IDText&gt;&lt;DisplayText&gt;[163]&lt;/DisplayText&gt;&lt;record&gt;&lt;rec-number&gt;155&lt;/rec-number&gt;&lt;foreign-keys&gt;&lt;key app="EN" db-id="az5fvxrxv5rdx8ez2rl5d2vprzwaev5pvtrs"&gt;155&lt;/key&gt;&lt;/foreign-keys&gt;&lt;ref-type name="Journal Article"&gt;17&lt;/ref-type&gt;&lt;contributors&gt;&lt;authors&gt;&lt;author&gt;Marklein, R. A.&lt;/author&gt;&lt;author&gt;Burdick, J. A.&lt;/author&gt;&lt;/authors&gt;&lt;/contributors&gt;&lt;auth-address&gt;Burdick, JA&amp;#xD;Univ Penn, Dept Bioengn, 240 Skirkanich Hall,210 S 33rd St, Philadelphia, PA 19104 USA&amp;#xD;Univ Penn, Dept Bioengn, 240 Skirkanich Hall,210 S 33rd St, Philadelphia, PA 19104 USA&amp;#xD;Univ Penn, Dept Bioengn, Philadelphia, PA 19104 USA&lt;/auth-address&gt;&lt;titles&gt;&lt;title&gt;Spatially controlled hydrogel mechanics to modulate stem cell interactions&lt;/title&gt;&lt;secondary-title&gt;Soft Matter&lt;/secondary-title&gt;&lt;alt-title&gt;Soft Matter&lt;/alt-title&gt;&lt;/titles&gt;&lt;periodical&gt;&lt;full-title&gt;Soft Matter&lt;/full-title&gt;&lt;abbr-1&gt;Soft Matter&lt;/abbr-1&gt;&lt;/periodical&gt;&lt;alt-periodical&gt;&lt;full-title&gt;Soft Matter&lt;/full-title&gt;&lt;abbr-1&gt;Soft Matter&lt;/abbr-1&gt;&lt;/alt-periodical&gt;&lt;pages&gt;136-143&lt;/pages&gt;&lt;volume&gt;6&lt;/volume&gt;&lt;number&gt;1&lt;/number&gt;&lt;keywords&gt;&lt;keyword&gt;substrate compliance&lt;/keyword&gt;&lt;keyword&gt;differentiation&lt;/keyword&gt;&lt;keyword&gt;stiffness&lt;/keyword&gt;&lt;keyword&gt;networks&lt;/keyword&gt;&lt;keyword&gt;behavior&lt;/keyword&gt;&lt;keyword&gt;photopolymerization&lt;/keyword&gt;&lt;keyword&gt;microenvironments&lt;/keyword&gt;&lt;keyword&gt;proliferation&lt;/keyword&gt;&lt;keyword&gt;migration&lt;/keyword&gt;&lt;keyword&gt;interplay&lt;/keyword&gt;&lt;/keywords&gt;&lt;dates&gt;&lt;year&gt;2010&lt;/year&gt;&lt;/dates&gt;&lt;isbn&gt;1744-683X&lt;/isbn&gt;&lt;accession-num&gt;WOS:000272843200012&lt;/accession-num&gt;&lt;urls&gt;&lt;related-urls&gt;&lt;url&gt;&amp;lt;Go to ISI&amp;gt;://WOS:000272843200012&lt;/url&gt;&lt;/related-urls&gt;&lt;/urls&gt;&lt;electronic-resource-num&gt;Doi 10.1039/B916933d&lt;/electronic-resource-num&gt;&lt;language&gt;English&lt;/language&gt;&lt;/record&gt;&lt;/Cite&gt;&lt;/EndNote&gt;</w:instrText>
      </w:r>
      <w:r w:rsidR="00F76418">
        <w:fldChar w:fldCharType="separate"/>
      </w:r>
      <w:r w:rsidR="00380135">
        <w:rPr>
          <w:noProof/>
        </w:rPr>
        <w:t>[</w:t>
      </w:r>
      <w:hyperlink w:anchor="_ENREF_163" w:tooltip="Marklein, 2010 #155" w:history="1">
        <w:r w:rsidR="004D2651">
          <w:rPr>
            <w:noProof/>
          </w:rPr>
          <w:t>163</w:t>
        </w:r>
      </w:hyperlink>
      <w:r w:rsidR="00380135">
        <w:rPr>
          <w:noProof/>
        </w:rPr>
        <w:t>]</w:t>
      </w:r>
      <w:r w:rsidR="00F76418">
        <w:fldChar w:fldCharType="end"/>
      </w:r>
      <w:r>
        <w:t xml:space="preserve">. </w:t>
      </w:r>
    </w:p>
    <w:p w:rsidR="00E8106D" w:rsidRPr="00BB243A" w:rsidRDefault="00E8106D" w:rsidP="007E345A">
      <w:pPr>
        <w:pStyle w:val="ListParagraph"/>
        <w:spacing w:after="0" w:line="360" w:lineRule="auto"/>
        <w:ind w:left="0"/>
        <w:jc w:val="both"/>
      </w:pPr>
      <w:r>
        <w:t>Mooney</w:t>
      </w:r>
      <w:r w:rsidR="00BD694C">
        <w:t xml:space="preserve"> and co-workers</w:t>
      </w:r>
      <w:r>
        <w:t xml:space="preserve"> used another approach to produce interconnected 3D matrices, based on</w:t>
      </w:r>
      <w:r w:rsidRPr="00E579E9">
        <w:t xml:space="preserve"> interpenetrated network</w:t>
      </w:r>
      <w:r>
        <w:t>s,</w:t>
      </w:r>
      <w:r w:rsidRPr="00E579E9">
        <w:t xml:space="preserve"> </w:t>
      </w:r>
      <w:r>
        <w:t>and</w:t>
      </w:r>
      <w:r w:rsidRPr="00E579E9">
        <w:t xml:space="preserve"> independently vary different properties of the gels, such as cell adhesion and mechanics</w:t>
      </w:r>
      <w:r>
        <w:t xml:space="preserve">. Examples of systems used were based on alginate, </w:t>
      </w:r>
      <w:proofErr w:type="gramStart"/>
      <w:r>
        <w:t>p</w:t>
      </w:r>
      <w:r w:rsidRPr="00405A05">
        <w:t>oly(</w:t>
      </w:r>
      <w:proofErr w:type="gramEnd"/>
      <w:r w:rsidRPr="00405A05">
        <w:t xml:space="preserve">ethylene glycol </w:t>
      </w:r>
      <w:proofErr w:type="spellStart"/>
      <w:r w:rsidRPr="00405A05">
        <w:t>dimethacrylate</w:t>
      </w:r>
      <w:proofErr w:type="spellEnd"/>
      <w:r w:rsidRPr="00405A05">
        <w:t>)</w:t>
      </w:r>
      <w:r w:rsidR="00BD694C">
        <w:t xml:space="preserve"> </w:t>
      </w:r>
      <w:r w:rsidR="00F76418">
        <w:fldChar w:fldCharType="begin">
          <w:fldData xml:space="preserve">PEVuZE5vdGU+PENpdGU+PEF1dGhvcj5IdWVic2NoPC9BdXRob3I+PFllYXI+MjAxMDwvWWVhcj48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</w:fldData>
        </w:fldChar>
      </w:r>
      <w:r w:rsidR="00380135">
        <w:instrText xml:space="preserve"> ADDIN EN.CITE </w:instrText>
      </w:r>
      <w:r w:rsidR="00F76418">
        <w:fldChar w:fldCharType="begin">
          <w:fldData xml:space="preserve">PEVuZE5vdGU+PENpdGU+PEF1dGhvcj5IdWVic2NoPC9BdXRob3I+PFllYXI+MjAxMDwvWWVhcj48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</w:fldData>
        </w:fldChar>
      </w:r>
      <w:r w:rsidR="00380135">
        <w:instrText xml:space="preserve"> ADDIN EN.CITE.DATA </w:instrText>
      </w:r>
      <w:r w:rsidR="00F76418">
        <w:fldChar w:fldCharType="end"/>
      </w:r>
      <w:r w:rsidR="00F76418">
        <w:fldChar w:fldCharType="separate"/>
      </w:r>
      <w:r w:rsidR="00380135">
        <w:rPr>
          <w:noProof/>
        </w:rPr>
        <w:t>[</w:t>
      </w:r>
      <w:hyperlink w:anchor="_ENREF_164" w:tooltip="Huebsch, 2010 #156" w:history="1">
        <w:r w:rsidR="004D2651">
          <w:rPr>
            <w:noProof/>
          </w:rPr>
          <w:t>164</w:t>
        </w:r>
      </w:hyperlink>
      <w:r w:rsidR="00380135">
        <w:rPr>
          <w:noProof/>
        </w:rPr>
        <w:t>]</w:t>
      </w:r>
      <w:r w:rsidR="00F76418">
        <w:fldChar w:fldCharType="end"/>
      </w:r>
      <w:r>
        <w:t xml:space="preserve">, or protein based </w:t>
      </w:r>
      <w:proofErr w:type="spellStart"/>
      <w:r>
        <w:t>Matrigel</w:t>
      </w:r>
      <w:proofErr w:type="spellEnd"/>
      <w:r w:rsidR="00BD694C">
        <w:t xml:space="preserve"> </w:t>
      </w:r>
      <w:r w:rsidR="00F76418">
        <w:fldChar w:fldCharType="begin">
          <w:fldData xml:space="preserve">PEVuZE5vdGU+PENpdGU+PEF1dGhvcj5DaGF1ZGh1cmk8L0F1dGhvcj48WWVhcj4yMDE0PC9ZZWFy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</w:fldData>
        </w:fldChar>
      </w:r>
      <w:r w:rsidR="00380135">
        <w:instrText xml:space="preserve"> ADDIN EN.CITE </w:instrText>
      </w:r>
      <w:r w:rsidR="00F76418">
        <w:fldChar w:fldCharType="begin">
          <w:fldData xml:space="preserve">PEVuZE5vdGU+PENpdGU+PEF1dGhvcj5DaGF1ZGh1cmk8L0F1dGhvcj48WWVhcj4yMDE0PC9ZZWFy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</w:fldData>
        </w:fldChar>
      </w:r>
      <w:r w:rsidR="00380135">
        <w:instrText xml:space="preserve"> ADDIN EN.CITE.DATA </w:instrText>
      </w:r>
      <w:r w:rsidR="00F76418">
        <w:fldChar w:fldCharType="end"/>
      </w:r>
      <w:r w:rsidR="00F76418">
        <w:fldChar w:fldCharType="separate"/>
      </w:r>
      <w:r w:rsidR="00380135">
        <w:rPr>
          <w:noProof/>
        </w:rPr>
        <w:t>[</w:t>
      </w:r>
      <w:hyperlink w:anchor="_ENREF_165" w:tooltip="Chaudhuri, 2014 #157" w:history="1">
        <w:r w:rsidR="004D2651">
          <w:rPr>
            <w:noProof/>
          </w:rPr>
          <w:t>165</w:t>
        </w:r>
      </w:hyperlink>
      <w:r w:rsidR="00380135">
        <w:rPr>
          <w:noProof/>
        </w:rPr>
        <w:t>]</w:t>
      </w:r>
      <w:r w:rsidR="00F76418">
        <w:fldChar w:fldCharType="end"/>
      </w:r>
      <w:r>
        <w:t xml:space="preserve">, allowing </w:t>
      </w:r>
      <w:proofErr w:type="spellStart"/>
      <w:r>
        <w:t>stiffnesses</w:t>
      </w:r>
      <w:proofErr w:type="spellEnd"/>
      <w:r>
        <w:t xml:space="preserve"> to be tuned in the range of </w:t>
      </w:r>
      <w:r w:rsidRPr="00405A05">
        <w:t xml:space="preserve">2.5 </w:t>
      </w:r>
      <w:r>
        <w:t>to</w:t>
      </w:r>
      <w:r w:rsidRPr="00405A05">
        <w:t xml:space="preserve"> 110 </w:t>
      </w:r>
      <w:proofErr w:type="spellStart"/>
      <w:r w:rsidRPr="00405A05">
        <w:t>kPa</w:t>
      </w:r>
      <w:proofErr w:type="spellEnd"/>
      <w:r>
        <w:t>.</w:t>
      </w:r>
    </w:p>
    <w:p w:rsidR="00E8106D" w:rsidRDefault="00E8106D" w:rsidP="007E345A">
      <w:pPr>
        <w:pStyle w:val="ListParagraph"/>
        <w:spacing w:after="0" w:line="360" w:lineRule="auto"/>
        <w:ind w:left="0"/>
        <w:jc w:val="both"/>
      </w:pPr>
      <w:r>
        <w:t xml:space="preserve">Finally, another approach to form hydrogels is based on </w:t>
      </w:r>
      <w:r w:rsidR="00BD694C">
        <w:t xml:space="preserve">the </w:t>
      </w:r>
      <w:r w:rsidRPr="00D7453B">
        <w:t>self</w:t>
      </w:r>
      <w:r w:rsidR="00BD694C">
        <w:t>-</w:t>
      </w:r>
      <w:r w:rsidRPr="00D7453B">
        <w:t>assembl</w:t>
      </w:r>
      <w:r>
        <w:t xml:space="preserve">y of peptides. </w:t>
      </w:r>
      <w:proofErr w:type="gramStart"/>
      <w:r>
        <w:t>A range</w:t>
      </w:r>
      <w:proofErr w:type="gramEnd"/>
      <w:r>
        <w:t xml:space="preserve"> of peptide-</w:t>
      </w:r>
      <w:proofErr w:type="spellStart"/>
      <w:r>
        <w:t>a</w:t>
      </w:r>
      <w:r w:rsidRPr="00D7453B">
        <w:t>mphiphile</w:t>
      </w:r>
      <w:proofErr w:type="spellEnd"/>
      <w:r>
        <w:t xml:space="preserve"> molecules have been shown to self- assemble into fibrous hydrogels</w:t>
      </w:r>
      <w:r w:rsidR="00BD694C">
        <w:t xml:space="preserve"> </w:t>
      </w:r>
      <w:r w:rsidR="00F76418">
        <w:fldChar w:fldCharType="begin">
          <w:fldData xml:space="preserve">PEVuZE5vdGU+PENpdGU+PEF1dGhvcj5IYXJ0Z2VyaW5rPC9BdXRob3I+PFllYXI+MjAwMTwvWWVh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1MTMzLTg8L3BhZ2VzPjx2b2x1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</w:fldData>
        </w:fldChar>
      </w:r>
      <w:r w:rsidR="00380135">
        <w:instrText xml:space="preserve"> ADDIN EN.CITE </w:instrText>
      </w:r>
      <w:r w:rsidR="00F76418">
        <w:fldChar w:fldCharType="begin">
          <w:fldData xml:space="preserve">PEVuZE5vdGU+PENpdGU+PEF1dGhvcj5IYXJ0Z2VyaW5rPC9BdXRob3I+PFllYXI+MjAwMTwvWWVh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1MTMzLTg8L3BhZ2VzPjx2b2x1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</w:fldData>
        </w:fldChar>
      </w:r>
      <w:r w:rsidR="00380135">
        <w:instrText xml:space="preserve"> ADDIN EN.CITE.DATA </w:instrText>
      </w:r>
      <w:r w:rsidR="00F76418">
        <w:fldChar w:fldCharType="end"/>
      </w:r>
      <w:r w:rsidR="00F76418">
        <w:fldChar w:fldCharType="separate"/>
      </w:r>
      <w:r w:rsidR="00380135">
        <w:rPr>
          <w:noProof/>
        </w:rPr>
        <w:t>[</w:t>
      </w:r>
      <w:hyperlink w:anchor="_ENREF_166" w:tooltip="Hartgerink, 2001 #158" w:history="1">
        <w:r w:rsidR="004D2651">
          <w:rPr>
            <w:noProof/>
          </w:rPr>
          <w:t>166</w:t>
        </w:r>
      </w:hyperlink>
      <w:r w:rsidR="00380135">
        <w:rPr>
          <w:noProof/>
        </w:rPr>
        <w:t xml:space="preserve">, </w:t>
      </w:r>
      <w:hyperlink w:anchor="_ENREF_167" w:tooltip="Hartgerink, 2002 #159" w:history="1">
        <w:r w:rsidR="004D2651">
          <w:rPr>
            <w:noProof/>
          </w:rPr>
          <w:t>167</w:t>
        </w:r>
      </w:hyperlink>
      <w:r w:rsidR="00380135">
        <w:rPr>
          <w:noProof/>
        </w:rPr>
        <w:t>]</w:t>
      </w:r>
      <w:r w:rsidR="00F76418">
        <w:fldChar w:fldCharType="end"/>
      </w:r>
      <w:r>
        <w:t xml:space="preserve">. An example of such process relies on the hydrophobic interactions of </w:t>
      </w:r>
      <w:r w:rsidRPr="00FD0D2A">
        <w:t>6, 10, 16 or 22</w:t>
      </w:r>
      <w:r>
        <w:rPr>
          <w:b/>
        </w:rPr>
        <w:t xml:space="preserve"> </w:t>
      </w:r>
      <w:r>
        <w:t xml:space="preserve">chains coupled to the peptides or </w:t>
      </w:r>
      <w:proofErr w:type="spellStart"/>
      <w:r>
        <w:t>Fmoc</w:t>
      </w:r>
      <w:proofErr w:type="spellEnd"/>
      <w:r>
        <w:t xml:space="preserve"> (</w:t>
      </w:r>
      <w:proofErr w:type="spellStart"/>
      <w:r w:rsidRPr="00FD0D2A">
        <w:t>fluorenylmethoxycarbonyl</w:t>
      </w:r>
      <w:proofErr w:type="spellEnd"/>
      <w:r w:rsidRPr="00FD0D2A">
        <w:t xml:space="preserve">) </w:t>
      </w:r>
      <w:r>
        <w:t xml:space="preserve">residues </w:t>
      </w:r>
      <w:r w:rsidR="00F76418">
        <w:fldChar w:fldCharType="begin"/>
      </w:r>
      <w:r w:rsidR="00380135">
        <w:instrText xml:space="preserve"> ADDIN EN.CITE &lt;EndNote&gt;&lt;Cite&gt;&lt;Author&gt;Jayawarna&lt;/Author&gt;&lt;Year&gt;2006&lt;/Year&gt;&lt;RecNum&gt;160&lt;/RecNum&gt;&lt;IDText&gt;Nanostructured Hydrogels for Three-Dimensional Cell Culture Through Self-Assembly of Fluorenylmethoxycarbonyl– Dipeptides&lt;/IDText&gt;&lt;DisplayText&gt;[168]&lt;/DisplayText&gt;&lt;record&gt;&lt;rec-number&gt;160&lt;/rec-number&gt;&lt;foreign-keys&gt;&lt;key app="EN" db-id="az5fvxrxv5rdx8ez2rl5d2vprzwaev5pvtrs"&gt;160&lt;/key&gt;&lt;/foreign-keys&gt;&lt;ref-type name="Journal Article"&gt;17&lt;/ref-type&gt;&lt;contributors&gt;&lt;authors&gt;&lt;author&gt;Jayawarna, V.&lt;/author&gt;&lt;author&gt;Ali, M.&lt;/author&gt;&lt;author&gt;Jowitt, T. A.&lt;/author&gt;&lt;author&gt;Miller, A. F.&lt;/author&gt;&lt;author&gt;Saiani, A.&lt;/author&gt;&lt;author&gt;Gough, J. E.&lt;/author&gt;&lt;author&gt;Ulijn, R. V.&lt;/author&gt;&lt;/authors&gt;&lt;/contributors&gt;&lt;titles&gt;&lt;title&gt;Nanostructured Hydrogels for Three-Dimensional Cell Culture Through Self-Assembly of Fluorenylmethoxycarbonyl– Dipeptides&lt;/title&gt;&lt;secondary-title&gt;Adv. Mater&lt;/secondary-title&gt;&lt;/titles&gt;&lt;periodical&gt;&lt;full-title&gt;Adv. Mater&lt;/full-title&gt;&lt;/periodical&gt;&lt;pages&gt;611-614&lt;/pages&gt;&lt;volume&gt;18&lt;/volume&gt;&lt;number&gt;5&lt;/number&gt;&lt;dates&gt;&lt;year&gt;2006&lt;/year&gt;&lt;/dates&gt;&lt;urls&gt;&lt;/urls&gt;&lt;/record&gt;&lt;/Cite&gt;&lt;/EndNote&gt;</w:instrText>
      </w:r>
      <w:r w:rsidR="00F76418">
        <w:fldChar w:fldCharType="separate"/>
      </w:r>
      <w:r w:rsidR="00380135">
        <w:rPr>
          <w:noProof/>
        </w:rPr>
        <w:t>[</w:t>
      </w:r>
      <w:hyperlink w:anchor="_ENREF_168" w:tooltip="Jayawarna, 2006 #160" w:history="1">
        <w:r w:rsidR="004D2651">
          <w:rPr>
            <w:noProof/>
          </w:rPr>
          <w:t>168</w:t>
        </w:r>
      </w:hyperlink>
      <w:r w:rsidR="00380135">
        <w:rPr>
          <w:noProof/>
        </w:rPr>
        <w:t>]</w:t>
      </w:r>
      <w:r w:rsidR="00F76418">
        <w:fldChar w:fldCharType="end"/>
      </w:r>
      <w:r>
        <w:t xml:space="preserve"> and is controlled by </w:t>
      </w:r>
      <w:proofErr w:type="spellStart"/>
      <w:r>
        <w:t>pH.</w:t>
      </w:r>
      <w:proofErr w:type="spellEnd"/>
      <w:r>
        <w:t xml:space="preserve"> Fibres present different morphologies</w:t>
      </w:r>
      <w:r w:rsidRPr="00C91151">
        <w:t xml:space="preserve"> </w:t>
      </w:r>
      <w:r>
        <w:t xml:space="preserve">and controlled bioactivity, depending on the procedure employed and the type of peptide sequence used. Bundle formation was observed, depending on the peptide concentration and fibres sometimes organised as “flat ribbons”. Such fibrous structures are able to </w:t>
      </w:r>
      <w:r>
        <w:lastRenderedPageBreak/>
        <w:t xml:space="preserve">closely mimic the fibrous nature of many types of ECM found in different tissues, making this strategy particularly attractive to tissue engineering. In addition, using a combination of self-assembly and </w:t>
      </w:r>
      <w:proofErr w:type="spellStart"/>
      <w:r>
        <w:t>micropatterning</w:t>
      </w:r>
      <w:proofErr w:type="spellEnd"/>
      <w:r>
        <w:t xml:space="preserve"> techniques, it was also possible to produce micro-patterned </w:t>
      </w:r>
      <w:proofErr w:type="spellStart"/>
      <w:r>
        <w:t>nanofibrous</w:t>
      </w:r>
      <w:proofErr w:type="spellEnd"/>
      <w:r>
        <w:t xml:space="preserve"> gels in which fibre alignment was controlled within the patterned holes, posts or channels</w:t>
      </w:r>
      <w:r w:rsidR="00BD694C">
        <w:t xml:space="preserve"> </w:t>
      </w:r>
      <w:r w:rsidR="00F76418">
        <w:fldChar w:fldCharType="begin"/>
      </w:r>
      <w:r w:rsidR="00380135">
        <w:instrText xml:space="preserve"> ADDIN EN.CITE &lt;EndNote&gt;&lt;Cite&gt;&lt;Author&gt;Mata&lt;/Author&gt;&lt;Year&gt;2009&lt;/Year&gt;&lt;RecNum&gt;161&lt;/RecNum&gt;&lt;IDText&gt;Micropatterning of bioactive self-assembling gels&lt;/IDText&gt;&lt;DisplayText&gt;[169]&lt;/DisplayText&gt;&lt;record&gt;&lt;rec-number&gt;161&lt;/rec-number&gt;&lt;foreign-keys&gt;&lt;key app="EN" db-id="az5fvxrxv5rdx8ez2rl5d2vprzwaev5pvtrs"&gt;161&lt;/key&gt;&lt;/foreign-keys&gt;&lt;ref-type name="Journal Article"&gt;17&lt;/ref-type&gt;&lt;contributors&gt;&lt;authors&gt;&lt;author&gt;Mata, A.&lt;/author&gt;&lt;author&gt;Hsu, L.&lt;/author&gt;&lt;author&gt;Capito, R.&lt;/author&gt;&lt;author&gt;Aparicio, C.&lt;/author&gt;&lt;author&gt;Henrikson, K.&lt;/author&gt;&lt;author&gt;Stupp, S. I.&lt;/author&gt;&lt;/authors&gt;&lt;/contributors&gt;&lt;auth-address&gt;Institute for BioNanotechnology in Medicine, Northwestern University, Chicago, IL, 60611, USA. E-mail: s-stupp@northwestern.edu ; ; Tel: (+312) 503-6713.&lt;/auth-address&gt;&lt;titles&gt;&lt;title&gt;Micropatterning of bioactive self-assembling gels&lt;/title&gt;&lt;secondary-title&gt;Soft Matter&lt;/secondary-title&gt;&lt;alt-title&gt;Soft matter&lt;/alt-title&gt;&lt;/titles&gt;&lt;periodical&gt;&lt;full-title&gt;Soft Matter&lt;/full-title&gt;&lt;abbr-1&gt;Soft Matter&lt;/abbr-1&gt;&lt;/periodical&gt;&lt;alt-periodical&gt;&lt;full-title&gt;Soft Matter&lt;/full-title&gt;&lt;abbr-1&gt;Soft Matter&lt;/abbr-1&gt;&lt;/alt-periodical&gt;&lt;pages&gt;1228-1236&lt;/pages&gt;&lt;volume&gt;5&lt;/volume&gt;&lt;number&gt;6&lt;/number&gt;&lt;keywords&gt;&lt;keyword&gt;peptide-amphiphile nanofibers&lt;/keyword&gt;&lt;keyword&gt;cell-adhesion&lt;/keyword&gt;&lt;keyword&gt;stem-cells&lt;/keyword&gt;&lt;keyword&gt;progenitor cells&lt;/keyword&gt;&lt;keyword&gt;growth&lt;/keyword&gt;&lt;keyword&gt;surface&lt;/keyword&gt;&lt;keyword&gt;biomaterials&lt;/keyword&gt;&lt;keyword&gt;micro&lt;/keyword&gt;&lt;keyword&gt;differentiation&lt;/keyword&gt;&lt;keyword&gt;fabrication&lt;/keyword&gt;&lt;/keywords&gt;&lt;dates&gt;&lt;year&gt;2009&lt;/year&gt;&lt;/dates&gt;&lt;isbn&gt;1744-6848 (Electronic)&amp;#xD;1744-683X (Linking)&lt;/isbn&gt;&lt;accession-num&gt;20047022&lt;/accession-num&gt;&lt;urls&gt;&lt;related-urls&gt;&lt;url&gt;http://www.ncbi.nlm.nih.gov/pubmed/20047022&lt;/url&gt;&lt;/related-urls&gt;&lt;/urls&gt;&lt;custom2&gt;2680507&lt;/custom2&gt;&lt;electronic-resource-num&gt;10.1039/b819002j&lt;/electronic-resource-num&gt;&lt;language&gt;English&lt;/language&gt;&lt;/record&gt;&lt;/Cite&gt;&lt;/EndNote&gt;</w:instrText>
      </w:r>
      <w:r w:rsidR="00F76418">
        <w:fldChar w:fldCharType="separate"/>
      </w:r>
      <w:r w:rsidR="00380135">
        <w:rPr>
          <w:noProof/>
        </w:rPr>
        <w:t>[</w:t>
      </w:r>
      <w:hyperlink w:anchor="_ENREF_169" w:tooltip="Mata, 2009 #161" w:history="1">
        <w:r w:rsidR="004D2651">
          <w:rPr>
            <w:noProof/>
          </w:rPr>
          <w:t>169</w:t>
        </w:r>
      </w:hyperlink>
      <w:r w:rsidR="00380135">
        <w:rPr>
          <w:noProof/>
        </w:rPr>
        <w:t>]</w:t>
      </w:r>
      <w:r w:rsidR="00F76418">
        <w:fldChar w:fldCharType="end"/>
      </w:r>
      <w:r>
        <w:t xml:space="preserve">. A similar approach was used by other groups by mixing different types of peptides to obtain stiff </w:t>
      </w:r>
      <w:proofErr w:type="spellStart"/>
      <w:r>
        <w:t>nanofibrous</w:t>
      </w:r>
      <w:proofErr w:type="spellEnd"/>
      <w:r>
        <w:t xml:space="preserve"> hydrogels which promote cell proliferation</w:t>
      </w:r>
      <w:r w:rsidR="00BD694C">
        <w:t xml:space="preserve"> </w:t>
      </w:r>
      <w:r w:rsidR="00F76418">
        <w:fldChar w:fldCharType="begin">
          <w:fldData xml:space="preserve">PEVuZE5vdGU+PENpdGU+PEF1dGhvcj5aaG91PC9BdXRob3I+PFllYXI+MjAwOTwvWWVhcj48UmVj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</w:fldData>
        </w:fldChar>
      </w:r>
      <w:r w:rsidR="00380135">
        <w:instrText xml:space="preserve"> ADDIN EN.CITE </w:instrText>
      </w:r>
      <w:r w:rsidR="00F76418">
        <w:fldChar w:fldCharType="begin">
          <w:fldData xml:space="preserve">PEVuZE5vdGU+PENpdGU+PEF1dGhvcj5aaG91PC9BdXRob3I+PFllYXI+MjAwOTwvWWVhcj48UmVj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</w:fldData>
        </w:fldChar>
      </w:r>
      <w:r w:rsidR="00380135">
        <w:instrText xml:space="preserve"> ADDIN EN.CITE.DATA </w:instrText>
      </w:r>
      <w:r w:rsidR="00F76418">
        <w:fldChar w:fldCharType="end"/>
      </w:r>
      <w:r w:rsidR="00F76418">
        <w:fldChar w:fldCharType="separate"/>
      </w:r>
      <w:r w:rsidR="00380135">
        <w:rPr>
          <w:noProof/>
        </w:rPr>
        <w:t>[</w:t>
      </w:r>
      <w:hyperlink w:anchor="_ENREF_170" w:tooltip="Zhou, 2009 #162" w:history="1">
        <w:r w:rsidR="004D2651">
          <w:rPr>
            <w:noProof/>
          </w:rPr>
          <w:t>170</w:t>
        </w:r>
      </w:hyperlink>
      <w:r w:rsidR="00380135">
        <w:rPr>
          <w:noProof/>
        </w:rPr>
        <w:t>]</w:t>
      </w:r>
      <w:r w:rsidR="00F76418">
        <w:fldChar w:fldCharType="end"/>
      </w:r>
      <w:r>
        <w:t>.</w:t>
      </w:r>
    </w:p>
    <w:p w:rsidR="00B231DA" w:rsidRDefault="00806E0C" w:rsidP="001A1C5C">
      <w:r w:rsidRPr="00806E0C">
        <w:rPr>
          <w:noProof/>
        </w:rPr>
        <w:drawing>
          <wp:inline distT="0" distB="0" distL="0" distR="0" wp14:anchorId="4D926A3F" wp14:editId="0502C35D">
            <wp:extent cx="3492162" cy="2449002"/>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90190" cy="2447619"/>
                    </a:xfrm>
                    <a:prstGeom prst="rect">
                      <a:avLst/>
                    </a:prstGeom>
                    <a:noFill/>
                    <a:ln>
                      <a:noFill/>
                    </a:ln>
                  </pic:spPr>
                </pic:pic>
              </a:graphicData>
            </a:graphic>
          </wp:inline>
        </w:drawing>
      </w:r>
    </w:p>
    <w:p w:rsidR="00806E0C" w:rsidRPr="00B231DA" w:rsidRDefault="00B231DA" w:rsidP="00B231DA">
      <w:pPr>
        <w:pStyle w:val="Caption"/>
        <w:jc w:val="both"/>
        <w:rPr>
          <w:color w:val="auto"/>
        </w:rPr>
      </w:pPr>
      <w:proofErr w:type="gramStart"/>
      <w:r w:rsidRPr="00B231DA">
        <w:rPr>
          <w:color w:val="auto"/>
        </w:rPr>
        <w:t xml:space="preserve">Figure </w:t>
      </w:r>
      <w:proofErr w:type="gramEnd"/>
      <w:r w:rsidR="00F76418" w:rsidRPr="00B231DA">
        <w:rPr>
          <w:color w:val="auto"/>
        </w:rPr>
        <w:fldChar w:fldCharType="begin"/>
      </w:r>
      <w:r w:rsidRPr="00B231DA">
        <w:rPr>
          <w:color w:val="auto"/>
        </w:rPr>
        <w:instrText xml:space="preserve"> SEQ Figure \* ARABIC </w:instrText>
      </w:r>
      <w:r w:rsidR="00F76418" w:rsidRPr="00B231DA">
        <w:rPr>
          <w:color w:val="auto"/>
        </w:rPr>
        <w:fldChar w:fldCharType="separate"/>
      </w:r>
      <w:r w:rsidR="00B30806">
        <w:rPr>
          <w:noProof/>
          <w:color w:val="auto"/>
        </w:rPr>
        <w:t>7</w:t>
      </w:r>
      <w:r w:rsidR="00F76418" w:rsidRPr="00B231DA">
        <w:rPr>
          <w:color w:val="auto"/>
        </w:rPr>
        <w:fldChar w:fldCharType="end"/>
      </w:r>
      <w:proofErr w:type="gramStart"/>
      <w:r w:rsidR="001A1C5C">
        <w:rPr>
          <w:color w:val="auto"/>
        </w:rPr>
        <w:t>.</w:t>
      </w:r>
      <w:proofErr w:type="gramEnd"/>
      <w:r w:rsidRPr="00B231DA">
        <w:rPr>
          <w:color w:val="auto"/>
        </w:rPr>
        <w:t xml:space="preserve"> Sequential cross-linking of degradable hydrogels for dynamic studies of matrix remodelling by cells</w:t>
      </w:r>
      <w:r w:rsidR="00380135">
        <w:rPr>
          <w:color w:val="auto"/>
        </w:rPr>
        <w:t xml:space="preserve"> </w:t>
      </w:r>
      <w:r w:rsidR="00F76418">
        <w:rPr>
          <w:color w:val="auto"/>
        </w:rPr>
        <w:fldChar w:fldCharType="begin"/>
      </w:r>
      <w:r w:rsidR="00380135">
        <w:rPr>
          <w:color w:val="auto"/>
        </w:rPr>
        <w:instrText xml:space="preserve"> ADDIN EN.CITE &lt;EndNote&gt;&lt;Cite&gt;&lt;Author&gt;Khetan&lt;/Author&gt;&lt;Year&gt;2013&lt;/Year&gt;&lt;RecNum&gt;139&lt;/RecNum&gt;&lt;DisplayText&gt;[147]&lt;/DisplayText&gt;&lt;record&gt;&lt;rec-number&gt;139&lt;/rec-number&gt;&lt;foreign-keys&gt;&lt;key app="EN" db-id="az5fvxrxv5rdx8ez2rl5d2vprzwaev5pvtrs"&gt;139&lt;/key&gt;&lt;/foreign-keys&gt;&lt;ref-type name="Journal Article"&gt;17&lt;/ref-type&gt;&lt;contributors&gt;&lt;authors&gt;&lt;author&gt;Khetan, S.&lt;/author&gt;&lt;author&gt;Guvendiren, M.&lt;/author&gt;&lt;author&gt;Legant, W. R.&lt;/author&gt;&lt;author&gt;Cohen, D. M.&lt;/author&gt;&lt;author&gt;Chen, C. S.&lt;/author&gt;&lt;author&gt;Burdick, J. A.&lt;/author&gt;&lt;/authors&gt;&lt;/contributors&gt;&lt;auth-address&gt;Burdick, JA&amp;#xD;Univ Penn, Dept Bioengn, 210 South 33rd St, Philadelphia, PA 19104 USA&amp;#xD;Univ Penn, Dept Bioengn, 210 South 33rd St, Philadelphia, PA 19104 USA&amp;#xD;Univ Penn, Dept Bioengn, Philadelphia, PA 19104 USA&lt;/auth-address&gt;&lt;titles&gt;&lt;title&gt;Degradation-mediated cellular traction directs stem cell fate in covalently crosslinked three-dimensional hydrogels&lt;/title&gt;&lt;secondary-title&gt;Nature Materials&lt;/secondary-title&gt;&lt;alt-title&gt;Nat Mater&lt;/alt-title&gt;&lt;/titles&gt;&lt;periodical&gt;&lt;full-title&gt;Nature Materials&lt;/full-title&gt;&lt;abbr-1&gt;Nat Mater&lt;/abbr-1&gt;&lt;/periodical&gt;&lt;alt-periodical&gt;&lt;full-title&gt;Nature Materials&lt;/full-title&gt;&lt;abbr-1&gt;Nat Mater&lt;/abbr-1&gt;&lt;/alt-periodical&gt;&lt;pages&gt;458-465&lt;/pages&gt;&lt;volume&gt;12&lt;/volume&gt;&lt;number&gt;5&lt;/number&gt;&lt;keywords&gt;&lt;keyword&gt;tissue engineering applications&lt;/keyword&gt;&lt;keyword&gt;extracellular-matrix&lt;/keyword&gt;&lt;keyword&gt;actin cytoskeleton&lt;/keyword&gt;&lt;keyword&gt;differentiation&lt;/keyword&gt;&lt;keyword&gt;encapsulation&lt;/keyword&gt;&lt;keyword&gt;biomaterials&lt;/keyword&gt;&lt;keyword&gt;behavior&lt;/keyword&gt;&lt;keyword&gt;growth&lt;/keyword&gt;&lt;/keywords&gt;&lt;dates&gt;&lt;year&gt;2013&lt;/year&gt;&lt;pub-dates&gt;&lt;date&gt;May&lt;/date&gt;&lt;/pub-dates&gt;&lt;/dates&gt;&lt;isbn&gt;1476-1122&lt;/isbn&gt;&lt;accession-num&gt;WOS:000317954800018&lt;/accession-num&gt;&lt;urls&gt;&lt;related-urls&gt;&lt;url&gt;&amp;lt;Go to ISI&amp;gt;://WOS:000317954800018&lt;/url&gt;&lt;/related-urls&gt;&lt;/urls&gt;&lt;electronic-resource-num&gt;Doi 10.1038/Nmat3586&lt;/electronic-resource-num&gt;&lt;language&gt;English&lt;/language&gt;&lt;/record&gt;&lt;/Cite&gt;&lt;/EndNote&gt;</w:instrText>
      </w:r>
      <w:r w:rsidR="00F76418">
        <w:rPr>
          <w:color w:val="auto"/>
        </w:rPr>
        <w:fldChar w:fldCharType="separate"/>
      </w:r>
      <w:r w:rsidR="00380135">
        <w:rPr>
          <w:noProof/>
          <w:color w:val="auto"/>
        </w:rPr>
        <w:t>[</w:t>
      </w:r>
      <w:hyperlink w:anchor="_ENREF_147" w:tooltip="Khetan, 2013 #139" w:history="1">
        <w:r w:rsidR="004D2651">
          <w:rPr>
            <w:noProof/>
            <w:color w:val="auto"/>
          </w:rPr>
          <w:t>147</w:t>
        </w:r>
      </w:hyperlink>
      <w:r w:rsidR="00380135">
        <w:rPr>
          <w:noProof/>
          <w:color w:val="auto"/>
        </w:rPr>
        <w:t>]</w:t>
      </w:r>
      <w:r w:rsidR="00F76418">
        <w:rPr>
          <w:color w:val="auto"/>
        </w:rPr>
        <w:fldChar w:fldCharType="end"/>
      </w:r>
      <w:r w:rsidRPr="00B231DA">
        <w:rPr>
          <w:color w:val="auto"/>
        </w:rPr>
        <w:t>.</w:t>
      </w:r>
    </w:p>
    <w:p w:rsidR="00E8106D" w:rsidRPr="008D29F9" w:rsidRDefault="00E8106D" w:rsidP="007E345A">
      <w:pPr>
        <w:jc w:val="both"/>
        <w:rPr>
          <w:b/>
          <w:sz w:val="24"/>
          <w:szCs w:val="24"/>
          <w:lang w:val="en-US"/>
        </w:rPr>
      </w:pPr>
    </w:p>
    <w:p w:rsidR="00E8106D" w:rsidRPr="00EB2EAF" w:rsidRDefault="00E8106D" w:rsidP="007E345A">
      <w:pPr>
        <w:pStyle w:val="Heading1"/>
        <w:jc w:val="both"/>
      </w:pPr>
      <w:r w:rsidRPr="00EB2EAF">
        <w:t xml:space="preserve"> </w:t>
      </w:r>
      <w:bookmarkStart w:id="11" w:name="_Toc425521470"/>
      <w:proofErr w:type="spellStart"/>
      <w:r w:rsidRPr="00EB2EAF">
        <w:t>Nanoscale</w:t>
      </w:r>
      <w:proofErr w:type="spellEnd"/>
      <w:r w:rsidRPr="00EB2EAF">
        <w:t xml:space="preserve"> sensing of the physical environment</w:t>
      </w:r>
      <w:bookmarkEnd w:id="11"/>
    </w:p>
    <w:p w:rsidR="00BD694C" w:rsidRDefault="00BD694C" w:rsidP="007E345A">
      <w:pPr>
        <w:pStyle w:val="ListParagraph"/>
        <w:spacing w:after="0" w:line="360" w:lineRule="auto"/>
        <w:ind w:left="0"/>
        <w:jc w:val="both"/>
      </w:pPr>
    </w:p>
    <w:p w:rsidR="00E8106D" w:rsidRPr="00EB2EAF" w:rsidRDefault="00E8106D" w:rsidP="007E345A">
      <w:pPr>
        <w:pStyle w:val="ListParagraph"/>
        <w:spacing w:after="0" w:line="360" w:lineRule="auto"/>
        <w:ind w:left="0"/>
        <w:jc w:val="both"/>
      </w:pPr>
      <w:r>
        <w:t xml:space="preserve">The various techniques described in the previous section to control the </w:t>
      </w:r>
      <w:proofErr w:type="spellStart"/>
      <w:r>
        <w:t>nanoscale</w:t>
      </w:r>
      <w:proofErr w:type="spellEnd"/>
      <w:r>
        <w:t xml:space="preserve"> geometry, topography and mechanics of matrices have been applied to cell culture, for the control of cell phenotype. Cell adhesion plays an important part in mediating such cell-substrate interactions and sensing </w:t>
      </w:r>
      <w:proofErr w:type="spellStart"/>
      <w:r>
        <w:t>nanoscale</w:t>
      </w:r>
      <w:proofErr w:type="spellEnd"/>
      <w:r>
        <w:t xml:space="preserve"> physical properties of the matrix. Important questions that have been addressed by these studies to understand the role of such cues in directing cell phenotype will be discussed in this section. How do </w:t>
      </w:r>
      <w:proofErr w:type="spellStart"/>
      <w:r>
        <w:t>nanoscale</w:t>
      </w:r>
      <w:proofErr w:type="spellEnd"/>
      <w:r>
        <w:t xml:space="preserve"> physical properties control integrin clustering? How is the geometrical maturation of FAs and their ability to sustain tension coupled to </w:t>
      </w:r>
      <w:proofErr w:type="spellStart"/>
      <w:r>
        <w:t>nanoscale</w:t>
      </w:r>
      <w:proofErr w:type="spellEnd"/>
      <w:r>
        <w:t xml:space="preserve"> physical properties of the matrix? How is </w:t>
      </w:r>
      <w:proofErr w:type="spellStart"/>
      <w:r>
        <w:t>nano</w:t>
      </w:r>
      <w:proofErr w:type="spellEnd"/>
      <w:r>
        <w:t>-scale topography sensed by cells, in a relatively homogenous biochemical context? Is local (</w:t>
      </w:r>
      <w:proofErr w:type="spellStart"/>
      <w:r>
        <w:t>nano</w:t>
      </w:r>
      <w:proofErr w:type="spellEnd"/>
      <w:r>
        <w:t xml:space="preserve">- to </w:t>
      </w:r>
      <w:proofErr w:type="spellStart"/>
      <w:r>
        <w:t>microscale</w:t>
      </w:r>
      <w:proofErr w:type="spellEnd"/>
      <w:r>
        <w:t xml:space="preserve">) remodelling of 3D matrices an important mechanism via which cells sense substrate mechanics in 3D? </w:t>
      </w:r>
    </w:p>
    <w:p w:rsidR="00E8106D" w:rsidRPr="00F90E26" w:rsidRDefault="00E8106D" w:rsidP="008F6D60">
      <w:pPr>
        <w:pStyle w:val="Heading2"/>
        <w:jc w:val="both"/>
        <w:rPr>
          <w:lang w:val="en-US"/>
        </w:rPr>
      </w:pPr>
      <w:bookmarkStart w:id="12" w:name="_Toc425521471"/>
      <w:r>
        <w:t>4.1</w:t>
      </w:r>
      <w:r w:rsidRPr="00EB2EAF">
        <w:t xml:space="preserve"> Geometrical control of integrin clustering.</w:t>
      </w:r>
      <w:bookmarkEnd w:id="12"/>
    </w:p>
    <w:p w:rsidR="00E8106D" w:rsidRPr="00EB2EAF" w:rsidRDefault="00BD694C" w:rsidP="007E345A">
      <w:pPr>
        <w:pStyle w:val="ListParagraph"/>
        <w:spacing w:after="0" w:line="360" w:lineRule="auto"/>
        <w:ind w:left="0"/>
        <w:jc w:val="both"/>
      </w:pPr>
      <w:r>
        <w:t>The control of i</w:t>
      </w:r>
      <w:r w:rsidR="00E8106D">
        <w:t xml:space="preserve">ntegrin activation and clustering </w:t>
      </w:r>
      <w:r>
        <w:t xml:space="preserve">has </w:t>
      </w:r>
      <w:r w:rsidR="00E8106D">
        <w:t xml:space="preserve">attracted a considerable interest from the research community, considering that this is the first step in the control of FA formation. </w:t>
      </w:r>
      <w:r w:rsidR="00E8106D" w:rsidRPr="00E36F60">
        <w:t xml:space="preserve">The </w:t>
      </w:r>
      <w:r w:rsidR="00E8106D" w:rsidRPr="00E36F60">
        <w:lastRenderedPageBreak/>
        <w:t xml:space="preserve">distance required for integrin heterodimers to cluster together and form nascent adhesions is an important parameter controlling the early stages of FA development. To control the clustering of cell membrane receptors, gold cluster arrays generated via block copolymer micelle nanolithography were used. Integrin clustering was controlled </w:t>
      </w:r>
      <w:r w:rsidR="00E8106D">
        <w:t xml:space="preserve">via the </w:t>
      </w:r>
      <w:r w:rsidR="00E8106D" w:rsidRPr="00E36F60">
        <w:t>ligand density with a threshold of around 60 nm</w:t>
      </w:r>
      <w:r w:rsidR="00E8106D">
        <w:t xml:space="preserve"> between two neighbouring ligands. Below this threshold, ligands density</w:t>
      </w:r>
      <w:r w:rsidR="00E8106D" w:rsidRPr="00E36F60">
        <w:t xml:space="preserve"> allowed the formation of adhesions</w:t>
      </w:r>
      <w:r>
        <w:t xml:space="preserve"> </w:t>
      </w:r>
      <w:r w:rsidR="00F76418">
        <w:fldChar w:fldCharType="begin">
          <w:fldData xml:space="preserve">PEVuZE5vdGU+PENpdGU+PEF1dGhvcj5DYXZhbGNhbnRpLUFkYW08L0F1dGhvcj48WWVhcj4yMDA2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</w:fldData>
        </w:fldChar>
      </w:r>
      <w:r w:rsidR="00244AB7">
        <w:instrText xml:space="preserve"> ADDIN EN.CITE </w:instrText>
      </w:r>
      <w:r w:rsidR="00F76418">
        <w:fldChar w:fldCharType="begin">
          <w:fldData xml:space="preserve">PEVuZE5vdGU+PENpdGU+PEF1dGhvcj5DYXZhbGNhbnRpLUFkYW08L0F1dGhvcj48WWVhcj4yMDA2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</w:fldData>
        </w:fldChar>
      </w:r>
      <w:r w:rsidR="00244AB7">
        <w:instrText xml:space="preserve"> ADDIN EN.CITE.DATA </w:instrText>
      </w:r>
      <w:r w:rsidR="00F76418">
        <w:fldChar w:fldCharType="end"/>
      </w:r>
      <w:r w:rsidR="00F76418">
        <w:fldChar w:fldCharType="separate"/>
      </w:r>
      <w:r w:rsidR="00244AB7">
        <w:rPr>
          <w:noProof/>
        </w:rPr>
        <w:t>[</w:t>
      </w:r>
      <w:hyperlink w:anchor="_ENREF_100" w:tooltip="Cavalcanti-Adam, 2006 #93" w:history="1">
        <w:r w:rsidR="004D2651">
          <w:rPr>
            <w:noProof/>
          </w:rPr>
          <w:t>100</w:t>
        </w:r>
      </w:hyperlink>
      <w:r w:rsidR="00244AB7">
        <w:rPr>
          <w:noProof/>
        </w:rPr>
        <w:t>]</w:t>
      </w:r>
      <w:r w:rsidR="00F76418">
        <w:fldChar w:fldCharType="end"/>
      </w:r>
      <w:r w:rsidR="00E8106D" w:rsidRPr="00E36F60">
        <w:t xml:space="preserve">. On </w:t>
      </w:r>
      <w:proofErr w:type="spellStart"/>
      <w:r w:rsidR="00E8106D" w:rsidRPr="00E36F60">
        <w:t>nanopatterns</w:t>
      </w:r>
      <w:proofErr w:type="spellEnd"/>
      <w:r w:rsidR="00E8106D" w:rsidRPr="00E36F60">
        <w:t xml:space="preserve"> displaying greater inter-ligand distances, cells were unable to spread. This effect was not observed on disordered </w:t>
      </w:r>
      <w:proofErr w:type="spellStart"/>
      <w:r w:rsidR="00E8106D" w:rsidRPr="00E36F60">
        <w:t>nanopatterns</w:t>
      </w:r>
      <w:proofErr w:type="spellEnd"/>
      <w:r w:rsidR="00E8106D" w:rsidRPr="00E36F60">
        <w:t xml:space="preserve"> as the perturbed organisation of the clusters resulted in shorter inter-ligand distances locally</w:t>
      </w:r>
      <w:r>
        <w:t xml:space="preserve"> </w:t>
      </w:r>
      <w:r w:rsidR="001A1C5C">
        <w:t xml:space="preserve">(Figure 8) </w:t>
      </w:r>
      <w:r w:rsidR="00F76418">
        <w:fldChar w:fldCharType="begin">
          <w:fldData xml:space="preserve">PEVuZE5vdGU+PENpdGU+PEF1dGhvcj5IdWFuZzwvQXV0aG9yPjxZZWFyPjIwMDk8L1llYXI+PFJl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</w:fldData>
        </w:fldChar>
      </w:r>
      <w:r w:rsidR="00BE1264">
        <w:instrText xml:space="preserve"> ADDIN EN.CITE </w:instrText>
      </w:r>
      <w:r w:rsidR="00F76418">
        <w:fldChar w:fldCharType="begin">
          <w:fldData xml:space="preserve">PEVuZE5vdGU+PENpdGU+PEF1dGhvcj5IdWFuZzwvQXV0aG9yPjxZZWFyPjIwMDk8L1llYXI+PFJl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</w:fldData>
        </w:fldChar>
      </w:r>
      <w:r w:rsidR="00BE1264">
        <w:instrText xml:space="preserve"> ADDIN EN.CITE.DATA </w:instrText>
      </w:r>
      <w:r w:rsidR="00F76418">
        <w:fldChar w:fldCharType="end"/>
      </w:r>
      <w:r w:rsidR="00F76418">
        <w:fldChar w:fldCharType="separate"/>
      </w:r>
      <w:r w:rsidR="00BE1264">
        <w:rPr>
          <w:noProof/>
        </w:rPr>
        <w:t>[</w:t>
      </w:r>
      <w:hyperlink w:anchor="_ENREF_13" w:tooltip="Huang, 2009 #12" w:history="1">
        <w:r w:rsidR="004D2651">
          <w:rPr>
            <w:noProof/>
          </w:rPr>
          <w:t>13</w:t>
        </w:r>
      </w:hyperlink>
      <w:r w:rsidR="00BE1264">
        <w:rPr>
          <w:noProof/>
        </w:rPr>
        <w:t>]</w:t>
      </w:r>
      <w:r w:rsidR="00F76418">
        <w:fldChar w:fldCharType="end"/>
      </w:r>
      <w:r w:rsidR="00E8106D" w:rsidRPr="00E36F60">
        <w:t xml:space="preserve">. In a further development, the effect of ligand density on a local (spacing between ligands at the </w:t>
      </w:r>
      <w:proofErr w:type="spellStart"/>
      <w:r w:rsidR="00E8106D" w:rsidRPr="00E36F60">
        <w:t>nanoscale</w:t>
      </w:r>
      <w:proofErr w:type="spellEnd"/>
      <w:r w:rsidR="00E8106D" w:rsidRPr="00E36F60">
        <w:t>) and a global (</w:t>
      </w:r>
      <w:proofErr w:type="spellStart"/>
      <w:r w:rsidR="00E8106D" w:rsidRPr="00E36F60">
        <w:t>micropatterned</w:t>
      </w:r>
      <w:proofErr w:type="spellEnd"/>
      <w:r w:rsidR="00E8106D" w:rsidRPr="00E36F60">
        <w:t xml:space="preserve"> surfaces) scale was assessed to </w:t>
      </w:r>
      <w:r w:rsidR="00E8106D">
        <w:t>dissociate physical parameters controlling</w:t>
      </w:r>
      <w:r w:rsidR="00E8106D" w:rsidRPr="00E36F60">
        <w:t xml:space="preserve"> cell adhesion at different </w:t>
      </w:r>
      <w:r w:rsidR="00E8106D">
        <w:t>scales</w:t>
      </w:r>
      <w:r w:rsidR="00B04A19">
        <w:t xml:space="preserve"> </w:t>
      </w:r>
      <w:r w:rsidR="00F76418">
        <w:fldChar w:fldCharType="begin">
          <w:fldData xml:space="preserve">PEVuZE5vdGU+PENpdGU+PEF1dGhvcj5EZWVnPC9BdXRob3I+PFllYXI+MjAxMTwvWWVhcj48UmVj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</w:fldData>
        </w:fldChar>
      </w:r>
      <w:r w:rsidR="00244AB7">
        <w:instrText xml:space="preserve"> ADDIN EN.CITE </w:instrText>
      </w:r>
      <w:r w:rsidR="00F76418">
        <w:fldChar w:fldCharType="begin">
          <w:fldData xml:space="preserve">PEVuZE5vdGU+PENpdGU+PEF1dGhvcj5EZWVnPC9BdXRob3I+PFllYXI+MjAxMTwvWWVhcj48UmVj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</w:fldData>
        </w:fldChar>
      </w:r>
      <w:r w:rsidR="00244AB7">
        <w:instrText xml:space="preserve"> ADDIN EN.CITE.DATA </w:instrText>
      </w:r>
      <w:r w:rsidR="00F76418">
        <w:fldChar w:fldCharType="end"/>
      </w:r>
      <w:r w:rsidR="00F76418">
        <w:fldChar w:fldCharType="separate"/>
      </w:r>
      <w:r w:rsidR="00244AB7">
        <w:rPr>
          <w:noProof/>
        </w:rPr>
        <w:t>[</w:t>
      </w:r>
      <w:hyperlink w:anchor="_ENREF_75" w:tooltip="Deeg, 2011 #68" w:history="1">
        <w:r w:rsidR="004D2651">
          <w:rPr>
            <w:noProof/>
          </w:rPr>
          <w:t>75</w:t>
        </w:r>
      </w:hyperlink>
      <w:r w:rsidR="00244AB7">
        <w:rPr>
          <w:noProof/>
        </w:rPr>
        <w:t>]</w:t>
      </w:r>
      <w:r w:rsidR="00F76418">
        <w:fldChar w:fldCharType="end"/>
      </w:r>
      <w:r w:rsidR="00E8106D" w:rsidRPr="00E36F60">
        <w:t>. Cell response to the local density of ligands, rather than global</w:t>
      </w:r>
      <w:r w:rsidR="00E8106D">
        <w:t xml:space="preserve"> density</w:t>
      </w:r>
      <w:r w:rsidR="00E8106D" w:rsidRPr="00E36F60">
        <w:t xml:space="preserve">, was more pronounced, with </w:t>
      </w:r>
      <w:r w:rsidR="00E8106D">
        <w:t>FA</w:t>
      </w:r>
      <w:r w:rsidR="00E8106D" w:rsidRPr="00E36F60">
        <w:t xml:space="preserve"> maturation and cell adhesion strength being more effective when spacing between ligand</w:t>
      </w:r>
      <w:r w:rsidR="00B04A19">
        <w:t>s</w:t>
      </w:r>
      <w:r w:rsidR="00E8106D" w:rsidRPr="00E36F60">
        <w:t xml:space="preserve"> </w:t>
      </w:r>
      <w:r w:rsidR="00E8106D">
        <w:t>was</w:t>
      </w:r>
      <w:r w:rsidR="00E8106D" w:rsidRPr="00E36F60">
        <w:t xml:space="preserve"> below 60 nm.</w:t>
      </w:r>
      <w:r w:rsidR="00E8106D">
        <w:t xml:space="preserve"> Ligand spacing on the </w:t>
      </w:r>
      <w:proofErr w:type="spellStart"/>
      <w:r w:rsidR="00E8106D">
        <w:t>micropatterned</w:t>
      </w:r>
      <w:proofErr w:type="spellEnd"/>
      <w:r w:rsidR="00E8106D">
        <w:t xml:space="preserve"> surface</w:t>
      </w:r>
      <w:r w:rsidR="00B04A19">
        <w:t>s</w:t>
      </w:r>
      <w:r w:rsidR="00E8106D">
        <w:t xml:space="preserve"> was kept constant at around 60 nm and allowed higher cell spreading compared to </w:t>
      </w:r>
      <w:proofErr w:type="spellStart"/>
      <w:r w:rsidR="00E8106D">
        <w:t>unpatterned</w:t>
      </w:r>
      <w:proofErr w:type="spellEnd"/>
      <w:r w:rsidR="00E8106D">
        <w:t xml:space="preserve"> surfaces presenting higher inter-ligand spacing (74 and 120 nm), despite the fact that these surfaces presented a lower global particle density. These experiments indicate that a small number of sufficiently large FAs </w:t>
      </w:r>
      <w:proofErr w:type="gramStart"/>
      <w:r w:rsidR="00E8106D">
        <w:t>is</w:t>
      </w:r>
      <w:proofErr w:type="gramEnd"/>
      <w:r w:rsidR="00E8106D">
        <w:t xml:space="preserve"> sufficient to sustain cell spreading and that local ligand density and integrin clustering controls the formation of FAs.</w:t>
      </w:r>
    </w:p>
    <w:p w:rsidR="00E8106D" w:rsidRDefault="00E8106D" w:rsidP="007E345A">
      <w:pPr>
        <w:pStyle w:val="ListParagraph"/>
        <w:spacing w:after="0" w:line="360" w:lineRule="auto"/>
        <w:ind w:left="0"/>
        <w:jc w:val="both"/>
      </w:pPr>
      <w:r w:rsidRPr="00EC2EE9">
        <w:t xml:space="preserve">In another study, </w:t>
      </w:r>
      <w:proofErr w:type="spellStart"/>
      <w:r>
        <w:t>nanocluster</w:t>
      </w:r>
      <w:proofErr w:type="spellEnd"/>
      <w:r>
        <w:t xml:space="preserve">-functionalised hydrogel </w:t>
      </w:r>
      <w:proofErr w:type="spellStart"/>
      <w:r>
        <w:t>micropillars</w:t>
      </w:r>
      <w:proofErr w:type="spellEnd"/>
      <w:r>
        <w:t xml:space="preserve"> were used to study </w:t>
      </w:r>
      <w:r w:rsidRPr="00EC2EE9">
        <w:t xml:space="preserve">forces generated by </w:t>
      </w:r>
      <w:r>
        <w:t xml:space="preserve">adhesions recruiting </w:t>
      </w:r>
      <w:r w:rsidRPr="00EC2EE9">
        <w:t>different integrins</w:t>
      </w:r>
      <w:r>
        <w:t>,</w:t>
      </w:r>
      <w:r w:rsidRPr="00EC2EE9">
        <w:t xml:space="preserve"> αvβ3 and α5β1 </w:t>
      </w:r>
      <w:r>
        <w:t>heterodimers</w:t>
      </w:r>
      <w:r w:rsidR="00B04A19">
        <w:t xml:space="preserve"> </w:t>
      </w:r>
      <w:r w:rsidR="00F76418">
        <w:fldChar w:fldCharType="begin"/>
      </w:r>
      <w:r w:rsidR="00244AB7">
        <w:instrText xml:space="preserve"> ADDIN EN.CITE &lt;EndNote&gt;&lt;Cite&gt;&lt;Author&gt;Rahmouni&lt;/Author&gt;&lt;Year&gt;2013&lt;/Year&gt;&lt;RecNum&gt;69&lt;/RecNum&gt;&lt;IDText&gt;Hydrogel Micropillars with Integrin Selective Peptidomimetic Functionalized Nanopatterned Tops: A New Tool for the Measurement of Cell Traction Forces Transmitted through αvβ3 - or α5β1 -Integrins&lt;/IDText&gt;&lt;DisplayText&gt;[76]&lt;/DisplayText&gt;&lt;record&gt;&lt;rec-number&gt;69&lt;/rec-number&gt;&lt;foreign-keys&gt;&lt;key app="EN" db-id="az5fvxrxv5rdx8ez2rl5d2vprzwaev5pvtrs"&gt;69&lt;/key&gt;&lt;/foreign-keys&gt;&lt;ref-type name="Journal Article"&gt;17&lt;/ref-type&gt;&lt;contributors&gt;&lt;authors&gt;&lt;author&gt;Rahmouni, Sabri&lt;/author&gt;&lt;author&gt;Lindner, Aaron&lt;/author&gt;&lt;author&gt;Rechenmacher, Florian&lt;/author&gt;&lt;author&gt;Neubauer, Stefanie&lt;/author&gt;&lt;author&gt;Sobahi, Tariq Rashad Ali&lt;/author&gt;&lt;author&gt;Kessler, Horst&lt;/author&gt;&lt;author&gt;Cavalcanti-Adam, Elisabetta Ada&lt;/author&gt;&lt;author&gt;Spatz, Joachim Pius&lt;/author&gt;&lt;/authors&gt;&lt;/contributors&gt;&lt;titles&gt;&lt;title&gt;Hydrogel Micropillars with Integrin Selective Peptidomimetic Functionalized Nanopatterned Tops: A New Tool for the Measurement of Cell Traction Forces Transmitted through αvβ3 - or α5β1 -Integrins&lt;/title&gt;&lt;secondary-title&gt;Adv. Mater.&amp;#xD;&lt;/secondary-title&gt;&lt;/titles&gt;&lt;pages&gt;5869–5874&lt;/pages&gt;&lt;volume&gt;25&lt;/volume&gt;&lt;number&gt;41&lt;/number&gt;&lt;dates&gt;&lt;year&gt;2013&lt;/year&gt;&lt;/dates&gt;&lt;urls&gt;&lt;/urls&gt;&lt;/record&gt;&lt;/Cite&gt;&lt;/EndNote&gt;</w:instrText>
      </w:r>
      <w:r w:rsidR="00F76418">
        <w:fldChar w:fldCharType="separate"/>
      </w:r>
      <w:r w:rsidR="00244AB7">
        <w:rPr>
          <w:noProof/>
        </w:rPr>
        <w:t>[</w:t>
      </w:r>
      <w:hyperlink w:anchor="_ENREF_76" w:tooltip="Rahmouni, 2013 #69" w:history="1">
        <w:r w:rsidR="004D2651">
          <w:rPr>
            <w:noProof/>
          </w:rPr>
          <w:t>76</w:t>
        </w:r>
      </w:hyperlink>
      <w:r w:rsidR="00244AB7">
        <w:rPr>
          <w:noProof/>
        </w:rPr>
        <w:t>]</w:t>
      </w:r>
      <w:r w:rsidR="00F76418">
        <w:fldChar w:fldCharType="end"/>
      </w:r>
      <w:r w:rsidRPr="00EC2EE9">
        <w:t xml:space="preserve">. The latter were found to </w:t>
      </w:r>
      <w:r>
        <w:t>sustain</w:t>
      </w:r>
      <w:r w:rsidRPr="00EC2EE9">
        <w:t xml:space="preserve"> greater maximum forces than the former during adhesion. Also</w:t>
      </w:r>
      <w:r>
        <w:t xml:space="preserve">, the ratio of zyxin to actin in FAs at the cell periphery is higher for </w:t>
      </w:r>
      <w:r w:rsidRPr="007A5975">
        <w:t>α5β1</w:t>
      </w:r>
      <w:r>
        <w:t xml:space="preserve">, possibly indicating different mechanical roles for these two integrin heterodimers. This is consistent with observations made using a magnetic tweezers assay, which identified </w:t>
      </w:r>
      <w:r w:rsidRPr="007A5975">
        <w:t>α5β1</w:t>
      </w:r>
      <w:r>
        <w:t xml:space="preserve"> as an important </w:t>
      </w:r>
      <w:r w:rsidR="00B04A19">
        <w:t xml:space="preserve">mediator able to </w:t>
      </w:r>
      <w:r>
        <w:t xml:space="preserve">sustain mechanical forces, whereas </w:t>
      </w:r>
      <w:r w:rsidRPr="00EC2EE9">
        <w:t>αvβ3</w:t>
      </w:r>
      <w:r>
        <w:t xml:space="preserve"> was found to play a role in mechanotransduction</w:t>
      </w:r>
      <w:r w:rsidR="00B04A19">
        <w:t xml:space="preserve"> </w:t>
      </w:r>
      <w:r w:rsidR="00F76418">
        <w:fldChar w:fldCharType="begin"/>
      </w:r>
      <w:r w:rsidR="00BE1264">
        <w:instrText xml:space="preserve"> ADDIN EN.CITE &lt;EndNote&gt;&lt;Cite&gt;&lt;Author&gt;Roca-Cusachs&lt;/Author&gt;&lt;Year&gt;2009&lt;/Year&gt;&lt;RecNum&gt;33&lt;/RecNum&gt;&lt;IDText&gt;Clustering of α5β1 integrins determines adhesion strength whereas αvβ3 and talin enable mechanotransduction&lt;/IDText&gt;&lt;DisplayText&gt;[34]&lt;/DisplayText&gt;&lt;record&gt;&lt;rec-number&gt;33&lt;/rec-number&gt;&lt;foreign-keys&gt;&lt;key app="EN" db-id="az5fvxrxv5rdx8ez2rl5d2vprzwaev5pvtrs"&gt;33&lt;/key&gt;&lt;/foreign-keys&gt;&lt;ref-type name="Journal Article"&gt;17&lt;/ref-type&gt;&lt;contributors&gt;&lt;authors&gt;&lt;author&gt;Roca-Cusachs, P.&lt;/author&gt;&lt;author&gt;Gauthier, N. C.&lt;/author&gt;&lt;author&gt;del Rio, A.&lt;/author&gt;&lt;author&gt;Sheetz, M. P.&lt;/author&gt;&lt;/authors&gt;&lt;/contributors&gt;&lt;titles&gt;&lt;title&gt;Clustering of α5β1 integrins determines adhesion strength whereas αvβ3 and talin enable mechanotransduction&lt;/title&gt;&lt;secondary-title&gt;Proceedings of the National Academy of Sciences&amp;#xD;&lt;/secondary-title&gt;&lt;/titles&gt;&lt;pages&gt;16245–16250&lt;/pages&gt;&lt;volume&gt;106&lt;/volume&gt;&lt;number&gt;38&lt;/number&gt;&lt;dates&gt;&lt;year&gt;2009&lt;/year&gt;&lt;/dates&gt;&lt;urls&gt;&lt;/urls&gt;&lt;/record&gt;&lt;/Cite&gt;&lt;/EndNote&gt;</w:instrText>
      </w:r>
      <w:r w:rsidR="00F76418">
        <w:fldChar w:fldCharType="separate"/>
      </w:r>
      <w:r w:rsidR="00BE1264">
        <w:rPr>
          <w:noProof/>
        </w:rPr>
        <w:t>[</w:t>
      </w:r>
      <w:hyperlink w:anchor="_ENREF_34" w:tooltip="Roca-Cusachs, 2009 #33" w:history="1">
        <w:r w:rsidR="004D2651">
          <w:rPr>
            <w:noProof/>
          </w:rPr>
          <w:t>34</w:t>
        </w:r>
      </w:hyperlink>
      <w:r w:rsidR="00BE1264">
        <w:rPr>
          <w:noProof/>
        </w:rPr>
        <w:t>]</w:t>
      </w:r>
      <w:r w:rsidR="00F76418">
        <w:fldChar w:fldCharType="end"/>
      </w:r>
      <w:r>
        <w:t xml:space="preserve">. However, such integrin specific response is also likely to be dependent on the expression level of the respective integrins and the abundance (and possibly affinity) of the ligands present in the matrix. Hence, engineered cell lines expressing </w:t>
      </w:r>
      <w:r w:rsidRPr="00EC2EE9">
        <w:t>αvβ3 and α5β1</w:t>
      </w:r>
      <w:r>
        <w:t xml:space="preserve"> integrins displayed similar abilities to exert traction forces, although their response to external cyclic strain and ability to respond </w:t>
      </w:r>
      <w:r w:rsidR="006B238D">
        <w:t xml:space="preserve">to </w:t>
      </w:r>
      <w:r>
        <w:t xml:space="preserve">matrix stiffness was slightly more sensitive in the case of </w:t>
      </w:r>
      <w:r w:rsidRPr="00EC2EE9">
        <w:t>αvβ3</w:t>
      </w:r>
      <w:r w:rsidR="006B238D">
        <w:t xml:space="preserve"> </w:t>
      </w:r>
      <w:r w:rsidR="00F76418">
        <w:fldChar w:fldCharType="begin"/>
      </w:r>
      <w:r w:rsidR="00380135">
        <w:instrText xml:space="preserve"> ADDIN EN.CITE &lt;EndNote&gt;&lt;Cite&gt;&lt;Author&gt;Balcioglu H. E.&lt;/Author&gt;&lt;Year&gt;2015&lt;/Year&gt;&lt;RecNum&gt;163&lt;/RecNum&gt;&lt;IDText&gt;The integrin expression profile modulates orientation and dynamics of force transmission at cell–matrix adhesions&lt;/IDText&gt;&lt;DisplayText&gt;[171]&lt;/DisplayText&gt;&lt;record&gt;&lt;rec-number&gt;163&lt;/rec-number&gt;&lt;foreign-keys&gt;&lt;key app="EN" db-id="az5fvxrxv5rdx8ez2rl5d2vprzwaev5pvtrs"&gt;163&lt;/key&gt;&lt;/foreign-keys&gt;&lt;ref-type name="Journal Article"&gt;17&lt;/ref-type&gt;&lt;contributors&gt;&lt;authors&gt;&lt;author&gt;Balcioglu H. E., &lt;/author&gt;&lt;author&gt;Hedde van Hoorn, &lt;/author&gt;&lt;author&gt;Dominique M. Donato, &lt;/author&gt;&lt;author&gt;Thomas Schmidt, &lt;/author&gt;&lt;author&gt;and Erik H. J. Danen&lt;/author&gt;&lt;/authors&gt;&lt;/contributors&gt;&lt;titles&gt;&lt;title&gt;The integrin expression profile modulates orientation and dynamics of force transmission at cell–matrix adhesions&lt;/title&gt;&lt;secondary-title&gt;Journal of Cell Science&lt;/secondary-title&gt;&lt;/titles&gt;&lt;periodical&gt;&lt;full-title&gt;journal of Cell Science&lt;/full-title&gt;&lt;/periodical&gt;&lt;pages&gt;1316-1326&lt;/pages&gt;&lt;volume&gt;128&lt;/volume&gt;&lt;dates&gt;&lt;year&gt;2015&lt;/year&gt;&lt;/dates&gt;&lt;urls&gt;&lt;/urls&gt;&lt;/record&gt;&lt;/Cite&gt;&lt;/EndNote&gt;</w:instrText>
      </w:r>
      <w:r w:rsidR="00F76418">
        <w:fldChar w:fldCharType="separate"/>
      </w:r>
      <w:r w:rsidR="00380135">
        <w:rPr>
          <w:noProof/>
        </w:rPr>
        <w:t>[</w:t>
      </w:r>
      <w:hyperlink w:anchor="_ENREF_171" w:tooltip="Balcioglu H. E., 2015 #163" w:history="1">
        <w:r w:rsidR="004D2651">
          <w:rPr>
            <w:noProof/>
          </w:rPr>
          <w:t>171</w:t>
        </w:r>
      </w:hyperlink>
      <w:r w:rsidR="00380135">
        <w:rPr>
          <w:noProof/>
        </w:rPr>
        <w:t>]</w:t>
      </w:r>
      <w:r w:rsidR="00F76418">
        <w:fldChar w:fldCharType="end"/>
      </w:r>
      <w:r>
        <w:t>.</w:t>
      </w:r>
    </w:p>
    <w:p w:rsidR="00E8106D" w:rsidRPr="00F77BB0" w:rsidRDefault="00E8106D" w:rsidP="007E345A">
      <w:pPr>
        <w:pStyle w:val="ListParagraph"/>
        <w:spacing w:after="0" w:line="360" w:lineRule="auto"/>
        <w:ind w:left="0"/>
        <w:jc w:val="both"/>
      </w:pPr>
      <w:r>
        <w:t xml:space="preserve">To further probe the impact of clustering on the ability of cells to exert tension on their matrix, </w:t>
      </w:r>
      <w:r w:rsidRPr="00EB2EAF">
        <w:t xml:space="preserve">the approach of block copolymer micelle </w:t>
      </w:r>
      <w:r w:rsidRPr="00E36F60">
        <w:t xml:space="preserve">nanolithography </w:t>
      </w:r>
      <w:r>
        <w:t>was combined</w:t>
      </w:r>
      <w:r w:rsidRPr="00EB2EAF">
        <w:t xml:space="preserve"> with molecular tension fluorescent microscopy</w:t>
      </w:r>
      <w:r>
        <w:t xml:space="preserve">, in which </w:t>
      </w:r>
      <w:proofErr w:type="spellStart"/>
      <w:r>
        <w:t>fluorophores</w:t>
      </w:r>
      <w:proofErr w:type="spellEnd"/>
      <w:r>
        <w:t xml:space="preserve"> quenched by the close proximity of gold clusters become activated when under tension</w:t>
      </w:r>
      <w:r w:rsidR="006B238D">
        <w:t xml:space="preserve"> </w:t>
      </w:r>
      <w:r w:rsidR="00F76418">
        <w:fldChar w:fldCharType="begin">
          <w:fldData xml:space="preserve">PEVuZE5vdGU+PENpdGU+PEF1dGhvcj5MaXU8L0F1dGhvcj48WWVhcj4yMDE0PC9ZZWFyPjxSZWNO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</w:fldData>
        </w:fldChar>
      </w:r>
      <w:r w:rsidR="00380135">
        <w:instrText xml:space="preserve"> ADDIN EN.CITE </w:instrText>
      </w:r>
      <w:r w:rsidR="00F76418">
        <w:fldChar w:fldCharType="begin">
          <w:fldData xml:space="preserve">PEVuZE5vdGU+PENpdGU+PEF1dGhvcj5MaXU8L0F1dGhvcj48WWVhcj4yMDE0PC9ZZWFyPjxSZWNO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</w:fldData>
        </w:fldChar>
      </w:r>
      <w:r w:rsidR="00380135">
        <w:instrText xml:space="preserve"> ADDIN EN.CITE.DATA </w:instrText>
      </w:r>
      <w:r w:rsidR="00F76418">
        <w:fldChar w:fldCharType="end"/>
      </w:r>
      <w:r w:rsidR="00F76418">
        <w:fldChar w:fldCharType="separate"/>
      </w:r>
      <w:r w:rsidR="00380135">
        <w:rPr>
          <w:noProof/>
        </w:rPr>
        <w:t>[</w:t>
      </w:r>
      <w:hyperlink w:anchor="_ENREF_172" w:tooltip="Liu, 2014 #164" w:history="1">
        <w:r w:rsidR="004D2651">
          <w:rPr>
            <w:noProof/>
          </w:rPr>
          <w:t>172</w:t>
        </w:r>
      </w:hyperlink>
      <w:r w:rsidR="00380135">
        <w:rPr>
          <w:noProof/>
        </w:rPr>
        <w:t>]</w:t>
      </w:r>
      <w:r w:rsidR="00F76418">
        <w:fldChar w:fldCharType="end"/>
      </w:r>
      <w:r w:rsidRPr="00EB2EAF">
        <w:t xml:space="preserve">. </w:t>
      </w:r>
      <w:r>
        <w:t>T</w:t>
      </w:r>
      <w:r w:rsidRPr="00EB2EAF">
        <w:t xml:space="preserve">ension was </w:t>
      </w:r>
      <w:r>
        <w:t xml:space="preserve">found to </w:t>
      </w:r>
      <w:r w:rsidRPr="00EB2EAF">
        <w:t xml:space="preserve">depend on ligand </w:t>
      </w:r>
      <w:r>
        <w:t>spacing</w:t>
      </w:r>
      <w:r w:rsidRPr="00EB2EAF">
        <w:t xml:space="preserve"> and a </w:t>
      </w:r>
      <w:r w:rsidRPr="00EB2EAF">
        <w:lastRenderedPageBreak/>
        <w:t xml:space="preserve">threshold </w:t>
      </w:r>
      <w:r>
        <w:t>of</w:t>
      </w:r>
      <w:r w:rsidRPr="00EB2EAF">
        <w:t xml:space="preserve"> 60-70 nm was found to be necessary for FA formation and tension development. </w:t>
      </w:r>
      <w:r>
        <w:t xml:space="preserve">In addition, this work highlighted a two-step adhesion process, in which initial </w:t>
      </w:r>
      <w:r w:rsidRPr="00EB2EAF">
        <w:t>tension</w:t>
      </w:r>
      <w:r>
        <w:t xml:space="preserve"> at bound integrin</w:t>
      </w:r>
      <w:r w:rsidR="006B238D">
        <w:t>s</w:t>
      </w:r>
      <w:r w:rsidRPr="00EB2EAF">
        <w:t xml:space="preserve"> is regulated </w:t>
      </w:r>
      <w:r>
        <w:t xml:space="preserve">first </w:t>
      </w:r>
      <w:r w:rsidRPr="00EB2EAF">
        <w:t xml:space="preserve">by F-actin polymerization, </w:t>
      </w:r>
      <w:r>
        <w:t>followed by the</w:t>
      </w:r>
      <w:r w:rsidRPr="00EB2EAF">
        <w:t xml:space="preserve"> ligand spacing</w:t>
      </w:r>
      <w:r>
        <w:t xml:space="preserve"> dependent and actomyosin-</w:t>
      </w:r>
      <w:r w:rsidRPr="00EB2EAF">
        <w:t>driven</w:t>
      </w:r>
      <w:r>
        <w:t xml:space="preserve"> maturation of FAs and the increase of average tension per receptor </w:t>
      </w:r>
      <w:r w:rsidRPr="00EB2EAF">
        <w:t>(</w:t>
      </w:r>
      <w:r>
        <w:t>up to</w:t>
      </w:r>
      <w:r w:rsidRPr="00EB2EAF">
        <w:t xml:space="preserve"> 6-8 </w:t>
      </w:r>
      <w:proofErr w:type="spellStart"/>
      <w:r w:rsidRPr="00EB2EAF">
        <w:t>pN</w:t>
      </w:r>
      <w:proofErr w:type="spellEnd"/>
      <w:r>
        <w:t xml:space="preserve"> per integrin</w:t>
      </w:r>
      <w:r w:rsidRPr="00EB2EAF">
        <w:t xml:space="preserve">). </w:t>
      </w:r>
      <w:r>
        <w:t xml:space="preserve">However, the generation of high traction forces relies on the increase of the number of integrins under tension, rather than a further increase in the tension per molecule. </w:t>
      </w:r>
      <w:r w:rsidRPr="00EB2EAF">
        <w:t>Using</w:t>
      </w:r>
      <w:r>
        <w:t xml:space="preserve"> a similar</w:t>
      </w:r>
      <w:r w:rsidRPr="00EB2EAF">
        <w:t xml:space="preserve"> technique, </w:t>
      </w:r>
      <w:r w:rsidR="00CE3E80">
        <w:t xml:space="preserve">the </w:t>
      </w:r>
      <w:r w:rsidRPr="00EB2EAF">
        <w:t xml:space="preserve">force distribution inside FAs was </w:t>
      </w:r>
      <w:r w:rsidR="00CE3E80">
        <w:t xml:space="preserve">studied </w:t>
      </w:r>
      <w:r w:rsidR="00F76418">
        <w:fldChar w:fldCharType="begin">
          <w:fldData xml:space="preserve">PEVuZE5vdGU+PENpdGU+PEF1dGhvcj5Nb3JpbWF0c3U8L0F1dGhvcj48WWVhcj4yMDEzPC9ZZWFy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</w:fldData>
        </w:fldChar>
      </w:r>
      <w:r w:rsidR="00380135">
        <w:instrText xml:space="preserve"> ADDIN EN.CITE </w:instrText>
      </w:r>
      <w:r w:rsidR="00F76418">
        <w:fldChar w:fldCharType="begin">
          <w:fldData xml:space="preserve">PEVuZE5vdGU+PENpdGU+PEF1dGhvcj5Nb3JpbWF0c3U8L0F1dGhvcj48WWVhcj4yMDEzPC9ZZWFy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</w:fldData>
        </w:fldChar>
      </w:r>
      <w:r w:rsidR="00380135">
        <w:instrText xml:space="preserve"> ADDIN EN.CITE.DATA </w:instrText>
      </w:r>
      <w:r w:rsidR="00F76418">
        <w:fldChar w:fldCharType="end"/>
      </w:r>
      <w:r w:rsidR="00F76418">
        <w:fldChar w:fldCharType="separate"/>
      </w:r>
      <w:r w:rsidR="00380135">
        <w:rPr>
          <w:noProof/>
        </w:rPr>
        <w:t>[</w:t>
      </w:r>
      <w:hyperlink w:anchor="_ENREF_173" w:tooltip="Morimatsu, 2013 #165" w:history="1">
        <w:r w:rsidR="004D2651">
          <w:rPr>
            <w:noProof/>
          </w:rPr>
          <w:t>173</w:t>
        </w:r>
      </w:hyperlink>
      <w:r w:rsidR="00380135">
        <w:rPr>
          <w:noProof/>
        </w:rPr>
        <w:t>]</w:t>
      </w:r>
      <w:r w:rsidR="00F76418">
        <w:fldChar w:fldCharType="end"/>
      </w:r>
      <w:r>
        <w:t>, and h</w:t>
      </w:r>
      <w:r w:rsidRPr="00EB2EAF">
        <w:t xml:space="preserve">igh tensions were </w:t>
      </w:r>
      <w:r>
        <w:t>observed</w:t>
      </w:r>
      <w:r w:rsidRPr="00EB2EAF">
        <w:t xml:space="preserve"> at the cell periphery, </w:t>
      </w:r>
      <w:proofErr w:type="spellStart"/>
      <w:r w:rsidRPr="00EB2EAF">
        <w:t>colocalizing</w:t>
      </w:r>
      <w:proofErr w:type="spellEnd"/>
      <w:r w:rsidRPr="00EB2EAF">
        <w:t xml:space="preserve"> with </w:t>
      </w:r>
      <w:proofErr w:type="spellStart"/>
      <w:r w:rsidRPr="00F77BB0">
        <w:t>paxillin</w:t>
      </w:r>
      <w:proofErr w:type="spellEnd"/>
      <w:r w:rsidRPr="00F77BB0">
        <w:t xml:space="preserve">. </w:t>
      </w:r>
      <w:r w:rsidR="00647CFB">
        <w:t>In addition, this FRET assay highlighted that various molecules involved in FA regulation, in particular a</w:t>
      </w:r>
      <w:r w:rsidR="00647CFB" w:rsidRPr="008C0B68">
        <w:rPr>
          <w:vertAlign w:val="subscript"/>
        </w:rPr>
        <w:t>v</w:t>
      </w:r>
      <w:r w:rsidR="00647CFB">
        <w:t>b</w:t>
      </w:r>
      <w:r w:rsidR="00647CFB" w:rsidRPr="008C0B68">
        <w:rPr>
          <w:vertAlign w:val="subscript"/>
        </w:rPr>
        <w:t>3</w:t>
      </w:r>
      <w:r w:rsidR="00647CFB">
        <w:t xml:space="preserve"> and </w:t>
      </w:r>
      <w:proofErr w:type="spellStart"/>
      <w:r w:rsidR="00647CFB">
        <w:t>paxilin</w:t>
      </w:r>
      <w:proofErr w:type="spellEnd"/>
      <w:r w:rsidR="00647CFB">
        <w:t>, directly localise at high tension areas</w:t>
      </w:r>
      <w:r w:rsidR="00380135">
        <w:t xml:space="preserve"> </w:t>
      </w:r>
      <w:r w:rsidR="00F76418">
        <w:fldChar w:fldCharType="begin"/>
      </w:r>
      <w:r w:rsidR="002D6A9E">
        <w:instrText xml:space="preserve"> ADDIN EN.CITE &lt;EndNote&gt;&lt;Cite&gt;&lt;Author&gt;Morimatsu&lt;/Author&gt;&lt;Year&gt;2015&lt;/Year&gt;&lt;RecNum&gt;218&lt;/RecNum&gt;&lt;DisplayText&gt;[174]&lt;/DisplayText&gt;&lt;record&gt;&lt;rec-number&gt;218&lt;/rec-number&gt;&lt;foreign-keys&gt;&lt;key app="EN" db-id="az5fvxrxv5rdx8ez2rl5d2vprzwaev5pvtrs"&gt;218&lt;/key&gt;&lt;/foreign-keys&gt;&lt;ref-type name="Journal Article"&gt;17&lt;/ref-type&gt;&lt;contributors&gt;&lt;authors&gt;&lt;author&gt;Morimatsu, Masatoshi&lt;/author&gt;&lt;author&gt;Mekhdjian, Armen H&lt;/author&gt;&lt;author&gt;Chang, Alice C&lt;/author&gt;&lt;author&gt;Tan, Steven J&lt;/author&gt;&lt;author&gt;Dunn, Alexander R&lt;/author&gt;&lt;/authors&gt;&lt;/contributors&gt;&lt;titles&gt;&lt;title&gt;Visualizing the interior architecture of focal adhesions with high-resolution traction maps&lt;/title&gt;&lt;secondary-title&gt;Nano letters&lt;/secondary-title&gt;&lt;/titles&gt;&lt;periodical&gt;&lt;full-title&gt;Nano Letters&lt;/full-title&gt;&lt;abbr-1&gt;Nano Lett&lt;/abbr-1&gt;&lt;/periodical&gt;&lt;pages&gt;2220-2228&lt;/pages&gt;&lt;volume&gt;15&lt;/volume&gt;&lt;number&gt;4&lt;/number&gt;&lt;dates&gt;&lt;year&gt;2015&lt;/year&gt;&lt;/dates&gt;&lt;isbn&gt;1530-6984&lt;/isbn&gt;&lt;urls&gt;&lt;/urls&gt;&lt;/record&gt;&lt;/Cite&gt;&lt;/EndNote&gt;</w:instrText>
      </w:r>
      <w:r w:rsidR="00F76418">
        <w:fldChar w:fldCharType="separate"/>
      </w:r>
      <w:r w:rsidR="002D6A9E">
        <w:rPr>
          <w:noProof/>
        </w:rPr>
        <w:t>[</w:t>
      </w:r>
      <w:hyperlink w:anchor="_ENREF_174" w:tooltip="Morimatsu, 2015 #218" w:history="1">
        <w:r w:rsidR="004D2651">
          <w:rPr>
            <w:noProof/>
          </w:rPr>
          <w:t>174</w:t>
        </w:r>
      </w:hyperlink>
      <w:r w:rsidR="002D6A9E">
        <w:rPr>
          <w:noProof/>
        </w:rPr>
        <w:t>]</w:t>
      </w:r>
      <w:r w:rsidR="00F76418">
        <w:fldChar w:fldCharType="end"/>
      </w:r>
      <w:r w:rsidR="00647CFB">
        <w:t>.</w:t>
      </w:r>
    </w:p>
    <w:p w:rsidR="00E8106D" w:rsidRPr="00EB2EAF" w:rsidRDefault="00E8106D" w:rsidP="007E345A">
      <w:pPr>
        <w:pStyle w:val="ListParagraph"/>
        <w:spacing w:after="0" w:line="360" w:lineRule="auto"/>
        <w:ind w:left="0"/>
        <w:jc w:val="both"/>
      </w:pPr>
      <w:r>
        <w:t xml:space="preserve">In good agreement with these experiments and work carried out on </w:t>
      </w:r>
      <w:proofErr w:type="spellStart"/>
      <w:r>
        <w:t>micropillars</w:t>
      </w:r>
      <w:proofErr w:type="spellEnd"/>
      <w:r>
        <w:t>, optical tweezers assays also provide evidence that traction forces generated at</w:t>
      </w:r>
      <w:r w:rsidRPr="00EB2EAF">
        <w:t xml:space="preserve"> the leading cell edge </w:t>
      </w:r>
      <w:r>
        <w:t>are stronger than those generated closer to the cell body</w:t>
      </w:r>
      <w:r w:rsidR="006B238D">
        <w:t xml:space="preserve"> </w:t>
      </w:r>
      <w:r w:rsidR="00F76418">
        <w:fldChar w:fldCharType="begin"/>
      </w:r>
      <w:r w:rsidR="00BE1264">
        <w:instrText xml:space="preserve"> ADDIN EN.CITE &lt;EndNote&gt;&lt;Cite&gt;&lt;Author&gt;Schwingel&lt;/Author&gt;&lt;Year&gt;2013&lt;/Year&gt;&lt;RecNum&gt;30&lt;/RecNum&gt;&lt;IDText&gt;Force Mapping during the Formation and Maturation of Cell Adhesion Sites with Multiple Optical Tweezers&lt;/IDText&gt;&lt;DisplayText&gt;[31]&lt;/DisplayText&gt;&lt;record&gt;&lt;rec-number&gt;30&lt;/rec-number&gt;&lt;foreign-keys&gt;&lt;key app="EN" db-id="az5fvxrxv5rdx8ez2rl5d2vprzwaev5pvtrs"&gt;30&lt;/key&gt;&lt;/foreign-keys&gt;&lt;ref-type name="Journal Article"&gt;17&lt;/ref-type&gt;&lt;contributors&gt;&lt;authors&gt;&lt;author&gt;Schwingel, M.&lt;/author&gt;&lt;author&gt;Bastmeyer, M.&lt;/author&gt;&lt;/authors&gt;&lt;/contributors&gt;&lt;auth-address&gt;Karlsruhe Institute of Technology, Zoological Institute, Cell- and Neurobiology, Karlsruhe, Germany.&lt;/auth-address&gt;&lt;titles&gt;&lt;title&gt;Force mapping during the formation and maturation of cell adhesion sites with multiple optical tweezer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4850&lt;/pages&gt;&lt;volume&gt;8&lt;/volume&gt;&lt;number&gt;1&lt;/number&gt;&lt;keywords&gt;&lt;keyword&gt;Animals&lt;/keyword&gt;&lt;keyword&gt;Biological Transport&lt;/keyword&gt;&lt;keyword&gt;Cell Movement&lt;/keyword&gt;&lt;keyword&gt;Cells, Cultured&lt;/keyword&gt;&lt;keyword&gt;Fibroblasts/metabolism&lt;/keyword&gt;&lt;keyword&gt;Focal Adhesions/*physiology&lt;/keyword&gt;&lt;keyword&gt;Mechanotransduction, Cellular&lt;/keyword&gt;&lt;keyword&gt;Mice&lt;/keyword&gt;&lt;keyword&gt;*Optical Tweezers&lt;/keyword&gt;&lt;/keywords&gt;&lt;dates&gt;&lt;year&gt;2013&lt;/year&gt;&lt;/dates&gt;&lt;isbn&gt;1932-6203 (Electronic)&amp;#xD;1932-6203 (Linking)&lt;/isbn&gt;&lt;accession-num&gt;23372781&lt;/accession-num&gt;&lt;urls&gt;&lt;related-urls&gt;&lt;url&gt;http://www.ncbi.nlm.nih.gov/pubmed/23372781&lt;/url&gt;&lt;/related-urls&gt;&lt;/urls&gt;&lt;custom2&gt;3556026&lt;/custom2&gt;&lt;electronic-resource-num&gt;10.1371/journal.pone.0054850&lt;/electronic-resource-num&gt;&lt;/record&gt;&lt;/Cite&gt;&lt;/EndNote&gt;</w:instrText>
      </w:r>
      <w:r w:rsidR="00F76418">
        <w:fldChar w:fldCharType="separate"/>
      </w:r>
      <w:r w:rsidR="00BE1264">
        <w:rPr>
          <w:noProof/>
        </w:rPr>
        <w:t>[</w:t>
      </w:r>
      <w:hyperlink w:anchor="_ENREF_31" w:tooltip="Schwingel, 2013 #30" w:history="1">
        <w:r w:rsidR="004D2651">
          <w:rPr>
            <w:noProof/>
          </w:rPr>
          <w:t>31</w:t>
        </w:r>
      </w:hyperlink>
      <w:r w:rsidR="00BE1264">
        <w:rPr>
          <w:noProof/>
        </w:rPr>
        <w:t>]</w:t>
      </w:r>
      <w:r w:rsidR="00F76418">
        <w:fldChar w:fldCharType="end"/>
      </w:r>
      <w:r w:rsidRPr="00EB2EAF">
        <w:t xml:space="preserve">. </w:t>
      </w:r>
      <w:r>
        <w:t>The</w:t>
      </w:r>
      <w:r w:rsidRPr="00EB2EAF">
        <w:t xml:space="preserve"> size </w:t>
      </w:r>
      <w:r>
        <w:t xml:space="preserve">of beads coated with RGD molecules </w:t>
      </w:r>
      <w:r w:rsidRPr="00EB2EAF">
        <w:t xml:space="preserve">and </w:t>
      </w:r>
      <w:r>
        <w:t xml:space="preserve">the ligand </w:t>
      </w:r>
      <w:r w:rsidRPr="00EB2EAF">
        <w:t xml:space="preserve">surface density </w:t>
      </w:r>
      <w:r>
        <w:t>both influenced</w:t>
      </w:r>
      <w:r w:rsidRPr="00EB2EAF">
        <w:t xml:space="preserve"> force transmission</w:t>
      </w:r>
      <w:r>
        <w:t>, thus confirming the influence of integrin recruitment on forces generated.</w:t>
      </w:r>
      <w:r w:rsidRPr="00EB2EAF">
        <w:t xml:space="preserve"> A</w:t>
      </w:r>
      <w:r>
        <w:t xml:space="preserve"> </w:t>
      </w:r>
      <w:r w:rsidRPr="00EB2EAF">
        <w:t>linear relationship was found</w:t>
      </w:r>
      <w:r w:rsidRPr="004F762F">
        <w:t xml:space="preserve"> </w:t>
      </w:r>
      <w:r>
        <w:t>between</w:t>
      </w:r>
      <w:r w:rsidRPr="00EB2EAF">
        <w:t xml:space="preserve"> traction forces and retrograde flow. </w:t>
      </w:r>
      <w:r>
        <w:t>In addition, c</w:t>
      </w:r>
      <w:r w:rsidRPr="00EB2EAF">
        <w:t xml:space="preserve">ell migration </w:t>
      </w:r>
      <w:r>
        <w:t>was</w:t>
      </w:r>
      <w:r w:rsidRPr="00EB2EAF">
        <w:t xml:space="preserve"> </w:t>
      </w:r>
      <w:r>
        <w:t xml:space="preserve">inversely correlated to tension, indicating </w:t>
      </w:r>
      <w:r w:rsidRPr="00EB2EAF">
        <w:t xml:space="preserve">enhanced migration when low forces are generated. </w:t>
      </w:r>
    </w:p>
    <w:p w:rsidR="00E8106D" w:rsidRDefault="008F6D60" w:rsidP="007E345A">
      <w:pPr>
        <w:keepNext/>
        <w:spacing w:after="0" w:line="360" w:lineRule="auto"/>
        <w:jc w:val="both"/>
      </w:pPr>
      <w:r>
        <w:rPr>
          <w:noProof/>
        </w:rPr>
        <w:drawing>
          <wp:inline distT="0" distB="0" distL="0" distR="0">
            <wp:extent cx="2178657" cy="264899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spatz.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181168" cy="2652052"/>
                    </a:xfrm>
                    <a:prstGeom prst="rect">
                      <a:avLst/>
                    </a:prstGeom>
                  </pic:spPr>
                </pic:pic>
              </a:graphicData>
            </a:graphic>
          </wp:inline>
        </w:drawing>
      </w:r>
    </w:p>
    <w:p w:rsidR="00E8106D" w:rsidRPr="00E13CBE" w:rsidRDefault="00E8106D" w:rsidP="007E345A">
      <w:pPr>
        <w:pStyle w:val="Caption"/>
        <w:jc w:val="both"/>
        <w:rPr>
          <w:color w:val="auto"/>
        </w:rPr>
      </w:pPr>
      <w:proofErr w:type="gramStart"/>
      <w:r w:rsidRPr="00E13CBE">
        <w:rPr>
          <w:color w:val="auto"/>
        </w:rPr>
        <w:t xml:space="preserve">Figure </w:t>
      </w:r>
      <w:proofErr w:type="gramEnd"/>
      <w:r w:rsidR="00F76418" w:rsidRPr="00E13CBE">
        <w:rPr>
          <w:color w:val="auto"/>
        </w:rPr>
        <w:fldChar w:fldCharType="begin"/>
      </w:r>
      <w:r w:rsidR="00C71EE0" w:rsidRPr="00E13CBE">
        <w:rPr>
          <w:color w:val="auto"/>
        </w:rPr>
        <w:instrText xml:space="preserve"> SEQ Figure \* ARABIC </w:instrText>
      </w:r>
      <w:r w:rsidR="00F76418" w:rsidRPr="00E13CBE">
        <w:rPr>
          <w:color w:val="auto"/>
        </w:rPr>
        <w:fldChar w:fldCharType="separate"/>
      </w:r>
      <w:r w:rsidR="00B30806">
        <w:rPr>
          <w:noProof/>
          <w:color w:val="auto"/>
        </w:rPr>
        <w:t>8</w:t>
      </w:r>
      <w:r w:rsidR="00F76418" w:rsidRPr="00E13CBE">
        <w:rPr>
          <w:noProof/>
          <w:color w:val="auto"/>
        </w:rPr>
        <w:fldChar w:fldCharType="end"/>
      </w:r>
      <w:proofErr w:type="gramStart"/>
      <w:r w:rsidR="001A1C5C">
        <w:rPr>
          <w:noProof/>
          <w:color w:val="auto"/>
        </w:rPr>
        <w:t>.</w:t>
      </w:r>
      <w:proofErr w:type="gramEnd"/>
      <w:r w:rsidRPr="00E13CBE">
        <w:rPr>
          <w:color w:val="auto"/>
        </w:rPr>
        <w:t xml:space="preserve"> </w:t>
      </w:r>
      <w:r w:rsidR="00E13CBE" w:rsidRPr="00E13CBE">
        <w:rPr>
          <w:color w:val="auto"/>
        </w:rPr>
        <w:t xml:space="preserve">Effect of ordered and disordered </w:t>
      </w:r>
      <w:proofErr w:type="spellStart"/>
      <w:r w:rsidR="00E13CBE" w:rsidRPr="00E13CBE">
        <w:rPr>
          <w:color w:val="auto"/>
        </w:rPr>
        <w:t>nanopatterns</w:t>
      </w:r>
      <w:proofErr w:type="spellEnd"/>
      <w:r w:rsidR="00E13CBE" w:rsidRPr="00E13CBE">
        <w:rPr>
          <w:color w:val="auto"/>
        </w:rPr>
        <w:t xml:space="preserve"> on integrin clustering </w:t>
      </w:r>
      <w:r w:rsidR="00F76418" w:rsidRPr="00E13CBE">
        <w:rPr>
          <w:color w:val="auto"/>
        </w:rPr>
        <w:fldChar w:fldCharType="begin">
          <w:fldData xml:space="preserve">PEVuZE5vdGU+PENpdGU+PEF1dGhvcj5IdWFuZzwvQXV0aG9yPjxZZWFyPjIwMDk8L1llYXI+PFJl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</w:fldData>
        </w:fldChar>
      </w:r>
      <w:r w:rsidR="00BE1264">
        <w:rPr>
          <w:color w:val="auto"/>
        </w:rPr>
        <w:instrText xml:space="preserve"> ADDIN EN.CITE </w:instrText>
      </w:r>
      <w:r w:rsidR="00F76418">
        <w:rPr>
          <w:color w:val="auto"/>
        </w:rPr>
        <w:fldChar w:fldCharType="begin">
          <w:fldData xml:space="preserve">PEVuZE5vdGU+PENpdGU+PEF1dGhvcj5IdWFuZzwvQXV0aG9yPjxZZWFyPjIwMDk8L1llYXI+PFJl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</w:fldData>
        </w:fldChar>
      </w:r>
      <w:r w:rsidR="00BE1264">
        <w:rPr>
          <w:color w:val="auto"/>
        </w:rPr>
        <w:instrText xml:space="preserve"> ADDIN EN.CITE.DATA </w:instrText>
      </w:r>
      <w:r w:rsidR="00F76418">
        <w:rPr>
          <w:color w:val="auto"/>
        </w:rPr>
      </w:r>
      <w:r w:rsidR="00F76418">
        <w:rPr>
          <w:color w:val="auto"/>
        </w:rPr>
        <w:fldChar w:fldCharType="end"/>
      </w:r>
      <w:r w:rsidR="00F76418" w:rsidRPr="00E13CBE">
        <w:rPr>
          <w:color w:val="auto"/>
        </w:rPr>
      </w:r>
      <w:r w:rsidR="00F76418" w:rsidRPr="00E13CBE">
        <w:rPr>
          <w:color w:val="auto"/>
        </w:rPr>
        <w:fldChar w:fldCharType="separate"/>
      </w:r>
      <w:r w:rsidR="00BE1264">
        <w:rPr>
          <w:noProof/>
          <w:color w:val="auto"/>
        </w:rPr>
        <w:t>[</w:t>
      </w:r>
      <w:hyperlink w:anchor="_ENREF_13" w:tooltip="Huang, 2009 #12" w:history="1">
        <w:r w:rsidR="004D2651">
          <w:rPr>
            <w:noProof/>
            <w:color w:val="auto"/>
          </w:rPr>
          <w:t>13</w:t>
        </w:r>
      </w:hyperlink>
      <w:r w:rsidR="00BE1264">
        <w:rPr>
          <w:noProof/>
          <w:color w:val="auto"/>
        </w:rPr>
        <w:t>]</w:t>
      </w:r>
      <w:r w:rsidR="00F76418" w:rsidRPr="00E13CBE">
        <w:rPr>
          <w:color w:val="auto"/>
        </w:rPr>
        <w:fldChar w:fldCharType="end"/>
      </w:r>
      <w:r w:rsidR="00E13CBE">
        <w:rPr>
          <w:color w:val="auto"/>
        </w:rPr>
        <w:t>.</w:t>
      </w:r>
      <w:r w:rsidRPr="00E13CBE">
        <w:rPr>
          <w:color w:val="auto"/>
        </w:rPr>
        <w:t xml:space="preserve">  </w:t>
      </w:r>
    </w:p>
    <w:p w:rsidR="00E8106D" w:rsidRDefault="00E8106D" w:rsidP="007E345A">
      <w:pPr>
        <w:spacing w:after="0" w:line="360" w:lineRule="auto"/>
        <w:jc w:val="both"/>
      </w:pPr>
      <w:r>
        <w:t xml:space="preserve">A similar threshold for integrin clustering and cell spreading was measured for cells plated on substrates displaying gold </w:t>
      </w:r>
      <w:r w:rsidR="00170DD6">
        <w:t xml:space="preserve">clusters </w:t>
      </w:r>
      <w:r>
        <w:t>positioned in different geometries (arrays of 2-7 clusters separated by 50-60 nm, assembled in different shapes</w:t>
      </w:r>
      <w:r w:rsidR="00170DD6">
        <w:t>,</w:t>
      </w:r>
      <w:r>
        <w:t xml:space="preserve"> spaced by 200 nm distances)</w:t>
      </w:r>
      <w:r w:rsidR="00170DD6">
        <w:t xml:space="preserve">, and </w:t>
      </w:r>
      <w:r>
        <w:t>functionalised with</w:t>
      </w:r>
      <w:r w:rsidRPr="00EB2EAF">
        <w:t xml:space="preserve"> RGD molecules</w:t>
      </w:r>
      <w:r w:rsidR="00170DD6">
        <w:t xml:space="preserve"> </w:t>
      </w:r>
      <w:r w:rsidR="00F76418">
        <w:fldChar w:fldCharType="begin">
          <w:fldData xml:space="preserve">PEVuZE5vdGU+PENpdGU+PEF1dGhvcj5TY2h2YXJ0em1hbjwvQXV0aG9yPjxZZWFyPjIwMTE8L1ll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</w:fldData>
        </w:fldChar>
      </w:r>
      <w:r w:rsidR="00244AB7">
        <w:instrText xml:space="preserve"> ADDIN EN.CITE </w:instrText>
      </w:r>
      <w:r w:rsidR="00F76418">
        <w:fldChar w:fldCharType="begin">
          <w:fldData xml:space="preserve">PEVuZE5vdGU+PENpdGU+PEF1dGhvcj5TY2h2YXJ0em1hbjwvQXV0aG9yPjxZZWFyPjIwMTE8L1ll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</w:fldData>
        </w:fldChar>
      </w:r>
      <w:r w:rsidR="00244AB7">
        <w:instrText xml:space="preserve"> ADDIN EN.CITE.DATA </w:instrText>
      </w:r>
      <w:r w:rsidR="00F76418">
        <w:fldChar w:fldCharType="end"/>
      </w:r>
      <w:r w:rsidR="00F76418">
        <w:fldChar w:fldCharType="separate"/>
      </w:r>
      <w:r w:rsidR="00244AB7">
        <w:rPr>
          <w:noProof/>
        </w:rPr>
        <w:t>[</w:t>
      </w:r>
      <w:hyperlink w:anchor="_ENREF_77" w:tooltip="Schvartzman, 2011 #70" w:history="1">
        <w:r w:rsidR="004D2651">
          <w:rPr>
            <w:noProof/>
          </w:rPr>
          <w:t>77</w:t>
        </w:r>
      </w:hyperlink>
      <w:r w:rsidR="00244AB7">
        <w:rPr>
          <w:noProof/>
        </w:rPr>
        <w:t>]</w:t>
      </w:r>
      <w:r w:rsidR="00F76418">
        <w:fldChar w:fldCharType="end"/>
      </w:r>
      <w:r w:rsidRPr="00EB2EAF">
        <w:t>.</w:t>
      </w:r>
      <w:r>
        <w:t xml:space="preserve"> Cell spreading was dependent on the size of the group of gold clusters </w:t>
      </w:r>
      <w:proofErr w:type="gramStart"/>
      <w:r>
        <w:t>(between 2-7)</w:t>
      </w:r>
      <w:proofErr w:type="gramEnd"/>
      <w:r>
        <w:t xml:space="preserve">. On hexagonal arrays composed of groups of 6 or 7 clusters, cells showed maximum spreading, despite the large distance between groups (200 nm). On dimer and </w:t>
      </w:r>
      <w:proofErr w:type="spellStart"/>
      <w:r>
        <w:lastRenderedPageBreak/>
        <w:t>trimer</w:t>
      </w:r>
      <w:proofErr w:type="spellEnd"/>
      <w:r>
        <w:t xml:space="preserve"> arrays presenting the same distances between clusters (50-60 nm) and groups of clusters (200 nm), cells were instead struggling to adhere. In addition, it was found that 4-5 gold </w:t>
      </w:r>
      <w:proofErr w:type="gramStart"/>
      <w:r>
        <w:t>cluster</w:t>
      </w:r>
      <w:proofErr w:type="gramEnd"/>
      <w:r>
        <w:t xml:space="preserve"> within each group was sufficient to sustain cell spreading. This behaviour may suggest that cluster density, rather than distance between ligands, controls cell adhesion, however when the density of groups of 7 gold clusters was decreased to the level of the density of groups of 2-3 gold clusters (by increasing the spacing between larger groups up to 370 nm), cell adhesion was not perturbed. Together, these results indicate that clustering of integrins may only be required to occur at a local scale (4-5 integrins) and that cell adhesion may not require the formation of continuous domains of integrins over larger (micron) scales. The question of whether such discontinuity in integrin clustering enables fully mature FAs to form remains open, but suggests that such adhesions are not continuous and homogenous protein assemblies, but rather relies on local clustering of associated proteins.</w:t>
      </w:r>
    </w:p>
    <w:p w:rsidR="00E13CBE" w:rsidRPr="00E13CBE" w:rsidRDefault="00E13CBE" w:rsidP="00E13CBE"/>
    <w:p w:rsidR="00E8106D" w:rsidRPr="00801556" w:rsidRDefault="00E8106D" w:rsidP="007E345A">
      <w:pPr>
        <w:pStyle w:val="Heading2"/>
        <w:jc w:val="both"/>
      </w:pPr>
      <w:bookmarkStart w:id="13" w:name="_Toc425521472"/>
      <w:r>
        <w:t>4.2</w:t>
      </w:r>
      <w:r w:rsidRPr="00801556">
        <w:t xml:space="preserve"> Geometrical control of FA maturation.</w:t>
      </w:r>
      <w:bookmarkEnd w:id="13"/>
      <w:r w:rsidRPr="00801556">
        <w:t xml:space="preserve"> </w:t>
      </w:r>
    </w:p>
    <w:p w:rsidR="00E8106D" w:rsidRDefault="00E8106D" w:rsidP="007E345A">
      <w:pPr>
        <w:spacing w:after="0" w:line="360" w:lineRule="auto"/>
        <w:jc w:val="both"/>
      </w:pPr>
      <w:r w:rsidRPr="00095E77">
        <w:t xml:space="preserve">Once integrins have been recruited, other molecules </w:t>
      </w:r>
      <w:r>
        <w:t>associate with growing</w:t>
      </w:r>
      <w:r w:rsidRPr="00095E77">
        <w:t xml:space="preserve"> adhesion sites</w:t>
      </w:r>
      <w:r>
        <w:t>, mediating coupling to the actin network,</w:t>
      </w:r>
      <w:r w:rsidRPr="00095E77">
        <w:t xml:space="preserve"> </w:t>
      </w:r>
      <w:r>
        <w:t xml:space="preserve">enabling the generation of </w:t>
      </w:r>
      <w:r w:rsidRPr="00095E77">
        <w:t>tension</w:t>
      </w:r>
      <w:r>
        <w:t xml:space="preserve"> and maturation of</w:t>
      </w:r>
      <w:r w:rsidRPr="00095E77">
        <w:t xml:space="preserve"> FA</w:t>
      </w:r>
      <w:r>
        <w:t>s</w:t>
      </w:r>
      <w:r w:rsidRPr="00095E77">
        <w:t>.</w:t>
      </w:r>
      <w:r>
        <w:t xml:space="preserve"> The size of adhesions is often used as a hallmark of fully mature FAs, but the relationship between protein recruitment, size or geometry and mechanical coupling is not clear. It is well established that, at the </w:t>
      </w:r>
      <w:proofErr w:type="spellStart"/>
      <w:r>
        <w:t>microscale</w:t>
      </w:r>
      <w:proofErr w:type="spellEnd"/>
      <w:r>
        <w:t>, a</w:t>
      </w:r>
      <w:r w:rsidRPr="00EB2EAF">
        <w:t xml:space="preserve">dhesive area </w:t>
      </w:r>
      <w:r>
        <w:t>allows integrin clustering,</w:t>
      </w:r>
      <w:r w:rsidRPr="00EB2EAF">
        <w:t xml:space="preserve"> FA </w:t>
      </w:r>
      <w:r w:rsidR="00370D38">
        <w:t>a</w:t>
      </w:r>
      <w:r w:rsidRPr="00EB2EAF">
        <w:t>ssembly and force transmission</w:t>
      </w:r>
      <w:r w:rsidR="00370D38">
        <w:t xml:space="preserve"> </w:t>
      </w:r>
      <w:r w:rsidR="00F76418">
        <w:fldChar w:fldCharType="begin">
          <w:fldData xml:space="preserve">PEVuZE5vdGU+PENpdGU+PEF1dGhvcj5HYWxsYW50PC9BdXRob3I+PFllYXI+MjAwNTwvWWVhcj48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</w:fldData>
        </w:fldChar>
      </w:r>
      <w:r w:rsidR="00244AB7">
        <w:instrText xml:space="preserve"> ADDIN EN.CITE </w:instrText>
      </w:r>
      <w:r w:rsidR="00F76418">
        <w:fldChar w:fldCharType="begin">
          <w:fldData xml:space="preserve">PEVuZE5vdGU+PENpdGU+PEF1dGhvcj5HYWxsYW50PC9BdXRob3I+PFllYXI+MjAwNTwvWWVhcj48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</w:fldData>
        </w:fldChar>
      </w:r>
      <w:r w:rsidR="00244AB7">
        <w:instrText xml:space="preserve"> ADDIN EN.CITE.DATA </w:instrText>
      </w:r>
      <w:r w:rsidR="00F76418">
        <w:fldChar w:fldCharType="end"/>
      </w:r>
      <w:r w:rsidR="00F76418">
        <w:fldChar w:fldCharType="separate"/>
      </w:r>
      <w:r w:rsidR="00244AB7">
        <w:rPr>
          <w:noProof/>
        </w:rPr>
        <w:t>[</w:t>
      </w:r>
      <w:hyperlink w:anchor="_ENREF_111" w:tooltip="Gallant, 2005 #103" w:history="1">
        <w:r w:rsidR="004D2651">
          <w:rPr>
            <w:noProof/>
          </w:rPr>
          <w:t>111</w:t>
        </w:r>
      </w:hyperlink>
      <w:r w:rsidR="00244AB7">
        <w:rPr>
          <w:noProof/>
        </w:rPr>
        <w:t>]</w:t>
      </w:r>
      <w:r w:rsidR="00F76418">
        <w:fldChar w:fldCharType="end"/>
      </w:r>
      <w:r>
        <w:t>.</w:t>
      </w:r>
      <w:r w:rsidRPr="00EB2EAF">
        <w:t xml:space="preserve"> Adhesion strength increased exponentially with the number of recruited integrins and with increasing the adhesive area on </w:t>
      </w:r>
      <w:proofErr w:type="spellStart"/>
      <w:r w:rsidRPr="00EB2EAF">
        <w:t>micropatterned</w:t>
      </w:r>
      <w:proofErr w:type="spellEnd"/>
      <w:r w:rsidRPr="00EB2EAF">
        <w:t xml:space="preserve"> surfaces, up to a threshold, where no further strengthening is seen. </w:t>
      </w:r>
      <w:r>
        <w:t>In turn this impacts on a variety of cell phenotypes such as polarity</w:t>
      </w:r>
      <w:r w:rsidR="00370D38">
        <w:t xml:space="preserve"> </w:t>
      </w:r>
      <w:r w:rsidR="00F76418">
        <w:fldChar w:fldCharType="begin">
          <w:fldData xml:space="preserve">PEVuZE5vdGU+PENpdGU+PEF1dGhvcj5UaGVyeTwvQXV0aG9yPjxZZWFyPjIwMDY8L1llYXI+PFJl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k3NzEtNjwvcGFnZXM+PHZvbHVt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</w:fldData>
        </w:fldChar>
      </w:r>
      <w:r w:rsidR="002D6A9E">
        <w:instrText xml:space="preserve"> ADDIN EN.CITE </w:instrText>
      </w:r>
      <w:r w:rsidR="00F76418">
        <w:fldChar w:fldCharType="begin">
          <w:fldData xml:space="preserve">PEVuZE5vdGU+PENpdGU+PEF1dGhvcj5UaGVyeTwvQXV0aG9yPjxZZWFyPjIwMDY8L1llYXI+PFJl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k3NzEtNjwvcGFnZXM+PHZvbHVt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</w:fldData>
        </w:fldChar>
      </w:r>
      <w:r w:rsidR="002D6A9E">
        <w:instrText xml:space="preserve"> ADDIN EN.CITE.DATA </w:instrText>
      </w:r>
      <w:r w:rsidR="00F76418">
        <w:fldChar w:fldCharType="end"/>
      </w:r>
      <w:r w:rsidR="00F76418">
        <w:fldChar w:fldCharType="separate"/>
      </w:r>
      <w:r w:rsidR="002D6A9E">
        <w:rPr>
          <w:noProof/>
        </w:rPr>
        <w:t>[</w:t>
      </w:r>
      <w:hyperlink w:anchor="_ENREF_175" w:tooltip="Thery, 2006 #167" w:history="1">
        <w:r w:rsidR="004D2651">
          <w:rPr>
            <w:noProof/>
          </w:rPr>
          <w:t>175</w:t>
        </w:r>
      </w:hyperlink>
      <w:r w:rsidR="002D6A9E">
        <w:rPr>
          <w:noProof/>
        </w:rPr>
        <w:t>]</w:t>
      </w:r>
      <w:r w:rsidR="00F76418">
        <w:fldChar w:fldCharType="end"/>
      </w:r>
      <w:r>
        <w:t>, cell division</w:t>
      </w:r>
      <w:r w:rsidR="00370D38">
        <w:t xml:space="preserve"> </w:t>
      </w:r>
      <w:r w:rsidR="00F76418">
        <w:fldChar w:fldCharType="begin"/>
      </w:r>
      <w:r w:rsidR="002D6A9E">
        <w:instrText xml:space="preserve"> ADDIN EN.CITE &lt;EndNote&gt;&lt;Cite&gt;&lt;Author&gt;Thery&lt;/Author&gt;&lt;Year&gt;2005&lt;/Year&gt;&lt;RecNum&gt;168&lt;/RecNum&gt;&lt;IDText&gt;The extracellular matrix guides the orientation of the cell division axis&lt;/IDText&gt;&lt;DisplayText&gt;[176]&lt;/DisplayText&gt;&lt;record&gt;&lt;rec-number&gt;168&lt;/rec-number&gt;&lt;foreign-keys&gt;&lt;key app="EN" db-id="az5fvxrxv5rdx8ez2rl5d2vprzwaev5pvtrs"&gt;168&lt;/key&gt;&lt;/foreign-keys&gt;&lt;ref-type name="Journal Article"&gt;17&lt;/ref-type&gt;&lt;contributors&gt;&lt;authors&gt;&lt;author&gt;Thery, M.&lt;/author&gt;&lt;author&gt;Racine, V.&lt;/author&gt;&lt;author&gt;Pepin, A.&lt;/author&gt;&lt;author&gt;Piel, M.&lt;/author&gt;&lt;author&gt;Chen, Y.&lt;/author&gt;&lt;author&gt;Sibarita, J. B.&lt;/author&gt;&lt;author&gt;Bornens, M.&lt;/author&gt;&lt;/authors&gt;&lt;/contributors&gt;&lt;auth-address&gt;Biologie du cycle cellulaire et de la motilite, UMR144, CNRS, Institut Curie, 26 rue d&amp;apos;Ulm 75248 Paris Cedex 05, France.&lt;/auth-address&gt;&lt;titles&gt;&lt;title&gt;The extracellular matrix guides the orientation of the cell division axis&lt;/title&gt;&lt;secondary-title&gt;Nat Cell Biol&lt;/secondary-title&gt;&lt;alt-title&gt;Nature cell biology&lt;/alt-title&gt;&lt;/titles&gt;&lt;periodical&gt;&lt;full-title&gt;Nat Cell Biol&lt;/full-title&gt;&lt;abbr-1&gt;Nature cell biology&lt;/abbr-1&gt;&lt;/periodical&gt;&lt;alt-periodical&gt;&lt;full-title&gt;Nat Cell Biol&lt;/full-title&gt;&lt;abbr-1&gt;Nature cell biology&lt;/abbr-1&gt;&lt;/alt-periodical&gt;&lt;pages&gt;947-53&lt;/pages&gt;&lt;volume&gt;7&lt;/volume&gt;&lt;number&gt;10&lt;/number&gt;&lt;keywords&gt;&lt;keyword&gt;Actins/physiology&lt;/keyword&gt;&lt;keyword&gt;Cell Division/physiology&lt;/keyword&gt;&lt;keyword&gt;Cell Membrane/physiology&lt;/keyword&gt;&lt;keyword&gt;Cell Polarity/*physiology&lt;/keyword&gt;&lt;keyword&gt;Cell Shape/physiology&lt;/keyword&gt;&lt;keyword&gt;Extracellular Matrix/*physiology&lt;/keyword&gt;&lt;keyword&gt;HeLa Cells&lt;/keyword&gt;&lt;keyword&gt;Humans&lt;/keyword&gt;&lt;keyword&gt;Time Factors&lt;/keyword&gt;&lt;/keywords&gt;&lt;dates&gt;&lt;year&gt;2005&lt;/year&gt;&lt;pub-dates&gt;&lt;date&gt;Oct&lt;/date&gt;&lt;/pub-dates&gt;&lt;/dates&gt;&lt;isbn&gt;1465-7392 (Print)&amp;#xD;1465-7392 (Linking)&lt;/isbn&gt;&lt;accession-num&gt;16179950&lt;/accession-num&gt;&lt;urls&gt;&lt;related-urls&gt;&lt;url&gt;http://www.ncbi.nlm.nih.gov/pubmed/16179950&lt;/url&gt;&lt;/related-urls&gt;&lt;/urls&gt;&lt;electronic-resource-num&gt;10.1038/ncb1307&lt;/electronic-resource-num&gt;&lt;/record&gt;&lt;/Cite&gt;&lt;/EndNote&gt;</w:instrText>
      </w:r>
      <w:r w:rsidR="00F76418">
        <w:fldChar w:fldCharType="separate"/>
      </w:r>
      <w:r w:rsidR="002D6A9E">
        <w:rPr>
          <w:noProof/>
        </w:rPr>
        <w:t>[</w:t>
      </w:r>
      <w:hyperlink w:anchor="_ENREF_176" w:tooltip="Thery, 2005 #168" w:history="1">
        <w:r w:rsidR="004D2651">
          <w:rPr>
            <w:noProof/>
          </w:rPr>
          <w:t>176</w:t>
        </w:r>
      </w:hyperlink>
      <w:r w:rsidR="002D6A9E">
        <w:rPr>
          <w:noProof/>
        </w:rPr>
        <w:t>]</w:t>
      </w:r>
      <w:r w:rsidR="00F76418">
        <w:fldChar w:fldCharType="end"/>
      </w:r>
      <w:r>
        <w:t xml:space="preserve">, differentiation </w:t>
      </w:r>
      <w:r w:rsidR="00F76418">
        <w:fldChar w:fldCharType="begin">
          <w:fldData xml:space="preserve">PEVuZE5vdGU+PENpdGU+PEF1dGhvcj5Db25uZWxseTwvQXV0aG9yPjxZZWFyPjIwMTA8L1llYXI+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</w:fldData>
        </w:fldChar>
      </w:r>
      <w:r w:rsidR="002D6A9E">
        <w:instrText xml:space="preserve"> ADDIN EN.CITE </w:instrText>
      </w:r>
      <w:r w:rsidR="00F76418">
        <w:fldChar w:fldCharType="begin">
          <w:fldData xml:space="preserve">PEVuZE5vdGU+PENpdGU+PEF1dGhvcj5Db25uZWxseTwvQXV0aG9yPjxZZWFyPjIwMTA8L1llYXI+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</w:fldData>
        </w:fldChar>
      </w:r>
      <w:r w:rsidR="002D6A9E">
        <w:instrText xml:space="preserve"> ADDIN EN.CITE.DATA </w:instrText>
      </w:r>
      <w:r w:rsidR="00F76418">
        <w:fldChar w:fldCharType="end"/>
      </w:r>
      <w:r w:rsidR="00F76418">
        <w:fldChar w:fldCharType="separate"/>
      </w:r>
      <w:r w:rsidR="002D6A9E">
        <w:rPr>
          <w:noProof/>
        </w:rPr>
        <w:t>[</w:t>
      </w:r>
      <w:hyperlink w:anchor="_ENREF_177" w:tooltip="Connelly, 2010 #169" w:history="1">
        <w:r w:rsidR="004D2651">
          <w:rPr>
            <w:noProof/>
          </w:rPr>
          <w:t>177-179</w:t>
        </w:r>
      </w:hyperlink>
      <w:r w:rsidR="002D6A9E">
        <w:rPr>
          <w:noProof/>
        </w:rPr>
        <w:t>]</w:t>
      </w:r>
      <w:r w:rsidR="00F76418">
        <w:fldChar w:fldCharType="end"/>
      </w:r>
      <w:r>
        <w:t xml:space="preserve"> and apoptosis</w:t>
      </w:r>
      <w:r w:rsidR="00370D38">
        <w:t xml:space="preserve"> </w:t>
      </w:r>
      <w:r w:rsidR="00F76418">
        <w:fldChar w:fldCharType="begin"/>
      </w:r>
      <w:r w:rsidR="002D6A9E">
        <w:instrText xml:space="preserve"> ADDIN EN.CITE &lt;EndNote&gt;&lt;Cite&gt;&lt;Author&gt;Chen&lt;/Author&gt;&lt;Year&gt;1997&lt;/Year&gt;&lt;RecNum&gt;172&lt;/RecNum&gt;&lt;IDText&gt;Geometric Control of Cell Life and Death&lt;/IDText&gt;&lt;DisplayText&gt;[180]&lt;/DisplayText&gt;&lt;record&gt;&lt;rec-number&gt;172&lt;/rec-number&gt;&lt;foreign-keys&gt;&lt;key app="EN" db-id="az5fvxrxv5rdx8ez2rl5d2vprzwaev5pvtrs"&gt;172&lt;/key&gt;&lt;/foreign-keys&gt;&lt;ref-type name="Journal Article"&gt;17&lt;/ref-type&gt;&lt;contributors&gt;&lt;authors&gt;&lt;author&gt;Chen, C. S.&lt;/author&gt;&lt;author&gt;Mrksich, M.&lt;/author&gt;&lt;author&gt;Huang, S.&lt;/author&gt;&lt;author&gt;Whitesides, G. M.&lt;/author&gt;&lt;author&gt;Ingber, D. E.&lt;/author&gt;&lt;/authors&gt;&lt;/contributors&gt;&lt;auth-address&gt;Harvard Univ,Sch Med,Childrens Hosp,Dept Surg,Boston,Ma 02115&amp;#xD;Harvard Univ,Sch Med,Childrens Hosp,Dept Pathol,Boston,Ma 02115&amp;#xD;Harvard Univ,Dept Chem,Cambridge,Ma 02138&lt;/auth-address&gt;&lt;titles&gt;&lt;title&gt;Geometric control of cell life and death&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425-1428&lt;/pages&gt;&lt;volume&gt;276&lt;/volume&gt;&lt;number&gt;5317&lt;/number&gt;&lt;keywords&gt;&lt;keyword&gt;self-assembled monolayers&lt;/keyword&gt;&lt;keyword&gt;fibroblast growth-factor&lt;/keyword&gt;&lt;keyword&gt;extracellular-matrix&lt;/keyword&gt;&lt;keyword&gt;basement-membrane&lt;/keyword&gt;&lt;keyword&gt;integrin alpha(v)beta(3)&lt;/keyword&gt;&lt;keyword&gt;gene-expression&lt;/keyword&gt;&lt;keyword&gt;focal adhesions&lt;/keyword&gt;&lt;keyword&gt;blood-vessels&lt;/keyword&gt;&lt;keyword&gt;angiogenesis&lt;/keyword&gt;&lt;keyword&gt;shape&lt;/keyword&gt;&lt;/keywords&gt;&lt;dates&gt;&lt;year&gt;1997&lt;/year&gt;&lt;pub-dates&gt;&lt;date&gt;May 30&lt;/date&gt;&lt;/pub-dates&gt;&lt;/dates&gt;&lt;isbn&gt;0036-8075&lt;/isbn&gt;&lt;accession-num&gt;WOS:A1997XB53300053&lt;/accession-num&gt;&lt;urls&gt;&lt;related-urls&gt;&lt;url&gt;&amp;lt;Go to ISI&amp;gt;://WOS:A1997XB53300053&lt;/url&gt;&lt;/related-urls&gt;&lt;/urls&gt;&lt;electronic-resource-num&gt;DOI 10.1126/science.276.5317.1425&lt;/electronic-resource-num&gt;&lt;language&gt;English&lt;/language&gt;&lt;/record&gt;&lt;/Cite&gt;&lt;/EndNote&gt;</w:instrText>
      </w:r>
      <w:r w:rsidR="00F76418">
        <w:fldChar w:fldCharType="separate"/>
      </w:r>
      <w:r w:rsidR="002D6A9E">
        <w:rPr>
          <w:noProof/>
        </w:rPr>
        <w:t>[</w:t>
      </w:r>
      <w:hyperlink w:anchor="_ENREF_180" w:tooltip="Chen, 1997 #172" w:history="1">
        <w:r w:rsidR="004D2651">
          <w:rPr>
            <w:noProof/>
          </w:rPr>
          <w:t>180</w:t>
        </w:r>
      </w:hyperlink>
      <w:r w:rsidR="002D6A9E">
        <w:rPr>
          <w:noProof/>
        </w:rPr>
        <w:t>]</w:t>
      </w:r>
      <w:r w:rsidR="00F76418">
        <w:fldChar w:fldCharType="end"/>
      </w:r>
      <w:r>
        <w:t>. However, the geometry of the adhesive landscape rather than the total amount of ECM molecules was found to control cell adhesion. Hence cells are able to bridge across relatively large non-adhesive areas to sustain their spreading, without compromising their phenotype</w:t>
      </w:r>
      <w:r w:rsidR="002A406C">
        <w:t xml:space="preserve"> </w:t>
      </w:r>
      <w:r w:rsidR="00F76418">
        <w:fldChar w:fldCharType="begin">
          <w:fldData xml:space="preserve">PEVuZE5vdGU+PENpdGU+PEF1dGhvcj5UYW48L0F1dGhvcj48WWVhcj4yMDEzPC9ZZWFyPjxSZWNO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</w:fldData>
        </w:fldChar>
      </w:r>
      <w:r w:rsidR="00244AB7">
        <w:instrText xml:space="preserve"> ADDIN EN.CITE </w:instrText>
      </w:r>
      <w:r w:rsidR="00F76418">
        <w:fldChar w:fldCharType="begin">
          <w:fldData xml:space="preserve">PEVuZE5vdGU+PENpdGU+PEF1dGhvcj5UYW48L0F1dGhvcj48WWVhcj4yMDEzPC9ZZWFyPjxSZWNO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</w:fldData>
        </w:fldChar>
      </w:r>
      <w:r w:rsidR="00244AB7">
        <w:instrText xml:space="preserve"> ADDIN EN.CITE.DATA </w:instrText>
      </w:r>
      <w:r w:rsidR="00F76418">
        <w:fldChar w:fldCharType="end"/>
      </w:r>
      <w:r w:rsidR="00F76418">
        <w:fldChar w:fldCharType="separate"/>
      </w:r>
      <w:r w:rsidR="00244AB7">
        <w:rPr>
          <w:noProof/>
        </w:rPr>
        <w:t>[</w:t>
      </w:r>
      <w:hyperlink w:anchor="_ENREF_113" w:tooltip="Tan, 2013 #105" w:history="1">
        <w:r w:rsidR="004D2651">
          <w:rPr>
            <w:noProof/>
          </w:rPr>
          <w:t>113</w:t>
        </w:r>
      </w:hyperlink>
      <w:r w:rsidR="00244AB7">
        <w:rPr>
          <w:noProof/>
        </w:rPr>
        <w:t>]</w:t>
      </w:r>
      <w:r w:rsidR="00F76418">
        <w:fldChar w:fldCharType="end"/>
      </w:r>
      <w:r>
        <w:t xml:space="preserve">. The size of adhesive patches was identified as a key parameter controlling such cell behaviour. Cells were unable to adhere to adhesive </w:t>
      </w:r>
      <w:proofErr w:type="spellStart"/>
      <w:r>
        <w:t>nanoislands</w:t>
      </w:r>
      <w:proofErr w:type="spellEnd"/>
      <w:r>
        <w:t xml:space="preserve"> with an area below a threshold of 0.11 µm</w:t>
      </w:r>
      <w:r>
        <w:rPr>
          <w:vertAlign w:val="superscript"/>
        </w:rPr>
        <w:t>2</w:t>
      </w:r>
      <w:r>
        <w:t>, even though the total adhesive area remained unchanged</w:t>
      </w:r>
      <w:r w:rsidR="002A406C">
        <w:t xml:space="preserve"> </w:t>
      </w:r>
      <w:r w:rsidR="00F76418">
        <w:fldChar w:fldCharType="begin">
          <w:fldData xml:space="preserve">PEVuZE5vdGU+PENpdGU+PEF1dGhvcj5Db3llcjwvQXV0aG9yPjxZZWFyPjIwMTI8L1llYXI+PFJl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</w:fldData>
        </w:fldChar>
      </w:r>
      <w:r w:rsidR="00244AB7">
        <w:instrText xml:space="preserve"> ADDIN EN.CITE </w:instrText>
      </w:r>
      <w:r w:rsidR="00F76418">
        <w:fldChar w:fldCharType="begin">
          <w:fldData xml:space="preserve">PEVuZE5vdGU+PENpdGU+PEF1dGhvcj5Db3llcjwvQXV0aG9yPjxZZWFyPjIwMTI8L1llYXI+PFJl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</w:fldData>
        </w:fldChar>
      </w:r>
      <w:r w:rsidR="00244AB7">
        <w:instrText xml:space="preserve"> ADDIN EN.CITE.DATA </w:instrText>
      </w:r>
      <w:r w:rsidR="00F76418">
        <w:fldChar w:fldCharType="end"/>
      </w:r>
      <w:r w:rsidR="00F76418">
        <w:fldChar w:fldCharType="separate"/>
      </w:r>
      <w:r w:rsidR="00244AB7">
        <w:rPr>
          <w:noProof/>
        </w:rPr>
        <w:t>[</w:t>
      </w:r>
      <w:hyperlink w:anchor="_ENREF_108" w:tooltip="Coyer, 2012 #100" w:history="1">
        <w:r w:rsidR="004D2651">
          <w:rPr>
            <w:noProof/>
          </w:rPr>
          <w:t>108</w:t>
        </w:r>
      </w:hyperlink>
      <w:r w:rsidR="00244AB7">
        <w:rPr>
          <w:noProof/>
        </w:rPr>
        <w:t>]</w:t>
      </w:r>
      <w:r w:rsidR="00F76418">
        <w:fldChar w:fldCharType="end"/>
      </w:r>
      <w:r>
        <w:t xml:space="preserve">. This also correlated with adhesion strength, quantified via a spinning disk assay. Expression of the head domain of talin (binding the cytoplasmic tail of integrins) resulted in the formation of adhesions independently of the size of the adhesive patch. In contrast talin mutants unable to bind integrins did not alter cell spreading. This suggests that stabilisation of integrin clusters by the binding of talin is sufficient to compensate the lack of stability of nascent adhesions at </w:t>
      </w:r>
      <w:proofErr w:type="spellStart"/>
      <w:r>
        <w:t>nanopatterns</w:t>
      </w:r>
      <w:proofErr w:type="spellEnd"/>
      <w:r>
        <w:t>. In addition</w:t>
      </w:r>
      <w:r w:rsidRPr="00EB2EAF">
        <w:t xml:space="preserve">, </w:t>
      </w:r>
      <w:r>
        <w:t xml:space="preserve">expression of the </w:t>
      </w:r>
      <w:r w:rsidRPr="00EB2EAF">
        <w:t xml:space="preserve">vinculin head domain </w:t>
      </w:r>
      <w:r>
        <w:t>stabilising</w:t>
      </w:r>
      <w:r w:rsidRPr="00EB2EAF">
        <w:t xml:space="preserve"> integrin clustering</w:t>
      </w:r>
      <w:r>
        <w:t>, but not vinculin wild-type,</w:t>
      </w:r>
      <w:r w:rsidRPr="00EB2EAF">
        <w:t xml:space="preserve"> </w:t>
      </w:r>
      <w:r>
        <w:t xml:space="preserve">resulted in the stabilisation of nascent adhesions even on the smallest </w:t>
      </w:r>
      <w:proofErr w:type="spellStart"/>
      <w:r>
        <w:t>nanopatterns</w:t>
      </w:r>
      <w:proofErr w:type="spellEnd"/>
      <w:r>
        <w:t xml:space="preserve">. Interestingly, </w:t>
      </w:r>
      <w:r>
        <w:lastRenderedPageBreak/>
        <w:t xml:space="preserve">expression of the mutant VinT12 constitutively adopting an open conformation allowing the exposure of talin and actin binding sites (and therefore the transmission of tension) did not result in the stabilisation of adhesions. This suggests that nascent adhesions are unable to sustain mechanical shear forces resulting from actin </w:t>
      </w:r>
      <w:proofErr w:type="spellStart"/>
      <w:r>
        <w:t>threadmilling</w:t>
      </w:r>
      <w:proofErr w:type="spellEnd"/>
      <w:r>
        <w:t xml:space="preserve"> and myosin contractility, resulting in the disassembly of integrin clusters, unless stabilised by the binding of proteins allowing to decouple this phenomenon (as for the head domains of talin and vinculin). These results are in good agreement with studies of vinculin dynamics showing that the head domain of vinculin stabilises adhesions in the absence of tension, but that the actin binding site of the vinculin tail is essential for mechanical sensing</w:t>
      </w:r>
      <w:r w:rsidR="002A406C">
        <w:t xml:space="preserve"> </w:t>
      </w:r>
      <w:r w:rsidR="00F76418">
        <w:fldChar w:fldCharType="begin">
          <w:fldData xml:space="preserve">PEVuZE5vdGU+PENpdGU+PEF1dGhvcj5DYXJpc2V5PC9BdXRob3I+PFllYXI+MjAxMzwvWWVhcj48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</w:fldData>
        </w:fldChar>
      </w:r>
      <w:r w:rsidR="00BE1264">
        <w:instrText xml:space="preserve"> ADDIN EN.CITE </w:instrText>
      </w:r>
      <w:r w:rsidR="00F76418">
        <w:fldChar w:fldCharType="begin">
          <w:fldData xml:space="preserve">PEVuZE5vdGU+PENpdGU+PEF1dGhvcj5DYXJpc2V5PC9BdXRob3I+PFllYXI+MjAxMzwvWWVhcj48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</w:fldData>
        </w:fldChar>
      </w:r>
      <w:r w:rsidR="00BE1264">
        <w:instrText xml:space="preserve"> ADDIN EN.CITE.DATA </w:instrText>
      </w:r>
      <w:r w:rsidR="00F76418">
        <w:fldChar w:fldCharType="end"/>
      </w:r>
      <w:r w:rsidR="00F76418">
        <w:fldChar w:fldCharType="separate"/>
      </w:r>
      <w:r w:rsidR="00BE1264">
        <w:rPr>
          <w:noProof/>
        </w:rPr>
        <w:t>[</w:t>
      </w:r>
      <w:hyperlink w:anchor="_ENREF_45" w:tooltip="Carisey, 2013 #42" w:history="1">
        <w:r w:rsidR="004D2651">
          <w:rPr>
            <w:noProof/>
          </w:rPr>
          <w:t>45</w:t>
        </w:r>
      </w:hyperlink>
      <w:r w:rsidR="00BE1264">
        <w:rPr>
          <w:noProof/>
        </w:rPr>
        <w:t>]</w:t>
      </w:r>
      <w:r w:rsidR="00F76418">
        <w:fldChar w:fldCharType="end"/>
      </w:r>
      <w:r>
        <w:t xml:space="preserve">. Hence, vinculin and talin appear to equally serve as key mediators of the sensing of </w:t>
      </w:r>
      <w:proofErr w:type="spellStart"/>
      <w:r>
        <w:t>nanoscale</w:t>
      </w:r>
      <w:proofErr w:type="spellEnd"/>
      <w:r>
        <w:t xml:space="preserve"> geometry.</w:t>
      </w:r>
    </w:p>
    <w:p w:rsidR="00E8106D" w:rsidRDefault="00E8106D" w:rsidP="007E345A">
      <w:pPr>
        <w:spacing w:after="0" w:line="360" w:lineRule="auto"/>
        <w:jc w:val="both"/>
        <w:rPr>
          <w:color w:val="000000" w:themeColor="text1"/>
        </w:rPr>
      </w:pPr>
    </w:p>
    <w:p w:rsidR="00E8106D" w:rsidRDefault="00E8106D" w:rsidP="007E345A">
      <w:pPr>
        <w:spacing w:after="0" w:line="360" w:lineRule="auto"/>
        <w:jc w:val="both"/>
      </w:pPr>
      <w:r>
        <w:rPr>
          <w:color w:val="000000" w:themeColor="text1"/>
        </w:rPr>
        <w:t xml:space="preserve">The influence of adhesive area size </w:t>
      </w:r>
      <w:r w:rsidRPr="00DD008D">
        <w:rPr>
          <w:color w:val="000000" w:themeColor="text1"/>
        </w:rPr>
        <w:t xml:space="preserve">on </w:t>
      </w:r>
      <w:r w:rsidRPr="00DD008D">
        <w:t xml:space="preserve">cell attachment and spreading </w:t>
      </w:r>
      <w:r w:rsidRPr="00DD008D">
        <w:rPr>
          <w:color w:val="000000" w:themeColor="text1"/>
        </w:rPr>
        <w:t xml:space="preserve">was also </w:t>
      </w:r>
      <w:r>
        <w:rPr>
          <w:color w:val="000000" w:themeColor="text1"/>
        </w:rPr>
        <w:t>studied</w:t>
      </w:r>
      <w:r w:rsidRPr="00DD008D">
        <w:rPr>
          <w:color w:val="000000" w:themeColor="text1"/>
        </w:rPr>
        <w:t xml:space="preserve"> via </w:t>
      </w:r>
      <w:proofErr w:type="spellStart"/>
      <w:r w:rsidRPr="00DD008D">
        <w:t>nanopatterned</w:t>
      </w:r>
      <w:proofErr w:type="spellEnd"/>
      <w:r w:rsidRPr="00DD008D">
        <w:t xml:space="preserve"> substrates</w:t>
      </w:r>
      <w:r>
        <w:t xml:space="preserve"> prepared via colloidal lithograph</w:t>
      </w:r>
      <w:r w:rsidR="00751556">
        <w:t>y</w:t>
      </w:r>
      <w:r>
        <w:t xml:space="preserve"> and presenting</w:t>
      </w:r>
      <w:r w:rsidRPr="00DD008D">
        <w:t xml:space="preserve"> </w:t>
      </w:r>
      <w:r>
        <w:t xml:space="preserve">circular </w:t>
      </w:r>
      <w:r w:rsidRPr="00DD008D">
        <w:t xml:space="preserve">adhesive gold patches </w:t>
      </w:r>
      <w:r>
        <w:t>with diameters r</w:t>
      </w:r>
      <w:r w:rsidRPr="00DD008D">
        <w:t>anging from 100 to 1000 nm</w:t>
      </w:r>
      <w:r w:rsidR="00751556">
        <w:t xml:space="preserve"> </w:t>
      </w:r>
      <w:r w:rsidR="00F76418">
        <w:fldChar w:fldCharType="begin">
          <w:fldData xml:space="preserve">PEVuZE5vdGU+PENpdGU+PEF1dGhvcj5NYWxtc3Ryb208L0F1dGhvcj48WWVhcj4yMDEwPC9ZZWFy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</w:fldData>
        </w:fldChar>
      </w:r>
      <w:r w:rsidR="00BE1264">
        <w:instrText xml:space="preserve"> ADDIN EN.CITE </w:instrText>
      </w:r>
      <w:r w:rsidR="00F76418">
        <w:fldChar w:fldCharType="begin">
          <w:fldData xml:space="preserve">PEVuZE5vdGU+PENpdGU+PEF1dGhvcj5NYWxtc3Ryb208L0F1dGhvcj48WWVhcj4yMDEwPC9ZZWFy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</w:fldData>
        </w:fldChar>
      </w:r>
      <w:r w:rsidR="00BE1264">
        <w:instrText xml:space="preserve"> ADDIN EN.CITE.DATA </w:instrText>
      </w:r>
      <w:r w:rsidR="00F76418">
        <w:fldChar w:fldCharType="end"/>
      </w:r>
      <w:r w:rsidR="00F76418">
        <w:fldChar w:fldCharType="separate"/>
      </w:r>
      <w:r w:rsidR="00BE1264">
        <w:rPr>
          <w:noProof/>
        </w:rPr>
        <w:t>[</w:t>
      </w:r>
      <w:hyperlink w:anchor="_ENREF_14" w:tooltip="Malmstrom, 2010 #13" w:history="1">
        <w:r w:rsidR="004D2651">
          <w:rPr>
            <w:noProof/>
          </w:rPr>
          <w:t>14</w:t>
        </w:r>
      </w:hyperlink>
      <w:r w:rsidR="00BE1264">
        <w:rPr>
          <w:noProof/>
        </w:rPr>
        <w:t>]</w:t>
      </w:r>
      <w:r w:rsidR="00F76418">
        <w:fldChar w:fldCharType="end"/>
      </w:r>
      <w:r w:rsidRPr="00DD008D">
        <w:t>. On the smallest</w:t>
      </w:r>
      <w:r w:rsidR="00751556">
        <w:t xml:space="preserve"> patterns</w:t>
      </w:r>
      <w:r w:rsidRPr="00DD008D">
        <w:t>, cells can still adhere</w:t>
      </w:r>
      <w:r>
        <w:t xml:space="preserve"> although weakly</w:t>
      </w:r>
      <w:r w:rsidRPr="00DD008D">
        <w:t xml:space="preserve">, but spreading is limited and </w:t>
      </w:r>
      <w:r>
        <w:t>only</w:t>
      </w:r>
      <w:r w:rsidRPr="00DD008D">
        <w:t xml:space="preserve"> nascent adhesion</w:t>
      </w:r>
      <w:r>
        <w:t>s</w:t>
      </w:r>
      <w:r w:rsidRPr="00DD008D">
        <w:t xml:space="preserve"> </w:t>
      </w:r>
      <w:r>
        <w:t>can be</w:t>
      </w:r>
      <w:r w:rsidR="00751556">
        <w:t xml:space="preserve"> </w:t>
      </w:r>
      <w:r>
        <w:t>observed</w:t>
      </w:r>
      <w:r w:rsidRPr="00DD008D">
        <w:t>. On 500</w:t>
      </w:r>
      <w:r w:rsidR="00751556">
        <w:t xml:space="preserve"> </w:t>
      </w:r>
      <w:r w:rsidRPr="00DD008D">
        <w:t xml:space="preserve">nm </w:t>
      </w:r>
      <w:r>
        <w:t xml:space="preserve">patterns, </w:t>
      </w:r>
      <w:r w:rsidRPr="00DD008D">
        <w:t xml:space="preserve">cell spreading is more evident with the formation of focal complexes and the presence of </w:t>
      </w:r>
      <w:r>
        <w:t xml:space="preserve">some </w:t>
      </w:r>
      <w:r w:rsidRPr="00DD008D">
        <w:t>actin fibers. On the largest</w:t>
      </w:r>
      <w:r>
        <w:t xml:space="preserve"> patterns</w:t>
      </w:r>
      <w:r w:rsidRPr="00DD008D">
        <w:t xml:space="preserve">, elongated </w:t>
      </w:r>
      <w:r>
        <w:t>FAs</w:t>
      </w:r>
      <w:r w:rsidRPr="00DD008D">
        <w:t xml:space="preserve"> are formed and connect to </w:t>
      </w:r>
      <w:r>
        <w:t>better structured and more mature</w:t>
      </w:r>
      <w:r w:rsidRPr="00DD008D">
        <w:t xml:space="preserve"> actin fibers. In a further study, the influence of different protein coating</w:t>
      </w:r>
      <w:r w:rsidR="00751556">
        <w:t>s</w:t>
      </w:r>
      <w:r>
        <w:t xml:space="preserve"> (</w:t>
      </w:r>
      <w:r w:rsidRPr="00DD008D">
        <w:t>fibronectin or vitronectin</w:t>
      </w:r>
      <w:r>
        <w:t>)</w:t>
      </w:r>
      <w:r w:rsidRPr="00DD008D">
        <w:t xml:space="preserve"> was assessed on patches ranging from 100-3000 nm</w:t>
      </w:r>
      <w:r w:rsidR="00751556">
        <w:t xml:space="preserve"> </w:t>
      </w:r>
      <w:r w:rsidR="00F76418">
        <w:fldChar w:fldCharType="begin"/>
      </w:r>
      <w:r w:rsidR="002D6A9E">
        <w:instrText xml:space="preserve"> ADDIN EN.CITE &lt;EndNote&gt;&lt;Cite&gt;&lt;Author&gt;Malmström&lt;/Author&gt;&lt;Year&gt;2011&lt;/Year&gt;&lt;RecNum&gt;173&lt;/RecNum&gt;&lt;IDText&gt;Focal Complex Maturation and Bridging on 200 nm Vitronectin but Not Fibronectin Patches Reveal Different Mechanisms of Focal Adhesion Formation&lt;/IDText&gt;&lt;DisplayText&gt;[181]&lt;/DisplayText&gt;&lt;record&gt;&lt;rec-number&gt;173&lt;/rec-number&gt;&lt;foreign-keys&gt;&lt;key app="EN" db-id="az5fvxrxv5rdx8ez2rl5d2vprzwaev5pvtrs"&gt;173&lt;/key&gt;&lt;/foreign-keys&gt;&lt;ref-type name="Journal Article"&gt;17&lt;/ref-type&gt;&lt;contributors&gt;&lt;authors&gt;&lt;author&gt;Malmström, Jenny&lt;/author&gt;&lt;author&gt;Lovmand, Jette&lt;/author&gt;&lt;author&gt;Kristensen, Stine&lt;/author&gt;&lt;author&gt;Sundh, Maria&lt;/author&gt;&lt;author&gt;Duch, Mogens&lt;/author&gt;&lt;author&gt;Sutherland, Duncan S.&lt;/author&gt;&lt;/authors&gt;&lt;/contributors&gt;&lt;titles&gt;&lt;title&gt;Focal Complex Maturation and Bridging on 200 nm Vitronectin but Not Fibronectin Patches Reveal Different Mechanisms of Focal Adhesion Formation&lt;/title&gt;&lt;secondary-title&gt;NANO Letters&lt;/secondary-title&gt;&lt;/titles&gt;&lt;periodical&gt;&lt;full-title&gt;Nano Letters&lt;/full-title&gt;&lt;abbr-1&gt;Nano Lett&lt;/abbr-1&gt;&lt;/periodical&gt;&lt;pages&gt;2264–2271&lt;/pages&gt;&lt;volume&gt;11&lt;/volume&gt;&lt;number&gt;6&lt;/number&gt;&lt;dates&gt;&lt;year&gt;2011&lt;/year&gt;&lt;/dates&gt;&lt;urls&gt;&lt;/urls&gt;&lt;/record&gt;&lt;/Cite&gt;&lt;/EndNote&gt;</w:instrText>
      </w:r>
      <w:r w:rsidR="00F76418">
        <w:fldChar w:fldCharType="separate"/>
      </w:r>
      <w:r w:rsidR="002D6A9E">
        <w:rPr>
          <w:noProof/>
        </w:rPr>
        <w:t>[</w:t>
      </w:r>
      <w:hyperlink w:anchor="_ENREF_181" w:tooltip="Malmström, 2011 #173" w:history="1">
        <w:r w:rsidR="004D2651">
          <w:rPr>
            <w:noProof/>
          </w:rPr>
          <w:t>181</w:t>
        </w:r>
      </w:hyperlink>
      <w:r w:rsidR="002D6A9E">
        <w:rPr>
          <w:noProof/>
        </w:rPr>
        <w:t>]</w:t>
      </w:r>
      <w:r w:rsidR="00F76418">
        <w:fldChar w:fldCharType="end"/>
      </w:r>
      <w:r w:rsidRPr="00DD008D">
        <w:t>. On larger patches cell spreading is higher on fibronectin</w:t>
      </w:r>
      <w:r>
        <w:t xml:space="preserve"> and gradually decreases</w:t>
      </w:r>
      <w:r w:rsidRPr="00DD008D">
        <w:t xml:space="preserve"> for small</w:t>
      </w:r>
      <w:r>
        <w:t>er</w:t>
      </w:r>
      <w:r w:rsidRPr="00DD008D">
        <w:t xml:space="preserve"> patches,</w:t>
      </w:r>
      <w:r>
        <w:t xml:space="preserve"> without any strong evidence for a specific area threshold.</w:t>
      </w:r>
      <w:r w:rsidRPr="00DD008D">
        <w:t xml:space="preserve"> </w:t>
      </w:r>
      <w:r>
        <w:t>Although</w:t>
      </w:r>
      <w:r w:rsidRPr="00DD008D">
        <w:t xml:space="preserve"> cells </w:t>
      </w:r>
      <w:r>
        <w:t xml:space="preserve">spreading </w:t>
      </w:r>
      <w:r w:rsidRPr="00DD008D">
        <w:t xml:space="preserve">on </w:t>
      </w:r>
      <w:r>
        <w:t>vitronectin displayed a similar behaviour,</w:t>
      </w:r>
      <w:r w:rsidRPr="00DD008D">
        <w:t xml:space="preserve"> </w:t>
      </w:r>
      <w:r>
        <w:t>their</w:t>
      </w:r>
      <w:r w:rsidRPr="00DD008D">
        <w:t xml:space="preserve"> spread</w:t>
      </w:r>
      <w:r>
        <w:t>ing was not as restricted on</w:t>
      </w:r>
      <w:r w:rsidRPr="00DD008D">
        <w:t xml:space="preserve"> 200nm patches</w:t>
      </w:r>
      <w:r>
        <w:t xml:space="preserve"> as compared to cells spreading on fibronectin</w:t>
      </w:r>
      <w:r w:rsidRPr="00DD008D">
        <w:t xml:space="preserve">. </w:t>
      </w:r>
      <w:r>
        <w:t>B</w:t>
      </w:r>
      <w:r w:rsidRPr="00DD008D">
        <w:t>ridging of patches</w:t>
      </w:r>
      <w:r>
        <w:t xml:space="preserve"> was observed</w:t>
      </w:r>
      <w:r w:rsidRPr="00DD008D">
        <w:t xml:space="preserve"> with vinculin </w:t>
      </w:r>
      <w:proofErr w:type="spellStart"/>
      <w:r w:rsidRPr="00DD008D">
        <w:t>staining</w:t>
      </w:r>
      <w:r>
        <w:t>s</w:t>
      </w:r>
      <w:proofErr w:type="spellEnd"/>
      <w:r w:rsidRPr="00DD008D">
        <w:t xml:space="preserve"> on small pattern</w:t>
      </w:r>
      <w:r>
        <w:t>s</w:t>
      </w:r>
      <w:r w:rsidRPr="00DD008D">
        <w:t xml:space="preserve"> with vitronectin but not fibronectin</w:t>
      </w:r>
      <w:r>
        <w:t xml:space="preserve"> and could explain this difference in </w:t>
      </w:r>
      <w:proofErr w:type="spellStart"/>
      <w:r>
        <w:t>nanoscale</w:t>
      </w:r>
      <w:proofErr w:type="spellEnd"/>
      <w:r>
        <w:t xml:space="preserve"> sensing</w:t>
      </w:r>
      <w:r w:rsidRPr="00DD008D">
        <w:t xml:space="preserve">. </w:t>
      </w:r>
      <w:r>
        <w:t>However, the involvement of</w:t>
      </w:r>
      <w:r w:rsidRPr="00DD008D">
        <w:t xml:space="preserve"> different integrin</w:t>
      </w:r>
      <w:r>
        <w:t>s in the binding of fibronectin and vitronectin patches (</w:t>
      </w:r>
      <w:r w:rsidRPr="007747DC">
        <w:rPr>
          <w:rFonts w:ascii="Symbol" w:hAnsi="Symbol"/>
        </w:rPr>
        <w:t></w:t>
      </w:r>
      <w:r>
        <w:t>5</w:t>
      </w:r>
      <w:r w:rsidRPr="007747DC">
        <w:rPr>
          <w:rFonts w:ascii="Symbol" w:hAnsi="Symbol"/>
        </w:rPr>
        <w:t></w:t>
      </w:r>
      <w:r>
        <w:t xml:space="preserve">1 and </w:t>
      </w:r>
      <w:r w:rsidRPr="007747DC">
        <w:rPr>
          <w:rFonts w:ascii="Symbol" w:hAnsi="Symbol"/>
        </w:rPr>
        <w:t></w:t>
      </w:r>
      <w:r>
        <w:t>v</w:t>
      </w:r>
      <w:r w:rsidRPr="007747DC">
        <w:rPr>
          <w:rFonts w:ascii="Symbol" w:hAnsi="Symbol"/>
        </w:rPr>
        <w:t></w:t>
      </w:r>
      <w:r>
        <w:t>3 respectively), and potentially their respective expression level in the cell type used in this study, could also account for the behaviours observed.</w:t>
      </w:r>
      <w:r w:rsidRPr="00DD008D">
        <w:t xml:space="preserve"> </w:t>
      </w:r>
    </w:p>
    <w:p w:rsidR="00E8106D" w:rsidRDefault="00E8106D" w:rsidP="007E345A">
      <w:pPr>
        <w:spacing w:after="0" w:line="360" w:lineRule="auto"/>
        <w:jc w:val="both"/>
      </w:pPr>
      <w:r>
        <w:t xml:space="preserve">Other phenotypes such as cell motility were also found to be controlled by the </w:t>
      </w:r>
      <w:proofErr w:type="spellStart"/>
      <w:r>
        <w:t>nanoscale</w:t>
      </w:r>
      <w:proofErr w:type="spellEnd"/>
      <w:r>
        <w:t xml:space="preserve"> geometry of adhesions. </w:t>
      </w:r>
      <w:r w:rsidRPr="00DD008D">
        <w:t>Adhesion formation and maturation strongly influences migration dynamics</w:t>
      </w:r>
      <w:r>
        <w:t xml:space="preserve"> and</w:t>
      </w:r>
      <w:r w:rsidRPr="00DD008D">
        <w:t xml:space="preserve"> cells seeded on triangle and circular pattern</w:t>
      </w:r>
      <w:r>
        <w:t>s</w:t>
      </w:r>
      <w:r w:rsidRPr="00DD008D">
        <w:t xml:space="preserve"> of different sizes produced by </w:t>
      </w:r>
      <w:r>
        <w:t>colloidal lithography</w:t>
      </w:r>
      <w:r w:rsidRPr="00DD008D">
        <w:t xml:space="preserve"> </w:t>
      </w:r>
      <w:r w:rsidR="00F76418">
        <w:fldChar w:fldCharType="begin">
          <w:fldData xml:space="preserve">PEVuZE5vdGU+PENpdGU+PEF1dGhvcj5TbGF0ZXI8L0F1dGhvcj48WWVhcj4yMDE1PC9ZZWFyPjxS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</w:fldData>
        </w:fldChar>
      </w:r>
      <w:r w:rsidR="00244AB7">
        <w:instrText xml:space="preserve"> ADDIN EN.CITE </w:instrText>
      </w:r>
      <w:r w:rsidR="00F76418">
        <w:fldChar w:fldCharType="begin">
          <w:fldData xml:space="preserve">PEVuZE5vdGU+PENpdGU+PEF1dGhvcj5TbGF0ZXI8L0F1dGhvcj48WWVhcj4yMDE1PC9ZZWFyPjxS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</w:fldData>
        </w:fldChar>
      </w:r>
      <w:r w:rsidR="00244AB7">
        <w:instrText xml:space="preserve"> ADDIN EN.CITE.DATA </w:instrText>
      </w:r>
      <w:r w:rsidR="00F76418">
        <w:fldChar w:fldCharType="end"/>
      </w:r>
      <w:r w:rsidR="00F76418">
        <w:fldChar w:fldCharType="separate"/>
      </w:r>
      <w:r w:rsidR="00244AB7">
        <w:rPr>
          <w:noProof/>
        </w:rPr>
        <w:t>[</w:t>
      </w:r>
      <w:hyperlink w:anchor="_ENREF_103" w:tooltip="Slater, 2015 #96" w:history="1">
        <w:r w:rsidR="004D2651">
          <w:rPr>
            <w:noProof/>
          </w:rPr>
          <w:t>103</w:t>
        </w:r>
      </w:hyperlink>
      <w:r w:rsidR="00244AB7">
        <w:rPr>
          <w:noProof/>
        </w:rPr>
        <w:t>]</w:t>
      </w:r>
      <w:r w:rsidR="00F76418">
        <w:fldChar w:fldCharType="end"/>
      </w:r>
      <w:r w:rsidRPr="00DD008D">
        <w:t xml:space="preserve"> formed many small adhesions and </w:t>
      </w:r>
      <w:r>
        <w:t>displayed</w:t>
      </w:r>
      <w:r w:rsidRPr="00DD008D">
        <w:t xml:space="preserve"> enhanced motility on sub-100 nm patterns. On larger pattern</w:t>
      </w:r>
      <w:r>
        <w:t>s</w:t>
      </w:r>
      <w:r w:rsidRPr="00DD008D">
        <w:t xml:space="preserve"> (from 222 to 405 nm), adhesions were larger and fewer and cell migration speed decreased. </w:t>
      </w:r>
      <w:r>
        <w:t xml:space="preserve">Similarly, the adhesion and spreading of keratinocytes was found to be impaired on small (100-600 nm) adhesive patches, compared to large patterns (3 </w:t>
      </w:r>
      <w:r w:rsidRPr="00E13CBE">
        <w:rPr>
          <w:rFonts w:ascii="Symbol" w:hAnsi="Symbol"/>
        </w:rPr>
        <w:t></w:t>
      </w:r>
      <w:r>
        <w:t>m) or homogenous substrates</w:t>
      </w:r>
      <w:r w:rsidR="00751556">
        <w:t xml:space="preserve"> </w:t>
      </w:r>
      <w:r w:rsidR="001A1C5C">
        <w:lastRenderedPageBreak/>
        <w:t xml:space="preserve">(Figure 10) </w:t>
      </w:r>
      <w:r w:rsidR="00F76418">
        <w:fldChar w:fldCharType="begin">
          <w:fldData xml:space="preserve">PEVuZE5vdGU+PENpdGU+PEF1dGhvcj5HYXV0cm90PC9BdXRob3I+PFllYXI+MjAxNDwvWWVhcj48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</w:fldData>
        </w:fldChar>
      </w:r>
      <w:r w:rsidR="002D6A9E">
        <w:instrText xml:space="preserve"> ADDIN EN.CITE </w:instrText>
      </w:r>
      <w:r w:rsidR="00F76418">
        <w:fldChar w:fldCharType="begin">
          <w:fldData xml:space="preserve">PEVuZE5vdGU+PENpdGU+PEF1dGhvcj5HYXV0cm90PC9BdXRob3I+PFllYXI+MjAxNDwvWWVhcj48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</w:fldData>
        </w:fldChar>
      </w:r>
      <w:r w:rsidR="002D6A9E">
        <w:instrText xml:space="preserve"> ADDIN EN.CITE.DATA </w:instrText>
      </w:r>
      <w:r w:rsidR="00F76418">
        <w:fldChar w:fldCharType="end"/>
      </w:r>
      <w:r w:rsidR="00F76418">
        <w:fldChar w:fldCharType="separate"/>
      </w:r>
      <w:r w:rsidR="002D6A9E">
        <w:rPr>
          <w:noProof/>
        </w:rPr>
        <w:t>[</w:t>
      </w:r>
      <w:hyperlink w:anchor="_ENREF_182" w:tooltip="Gautrot, 2014 #174" w:history="1">
        <w:r w:rsidR="004D2651">
          <w:rPr>
            <w:noProof/>
          </w:rPr>
          <w:t>182</w:t>
        </w:r>
      </w:hyperlink>
      <w:r w:rsidR="002D6A9E">
        <w:rPr>
          <w:noProof/>
        </w:rPr>
        <w:t>]</w:t>
      </w:r>
      <w:r w:rsidR="00F76418">
        <w:fldChar w:fldCharType="end"/>
      </w:r>
      <w:r>
        <w:t xml:space="preserve">. In addition, this behaviour correlated with an increase in cell differentiation (expression of the </w:t>
      </w:r>
      <w:proofErr w:type="spellStart"/>
      <w:r>
        <w:t>cornified</w:t>
      </w:r>
      <w:proofErr w:type="spellEnd"/>
      <w:r>
        <w:t xml:space="preserve"> envelope protein </w:t>
      </w:r>
      <w:proofErr w:type="spellStart"/>
      <w:r>
        <w:t>involucrin</w:t>
      </w:r>
      <w:proofErr w:type="spellEnd"/>
      <w:r>
        <w:t>) as cell spreading was impaired. Although the restriction of cell spreading was associated with a gradual deterioration of the actin cytoskeleton, the recruitment of key focal adhesion proteins (</w:t>
      </w:r>
      <w:proofErr w:type="spellStart"/>
      <w:r>
        <w:t>talin</w:t>
      </w:r>
      <w:proofErr w:type="spellEnd"/>
      <w:r>
        <w:t xml:space="preserve">, vinculin, </w:t>
      </w:r>
      <w:proofErr w:type="spellStart"/>
      <w:r>
        <w:t>paxilin</w:t>
      </w:r>
      <w:proofErr w:type="spellEnd"/>
      <w:r>
        <w:t>) and protein phosphorylation were not reduced on the smallest patches, in contrast with the study discussed above by Garcia and co-workers</w:t>
      </w:r>
      <w:r w:rsidR="00751556">
        <w:t xml:space="preserve"> </w:t>
      </w:r>
      <w:r w:rsidR="00F76418">
        <w:fldChar w:fldCharType="begin">
          <w:fldData xml:space="preserve">PEVuZE5vdGU+PENpdGU+PEF1dGhvcj5Db3llcjwvQXV0aG9yPjxZZWFyPjIwMTI8L1llYXI+PFJl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</w:fldData>
        </w:fldChar>
      </w:r>
      <w:r w:rsidR="00244AB7">
        <w:instrText xml:space="preserve"> ADDIN EN.CITE </w:instrText>
      </w:r>
      <w:r w:rsidR="00F76418">
        <w:fldChar w:fldCharType="begin">
          <w:fldData xml:space="preserve">PEVuZE5vdGU+PENpdGU+PEF1dGhvcj5Db3llcjwvQXV0aG9yPjxZZWFyPjIwMTI8L1llYXI+PFJl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</w:fldData>
        </w:fldChar>
      </w:r>
      <w:r w:rsidR="00244AB7">
        <w:instrText xml:space="preserve"> ADDIN EN.CITE.DATA </w:instrText>
      </w:r>
      <w:r w:rsidR="00F76418">
        <w:fldChar w:fldCharType="end"/>
      </w:r>
      <w:r w:rsidR="00F76418">
        <w:fldChar w:fldCharType="separate"/>
      </w:r>
      <w:r w:rsidR="00244AB7">
        <w:rPr>
          <w:noProof/>
        </w:rPr>
        <w:t>[</w:t>
      </w:r>
      <w:hyperlink w:anchor="_ENREF_108" w:tooltip="Coyer, 2012 #100" w:history="1">
        <w:r w:rsidR="004D2651">
          <w:rPr>
            <w:noProof/>
          </w:rPr>
          <w:t>108</w:t>
        </w:r>
      </w:hyperlink>
      <w:r w:rsidR="00244AB7">
        <w:rPr>
          <w:noProof/>
        </w:rPr>
        <w:t>]</w:t>
      </w:r>
      <w:r w:rsidR="00F76418">
        <w:fldChar w:fldCharType="end"/>
      </w:r>
      <w:r>
        <w:t xml:space="preserve">. Cells were able to deposit laminin at the adhesive patches further suggesting that, from a biochemical point of view, adhesions formed on </w:t>
      </w:r>
      <w:proofErr w:type="spellStart"/>
      <w:r>
        <w:t>nanopatterns</w:t>
      </w:r>
      <w:proofErr w:type="spellEnd"/>
      <w:r>
        <w:t xml:space="preserve"> were relatively mature. A similar behaviour was observed for proteins associated with </w:t>
      </w:r>
      <w:proofErr w:type="spellStart"/>
      <w:r>
        <w:t>hemidesmosomes</w:t>
      </w:r>
      <w:proofErr w:type="spellEnd"/>
      <w:r>
        <w:t xml:space="preserve">, a type of matrix adhesion sustained by </w:t>
      </w:r>
      <w:r w:rsidRPr="007747DC">
        <w:rPr>
          <w:rFonts w:ascii="Symbol" w:hAnsi="Symbol"/>
        </w:rPr>
        <w:t></w:t>
      </w:r>
      <w:r>
        <w:t>6</w:t>
      </w:r>
      <w:r w:rsidRPr="007747DC">
        <w:rPr>
          <w:rFonts w:ascii="Symbol" w:hAnsi="Symbol"/>
        </w:rPr>
        <w:t></w:t>
      </w:r>
      <w:r>
        <w:t>4 integrins</w:t>
      </w:r>
      <w:r w:rsidR="00751556">
        <w:t xml:space="preserve"> </w:t>
      </w:r>
      <w:r w:rsidR="00F76418">
        <w:fldChar w:fldCharType="begin">
          <w:fldData xml:space="preserve">PEVuZE5vdGU+PENpdGU+PEF1dGhvcj5Tb25uZW5iZXJnPC9BdXRob3I+PFllYXI+MTk5MTwvWWVh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</w:fldData>
        </w:fldChar>
      </w:r>
      <w:r w:rsidR="002D6A9E">
        <w:instrText xml:space="preserve"> ADDIN EN.CITE </w:instrText>
      </w:r>
      <w:r w:rsidR="00F76418">
        <w:fldChar w:fldCharType="begin">
          <w:fldData xml:space="preserve">PEVuZE5vdGU+PENpdGU+PEF1dGhvcj5Tb25uZW5iZXJnPC9BdXRob3I+PFllYXI+MTk5MTwvWWVh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</w:fldData>
        </w:fldChar>
      </w:r>
      <w:r w:rsidR="002D6A9E">
        <w:instrText xml:space="preserve"> ADDIN EN.CITE.DATA </w:instrText>
      </w:r>
      <w:r w:rsidR="00F76418">
        <w:fldChar w:fldCharType="end"/>
      </w:r>
      <w:r w:rsidR="00F76418">
        <w:fldChar w:fldCharType="separate"/>
      </w:r>
      <w:r w:rsidR="002D6A9E">
        <w:rPr>
          <w:noProof/>
        </w:rPr>
        <w:t>[</w:t>
      </w:r>
      <w:hyperlink w:anchor="_ENREF_183" w:tooltip="Sonnenberg, 1991 #175" w:history="1">
        <w:r w:rsidR="004D2651">
          <w:rPr>
            <w:noProof/>
          </w:rPr>
          <w:t>183</w:t>
        </w:r>
      </w:hyperlink>
      <w:r w:rsidR="002D6A9E">
        <w:rPr>
          <w:noProof/>
        </w:rPr>
        <w:t>]</w:t>
      </w:r>
      <w:r w:rsidR="00F76418">
        <w:fldChar w:fldCharType="end"/>
      </w:r>
      <w:r>
        <w:t xml:space="preserve">, connecting the ECM to the keratin network and not thought to bear tension. However, the dynamics of vinculin binding was found to be faster on small (600 nm) patches, compared to large patches or homogenous substrates, and comparable to vinculin dynamics in cells treated with the myosin inhibitor </w:t>
      </w:r>
      <w:proofErr w:type="spellStart"/>
      <w:r>
        <w:t>blebbistatin</w:t>
      </w:r>
      <w:proofErr w:type="spellEnd"/>
      <w:r>
        <w:t xml:space="preserve">. Hence these experiments suggest that altered protein dynamics result in uncoupling </w:t>
      </w:r>
      <w:r w:rsidR="00F31655">
        <w:t xml:space="preserve">between </w:t>
      </w:r>
      <w:r>
        <w:t xml:space="preserve">adhesions and the actin cytoskeleton and impaired transmission of tension </w:t>
      </w:r>
      <w:r w:rsidR="00F31655">
        <w:t xml:space="preserve">required for </w:t>
      </w:r>
      <w:r>
        <w:t>cell spreading.</w:t>
      </w:r>
    </w:p>
    <w:p w:rsidR="00E13CBE" w:rsidRDefault="00806E0C" w:rsidP="00E13CBE">
      <w:pPr>
        <w:keepNext/>
        <w:spacing w:after="0" w:line="360" w:lineRule="auto"/>
        <w:jc w:val="both"/>
      </w:pPr>
      <w:r>
        <w:rPr>
          <w:noProof/>
        </w:rPr>
        <w:drawing>
          <wp:inline distT="0" distB="0" distL="0" distR="0">
            <wp:extent cx="2990728" cy="433346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91007" cy="4333864"/>
                    </a:xfrm>
                    <a:prstGeom prst="rect">
                      <a:avLst/>
                    </a:prstGeom>
                  </pic:spPr>
                </pic:pic>
              </a:graphicData>
            </a:graphic>
          </wp:inline>
        </w:drawing>
      </w:r>
    </w:p>
    <w:p w:rsidR="00806E0C" w:rsidRPr="00E13CBE" w:rsidRDefault="00E13CBE" w:rsidP="00E13CBE">
      <w:pPr>
        <w:pStyle w:val="Caption"/>
        <w:jc w:val="both"/>
        <w:rPr>
          <w:color w:val="auto"/>
        </w:rPr>
      </w:pPr>
      <w:proofErr w:type="gramStart"/>
      <w:r w:rsidRPr="00E13CBE">
        <w:rPr>
          <w:color w:val="auto"/>
        </w:rPr>
        <w:t xml:space="preserve">Figure </w:t>
      </w:r>
      <w:r w:rsidR="001A1C5C">
        <w:rPr>
          <w:color w:val="auto"/>
        </w:rPr>
        <w:t>9.</w:t>
      </w:r>
      <w:proofErr w:type="gramEnd"/>
      <w:r w:rsidRPr="00E13CBE">
        <w:rPr>
          <w:color w:val="auto"/>
        </w:rPr>
        <w:t xml:space="preserve"> Focal adhesion formation and keratinocytes spreading are controlled by the </w:t>
      </w:r>
      <w:proofErr w:type="spellStart"/>
      <w:r w:rsidRPr="00E13CBE">
        <w:rPr>
          <w:color w:val="auto"/>
        </w:rPr>
        <w:t>nanoscale</w:t>
      </w:r>
      <w:proofErr w:type="spellEnd"/>
      <w:r w:rsidRPr="00E13CBE">
        <w:rPr>
          <w:color w:val="auto"/>
        </w:rPr>
        <w:t xml:space="preserve"> geometry of adhesions</w:t>
      </w:r>
      <w:r w:rsidR="002D6A9E">
        <w:rPr>
          <w:color w:val="auto"/>
        </w:rPr>
        <w:t xml:space="preserve"> </w:t>
      </w:r>
      <w:r w:rsidR="00F76418">
        <w:rPr>
          <w:color w:val="auto"/>
        </w:rPr>
        <w:fldChar w:fldCharType="begin">
          <w:fldData xml:space="preserve">PEVuZE5vdGU+PENpdGU+PEF1dGhvcj5HYXV0cm90PC9BdXRob3I+PFllYXI+MjAxNDwvWWVhcj48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==
</w:fldData>
        </w:fldChar>
      </w:r>
      <w:r w:rsidR="002D6A9E">
        <w:rPr>
          <w:color w:val="auto"/>
        </w:rPr>
        <w:instrText xml:space="preserve"> ADDIN EN.CITE </w:instrText>
      </w:r>
      <w:r w:rsidR="00F76418">
        <w:rPr>
          <w:color w:val="auto"/>
        </w:rPr>
        <w:fldChar w:fldCharType="begin">
          <w:fldData xml:space="preserve">PEVuZE5vdGU+PENpdGU+PEF1dGhvcj5HYXV0cm90PC9BdXRob3I+PFllYXI+MjAxNDwvWWVhcj48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==
</w:fldData>
        </w:fldChar>
      </w:r>
      <w:r w:rsidR="002D6A9E">
        <w:rPr>
          <w:color w:val="auto"/>
        </w:rPr>
        <w:instrText xml:space="preserve"> ADDIN EN.CITE.DATA </w:instrText>
      </w:r>
      <w:r w:rsidR="00F76418">
        <w:rPr>
          <w:color w:val="auto"/>
        </w:rPr>
      </w:r>
      <w:r w:rsidR="00F76418">
        <w:rPr>
          <w:color w:val="auto"/>
        </w:rPr>
        <w:fldChar w:fldCharType="end"/>
      </w:r>
      <w:r w:rsidR="00F76418">
        <w:rPr>
          <w:color w:val="auto"/>
        </w:rPr>
      </w:r>
      <w:r w:rsidR="00F76418">
        <w:rPr>
          <w:color w:val="auto"/>
        </w:rPr>
        <w:fldChar w:fldCharType="separate"/>
      </w:r>
      <w:r w:rsidR="002D6A9E">
        <w:rPr>
          <w:noProof/>
          <w:color w:val="auto"/>
        </w:rPr>
        <w:t>[</w:t>
      </w:r>
      <w:hyperlink w:anchor="_ENREF_182" w:tooltip="Gautrot, 2014 #174" w:history="1">
        <w:r w:rsidR="004D2651">
          <w:rPr>
            <w:noProof/>
            <w:color w:val="auto"/>
          </w:rPr>
          <w:t>182</w:t>
        </w:r>
      </w:hyperlink>
      <w:r w:rsidR="002D6A9E">
        <w:rPr>
          <w:noProof/>
          <w:color w:val="auto"/>
        </w:rPr>
        <w:t>]</w:t>
      </w:r>
      <w:r w:rsidR="00F76418">
        <w:rPr>
          <w:color w:val="auto"/>
        </w:rPr>
        <w:fldChar w:fldCharType="end"/>
      </w:r>
      <w:r w:rsidRPr="00E13CBE">
        <w:rPr>
          <w:color w:val="auto"/>
        </w:rPr>
        <w:t>.</w:t>
      </w:r>
    </w:p>
    <w:p w:rsidR="00E8106D" w:rsidRDefault="00E8106D" w:rsidP="007E345A">
      <w:pPr>
        <w:pStyle w:val="ListParagraph"/>
        <w:spacing w:after="0" w:line="360" w:lineRule="auto"/>
        <w:ind w:left="0"/>
        <w:jc w:val="both"/>
      </w:pPr>
      <w:r>
        <w:t xml:space="preserve">The importance of the relationship between matrix geometry and organisation of the actin networks was demonstrated in a series of experiments in which the nucleation of actin polymerisation was </w:t>
      </w:r>
      <w:r>
        <w:lastRenderedPageBreak/>
        <w:t xml:space="preserve">controlled by </w:t>
      </w:r>
      <w:proofErr w:type="spellStart"/>
      <w:r>
        <w:t>micropatterned</w:t>
      </w:r>
      <w:proofErr w:type="spellEnd"/>
      <w:r>
        <w:t xml:space="preserve"> substrates.</w:t>
      </w:r>
      <w:r w:rsidRPr="00B55667">
        <w:t xml:space="preserve"> </w:t>
      </w:r>
      <w:r w:rsidRPr="00EB2EAF">
        <w:t xml:space="preserve">Actin filament orientation and length and </w:t>
      </w:r>
      <w:r>
        <w:t xml:space="preserve">the formation of </w:t>
      </w:r>
      <w:proofErr w:type="spellStart"/>
      <w:r w:rsidRPr="00EB2EAF">
        <w:t>filopodium</w:t>
      </w:r>
      <w:proofErr w:type="spellEnd"/>
      <w:r w:rsidRPr="00EB2EAF">
        <w:t>-like structure</w:t>
      </w:r>
      <w:r>
        <w:t>s</w:t>
      </w:r>
      <w:r w:rsidRPr="00EB2EAF">
        <w:t xml:space="preserve"> are influenced by </w:t>
      </w:r>
      <w:r>
        <w:t xml:space="preserve">the </w:t>
      </w:r>
      <w:r w:rsidRPr="00EB2EAF">
        <w:t xml:space="preserve">spatial </w:t>
      </w:r>
      <w:r>
        <w:t>organisation</w:t>
      </w:r>
      <w:r w:rsidRPr="00EB2EAF">
        <w:t xml:space="preserve"> and shape of the nucleation area</w:t>
      </w:r>
      <w:r w:rsidR="006B133A">
        <w:t xml:space="preserve"> </w:t>
      </w:r>
      <w:r w:rsidR="00F76418">
        <w:fldChar w:fldCharType="begin"/>
      </w:r>
      <w:r w:rsidR="002D6A9E">
        <w:instrText xml:space="preserve"> ADDIN EN.CITE &lt;EndNote&gt;&lt;Cite&gt;&lt;Author&gt;Reymann&lt;/Author&gt;&lt;Year&gt;2010&lt;/Year&gt;&lt;RecNum&gt;176&lt;/RecNum&gt;&lt;IDText&gt;Nucleation geometry governs ordered actin networks structures&lt;/IDText&gt;&lt;DisplayText&gt;[184]&lt;/DisplayText&gt;&lt;record&gt;&lt;rec-number&gt;176&lt;/rec-number&gt;&lt;foreign-keys&gt;&lt;key app="EN" db-id="az5fvxrxv5rdx8ez2rl5d2vprzwaev5pvtrs"&gt;176&lt;/key&gt;&lt;/foreign-keys&gt;&lt;ref-type name="Journal Article"&gt;17&lt;/ref-type&gt;&lt;contributors&gt;&lt;authors&gt;&lt;author&gt;Reymann, A. C.&lt;/author&gt;&lt;author&gt;Martiel, J. L.&lt;/author&gt;&lt;author&gt;Cambier, T.&lt;/author&gt;&lt;author&gt;Blanchoin, L.&lt;/author&gt;&lt;author&gt;Boujemaa-Paterski, R.&lt;/author&gt;&lt;author&gt;Thery, M.&lt;/author&gt;&lt;/authors&gt;&lt;/contributors&gt;&lt;auth-address&gt;Institut de Recherches en Technologies et Sciences pour le Vivant, iRTSV, Laboratoire de Physiologie Cellulaire et Vegetale, CNRS/CEA/INRA/UJF, Grenoble, 38054, France.&lt;/auth-address&gt;&lt;titles&gt;&lt;title&gt;Nucleation geometry governs ordered actin networks structures&lt;/title&gt;&lt;secondary-title&gt;Nat Mater&lt;/secondary-title&gt;&lt;alt-title&gt;Nature materials&lt;/alt-title&gt;&lt;/titles&gt;&lt;periodical&gt;&lt;full-title&gt;Nature Materials&lt;/full-title&gt;&lt;abbr-1&gt;Nat Mater&lt;/abbr-1&gt;&lt;/periodical&gt;&lt;alt-periodical&gt;&lt;full-title&gt;Nature Materials&lt;/full-title&gt;&lt;abbr-1&gt;Nat Mater&lt;/abbr-1&gt;&lt;/alt-periodical&gt;&lt;pages&gt;827-32&lt;/pages&gt;&lt;volume&gt;9&lt;/volume&gt;&lt;number&gt;10&lt;/number&gt;&lt;keywords&gt;&lt;keyword&gt;Actin Cytoskeleton/*chemistry/*ultrastructure&lt;/keyword&gt;&lt;keyword&gt;Actins/chemistry/metabolism&lt;/keyword&gt;&lt;keyword&gt;Cell Movement&lt;/keyword&gt;&lt;keyword&gt;Models, Molecular&lt;/keyword&gt;&lt;/keywords&gt;&lt;dates&gt;&lt;year&gt;2010&lt;/year&gt;&lt;pub-dates&gt;&lt;date&gt;Oct&lt;/date&gt;&lt;/pub-dates&gt;&lt;/dates&gt;&lt;isbn&gt;1476-1122 (Print)&amp;#xD;1476-1122 (Linking)&lt;/isbn&gt;&lt;accession-num&gt;20852617&lt;/accession-num&gt;&lt;urls&gt;&lt;related-urls&gt;&lt;url&gt;http://www.ncbi.nlm.nih.gov/pubmed/20852617&lt;/url&gt;&lt;/related-urls&gt;&lt;/urls&gt;&lt;electronic-resource-num&gt;10.1038/nmat2855&lt;/electronic-resource-num&gt;&lt;/record&gt;&lt;/Cite&gt;&lt;/EndNote&gt;</w:instrText>
      </w:r>
      <w:r w:rsidR="00F76418">
        <w:fldChar w:fldCharType="separate"/>
      </w:r>
      <w:r w:rsidR="002D6A9E">
        <w:rPr>
          <w:noProof/>
        </w:rPr>
        <w:t>[</w:t>
      </w:r>
      <w:hyperlink w:anchor="_ENREF_184" w:tooltip="Reymann, 2010 #176" w:history="1">
        <w:r w:rsidR="004D2651">
          <w:rPr>
            <w:noProof/>
          </w:rPr>
          <w:t>184</w:t>
        </w:r>
      </w:hyperlink>
      <w:r w:rsidR="002D6A9E">
        <w:rPr>
          <w:noProof/>
        </w:rPr>
        <w:t>]</w:t>
      </w:r>
      <w:r w:rsidR="00F76418">
        <w:fldChar w:fldCharType="end"/>
      </w:r>
      <w:r w:rsidRPr="00EB2EAF">
        <w:t>.</w:t>
      </w:r>
      <w:r>
        <w:t xml:space="preserve"> Interestingly, this not only had an impact on the actin network structure but also on the regulation of myosin activity</w:t>
      </w:r>
      <w:r w:rsidR="006B133A">
        <w:t xml:space="preserve"> </w:t>
      </w:r>
      <w:r w:rsidR="00F76418">
        <w:fldChar w:fldCharType="begin"/>
      </w:r>
      <w:r w:rsidR="002D6A9E">
        <w:instrText xml:space="preserve"> ADDIN EN.CITE &lt;EndNote&gt;&lt;Cite&gt;&lt;Author&gt;Reymann A. C.&lt;/Author&gt;&lt;Year&gt;2012&lt;/Year&gt;&lt;RecNum&gt;177&lt;/RecNum&gt;&lt;IDText&gt;Actin Network Architecture Can Determine Myosin Motor Activity&lt;/IDText&gt;&lt;DisplayText&gt;[185]&lt;/DisplayText&gt;&lt;record&gt;&lt;rec-number&gt;177&lt;/rec-number&gt;&lt;foreign-keys&gt;&lt;key app="EN" db-id="az5fvxrxv5rdx8ez2rl5d2vprzwaev5pvtrs"&gt;177&lt;/key&gt;&lt;/foreign-keys&gt;&lt;ref-type name="Journal Article"&gt;17&lt;/ref-type&gt;&lt;contributors&gt;&lt;authors&gt;&lt;author&gt; Reymann A. C., &lt;/author&gt;&lt;author&gt; Rajaa Boujemaa-Paterski,&lt;/author&gt;&lt;author&gt; Jean-Louis Martiel,&lt;/author&gt;&lt;author&gt; Christophe Guérin, &lt;/author&gt;&lt;author&gt;Wenxiang Cao,&lt;/author&gt;&lt;author&gt; Harvey F. Chin,&lt;/author&gt;&lt;author&gt;Enrique M. De La Cruz,&lt;/author&gt;&lt;author&gt; Manuel Théry,&lt;/author&gt;&lt;author&gt;Laurent Blanchoin&lt;/author&gt;&lt;/authors&gt;&lt;/contributors&gt;&lt;titles&gt;&lt;title&gt;Actin Network Architecture Can Determine Myosin Motor Activity&lt;/title&gt;&lt;secondary-title&gt;Science&lt;/secondary-title&gt;&lt;/titles&gt;&lt;periodical&gt;&lt;full-title&gt;Science&lt;/full-title&gt;&lt;abbr-1&gt;Science&lt;/abbr-1&gt;&lt;/periodical&gt;&lt;volume&gt;336&lt;/volume&gt;&lt;dates&gt;&lt;year&gt;2012&lt;/year&gt;&lt;/dates&gt;&lt;urls&gt;&lt;/urls&gt;&lt;/record&gt;&lt;/Cite&gt;&lt;/EndNote&gt;</w:instrText>
      </w:r>
      <w:r w:rsidR="00F76418">
        <w:fldChar w:fldCharType="separate"/>
      </w:r>
      <w:r w:rsidR="002D6A9E">
        <w:rPr>
          <w:noProof/>
        </w:rPr>
        <w:t>[</w:t>
      </w:r>
      <w:hyperlink w:anchor="_ENREF_185" w:tooltip="Reymann A. C., 2012 #177" w:history="1">
        <w:r w:rsidR="004D2651">
          <w:rPr>
            <w:noProof/>
          </w:rPr>
          <w:t>185</w:t>
        </w:r>
      </w:hyperlink>
      <w:r w:rsidR="002D6A9E">
        <w:rPr>
          <w:noProof/>
        </w:rPr>
        <w:t>]</w:t>
      </w:r>
      <w:r w:rsidR="00F76418">
        <w:fldChar w:fldCharType="end"/>
      </w:r>
      <w:r w:rsidRPr="00EB2EAF">
        <w:t xml:space="preserve">. </w:t>
      </w:r>
      <w:r>
        <w:t>In addition, this patterning approach allowed the control of the polarisation of actin filament</w:t>
      </w:r>
      <w:r w:rsidRPr="00EB2EAF">
        <w:t xml:space="preserve">. When the filaments are antiparallel myosin </w:t>
      </w:r>
      <w:r>
        <w:t>based contractility result</w:t>
      </w:r>
      <w:r w:rsidR="006B133A">
        <w:t>s</w:t>
      </w:r>
      <w:r>
        <w:t xml:space="preserve"> in the deformation and disassembly of the network</w:t>
      </w:r>
      <w:r w:rsidRPr="00EB2EAF">
        <w:t xml:space="preserve">, </w:t>
      </w:r>
      <w:r>
        <w:t xml:space="preserve">whilst </w:t>
      </w:r>
      <w:r w:rsidRPr="00EB2EAF">
        <w:t xml:space="preserve">parallel bundles </w:t>
      </w:r>
      <w:r>
        <w:t>are</w:t>
      </w:r>
      <w:r w:rsidRPr="00EB2EAF">
        <w:t xml:space="preserve"> not affected and continue to extend</w:t>
      </w:r>
      <w:r>
        <w:t>. This</w:t>
      </w:r>
      <w:r w:rsidRPr="00EB2EAF">
        <w:t xml:space="preserve"> </w:t>
      </w:r>
      <w:r>
        <w:t xml:space="preserve">so called </w:t>
      </w:r>
      <w:r w:rsidRPr="00EB2EAF">
        <w:t>"orientation selection" mechanism</w:t>
      </w:r>
      <w:r>
        <w:t xml:space="preserve"> may act as an important </w:t>
      </w:r>
      <w:proofErr w:type="spellStart"/>
      <w:r>
        <w:t>nano</w:t>
      </w:r>
      <w:proofErr w:type="spellEnd"/>
      <w:r>
        <w:t>-to micro-scale sensor of substrate geometry via the regulation of cross-talks between the actin network structure and its ability to sustain contractile forces</w:t>
      </w:r>
      <w:r w:rsidRPr="00EB2EAF">
        <w:t xml:space="preserve">. </w:t>
      </w:r>
    </w:p>
    <w:p w:rsidR="001A1C5C" w:rsidRDefault="001A1C5C" w:rsidP="001A1C5C">
      <w:pPr>
        <w:pStyle w:val="ListParagraph"/>
        <w:keepNext/>
        <w:spacing w:after="0" w:line="360" w:lineRule="auto"/>
        <w:ind w:left="0"/>
        <w:jc w:val="both"/>
      </w:pPr>
      <w:r>
        <w:rPr>
          <w:noProof/>
        </w:rPr>
        <w:drawing>
          <wp:inline distT="0" distB="0" distL="0" distR="0" wp14:anchorId="6AF0532D" wp14:editId="20B3CF26">
            <wp:extent cx="4890052" cy="2575594"/>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lea trichet 2012.png.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88875" cy="2574974"/>
                    </a:xfrm>
                    <a:prstGeom prst="rect">
                      <a:avLst/>
                    </a:prstGeom>
                  </pic:spPr>
                </pic:pic>
              </a:graphicData>
            </a:graphic>
          </wp:inline>
        </w:drawing>
      </w:r>
    </w:p>
    <w:p w:rsidR="00E8106D" w:rsidRPr="001A1C5C" w:rsidRDefault="001A1C5C" w:rsidP="001A1C5C">
      <w:pPr>
        <w:pStyle w:val="Caption"/>
        <w:jc w:val="both"/>
        <w:rPr>
          <w:color w:val="auto"/>
        </w:rPr>
      </w:pPr>
      <w:proofErr w:type="gramStart"/>
      <w:r w:rsidRPr="00E13CBE">
        <w:rPr>
          <w:color w:val="auto"/>
        </w:rPr>
        <w:t xml:space="preserve">Figure </w:t>
      </w:r>
      <w:r>
        <w:rPr>
          <w:color w:val="auto"/>
        </w:rPr>
        <w:t>10.</w:t>
      </w:r>
      <w:proofErr w:type="gramEnd"/>
      <w:r w:rsidRPr="00E13CBE">
        <w:rPr>
          <w:color w:val="auto"/>
        </w:rPr>
        <w:t xml:space="preserve"> Cells adhering and deforming elastic </w:t>
      </w:r>
      <w:proofErr w:type="spellStart"/>
      <w:r w:rsidRPr="00E13CBE">
        <w:rPr>
          <w:color w:val="auto"/>
        </w:rPr>
        <w:t>micropillar</w:t>
      </w:r>
      <w:proofErr w:type="spellEnd"/>
      <w:r w:rsidRPr="00E13CBE">
        <w:rPr>
          <w:color w:val="auto"/>
        </w:rPr>
        <w:t xml:space="preserve">: SEM (A, C) and </w:t>
      </w:r>
      <w:proofErr w:type="spellStart"/>
      <w:r w:rsidRPr="00E13CBE">
        <w:rPr>
          <w:color w:val="auto"/>
        </w:rPr>
        <w:t>epifluorescent</w:t>
      </w:r>
      <w:proofErr w:type="spellEnd"/>
      <w:r w:rsidRPr="00E13CBE">
        <w:rPr>
          <w:color w:val="auto"/>
        </w:rPr>
        <w:t xml:space="preserve"> (B) images</w:t>
      </w:r>
      <w:r>
        <w:rPr>
          <w:color w:val="auto"/>
        </w:rPr>
        <w:t>. D:</w:t>
      </w:r>
      <w:r w:rsidRPr="00E13CBE">
        <w:rPr>
          <w:color w:val="auto"/>
        </w:rPr>
        <w:t xml:space="preserve"> </w:t>
      </w:r>
      <w:r>
        <w:rPr>
          <w:color w:val="auto"/>
        </w:rPr>
        <w:t>relationship between force and adhesion area</w:t>
      </w:r>
      <w:r w:rsidRPr="00E13CBE">
        <w:rPr>
          <w:color w:val="auto"/>
        </w:rPr>
        <w:t xml:space="preserve"> </w:t>
      </w:r>
      <w:r w:rsidRPr="00E13CBE">
        <w:rPr>
          <w:color w:val="auto"/>
        </w:rPr>
        <w:fldChar w:fldCharType="begin">
          <w:fldData xml:space="preserve">PEVuZE5vdGU+PENpdGU+PEF1dGhvcj5UcmljaGV0PC9BdXRob3I+PFllYXI+MjAxMjwvWWVhcj48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NjkzMy04PC9wYWdlcz48dm9sdW1lPjEwOTwvdm9sdW1lPjxudW1i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</w:fldData>
        </w:fldChar>
      </w:r>
      <w:r>
        <w:rPr>
          <w:color w:val="auto"/>
        </w:rPr>
        <w:instrText xml:space="preserve"> ADDIN EN.CITE </w:instrText>
      </w:r>
      <w:r>
        <w:rPr>
          <w:color w:val="auto"/>
        </w:rPr>
        <w:fldChar w:fldCharType="begin">
          <w:fldData xml:space="preserve">PEVuZE5vdGU+PENpdGU+PEF1dGhvcj5UcmljaGV0PC9BdXRob3I+PFllYXI+MjAxMjwvWWVhcj48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NjkzMy04PC9wYWdlcz48dm9sdW1lPjEwOTwvdm9sdW1lPjxudW1i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</w:fldData>
        </w:fldChar>
      </w:r>
      <w:r>
        <w:rPr>
          <w:color w:val="auto"/>
        </w:rPr>
        <w:instrText xml:space="preserve"> ADDIN EN.CITE.DATA </w:instrText>
      </w:r>
      <w:r>
        <w:rPr>
          <w:color w:val="auto"/>
        </w:rPr>
      </w:r>
      <w:r>
        <w:rPr>
          <w:color w:val="auto"/>
        </w:rPr>
        <w:fldChar w:fldCharType="end"/>
      </w:r>
      <w:r w:rsidRPr="00E13CBE">
        <w:rPr>
          <w:color w:val="auto"/>
        </w:rPr>
      </w:r>
      <w:r w:rsidRPr="00E13CBE">
        <w:rPr>
          <w:color w:val="auto"/>
        </w:rPr>
        <w:fldChar w:fldCharType="separate"/>
      </w:r>
      <w:r>
        <w:rPr>
          <w:noProof/>
          <w:color w:val="auto"/>
        </w:rPr>
        <w:t>[</w:t>
      </w:r>
      <w:hyperlink w:anchor="_ENREF_131" w:tooltip="Trichet, 2012 #124" w:history="1">
        <w:r>
          <w:rPr>
            <w:noProof/>
            <w:color w:val="auto"/>
          </w:rPr>
          <w:t>131</w:t>
        </w:r>
      </w:hyperlink>
      <w:r>
        <w:rPr>
          <w:noProof/>
          <w:color w:val="auto"/>
        </w:rPr>
        <w:t>]</w:t>
      </w:r>
      <w:r w:rsidRPr="00E13CBE">
        <w:rPr>
          <w:color w:val="auto"/>
        </w:rPr>
        <w:fldChar w:fldCharType="end"/>
      </w:r>
      <w:r w:rsidRPr="00E13CBE">
        <w:rPr>
          <w:color w:val="auto"/>
        </w:rPr>
        <w:t>.</w:t>
      </w:r>
    </w:p>
    <w:p w:rsidR="00E8106D" w:rsidRDefault="00E8106D" w:rsidP="007E345A">
      <w:pPr>
        <w:spacing w:after="0" w:line="360" w:lineRule="auto"/>
        <w:jc w:val="both"/>
      </w:pPr>
      <w:r>
        <w:t>The relationship between adhesion area and force generation was further explored using micropillar arrays allowing the tuning of the rigidity of the substrate via the length of the pillars</w:t>
      </w:r>
      <w:r w:rsidR="006B133A">
        <w:t xml:space="preserve"> </w:t>
      </w:r>
      <w:r w:rsidR="001A1C5C">
        <w:t xml:space="preserve">(Figure 10) </w:t>
      </w:r>
      <w:r w:rsidR="00F76418">
        <w:fldChar w:fldCharType="begin">
          <w:fldData xml:space="preserve">PEVuZE5vdGU+PENpdGU+PEF1dGhvcj5UcmljaGV0PC9BdXRob3I+PFllYXI+MjAxMjwvWWVhcj48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NjkzMy04PC9wYWdlcz48dm9sdW1lPjEwOTwvdm9sdW1lPjxudW1i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</w:fldData>
        </w:fldChar>
      </w:r>
      <w:r w:rsidR="00380135">
        <w:instrText xml:space="preserve"> ADDIN EN.CITE </w:instrText>
      </w:r>
      <w:r w:rsidR="00F76418">
        <w:fldChar w:fldCharType="begin">
          <w:fldData xml:space="preserve">PEVuZE5vdGU+PENpdGU+PEF1dGhvcj5UcmljaGV0PC9BdXRob3I+PFllYXI+MjAxMjwvWWVhcj48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NjkzMy04PC9wYWdlcz48dm9sdW1lPjEwOTwvdm9sdW1lPjxudW1i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</w:fldData>
        </w:fldChar>
      </w:r>
      <w:r w:rsidR="00380135">
        <w:instrText xml:space="preserve"> ADDIN EN.CITE.DATA </w:instrText>
      </w:r>
      <w:r w:rsidR="00F76418">
        <w:fldChar w:fldCharType="end"/>
      </w:r>
      <w:r w:rsidR="00F76418">
        <w:fldChar w:fldCharType="separate"/>
      </w:r>
      <w:r w:rsidR="00380135">
        <w:rPr>
          <w:noProof/>
        </w:rPr>
        <w:t>[</w:t>
      </w:r>
      <w:hyperlink w:anchor="_ENREF_131" w:tooltip="Trichet, 2012 #124" w:history="1">
        <w:r w:rsidR="004D2651">
          <w:rPr>
            <w:noProof/>
          </w:rPr>
          <w:t>131</w:t>
        </w:r>
      </w:hyperlink>
      <w:r w:rsidR="00380135">
        <w:rPr>
          <w:noProof/>
        </w:rPr>
        <w:t>]</w:t>
      </w:r>
      <w:r w:rsidR="00F76418">
        <w:fldChar w:fldCharType="end"/>
      </w:r>
      <w:r>
        <w:t xml:space="preserve">. These experiments highlighted a strong correlation between focal adhesion size and forces generated, consistently with results obtained via an optical laser trap assay </w:t>
      </w:r>
      <w:r w:rsidR="00F76418">
        <w:fldChar w:fldCharType="begin">
          <w:fldData xml:space="preserve">PEVuZE5vdGU+PENpdGU+PEF1dGhvcj5HYWxicmFpdGg8L0F1dGhvcj48WWVhcj4yMDAyPC9ZZWFy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</w:fldData>
        </w:fldChar>
      </w:r>
      <w:r w:rsidR="002D6A9E">
        <w:instrText xml:space="preserve"> ADDIN EN.CITE </w:instrText>
      </w:r>
      <w:r w:rsidR="00F76418">
        <w:fldChar w:fldCharType="begin">
          <w:fldData xml:space="preserve">PEVuZE5vdGU+PENpdGU+PEF1dGhvcj5HYWxicmFpdGg8L0F1dGhvcj48WWVhcj4yMDAyPC9ZZWFy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</w:fldData>
        </w:fldChar>
      </w:r>
      <w:r w:rsidR="002D6A9E">
        <w:instrText xml:space="preserve"> ADDIN EN.CITE.DATA </w:instrText>
      </w:r>
      <w:r w:rsidR="00F76418">
        <w:fldChar w:fldCharType="end"/>
      </w:r>
      <w:r w:rsidR="00F76418">
        <w:fldChar w:fldCharType="separate"/>
      </w:r>
      <w:r w:rsidR="002D6A9E">
        <w:rPr>
          <w:noProof/>
        </w:rPr>
        <w:t>[</w:t>
      </w:r>
      <w:hyperlink w:anchor="_ENREF_186" w:tooltip="Galbraith, 2002 #178" w:history="1">
        <w:r w:rsidR="004D2651">
          <w:rPr>
            <w:noProof/>
          </w:rPr>
          <w:t>186</w:t>
        </w:r>
      </w:hyperlink>
      <w:r w:rsidR="002D6A9E">
        <w:rPr>
          <w:noProof/>
        </w:rPr>
        <w:t>]</w:t>
      </w:r>
      <w:r w:rsidR="00F76418">
        <w:fldChar w:fldCharType="end"/>
      </w:r>
      <w:r>
        <w:t xml:space="preserve"> and previous reports by Geiger and co-workers</w:t>
      </w:r>
      <w:r w:rsidR="006B133A">
        <w:t xml:space="preserve"> </w:t>
      </w:r>
      <w:r w:rsidR="00F76418">
        <w:fldChar w:fldCharType="begin">
          <w:fldData xml:space="preserve">PEVuZE5vdGU+PENpdGU+PEF1dGhvcj5CYWxhYmFuPC9BdXRob3I+PFllYXI+MjAwMTwvWWVhcj48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</w:fldData>
        </w:fldChar>
      </w:r>
      <w:r w:rsidR="002D6A9E">
        <w:instrText xml:space="preserve"> ADDIN EN.CITE </w:instrText>
      </w:r>
      <w:r w:rsidR="00F76418">
        <w:fldChar w:fldCharType="begin">
          <w:fldData xml:space="preserve">PEVuZE5vdGU+PENpdGU+PEF1dGhvcj5CYWxhYmFuPC9BdXRob3I+PFllYXI+MjAwMTwvWWVhcj48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</w:fldData>
        </w:fldChar>
      </w:r>
      <w:r w:rsidR="002D6A9E">
        <w:instrText xml:space="preserve"> ADDIN EN.CITE.DATA </w:instrText>
      </w:r>
      <w:r w:rsidR="00F76418">
        <w:fldChar w:fldCharType="end"/>
      </w:r>
      <w:r w:rsidR="00F76418">
        <w:fldChar w:fldCharType="separate"/>
      </w:r>
      <w:r w:rsidR="002D6A9E">
        <w:rPr>
          <w:noProof/>
        </w:rPr>
        <w:t>[</w:t>
      </w:r>
      <w:hyperlink w:anchor="_ENREF_187" w:tooltip="Balaban, 2001 #179" w:history="1">
        <w:r w:rsidR="004D2651">
          <w:rPr>
            <w:noProof/>
          </w:rPr>
          <w:t>187</w:t>
        </w:r>
      </w:hyperlink>
      <w:r w:rsidR="002D6A9E">
        <w:rPr>
          <w:noProof/>
        </w:rPr>
        <w:t>]</w:t>
      </w:r>
      <w:r w:rsidR="00F76418">
        <w:fldChar w:fldCharType="end"/>
      </w:r>
      <w:r>
        <w:t>. In addition, force generation was increased on stiffer substrates. However, super-resolution imaging of FAs formed on such arrays showed that large adhesions were in fact composed of multiple small (but elongated and sometimes reaching beyond the boundary of the pillar) adhesions, 100-300 nm across</w:t>
      </w:r>
      <w:r w:rsidR="006B133A">
        <w:t xml:space="preserve"> </w:t>
      </w:r>
      <w:r w:rsidR="00F76418">
        <w:fldChar w:fldCharType="begin"/>
      </w:r>
      <w:r w:rsidR="002D6A9E">
        <w:instrText xml:space="preserve"> ADDIN EN.CITE &lt;EndNote&gt;&lt;Cite&gt;&lt;Author&gt;van Hoorn&lt;/Author&gt;&lt;Year&gt;2014&lt;/Year&gt;&lt;RecNum&gt;180&lt;/RecNum&gt;&lt;IDText&gt;The Nanoscale Architecture of Force-Bearing Focal Adhesions&lt;/IDText&gt;&lt;DisplayText&gt;[188]&lt;/DisplayText&gt;&lt;record&gt;&lt;rec-number&gt;180&lt;/rec-number&gt;&lt;foreign-keys&gt;&lt;key app="EN" db-id="az5fvxrxv5rdx8ez2rl5d2vprzwaev5pvtrs"&gt;180&lt;/key&gt;&lt;/foreign-keys&gt;&lt;ref-type name="Journal Article"&gt;17&lt;/ref-type&gt;&lt;contributors&gt;&lt;authors&gt;&lt;author&gt;van Hoorn, H.&lt;/author&gt;&lt;author&gt;Harkes, R.&lt;/author&gt;&lt;author&gt;Spiesz, E. M.&lt;/author&gt;&lt;author&gt;Storm, C.&lt;/author&gt;&lt;author&gt;van Noort, D.&lt;/author&gt;&lt;author&gt;Ladoux, B.&lt;/author&gt;&lt;author&gt;Schmidt, T.&lt;/author&gt;&lt;/authors&gt;&lt;/contributors&gt;&lt;auth-address&gt;Physics of Life Processes, Kamerligh Onnes-Huygens Laboratory, Leiden University , Niels Bohrweg 2 , 2333 CA Leiden, The Netherlands.&lt;/auth-address&gt;&lt;titles&gt;&lt;title&gt;The nanoscale architecture of force-bearing focal adhesions&lt;/title&gt;&lt;secondary-title&gt;Nano Lett&lt;/secondary-title&gt;&lt;alt-title&gt;Nano letters&lt;/alt-title&gt;&lt;/titles&gt;&lt;periodical&gt;&lt;full-title&gt;Nano Letters&lt;/full-title&gt;&lt;abbr-1&gt;Nano Lett&lt;/abbr-1&gt;&lt;/periodical&gt;&lt;alt-periodical&gt;&lt;full-title&gt;Nano Letters&lt;/full-title&gt;&lt;abbr-1&gt;Nano Lett&lt;/abbr-1&gt;&lt;/alt-periodical&gt;&lt;pages&gt;4257-62&lt;/pages&gt;&lt;volume&gt;14&lt;/volume&gt;&lt;number&gt;8&lt;/number&gt;&lt;dates&gt;&lt;year&gt;2014&lt;/year&gt;&lt;pub-dates&gt;&lt;date&gt;Aug 13&lt;/date&gt;&lt;/pub-dates&gt;&lt;/dates&gt;&lt;isbn&gt;1530-6992 (Electronic)&amp;#xD;1530-6984 (Linking)&lt;/isbn&gt;&lt;accession-num&gt;24998447&lt;/accession-num&gt;&lt;urls&gt;&lt;related-urls&gt;&lt;url&gt;http://www.ncbi.nlm.nih.gov/pubmed/24998447&lt;/url&gt;&lt;/related-urls&gt;&lt;/urls&gt;&lt;electronic-resource-num&gt;10.1021/nl5008773&lt;/electronic-resource-num&gt;&lt;/record&gt;&lt;/Cite&gt;&lt;/EndNote&gt;</w:instrText>
      </w:r>
      <w:r w:rsidR="00F76418">
        <w:fldChar w:fldCharType="separate"/>
      </w:r>
      <w:r w:rsidR="002D6A9E">
        <w:rPr>
          <w:noProof/>
        </w:rPr>
        <w:t>[</w:t>
      </w:r>
      <w:hyperlink w:anchor="_ENREF_188" w:tooltip="van Hoorn, 2014 #180" w:history="1">
        <w:r w:rsidR="004D2651">
          <w:rPr>
            <w:noProof/>
          </w:rPr>
          <w:t>188</w:t>
        </w:r>
      </w:hyperlink>
      <w:r w:rsidR="002D6A9E">
        <w:rPr>
          <w:noProof/>
        </w:rPr>
        <w:t>]</w:t>
      </w:r>
      <w:r w:rsidR="00F76418">
        <w:fldChar w:fldCharType="end"/>
      </w:r>
      <w:r>
        <w:t xml:space="preserve">. The stresses experienced by such adhesions were calculated to be in the range of 10-300 </w:t>
      </w:r>
      <w:proofErr w:type="spellStart"/>
      <w:r>
        <w:t>nN</w:t>
      </w:r>
      <w:proofErr w:type="spellEnd"/>
      <w:r>
        <w:t>/</w:t>
      </w:r>
      <w:r w:rsidRPr="007747DC">
        <w:rPr>
          <w:rFonts w:ascii="Symbol" w:hAnsi="Symbol"/>
        </w:rPr>
        <w:t></w:t>
      </w:r>
      <w:r>
        <w:t>m</w:t>
      </w:r>
      <w:r w:rsidRPr="007747DC">
        <w:rPr>
          <w:vertAlign w:val="superscript"/>
        </w:rPr>
        <w:t>2</w:t>
      </w:r>
      <w:r>
        <w:t>, one order of magnitude higher than previously measured. Hence the relationship between apparent focal adhesion area and stress may be more complex than the simple linear relationship evidenced by conventional confocal microscopy.</w:t>
      </w:r>
    </w:p>
    <w:p w:rsidR="00E8106D" w:rsidRDefault="00E8106D" w:rsidP="007E345A">
      <w:pPr>
        <w:spacing w:after="0" w:line="360" w:lineRule="auto"/>
        <w:jc w:val="both"/>
      </w:pPr>
      <w:r>
        <w:lastRenderedPageBreak/>
        <w:t>In addition, a detailed analysis of the structure of adhesions and stress field generated by cells spreading on micropillar arrays highlighted significant differences depending on the pillar area</w:t>
      </w:r>
      <w:r w:rsidR="006B133A">
        <w:t xml:space="preserve"> </w:t>
      </w:r>
      <w:r w:rsidR="00F76418">
        <w:fldChar w:fldCharType="begin">
          <w:fldData xml:space="preserve">PEVuZE5vdGU+PENpdGU+PEF1dGhvcj5HaGFzc2VtaTwvQXV0aG9yPjxZZWFyPjIwMTI8L1llYXI+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</w:fldData>
        </w:fldChar>
      </w:r>
      <w:r w:rsidR="00380135">
        <w:instrText xml:space="preserve"> ADDIN EN.CITE </w:instrText>
      </w:r>
      <w:r w:rsidR="00F76418">
        <w:fldChar w:fldCharType="begin">
          <w:fldData xml:space="preserve">PEVuZE5vdGU+PENpdGU+PEF1dGhvcj5HaGFzc2VtaTwvQXV0aG9yPjxZZWFyPjIwMTI8L1llYXI+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</w:fldData>
        </w:fldChar>
      </w:r>
      <w:r w:rsidR="00380135">
        <w:instrText xml:space="preserve"> ADDIN EN.CITE.DATA </w:instrText>
      </w:r>
      <w:r w:rsidR="00F76418">
        <w:fldChar w:fldCharType="end"/>
      </w:r>
      <w:r w:rsidR="00F76418">
        <w:fldChar w:fldCharType="separate"/>
      </w:r>
      <w:r w:rsidR="00380135">
        <w:rPr>
          <w:noProof/>
        </w:rPr>
        <w:t>[</w:t>
      </w:r>
      <w:hyperlink w:anchor="_ENREF_132" w:tooltip="Ghassemi, 2012 #125" w:history="1">
        <w:r w:rsidR="004D2651">
          <w:rPr>
            <w:noProof/>
          </w:rPr>
          <w:t>132</w:t>
        </w:r>
      </w:hyperlink>
      <w:r w:rsidR="00380135">
        <w:rPr>
          <w:noProof/>
        </w:rPr>
        <w:t>]</w:t>
      </w:r>
      <w:r w:rsidR="00F76418">
        <w:fldChar w:fldCharType="end"/>
      </w:r>
      <w:r>
        <w:t xml:space="preserve">. For micron-size pillars, </w:t>
      </w:r>
      <w:proofErr w:type="spellStart"/>
      <w:r>
        <w:t>paxilin</w:t>
      </w:r>
      <w:proofErr w:type="spellEnd"/>
      <w:r>
        <w:t xml:space="preserve"> staining was localised at the periphery of the pillars and forces applied to neighbouring pillars were correlated. On sub-micron pillars (500 nm), </w:t>
      </w:r>
      <w:proofErr w:type="spellStart"/>
      <w:r>
        <w:t>paxilin</w:t>
      </w:r>
      <w:proofErr w:type="spellEnd"/>
      <w:r>
        <w:t xml:space="preserve"> staining was restricted to the top of the pillars and forces applied to neighbouring pillars appeared to be weakly correlated. This was proposed to result from local contractions generated on sub-micron pillars and uncorrelated to longer range forces. However, it should be noted that the </w:t>
      </w:r>
      <w:proofErr w:type="spellStart"/>
      <w:r>
        <w:t>paxilin</w:t>
      </w:r>
      <w:proofErr w:type="spellEnd"/>
      <w:r>
        <w:t xml:space="preserve"> </w:t>
      </w:r>
      <w:proofErr w:type="spellStart"/>
      <w:r>
        <w:t>stainings</w:t>
      </w:r>
      <w:proofErr w:type="spellEnd"/>
      <w:r>
        <w:t xml:space="preserve"> presented in this work, for large pillars, are significantly different to what others reported</w:t>
      </w:r>
      <w:r w:rsidR="006B133A">
        <w:t xml:space="preserve"> </w:t>
      </w:r>
      <w:r w:rsidR="00F76418">
        <w:fldChar w:fldCharType="begin"/>
      </w:r>
      <w:r w:rsidR="002D6A9E">
        <w:instrText xml:space="preserve"> ADDIN EN.CITE &lt;EndNote&gt;&lt;Cite&gt;&lt;Author&gt;van Hoorn&lt;/Author&gt;&lt;Year&gt;2014&lt;/Year&gt;&lt;RecNum&gt;180&lt;/RecNum&gt;&lt;IDText&gt;The Nanoscale Architecture of Force-Bearing Focal Adhesions&lt;/IDText&gt;&lt;DisplayText&gt;[188]&lt;/DisplayText&gt;&lt;record&gt;&lt;rec-number&gt;180&lt;/rec-number&gt;&lt;foreign-keys&gt;&lt;key app="EN" db-id="az5fvxrxv5rdx8ez2rl5d2vprzwaev5pvtrs"&gt;180&lt;/key&gt;&lt;/foreign-keys&gt;&lt;ref-type name="Journal Article"&gt;17&lt;/ref-type&gt;&lt;contributors&gt;&lt;authors&gt;&lt;author&gt;van Hoorn, H.&lt;/author&gt;&lt;author&gt;Harkes, R.&lt;/author&gt;&lt;author&gt;Spiesz, E. M.&lt;/author&gt;&lt;author&gt;Storm, C.&lt;/author&gt;&lt;author&gt;van Noort, D.&lt;/author&gt;&lt;author&gt;Ladoux, B.&lt;/author&gt;&lt;author&gt;Schmidt, T.&lt;/author&gt;&lt;/authors&gt;&lt;/contributors&gt;&lt;auth-address&gt;Physics of Life Processes, Kamerligh Onnes-Huygens Laboratory, Leiden University , Niels Bohrweg 2 , 2333 CA Leiden, The Netherlands.&lt;/auth-address&gt;&lt;titles&gt;&lt;title&gt;The nanoscale architecture of force-bearing focal adhesions&lt;/title&gt;&lt;secondary-title&gt;Nano Lett&lt;/secondary-title&gt;&lt;alt-title&gt;Nano letters&lt;/alt-title&gt;&lt;/titles&gt;&lt;periodical&gt;&lt;full-title&gt;Nano Letters&lt;/full-title&gt;&lt;abbr-1&gt;Nano Lett&lt;/abbr-1&gt;&lt;/periodical&gt;&lt;alt-periodical&gt;&lt;full-title&gt;Nano Letters&lt;/full-title&gt;&lt;abbr-1&gt;Nano Lett&lt;/abbr-1&gt;&lt;/alt-periodical&gt;&lt;pages&gt;4257-62&lt;/pages&gt;&lt;volume&gt;14&lt;/volume&gt;&lt;number&gt;8&lt;/number&gt;&lt;dates&gt;&lt;year&gt;2014&lt;/year&gt;&lt;pub-dates&gt;&lt;date&gt;Aug 13&lt;/date&gt;&lt;/pub-dates&gt;&lt;/dates&gt;&lt;isbn&gt;1530-6992 (Electronic)&amp;#xD;1530-6984 (Linking)&lt;/isbn&gt;&lt;accession-num&gt;24998447&lt;/accession-num&gt;&lt;urls&gt;&lt;related-urls&gt;&lt;url&gt;http://www.ncbi.nlm.nih.gov/pubmed/24998447&lt;/url&gt;&lt;/related-urls&gt;&lt;/urls&gt;&lt;electronic-resource-num&gt;10.1021/nl5008773&lt;/electronic-resource-num&gt;&lt;/record&gt;&lt;/Cite&gt;&lt;/EndNote&gt;</w:instrText>
      </w:r>
      <w:r w:rsidR="00F76418">
        <w:fldChar w:fldCharType="separate"/>
      </w:r>
      <w:r w:rsidR="002D6A9E">
        <w:rPr>
          <w:noProof/>
        </w:rPr>
        <w:t>[</w:t>
      </w:r>
      <w:hyperlink w:anchor="_ENREF_188" w:tooltip="van Hoorn, 2014 #180" w:history="1">
        <w:r w:rsidR="004D2651">
          <w:rPr>
            <w:noProof/>
          </w:rPr>
          <w:t>188</w:t>
        </w:r>
      </w:hyperlink>
      <w:r w:rsidR="002D6A9E">
        <w:rPr>
          <w:noProof/>
        </w:rPr>
        <w:t>]</w:t>
      </w:r>
      <w:r w:rsidR="00F76418">
        <w:fldChar w:fldCharType="end"/>
      </w:r>
      <w:r>
        <w:t xml:space="preserve">, possibly highlighting cell-dependent phenomena. In addition, although maximum pillar displacement was relatively independent to bending stiffness, it strongly decreased for sub-micron pillars (near 60 nm). Correlated to this behaviour, shear stress was increased 12-fold on the stiffest sub-micron pillars. This behaviour was suppressed in cells lacking the receptor-like protein tyrosine phosphatase α, playing an important role in rigidity sensing. Hence it was proposed that high shear stress local contractions over 60 nm distances was an important </w:t>
      </w:r>
      <w:proofErr w:type="spellStart"/>
      <w:r>
        <w:t>mechano</w:t>
      </w:r>
      <w:proofErr w:type="spellEnd"/>
      <w:r>
        <w:t>-sensing step via which cells responded to the sub-micron geometry of the matrix on which they spread.</w:t>
      </w:r>
    </w:p>
    <w:p w:rsidR="00E8106D" w:rsidRDefault="00E8106D" w:rsidP="00453633">
      <w:pPr>
        <w:pStyle w:val="ListParagraph"/>
        <w:spacing w:after="0" w:line="360" w:lineRule="auto"/>
        <w:ind w:left="0"/>
        <w:jc w:val="both"/>
      </w:pPr>
      <w:r w:rsidRPr="00EB2EAF">
        <w:t xml:space="preserve"> </w:t>
      </w:r>
    </w:p>
    <w:p w:rsidR="00E8106D" w:rsidRPr="00453633" w:rsidRDefault="00E8106D" w:rsidP="00453633">
      <w:pPr>
        <w:pStyle w:val="Heading2"/>
        <w:jc w:val="both"/>
        <w:rPr>
          <w:lang w:val="en-US"/>
        </w:rPr>
      </w:pPr>
      <w:bookmarkStart w:id="14" w:name="_Toc425521473"/>
      <w:r>
        <w:rPr>
          <w:lang w:val="en-US"/>
        </w:rPr>
        <w:t xml:space="preserve">4.3 </w:t>
      </w:r>
      <w:r w:rsidRPr="00502193">
        <w:rPr>
          <w:lang w:val="en-US"/>
        </w:rPr>
        <w:t>Topography sensing.</w:t>
      </w:r>
      <w:bookmarkEnd w:id="14"/>
      <w:r w:rsidRPr="00502193">
        <w:rPr>
          <w:lang w:val="en-US"/>
        </w:rPr>
        <w:t xml:space="preserve"> </w:t>
      </w:r>
    </w:p>
    <w:p w:rsidR="00E8106D" w:rsidRPr="006073CE" w:rsidRDefault="00E8106D" w:rsidP="007E345A">
      <w:pPr>
        <w:pStyle w:val="ListParagraph"/>
        <w:spacing w:after="0" w:line="360" w:lineRule="auto"/>
        <w:ind w:left="0"/>
        <w:jc w:val="both"/>
      </w:pPr>
      <w:r>
        <w:t xml:space="preserve">The ECM often displays </w:t>
      </w:r>
      <w:proofErr w:type="gramStart"/>
      <w:r>
        <w:t xml:space="preserve">a </w:t>
      </w:r>
      <w:proofErr w:type="spellStart"/>
      <w:r>
        <w:t>fibrillar</w:t>
      </w:r>
      <w:proofErr w:type="spellEnd"/>
      <w:proofErr w:type="gramEnd"/>
      <w:r>
        <w:t xml:space="preserve"> morphology and </w:t>
      </w:r>
      <w:proofErr w:type="spellStart"/>
      <w:r>
        <w:t>e</w:t>
      </w:r>
      <w:r w:rsidRPr="006073CE">
        <w:t>lectrospinning</w:t>
      </w:r>
      <w:proofErr w:type="spellEnd"/>
      <w:r w:rsidRPr="006073CE">
        <w:t xml:space="preserve"> </w:t>
      </w:r>
      <w:r>
        <w:t xml:space="preserve">has been widely studied to </w:t>
      </w:r>
      <w:r w:rsidRPr="006073CE">
        <w:t>mimic</w:t>
      </w:r>
      <w:r>
        <w:t xml:space="preserve"> such</w:t>
      </w:r>
      <w:r w:rsidRPr="006073CE">
        <w:t xml:space="preserve"> environment. </w:t>
      </w:r>
      <w:r>
        <w:t xml:space="preserve">In many cases, the size of fibres and the dimensions of the gaps that they form were found to control cell fate decision. </w:t>
      </w:r>
      <w:r w:rsidRPr="006073CE">
        <w:t>Rat hippocampus-derived adult neural stem cells (</w:t>
      </w:r>
      <w:proofErr w:type="spellStart"/>
      <w:r w:rsidRPr="006073CE">
        <w:t>rNSCs</w:t>
      </w:r>
      <w:proofErr w:type="spellEnd"/>
      <w:r w:rsidRPr="006073CE">
        <w:t xml:space="preserve">) were </w:t>
      </w:r>
      <w:r>
        <w:t>cultured</w:t>
      </w:r>
      <w:r w:rsidRPr="006073CE">
        <w:t xml:space="preserve"> on </w:t>
      </w:r>
      <w:proofErr w:type="spellStart"/>
      <w:r w:rsidRPr="006073CE">
        <w:t>electrospun</w:t>
      </w:r>
      <w:proofErr w:type="spellEnd"/>
      <w:r w:rsidRPr="006073CE">
        <w:t xml:space="preserve"> </w:t>
      </w:r>
      <w:proofErr w:type="spellStart"/>
      <w:r w:rsidRPr="006073CE">
        <w:t>Polyethersulfone</w:t>
      </w:r>
      <w:proofErr w:type="spellEnd"/>
      <w:r w:rsidRPr="006073CE">
        <w:t xml:space="preserve"> (PES) fibre</w:t>
      </w:r>
      <w:r>
        <w:t>s</w:t>
      </w:r>
      <w:r w:rsidRPr="006073CE">
        <w:t xml:space="preserve"> </w:t>
      </w:r>
      <w:r>
        <w:t>with diameters of</w:t>
      </w:r>
      <w:r w:rsidRPr="006073CE">
        <w:t xml:space="preserve"> 300, 750 and 1500 nm</w:t>
      </w:r>
      <w:r>
        <w:t xml:space="preserve">, after </w:t>
      </w:r>
      <w:r w:rsidRPr="006073CE">
        <w:t>coat</w:t>
      </w:r>
      <w:r>
        <w:t>ing</w:t>
      </w:r>
      <w:r w:rsidRPr="006073CE">
        <w:t xml:space="preserve"> with laminin</w:t>
      </w:r>
      <w:r w:rsidR="00C01434">
        <w:t xml:space="preserve"> </w:t>
      </w:r>
      <w:r w:rsidR="00F76418">
        <w:fldChar w:fldCharType="begin">
          <w:fldData xml:space="preserve">PEVuZE5vdGU+PENpdGU+PEF1dGhvcj5DaHJpc3RvcGhlcnNvbjwvQXV0aG9yPjxZZWFyPjIwMDk8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</w:fldData>
        </w:fldChar>
      </w:r>
      <w:r w:rsidR="00244AB7">
        <w:instrText xml:space="preserve"> ADDIN EN.CITE </w:instrText>
      </w:r>
      <w:r w:rsidR="00F76418">
        <w:fldChar w:fldCharType="begin">
          <w:fldData xml:space="preserve">PEVuZE5vdGU+PENpdGU+PEF1dGhvcj5DaHJpc3RvcGhlcnNvbjwvQXV0aG9yPjxZZWFyPjIwMDk8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</w:fldData>
        </w:fldChar>
      </w:r>
      <w:r w:rsidR="00244AB7">
        <w:instrText xml:space="preserve"> ADDIN EN.CITE.DATA </w:instrText>
      </w:r>
      <w:r w:rsidR="00F76418">
        <w:fldChar w:fldCharType="end"/>
      </w:r>
      <w:r w:rsidR="00F76418">
        <w:fldChar w:fldCharType="separate"/>
      </w:r>
      <w:r w:rsidR="00244AB7">
        <w:rPr>
          <w:noProof/>
        </w:rPr>
        <w:t>[</w:t>
      </w:r>
      <w:hyperlink w:anchor="_ENREF_80" w:tooltip="Christopherson, 2009 #73" w:history="1">
        <w:r w:rsidR="004D2651">
          <w:rPr>
            <w:noProof/>
          </w:rPr>
          <w:t>80</w:t>
        </w:r>
      </w:hyperlink>
      <w:r w:rsidR="00244AB7">
        <w:rPr>
          <w:noProof/>
        </w:rPr>
        <w:t>]</w:t>
      </w:r>
      <w:r w:rsidR="00F76418">
        <w:fldChar w:fldCharType="end"/>
      </w:r>
      <w:r w:rsidRPr="006073CE">
        <w:t xml:space="preserve">. Differentiation was found to increase with decreasing </w:t>
      </w:r>
      <w:r>
        <w:t xml:space="preserve">fibre </w:t>
      </w:r>
      <w:r w:rsidRPr="006073CE">
        <w:t xml:space="preserve">diameter, </w:t>
      </w:r>
      <w:r>
        <w:t>in</w:t>
      </w:r>
      <w:r w:rsidRPr="006073CE">
        <w:t xml:space="preserve"> differentiation </w:t>
      </w:r>
      <w:r>
        <w:t>medium. C</w:t>
      </w:r>
      <w:r w:rsidRPr="006073CE">
        <w:t xml:space="preserve">ell morphology was </w:t>
      </w:r>
      <w:r>
        <w:t>also strongly affected by</w:t>
      </w:r>
      <w:r w:rsidRPr="006073CE">
        <w:t xml:space="preserve"> fibre</w:t>
      </w:r>
      <w:r>
        <w:t xml:space="preserve"> size</w:t>
      </w:r>
      <w:r w:rsidRPr="006073CE">
        <w:t xml:space="preserve">, with cells </w:t>
      </w:r>
      <w:r>
        <w:t>spreading relatively homogenously in all directions</w:t>
      </w:r>
      <w:r w:rsidRPr="006073CE">
        <w:t xml:space="preserve"> on the smallest fibres but </w:t>
      </w:r>
      <w:r>
        <w:t xml:space="preserve">stretching and </w:t>
      </w:r>
      <w:r w:rsidRPr="006073CE">
        <w:t xml:space="preserve">following the </w:t>
      </w:r>
      <w:r>
        <w:t xml:space="preserve">main </w:t>
      </w:r>
      <w:r w:rsidRPr="006073CE">
        <w:t xml:space="preserve">axis of </w:t>
      </w:r>
      <w:r>
        <w:t>larger fibres</w:t>
      </w:r>
      <w:r w:rsidRPr="006073CE">
        <w:t xml:space="preserve">. </w:t>
      </w:r>
      <w:r>
        <w:t>When comparing fibres sizes (around 300, 500, 700 and 1000 nm) with different fibre orientation (parallel and random fibres), neural stem cells (NSCs) presented aligned morphologies along the parallel fibre and more polygonal shape on random</w:t>
      </w:r>
      <w:r w:rsidR="00C01434">
        <w:t xml:space="preserve">ly oriented fibres </w:t>
      </w:r>
      <w:r w:rsidR="00F76418">
        <w:fldChar w:fldCharType="begin">
          <w:fldData xml:space="preserve">PEVuZE5vdGU+PENpdGU+PEF1dGhvcj5IZTwvQXV0aG9yPjxZZWFyPjIwMTA8L1llYXI+PFJlY051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</w:fldData>
        </w:fldChar>
      </w:r>
      <w:r w:rsidR="002D6A9E">
        <w:instrText xml:space="preserve"> ADDIN EN.CITE </w:instrText>
      </w:r>
      <w:r w:rsidR="00F76418">
        <w:fldChar w:fldCharType="begin">
          <w:fldData xml:space="preserve">PEVuZE5vdGU+PENpdGU+PEF1dGhvcj5IZTwvQXV0aG9yPjxZZWFyPjIwMTA8L1llYXI+PFJlY051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</w:fldData>
        </w:fldChar>
      </w:r>
      <w:r w:rsidR="002D6A9E">
        <w:instrText xml:space="preserve"> ADDIN EN.CITE.DATA </w:instrText>
      </w:r>
      <w:r w:rsidR="00F76418">
        <w:fldChar w:fldCharType="end"/>
      </w:r>
      <w:r w:rsidR="00F76418">
        <w:fldChar w:fldCharType="separate"/>
      </w:r>
      <w:r w:rsidR="002D6A9E">
        <w:rPr>
          <w:noProof/>
        </w:rPr>
        <w:t>[</w:t>
      </w:r>
      <w:hyperlink w:anchor="_ENREF_189" w:tooltip="He, 2010 #185" w:history="1">
        <w:r w:rsidR="004D2651">
          <w:rPr>
            <w:noProof/>
          </w:rPr>
          <w:t>189</w:t>
        </w:r>
      </w:hyperlink>
      <w:r w:rsidR="002D6A9E">
        <w:rPr>
          <w:noProof/>
        </w:rPr>
        <w:t>]</w:t>
      </w:r>
      <w:r w:rsidR="00F76418">
        <w:fldChar w:fldCharType="end"/>
      </w:r>
      <w:r>
        <w:t xml:space="preserve">. Differentiation was more prominent on parallel patterns with highest level on the 500 nm fibres. No </w:t>
      </w:r>
      <w:r w:rsidR="00C01434">
        <w:t xml:space="preserve">significant </w:t>
      </w:r>
      <w:r>
        <w:t xml:space="preserve">difference based on fibre diameter was found on random fibres. </w:t>
      </w:r>
      <w:r w:rsidR="00C01434">
        <w:t xml:space="preserve">It was proposed that fibre </w:t>
      </w:r>
      <w:r>
        <w:t>diameter affect</w:t>
      </w:r>
      <w:r w:rsidR="00C01434">
        <w:t>s</w:t>
      </w:r>
      <w:r>
        <w:t xml:space="preserve"> cell proliferation and differentiation </w:t>
      </w:r>
      <w:r w:rsidR="00C01434">
        <w:t xml:space="preserve">through </w:t>
      </w:r>
      <w:r>
        <w:t>signalling cascade</w:t>
      </w:r>
      <w:r w:rsidR="00C01434">
        <w:t>s</w:t>
      </w:r>
      <w:r>
        <w:t xml:space="preserve"> </w:t>
      </w:r>
      <w:r w:rsidR="00C01434">
        <w:t>resulting from</w:t>
      </w:r>
      <w:r>
        <w:t xml:space="preserve"> changes in FA formation: </w:t>
      </w:r>
      <w:r w:rsidR="00C01434">
        <w:t xml:space="preserve">the </w:t>
      </w:r>
      <w:r>
        <w:t xml:space="preserve">MAPK pathway, which affects </w:t>
      </w:r>
      <w:proofErr w:type="spellStart"/>
      <w:r>
        <w:t>osteoblastic</w:t>
      </w:r>
      <w:proofErr w:type="spellEnd"/>
      <w:r>
        <w:t xml:space="preserve"> differentiation, was affected by </w:t>
      </w:r>
      <w:r w:rsidR="00C01434">
        <w:t xml:space="preserve">the size of </w:t>
      </w:r>
      <w:proofErr w:type="spellStart"/>
      <w:r w:rsidR="00C01434">
        <w:t>nano</w:t>
      </w:r>
      <w:r>
        <w:t>fibre</w:t>
      </w:r>
      <w:r w:rsidR="00C01434">
        <w:t>s</w:t>
      </w:r>
      <w:proofErr w:type="spellEnd"/>
      <w:r>
        <w:t xml:space="preserve">, </w:t>
      </w:r>
      <w:r w:rsidR="00C01434">
        <w:t>making such</w:t>
      </w:r>
      <w:r>
        <w:t xml:space="preserve"> scaffold</w:t>
      </w:r>
      <w:r w:rsidR="00C01434">
        <w:t>s attractive</w:t>
      </w:r>
      <w:r>
        <w:t xml:space="preserve"> for tissue engineering application</w:t>
      </w:r>
      <w:r w:rsidR="00C01434">
        <w:t>s</w:t>
      </w:r>
      <w:r>
        <w:t xml:space="preserve"> </w:t>
      </w:r>
      <w:r w:rsidR="00F76418">
        <w:fldChar w:fldCharType="begin">
          <w:fldData xml:space="preserve">PEVuZE5vdGU+PENpdGU+PEF1dGhvcj5KYWlzd2FsPC9BdXRob3I+PFllYXI+MjAxMjwvWWVhcj48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</w:fldData>
        </w:fldChar>
      </w:r>
      <w:r w:rsidR="002D6A9E">
        <w:instrText xml:space="preserve"> ADDIN EN.CITE </w:instrText>
      </w:r>
      <w:r w:rsidR="00F76418">
        <w:fldChar w:fldCharType="begin">
          <w:fldData xml:space="preserve">PEVuZE5vdGU+PENpdGU+PEF1dGhvcj5KYWlzd2FsPC9BdXRob3I+PFllYXI+MjAxMjwvWWVhcj48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</w:fldData>
        </w:fldChar>
      </w:r>
      <w:r w:rsidR="002D6A9E">
        <w:instrText xml:space="preserve"> ADDIN EN.CITE.DATA </w:instrText>
      </w:r>
      <w:r w:rsidR="00F76418">
        <w:fldChar w:fldCharType="end"/>
      </w:r>
      <w:r w:rsidR="00F76418">
        <w:fldChar w:fldCharType="separate"/>
      </w:r>
      <w:r w:rsidR="002D6A9E">
        <w:rPr>
          <w:noProof/>
        </w:rPr>
        <w:t>[</w:t>
      </w:r>
      <w:hyperlink w:anchor="_ENREF_190" w:tooltip="Jaiswal, 2012 #186" w:history="1">
        <w:r w:rsidR="004D2651">
          <w:rPr>
            <w:noProof/>
          </w:rPr>
          <w:t>190</w:t>
        </w:r>
      </w:hyperlink>
      <w:r w:rsidR="002D6A9E">
        <w:rPr>
          <w:noProof/>
        </w:rPr>
        <w:t>]</w:t>
      </w:r>
      <w:r w:rsidR="00F76418">
        <w:fldChar w:fldCharType="end"/>
      </w:r>
    </w:p>
    <w:p w:rsidR="00E8106D" w:rsidRDefault="00E8106D" w:rsidP="007E345A">
      <w:pPr>
        <w:pStyle w:val="ListParagraph"/>
        <w:spacing w:after="0" w:line="360" w:lineRule="auto"/>
        <w:ind w:left="0"/>
        <w:jc w:val="both"/>
      </w:pPr>
      <w:r>
        <w:lastRenderedPageBreak/>
        <w:t>In contrast to platforms displaying control</w:t>
      </w:r>
      <w:r w:rsidR="00C01434">
        <w:t>led</w:t>
      </w:r>
      <w:r>
        <w:t xml:space="preserve"> geometry, the size of </w:t>
      </w:r>
      <w:proofErr w:type="spellStart"/>
      <w:r>
        <w:t>nanofibres</w:t>
      </w:r>
      <w:proofErr w:type="spellEnd"/>
      <w:r>
        <w:t xml:space="preserve"> not only controls the potential dimension of focal adhesion that cells may form at their surface, but also the curvature of the membrane at the adhesion sites. In turn, such changes in membrane curvatures can affect the binding of membrane associated proteins such as the curvature sensor POR1. T</w:t>
      </w:r>
      <w:r w:rsidRPr="006073CE">
        <w:t xml:space="preserve">he </w:t>
      </w:r>
      <w:r>
        <w:t>size</w:t>
      </w:r>
      <w:r w:rsidRPr="006073CE">
        <w:t xml:space="preserve"> of fibre</w:t>
      </w:r>
      <w:r w:rsidR="00C01434">
        <w:t>s</w:t>
      </w:r>
      <w:r w:rsidRPr="006073CE">
        <w:t xml:space="preserve"> (from 100 to 1000 nm) </w:t>
      </w:r>
      <w:r w:rsidR="00C01434">
        <w:t xml:space="preserve">was found to control </w:t>
      </w:r>
      <w:proofErr w:type="spellStart"/>
      <w:r>
        <w:t>osteoinduction</w:t>
      </w:r>
      <w:proofErr w:type="spellEnd"/>
      <w:r>
        <w:t xml:space="preserve"> and the mechanism underlying</w:t>
      </w:r>
      <w:r w:rsidRPr="006073CE">
        <w:t xml:space="preserve"> the activation of a signalling cascade involved in</w:t>
      </w:r>
      <w:r>
        <w:t xml:space="preserve"> the</w:t>
      </w:r>
      <w:r w:rsidRPr="006073CE">
        <w:t xml:space="preserve"> expression of </w:t>
      </w:r>
      <w:r>
        <w:t>the</w:t>
      </w:r>
      <w:r w:rsidRPr="006073CE">
        <w:t xml:space="preserve"> </w:t>
      </w:r>
      <w:proofErr w:type="spellStart"/>
      <w:r w:rsidRPr="006073CE">
        <w:t>osteoinductive</w:t>
      </w:r>
      <w:proofErr w:type="spellEnd"/>
      <w:r w:rsidRPr="006073CE">
        <w:t xml:space="preserve"> marker alkaline phosphatase </w:t>
      </w:r>
      <w:r>
        <w:t>(</w:t>
      </w:r>
      <w:r w:rsidRPr="006073CE">
        <w:t xml:space="preserve">ALP) </w:t>
      </w:r>
      <w:r>
        <w:t>was explored</w:t>
      </w:r>
      <w:r w:rsidR="00C01434">
        <w:t xml:space="preserve"> </w:t>
      </w:r>
      <w:r w:rsidR="00F76418">
        <w:fldChar w:fldCharType="begin">
          <w:fldData xml:space="preserve">PEVuZE5vdGU+PENpdGU+PEF1dGhvcj5IaWdnaW5zPC9BdXRob3I+PFllYXI+MjAxNTwvWWVhcj48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</w:fldData>
        </w:fldChar>
      </w:r>
      <w:r w:rsidR="00244AB7">
        <w:instrText xml:space="preserve"> ADDIN EN.CITE </w:instrText>
      </w:r>
      <w:r w:rsidR="00F76418">
        <w:fldChar w:fldCharType="begin">
          <w:fldData xml:space="preserve">PEVuZE5vdGU+PENpdGU+PEF1dGhvcj5IaWdnaW5zPC9BdXRob3I+PFllYXI+MjAxNTwvWWVhcj48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</w:fldData>
        </w:fldChar>
      </w:r>
      <w:r w:rsidR="00244AB7">
        <w:instrText xml:space="preserve"> ADDIN EN.CITE.DATA </w:instrText>
      </w:r>
      <w:r w:rsidR="00F76418">
        <w:fldChar w:fldCharType="end"/>
      </w:r>
      <w:r w:rsidR="00F76418">
        <w:fldChar w:fldCharType="separate"/>
      </w:r>
      <w:r w:rsidR="00244AB7">
        <w:rPr>
          <w:noProof/>
        </w:rPr>
        <w:t>[</w:t>
      </w:r>
      <w:hyperlink w:anchor="_ENREF_78" w:tooltip="Higgins, 2015 #71" w:history="1">
        <w:r w:rsidR="004D2651">
          <w:rPr>
            <w:noProof/>
          </w:rPr>
          <w:t>78</w:t>
        </w:r>
      </w:hyperlink>
      <w:r w:rsidR="00244AB7">
        <w:rPr>
          <w:noProof/>
        </w:rPr>
        <w:t>]</w:t>
      </w:r>
      <w:r w:rsidR="00F76418">
        <w:fldChar w:fldCharType="end"/>
      </w:r>
      <w:r w:rsidRPr="006073CE">
        <w:t xml:space="preserve">. </w:t>
      </w:r>
      <w:r>
        <w:t>Cells spreading on the</w:t>
      </w:r>
      <w:r w:rsidRPr="006073CE">
        <w:t xml:space="preserve"> smallest fibres </w:t>
      </w:r>
      <w:r>
        <w:t>showed higher</w:t>
      </w:r>
      <w:r w:rsidRPr="006073CE">
        <w:t xml:space="preserve"> POR1 </w:t>
      </w:r>
      <w:r>
        <w:t>binding (as a result of the local increase in membrane curvature), which in turn</w:t>
      </w:r>
      <w:r w:rsidRPr="006073CE">
        <w:t xml:space="preserve"> activat</w:t>
      </w:r>
      <w:r>
        <w:t>ed the</w:t>
      </w:r>
      <w:r w:rsidRPr="006073CE">
        <w:t xml:space="preserve"> Rac1 pathway. The largest fibres </w:t>
      </w:r>
      <w:r>
        <w:t>induced</w:t>
      </w:r>
      <w:r w:rsidRPr="006073CE">
        <w:t xml:space="preserve"> highe</w:t>
      </w:r>
      <w:r>
        <w:t>r</w:t>
      </w:r>
      <w:r w:rsidRPr="006073CE">
        <w:t xml:space="preserve"> ALP activity</w:t>
      </w:r>
      <w:r>
        <w:t>, as a result of reduced</w:t>
      </w:r>
      <w:r w:rsidRPr="006073CE">
        <w:t xml:space="preserve"> Rac1 </w:t>
      </w:r>
      <w:r>
        <w:t xml:space="preserve">signalling, </w:t>
      </w:r>
      <w:r w:rsidRPr="006073CE">
        <w:t>and</w:t>
      </w:r>
      <w:r>
        <w:t xml:space="preserve"> </w:t>
      </w:r>
      <w:proofErr w:type="spellStart"/>
      <w:r>
        <w:t>osteoinductive</w:t>
      </w:r>
      <w:proofErr w:type="spellEnd"/>
      <w:r>
        <w:t xml:space="preserve"> phenotype</w:t>
      </w:r>
      <w:r w:rsidRPr="006073CE">
        <w:t xml:space="preserve">. </w:t>
      </w:r>
      <w:r>
        <w:t xml:space="preserve">Myosin </w:t>
      </w:r>
      <w:proofErr w:type="spellStart"/>
      <w:r>
        <w:t>IIa</w:t>
      </w:r>
      <w:proofErr w:type="spellEnd"/>
      <w:r>
        <w:t xml:space="preserve"> </w:t>
      </w:r>
      <w:r w:rsidR="001A3861">
        <w:t>was also found</w:t>
      </w:r>
      <w:r>
        <w:t xml:space="preserve"> to sense surface curvature due to increase tension generated on curved surfaces</w:t>
      </w:r>
      <w:r w:rsidR="001A3861">
        <w:t xml:space="preserve"> </w:t>
      </w:r>
      <w:r w:rsidR="006C75ED">
        <w:t xml:space="preserve">(Figure 11) </w:t>
      </w:r>
      <w:r w:rsidR="00F76418">
        <w:fldChar w:fldCharType="begin"/>
      </w:r>
      <w:r w:rsidR="002D6A9E">
        <w:instrText xml:space="preserve"> ADDIN EN.CITE &lt;EndNote&gt;&lt;Cite&gt;&lt;Author&gt;Ozdemir&lt;/Author&gt;&lt;Year&gt;2013&lt;/Year&gt;&lt;RecNum&gt;187&lt;/RecNum&gt;&lt;IDText&gt;Substrate curvature sensing through Myosin IIa upregulates early osteogenesis&lt;/IDText&gt;&lt;DisplayText&gt;[191]&lt;/DisplayText&gt;&lt;record&gt;&lt;rec-number&gt;187&lt;/rec-number&gt;&lt;foreign-keys&gt;&lt;key app="EN" db-id="az5fvxrxv5rdx8ez2rl5d2vprzwaev5pvtrs"&gt;187&lt;/key&gt;&lt;/foreign-keys&gt;&lt;ref-type name="Journal Article"&gt;17&lt;/ref-type&gt;&lt;contributors&gt;&lt;authors&gt;&lt;author&gt;Ozdemir, T.&lt;/author&gt;&lt;author&gt;Xu, L. C.&lt;/author&gt;&lt;author&gt;Siedlecki, C.&lt;/author&gt;&lt;author&gt;Brown, J. L.&lt;/author&gt;&lt;/authors&gt;&lt;/contributors&gt;&lt;auth-address&gt;Brown, JL&amp;#xD;Penn State Univ, Dept Bioengn, 205 Hallowell Bldg, University Pk, PA 16802 USA&amp;#xD;Penn State Univ, Dept Bioengn, 205 Hallowell Bldg, University Pk, PA 16802 USA&amp;#xD;Penn State Univ, Dept Bioengn, University Pk, PA 16802 USA&amp;#xD;Penn State Coll Med, Hershey Med Ctr, Inst Biomed Engn, Div Artificial Organs,Dept Surg, Hershey, PA USA&lt;/auth-address&gt;&lt;titles&gt;&lt;title&gt;Substrate curvature sensing through Myosin IIa upregulates early osteogenesis&lt;/title&gt;&lt;secondary-title&gt;Integrative Biology&lt;/secondary-title&gt;&lt;alt-title&gt;Integr Biol-Uk&lt;/alt-title&gt;&lt;/titles&gt;&lt;periodical&gt;&lt;full-title&gt;Integrative Biology&lt;/full-title&gt;&lt;abbr-1&gt;Integr Biol-Uk&lt;/abbr-1&gt;&lt;/periodical&gt;&lt;alt-periodical&gt;&lt;full-title&gt;Integrative Biology&lt;/full-title&gt;&lt;abbr-1&gt;Integr Biol-Uk&lt;/abbr-1&gt;&lt;/alt-periodical&gt;&lt;pages&gt;1407-1416&lt;/pages&gt;&lt;volume&gt;5&lt;/volume&gt;&lt;number&gt;11&lt;/number&gt;&lt;keywords&gt;&lt;keyword&gt;atomic-force microscopy&lt;/keyword&gt;&lt;keyword&gt;extracellular-matrix&lt;/keyword&gt;&lt;keyword&gt;stem-cells&lt;/keyword&gt;&lt;keyword&gt;differentiation&lt;/keyword&gt;&lt;keyword&gt;nanofiber&lt;/keyword&gt;&lt;keyword&gt;scaffolds&lt;/keyword&gt;&lt;keyword&gt;microtopography&lt;/keyword&gt;&lt;keyword&gt;induction&lt;/keyword&gt;&lt;keyword&gt;migration&lt;/keyword&gt;&lt;keyword&gt;dynamics&lt;/keyword&gt;&lt;/keywords&gt;&lt;dates&gt;&lt;year&gt;2013&lt;/year&gt;&lt;/dates&gt;&lt;isbn&gt;1757-9694&lt;/isbn&gt;&lt;accession-num&gt;WOS:000326052600010&lt;/accession-num&gt;&lt;urls&gt;&lt;related-urls&gt;&lt;url&gt;&amp;lt;Go to ISI&amp;gt;://WOS:000326052600010&lt;/url&gt;&lt;/related-urls&gt;&lt;/urls&gt;&lt;electronic-resource-num&gt;Doi 10.1039/C3ib40068a&lt;/electronic-resource-num&gt;&lt;language&gt;English&lt;/language&gt;&lt;/record&gt;&lt;/Cite&gt;&lt;/EndNote&gt;</w:instrText>
      </w:r>
      <w:r w:rsidR="00F76418">
        <w:fldChar w:fldCharType="separate"/>
      </w:r>
      <w:r w:rsidR="002D6A9E">
        <w:rPr>
          <w:noProof/>
        </w:rPr>
        <w:t>[</w:t>
      </w:r>
      <w:hyperlink w:anchor="_ENREF_191" w:tooltip="Ozdemir, 2013 #187" w:history="1">
        <w:r w:rsidR="004D2651">
          <w:rPr>
            <w:noProof/>
          </w:rPr>
          <w:t>191</w:t>
        </w:r>
      </w:hyperlink>
      <w:r w:rsidR="002D6A9E">
        <w:rPr>
          <w:noProof/>
        </w:rPr>
        <w:t>]</w:t>
      </w:r>
      <w:r w:rsidR="00F76418">
        <w:fldChar w:fldCharType="end"/>
      </w:r>
      <w:r>
        <w:t xml:space="preserve">. </w:t>
      </w:r>
      <w:proofErr w:type="spellStart"/>
      <w:r>
        <w:t>Osteogenic</w:t>
      </w:r>
      <w:proofErr w:type="spellEnd"/>
      <w:r>
        <w:t xml:space="preserve"> differentiation was enhanced on fibrous substrate due to higher tension generated by myosin contractility</w:t>
      </w:r>
      <w:r w:rsidR="001A3861">
        <w:t>, in parallel to increased</w:t>
      </w:r>
      <w:r>
        <w:t xml:space="preserve"> </w:t>
      </w:r>
      <w:proofErr w:type="spellStart"/>
      <w:r w:rsidRPr="009F48A6">
        <w:t>RhoA</w:t>
      </w:r>
      <w:proofErr w:type="spellEnd"/>
      <w:r w:rsidRPr="009F48A6">
        <w:t>/ROCKII signalling</w:t>
      </w:r>
      <w:r>
        <w:t>.</w:t>
      </w:r>
      <w:r w:rsidR="00E546C8">
        <w:t xml:space="preserve"> Finally, beyond the curvature and size of </w:t>
      </w:r>
      <w:proofErr w:type="spellStart"/>
      <w:r w:rsidR="00E546C8">
        <w:t>nanofibres</w:t>
      </w:r>
      <w:proofErr w:type="spellEnd"/>
      <w:r w:rsidR="00E546C8">
        <w:t>, the shape of these objects also seem</w:t>
      </w:r>
      <w:r w:rsidR="00453633">
        <w:t>s</w:t>
      </w:r>
      <w:r w:rsidR="00E546C8">
        <w:t xml:space="preserve"> to impact the maturation of FAs. Hence, </w:t>
      </w:r>
      <w:r w:rsidR="00B32466">
        <w:t>MSCs adhering to mats of</w:t>
      </w:r>
      <w:r w:rsidR="00E546C8">
        <w:t xml:space="preserve"> silica </w:t>
      </w:r>
      <w:proofErr w:type="spellStart"/>
      <w:r w:rsidR="00E546C8">
        <w:t>nanoribbons</w:t>
      </w:r>
      <w:proofErr w:type="spellEnd"/>
      <w:r w:rsidR="00E546C8">
        <w:t xml:space="preserve"> generated from self-assembled </w:t>
      </w:r>
      <w:proofErr w:type="spellStart"/>
      <w:r w:rsidR="00E546C8">
        <w:t>amphiphiles</w:t>
      </w:r>
      <w:proofErr w:type="spellEnd"/>
      <w:r w:rsidR="00B32466">
        <w:t xml:space="preserve"> formed larger FAs on helical </w:t>
      </w:r>
      <w:proofErr w:type="spellStart"/>
      <w:r w:rsidR="00B32466">
        <w:t>nanoribbons</w:t>
      </w:r>
      <w:proofErr w:type="spellEnd"/>
      <w:r w:rsidR="00B32466">
        <w:t>, compared to twisted ribbons or controlled substrates</w:t>
      </w:r>
      <w:r w:rsidR="002D6A9E">
        <w:t xml:space="preserve"> </w:t>
      </w:r>
      <w:r w:rsidR="00F76418">
        <w:fldChar w:fldCharType="begin"/>
      </w:r>
      <w:r w:rsidR="002D6A9E">
        <w:instrText xml:space="preserve"> ADDIN EN.CITE &lt;EndNote&gt;&lt;Cite&gt;&lt;Author&gt;Das&lt;/Author&gt;&lt;Year&gt;2013&lt;/Year&gt;&lt;RecNum&gt;219&lt;/RecNum&gt;&lt;DisplayText&gt;[192]&lt;/DisplayText&gt;&lt;record&gt;&lt;rec-number&gt;219&lt;/rec-number&gt;&lt;foreign-keys&gt;&lt;key app="EN" db-id="az5fvxrxv5rdx8ez2rl5d2vprzwaev5pvtrs"&gt;219&lt;/key&gt;&lt;/foreign-keys&gt;&lt;ref-type name="Journal Article"&gt;17&lt;/ref-type&gt;&lt;contributors&gt;&lt;authors&gt;&lt;author&gt;Das, Rajat K&lt;/author&gt;&lt;author&gt;Zouani, Omar F&lt;/author&gt;&lt;author&gt;Labrugere, Christine&lt;/author&gt;&lt;author&gt;Oda, Reiko&lt;/author&gt;&lt;author&gt;Durrieu, Marie-Christine&lt;/author&gt;&lt;/authors&gt;&lt;/contributors&gt;&lt;titles&gt;&lt;title&gt;Influence of nanohelical shape and periodicity on stem cell fate&lt;/title&gt;&lt;secondary-title&gt;ACS nano&lt;/secondary-title&gt;&lt;/titles&gt;&lt;periodical&gt;&lt;full-title&gt;Acs Nano&lt;/full-title&gt;&lt;abbr-1&gt;Acs Nano&lt;/abbr-1&gt;&lt;/periodical&gt;&lt;pages&gt;3351-3361&lt;/pages&gt;&lt;volume&gt;7&lt;/volume&gt;&lt;number&gt;4&lt;/number&gt;&lt;dates&gt;&lt;year&gt;2013&lt;/year&gt;&lt;/dates&gt;&lt;isbn&gt;1936-0851&lt;/isbn&gt;&lt;urls&gt;&lt;/urls&gt;&lt;/record&gt;&lt;/Cite&gt;&lt;/EndNote&gt;</w:instrText>
      </w:r>
      <w:r w:rsidR="00F76418">
        <w:fldChar w:fldCharType="separate"/>
      </w:r>
      <w:r w:rsidR="002D6A9E">
        <w:rPr>
          <w:noProof/>
        </w:rPr>
        <w:t>[</w:t>
      </w:r>
      <w:hyperlink w:anchor="_ENREF_192" w:tooltip="Das, 2013 #219" w:history="1">
        <w:r w:rsidR="004D2651">
          <w:rPr>
            <w:noProof/>
          </w:rPr>
          <w:t>192</w:t>
        </w:r>
      </w:hyperlink>
      <w:r w:rsidR="002D6A9E">
        <w:rPr>
          <w:noProof/>
        </w:rPr>
        <w:t>]</w:t>
      </w:r>
      <w:r w:rsidR="00F76418">
        <w:fldChar w:fldCharType="end"/>
      </w:r>
      <w:r w:rsidR="00B32466">
        <w:t xml:space="preserve">. This behaviour correlated with increased </w:t>
      </w:r>
      <w:proofErr w:type="spellStart"/>
      <w:r w:rsidR="00B32466">
        <w:t>osteodifferentiation</w:t>
      </w:r>
      <w:proofErr w:type="spellEnd"/>
      <w:r w:rsidR="00B32466">
        <w:t>.</w:t>
      </w:r>
    </w:p>
    <w:p w:rsidR="00E8106D" w:rsidRDefault="00E8106D" w:rsidP="007E345A">
      <w:pPr>
        <w:pStyle w:val="ListParagraph"/>
        <w:keepNext/>
        <w:spacing w:after="0" w:line="360" w:lineRule="auto"/>
        <w:ind w:left="0"/>
        <w:jc w:val="both"/>
      </w:pPr>
      <w:r>
        <w:rPr>
          <w:noProof/>
        </w:rPr>
        <w:drawing>
          <wp:inline distT="0" distB="0" distL="0" distR="0">
            <wp:extent cx="2504660" cy="2455501"/>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fibres top.jpg"/>
                    <pic:cNvPicPr/>
                  </pic:nvPicPr>
                  <pic:blipFill rotWithShape="1">
                    <a:blip r:embed="rId19" cstate="print">
                      <a:extLst>
                        <a:ext uri="{28A0092B-C50C-407E-A947-70E740481C1C}">
                          <a14:useLocalDpi xmlns:a14="http://schemas.microsoft.com/office/drawing/2010/main" val="0"/>
                        </a:ext>
                      </a:extLst>
                    </a:blip>
                    <a:srcRect l="56310"/>
                    <a:stretch/>
                  </pic:blipFill>
                  <pic:spPr bwMode="auto">
                    <a:xfrm>
                      <a:off x="0" y="0"/>
                      <a:ext cx="2504057" cy="2454910"/>
                    </a:xfrm>
                    <a:prstGeom prst="rect">
                      <a:avLst/>
                    </a:prstGeom>
                    <a:ln>
                      <a:noFill/>
                    </a:ln>
                    <a:extLst>
                      <a:ext uri="{53640926-AAD7-44D8-BBD7-CCE9431645EC}">
                        <a14:shadowObscured xmlns:a14="http://schemas.microsoft.com/office/drawing/2010/main"/>
                      </a:ext>
                    </a:extLst>
                  </pic:spPr>
                </pic:pic>
              </a:graphicData>
            </a:graphic>
          </wp:inline>
        </w:drawing>
      </w:r>
    </w:p>
    <w:p w:rsidR="00E8106D" w:rsidRPr="00A03D96" w:rsidRDefault="00E8106D" w:rsidP="007E345A">
      <w:pPr>
        <w:pStyle w:val="Caption"/>
        <w:jc w:val="both"/>
        <w:rPr>
          <w:color w:val="auto"/>
        </w:rPr>
      </w:pPr>
      <w:proofErr w:type="gramStart"/>
      <w:r w:rsidRPr="00A03D96">
        <w:rPr>
          <w:color w:val="auto"/>
        </w:rPr>
        <w:t xml:space="preserve">Figure </w:t>
      </w:r>
      <w:proofErr w:type="gramEnd"/>
      <w:r w:rsidR="00F76418" w:rsidRPr="00A03D96">
        <w:rPr>
          <w:color w:val="auto"/>
        </w:rPr>
        <w:fldChar w:fldCharType="begin"/>
      </w:r>
      <w:r w:rsidR="00C71EE0" w:rsidRPr="00A03D96">
        <w:rPr>
          <w:color w:val="auto"/>
        </w:rPr>
        <w:instrText xml:space="preserve"> SEQ Figure \* ARABIC </w:instrText>
      </w:r>
      <w:r w:rsidR="00F76418" w:rsidRPr="00A03D96">
        <w:rPr>
          <w:color w:val="auto"/>
        </w:rPr>
        <w:fldChar w:fldCharType="separate"/>
      </w:r>
      <w:r w:rsidR="00B30806">
        <w:rPr>
          <w:noProof/>
          <w:color w:val="auto"/>
        </w:rPr>
        <w:t>9</w:t>
      </w:r>
      <w:r w:rsidR="00F76418" w:rsidRPr="00A03D96">
        <w:rPr>
          <w:noProof/>
          <w:color w:val="auto"/>
        </w:rPr>
        <w:fldChar w:fldCharType="end"/>
      </w:r>
      <w:proofErr w:type="gramStart"/>
      <w:r w:rsidR="001A1C5C">
        <w:rPr>
          <w:noProof/>
          <w:color w:val="auto"/>
        </w:rPr>
        <w:t>.</w:t>
      </w:r>
      <w:proofErr w:type="gramEnd"/>
      <w:r w:rsidRPr="00A03D96">
        <w:rPr>
          <w:color w:val="auto"/>
        </w:rPr>
        <w:t xml:space="preserve"> </w:t>
      </w:r>
      <w:r w:rsidR="00A03D96" w:rsidRPr="00A03D96">
        <w:rPr>
          <w:color w:val="auto"/>
        </w:rPr>
        <w:t xml:space="preserve">Schematic of topography sensing through </w:t>
      </w:r>
      <w:proofErr w:type="spellStart"/>
      <w:r w:rsidR="00A03D96" w:rsidRPr="00A03D96">
        <w:rPr>
          <w:color w:val="auto"/>
        </w:rPr>
        <w:t>RhoA</w:t>
      </w:r>
      <w:proofErr w:type="spellEnd"/>
      <w:r w:rsidR="00A03D96" w:rsidRPr="00A03D96">
        <w:rPr>
          <w:color w:val="auto"/>
        </w:rPr>
        <w:t xml:space="preserve">/ROCK </w:t>
      </w:r>
      <w:proofErr w:type="spellStart"/>
      <w:r w:rsidR="00A03D96" w:rsidRPr="00A03D96">
        <w:rPr>
          <w:color w:val="auto"/>
        </w:rPr>
        <w:t>signaling</w:t>
      </w:r>
      <w:proofErr w:type="spellEnd"/>
      <w:r w:rsidR="00A03D96" w:rsidRPr="00A03D96">
        <w:rPr>
          <w:color w:val="auto"/>
        </w:rPr>
        <w:t xml:space="preserve"> </w:t>
      </w:r>
      <w:r w:rsidR="00F76418">
        <w:rPr>
          <w:color w:val="auto"/>
        </w:rPr>
        <w:fldChar w:fldCharType="begin"/>
      </w:r>
      <w:r w:rsidR="00913F4A">
        <w:rPr>
          <w:color w:val="auto"/>
        </w:rPr>
        <w:instrText xml:space="preserve"> ADDIN EN.CITE &lt;EndNote&gt;&lt;Cite&gt;&lt;Author&gt;Ozdemir&lt;/Author&gt;&lt;Year&gt;2013&lt;/Year&gt;&lt;RecNum&gt;187&lt;/RecNum&gt;&lt;DisplayText&gt;[191]&lt;/DisplayText&gt;&lt;record&gt;&lt;rec-number&gt;187&lt;/rec-number&gt;&lt;foreign-keys&gt;&lt;key app="EN" db-id="az5fvxrxv5rdx8ez2rl5d2vprzwaev5pvtrs"&gt;187&lt;/key&gt;&lt;/foreign-keys&gt;&lt;ref-type name="Journal Article"&gt;17&lt;/ref-type&gt;&lt;contributors&gt;&lt;authors&gt;&lt;author&gt;Ozdemir, T.&lt;/author&gt;&lt;author&gt;Xu, L. C.&lt;/author&gt;&lt;author&gt;Siedlecki, C.&lt;/author&gt;&lt;author&gt;Brown, J. L.&lt;/author&gt;&lt;/authors&gt;&lt;/contributors&gt;&lt;auth-address&gt;Brown, JL&amp;#xD;Penn State Univ, Dept Bioengn, 205 Hallowell Bldg, University Pk, PA 16802 USA&amp;#xD;Penn State Univ, Dept Bioengn, 205 Hallowell Bldg, University Pk, PA 16802 USA&amp;#xD;Penn State Univ, Dept Bioengn, University Pk, PA 16802 USA&amp;#xD;Penn State Coll Med, Hershey Med Ctr, Inst Biomed Engn, Div Artificial Organs,Dept Surg, Hershey, PA USA&lt;/auth-address&gt;&lt;titles&gt;&lt;title&gt;Substrate curvature sensing through Myosin IIa upregulates early osteogenesis&lt;/title&gt;&lt;secondary-title&gt;Integrative Biology&lt;/secondary-title&gt;&lt;alt-title&gt;Integr Biol-Uk&lt;/alt-title&gt;&lt;/titles&gt;&lt;periodical&gt;&lt;full-title&gt;Integrative Biology&lt;/full-title&gt;&lt;abbr-1&gt;Integr Biol-Uk&lt;/abbr-1&gt;&lt;/periodical&gt;&lt;alt-periodical&gt;&lt;full-title&gt;Integrative Biology&lt;/full-title&gt;&lt;abbr-1&gt;Integr Biol-Uk&lt;/abbr-1&gt;&lt;/alt-periodical&gt;&lt;pages&gt;1407-1416&lt;/pages&gt;&lt;volume&gt;5&lt;/volume&gt;&lt;number&gt;11&lt;/number&gt;&lt;keywords&gt;&lt;keyword&gt;atomic-force microscopy&lt;/keyword&gt;&lt;keyword&gt;extracellular-matrix&lt;/keyword&gt;&lt;keyword&gt;stem-cells&lt;/keyword&gt;&lt;keyword&gt;differentiation&lt;/keyword&gt;&lt;keyword&gt;nanofiber&lt;/keyword&gt;&lt;keyword&gt;scaffolds&lt;/keyword&gt;&lt;keyword&gt;microtopography&lt;/keyword&gt;&lt;keyword&gt;induction&lt;/keyword&gt;&lt;keyword&gt;migration&lt;/keyword&gt;&lt;keyword&gt;dynamics&lt;/keyword&gt;&lt;/keywords&gt;&lt;dates&gt;&lt;year&gt;2013&lt;/year&gt;&lt;/dates&gt;&lt;isbn&gt;1757-9694&lt;/isbn&gt;&lt;accession-num&gt;WOS:000326052600010&lt;/accession-num&gt;&lt;urls&gt;&lt;related-urls&gt;&lt;url&gt;&amp;lt;Go to ISI&amp;gt;://WOS:000326052600010&lt;/url&gt;&lt;/related-urls&gt;&lt;/urls&gt;&lt;electronic-resource-num&gt;Doi 10.1039/C3ib40068a&lt;/electronic-resource-num&gt;&lt;language&gt;English&lt;/language&gt;&lt;/record&gt;&lt;/Cite&gt;&lt;/EndNote&gt;</w:instrText>
      </w:r>
      <w:r w:rsidR="00F76418">
        <w:rPr>
          <w:color w:val="auto"/>
        </w:rPr>
        <w:fldChar w:fldCharType="separate"/>
      </w:r>
      <w:r w:rsidR="00913F4A">
        <w:rPr>
          <w:noProof/>
          <w:color w:val="auto"/>
        </w:rPr>
        <w:t>[</w:t>
      </w:r>
      <w:hyperlink w:anchor="_ENREF_191" w:tooltip="Ozdemir, 2013 #187" w:history="1">
        <w:r w:rsidR="004D2651">
          <w:rPr>
            <w:noProof/>
            <w:color w:val="auto"/>
          </w:rPr>
          <w:t>191</w:t>
        </w:r>
      </w:hyperlink>
      <w:r w:rsidR="00913F4A">
        <w:rPr>
          <w:noProof/>
          <w:color w:val="auto"/>
        </w:rPr>
        <w:t>]</w:t>
      </w:r>
      <w:r w:rsidR="00F76418">
        <w:rPr>
          <w:color w:val="auto"/>
        </w:rPr>
        <w:fldChar w:fldCharType="end"/>
      </w:r>
      <w:r w:rsidR="002D6A9E">
        <w:rPr>
          <w:color w:val="auto"/>
        </w:rPr>
        <w:t>.</w:t>
      </w:r>
    </w:p>
    <w:p w:rsidR="00E546C8" w:rsidRDefault="00E546C8" w:rsidP="007E345A">
      <w:pPr>
        <w:pStyle w:val="ListParagraph"/>
        <w:spacing w:after="0" w:line="360" w:lineRule="auto"/>
        <w:ind w:left="0"/>
        <w:jc w:val="both"/>
      </w:pPr>
    </w:p>
    <w:p w:rsidR="00E8106D" w:rsidRDefault="00E8106D" w:rsidP="007E345A">
      <w:pPr>
        <w:pStyle w:val="ListParagraph"/>
        <w:spacing w:after="0" w:line="360" w:lineRule="auto"/>
        <w:ind w:left="0"/>
        <w:jc w:val="both"/>
      </w:pPr>
      <w:r w:rsidRPr="00A03D96">
        <w:t xml:space="preserve">Hence, fibrous networks are significantly more complex physical and geometrical environments than other 2D or quasi 2D substrates. In addition to their intrinsic porosity, the stiffness of the fibres that they are based on (hence the </w:t>
      </w:r>
      <w:proofErr w:type="spellStart"/>
      <w:r w:rsidRPr="00A03D96">
        <w:t>nanoscale</w:t>
      </w:r>
      <w:proofErr w:type="spellEnd"/>
      <w:r w:rsidRPr="00A03D96">
        <w:t xml:space="preserve"> mechanics rather than bulk mechanics of the mats) can impact on cell adhesion and phenotype.</w:t>
      </w:r>
      <w:r>
        <w:t xml:space="preserve"> </w:t>
      </w:r>
    </w:p>
    <w:p w:rsidR="00E8106D" w:rsidRDefault="00E8106D" w:rsidP="007E345A">
      <w:pPr>
        <w:pStyle w:val="ListParagraph"/>
        <w:spacing w:after="0" w:line="360" w:lineRule="auto"/>
        <w:ind w:left="0"/>
        <w:jc w:val="both"/>
      </w:pPr>
      <w:r>
        <w:t xml:space="preserve">When comparing fibrous scaffolds with similar sizes but different porosity, cells were found to proliferate more in </w:t>
      </w:r>
      <w:r w:rsidRPr="00B664A6">
        <w:t xml:space="preserve">mats of poly(3-caprolactone) (PCL) </w:t>
      </w:r>
      <w:r>
        <w:t xml:space="preserve">with pore diameter bigger than 6 </w:t>
      </w:r>
      <w:proofErr w:type="spellStart"/>
      <w:r>
        <w:t>μm</w:t>
      </w:r>
      <w:proofErr w:type="spellEnd"/>
      <w:r>
        <w:t xml:space="preserve">, while </w:t>
      </w:r>
      <w:r>
        <w:lastRenderedPageBreak/>
        <w:t>proliferation is impaired when</w:t>
      </w:r>
      <w:r w:rsidR="00462F5C">
        <w:t xml:space="preserve"> pores smaller than</w:t>
      </w:r>
      <w:r>
        <w:t xml:space="preserve"> 3 </w:t>
      </w:r>
      <w:proofErr w:type="spellStart"/>
      <w:r>
        <w:t>μm</w:t>
      </w:r>
      <w:proofErr w:type="spellEnd"/>
      <w:r>
        <w:t xml:space="preserve"> are presented to cells</w:t>
      </w:r>
      <w:r w:rsidR="00462F5C">
        <w:t xml:space="preserve"> </w:t>
      </w:r>
      <w:r w:rsidR="00F76418">
        <w:fldChar w:fldCharType="begin"/>
      </w:r>
      <w:r w:rsidR="002D6A9E">
        <w:instrText xml:space="preserve"> ADDIN EN.CITE &lt;EndNote&gt;&lt;Cite&gt;&lt;Author&gt;Lowery&lt;/Author&gt;&lt;Year&gt;2010&lt;/Year&gt;&lt;RecNum&gt;188&lt;/RecNum&gt;&lt;IDText&gt;Effect of fiber diameter, pore size and seeding method on growth of human dermal fibroblasts in electrospun poly(ɛ-caprolactone) fibrous mats&lt;/IDText&gt;&lt;DisplayText&gt;[193]&lt;/DisplayText&gt;&lt;record&gt;&lt;rec-number&gt;188&lt;/rec-number&gt;&lt;foreign-keys&gt;&lt;key app="EN" db-id="az5fvxrxv5rdx8ez2rl5d2vprzwaev5pvtrs"&gt;188&lt;/key&gt;&lt;/foreign-keys&gt;&lt;ref-type name="Journal Article"&gt;17&lt;/ref-type&gt;&lt;contributors&gt;&lt;authors&gt;&lt;author&gt;Lowery, Joseph L.&lt;/author&gt;&lt;author&gt;Datta, Néha&lt;/author&gt;&lt;author&gt;Rutledge, Gregory C.&lt;/author&gt;&lt;/authors&gt;&lt;/contributors&gt;&lt;titles&gt;&lt;title&gt;Effect of fiber diameter, pore size and seeding method on growth of human dermal fibroblasts in electrospun poly(ɛ-caprolactone) fibrous mats&lt;/title&gt;&lt;secondary-title&gt;Biomaterials&lt;/secondary-title&gt;&lt;/titles&gt;&lt;periodical&gt;&lt;full-title&gt;Biomaterials&lt;/full-title&gt;&lt;/periodical&gt;&lt;pages&gt;491-504&lt;/pages&gt;&lt;volume&gt;31&lt;/volume&gt;&lt;number&gt;3&lt;/number&gt;&lt;dates&gt;&lt;year&gt;2010&lt;/year&gt;&lt;/dates&gt;&lt;urls&gt;&lt;/urls&gt;&lt;/record&gt;&lt;/Cite&gt;&lt;/EndNote&gt;</w:instrText>
      </w:r>
      <w:r w:rsidR="00F76418">
        <w:fldChar w:fldCharType="separate"/>
      </w:r>
      <w:r w:rsidR="002D6A9E">
        <w:rPr>
          <w:noProof/>
        </w:rPr>
        <w:t>[</w:t>
      </w:r>
      <w:hyperlink w:anchor="_ENREF_193" w:tooltip="Lowery, 2010 #188" w:history="1">
        <w:r w:rsidR="004D2651">
          <w:rPr>
            <w:noProof/>
          </w:rPr>
          <w:t>193</w:t>
        </w:r>
      </w:hyperlink>
      <w:r w:rsidR="002D6A9E">
        <w:rPr>
          <w:noProof/>
        </w:rPr>
        <w:t>]</w:t>
      </w:r>
      <w:r w:rsidR="00F76418">
        <w:fldChar w:fldCharType="end"/>
      </w:r>
      <w:r>
        <w:t xml:space="preserve">. When going to pore sizes &gt; 20 </w:t>
      </w:r>
      <w:proofErr w:type="spellStart"/>
      <w:r>
        <w:t>μm</w:t>
      </w:r>
      <w:proofErr w:type="spellEnd"/>
      <w:r>
        <w:t xml:space="preserve">, cell deposition of ECM decreases and cells tend to align and spread on single fibres rather than branching </w:t>
      </w:r>
      <w:r w:rsidR="00462F5C">
        <w:t>across</w:t>
      </w:r>
      <w:r>
        <w:t xml:space="preserve">. </w:t>
      </w:r>
    </w:p>
    <w:p w:rsidR="00E8106D" w:rsidRDefault="00E8106D" w:rsidP="007E345A">
      <w:pPr>
        <w:pStyle w:val="ListParagraph"/>
        <w:spacing w:after="0" w:line="360" w:lineRule="auto"/>
        <w:ind w:left="0"/>
        <w:jc w:val="both"/>
      </w:pPr>
      <w:r>
        <w:t xml:space="preserve">Grooves, as fibres, allow </w:t>
      </w:r>
      <w:r w:rsidR="00462F5C">
        <w:t xml:space="preserve">the control of </w:t>
      </w:r>
      <w:r>
        <w:t xml:space="preserve">cell alignment and morphology. </w:t>
      </w:r>
      <w:r w:rsidRPr="00DE4210">
        <w:t xml:space="preserve">In neonatal rat ventricular </w:t>
      </w:r>
      <w:proofErr w:type="spellStart"/>
      <w:r w:rsidRPr="00DE4210">
        <w:t>myocytes</w:t>
      </w:r>
      <w:proofErr w:type="spellEnd"/>
      <w:r w:rsidRPr="00DE4210">
        <w:t xml:space="preserve"> (NRVMs) cultured on substrates with controlled </w:t>
      </w:r>
      <w:proofErr w:type="spellStart"/>
      <w:r w:rsidRPr="00DE4210">
        <w:t>nanotopography</w:t>
      </w:r>
      <w:proofErr w:type="spellEnd"/>
      <w:r w:rsidRPr="00DE4210">
        <w:t xml:space="preserve"> (</w:t>
      </w:r>
      <w:proofErr w:type="spellStart"/>
      <w:r w:rsidRPr="00DE4210">
        <w:t>nanoridges</w:t>
      </w:r>
      <w:proofErr w:type="spellEnd"/>
      <w:r w:rsidRPr="00DE4210">
        <w:t xml:space="preserve">/grooves), actin </w:t>
      </w:r>
      <w:r w:rsidR="00A03D96" w:rsidRPr="00DE4210">
        <w:t>fibres</w:t>
      </w:r>
      <w:r w:rsidRPr="00DE4210">
        <w:t xml:space="preserve"> were aligned and more organised along the ridge and FA formation w</w:t>
      </w:r>
      <w:r>
        <w:t>as</w:t>
      </w:r>
      <w:r w:rsidRPr="00DE4210">
        <w:t xml:space="preserve"> observed at the side of the ridge</w:t>
      </w:r>
      <w:r w:rsidR="001C6EE4">
        <w:t>s. Such topographically triggered</w:t>
      </w:r>
      <w:r w:rsidRPr="00DE4210">
        <w:t xml:space="preserve"> reorganization</w:t>
      </w:r>
      <w:r w:rsidR="001C6EE4">
        <w:t xml:space="preserve"> of the cell cytoskeleton</w:t>
      </w:r>
      <w:r w:rsidRPr="00DE4210">
        <w:t xml:space="preserve"> was found </w:t>
      </w:r>
      <w:r w:rsidR="001C6EE4">
        <w:t xml:space="preserve">to </w:t>
      </w:r>
      <w:r w:rsidRPr="00DE4210">
        <w:t>depend on</w:t>
      </w:r>
      <w:r w:rsidR="001C6EE4">
        <w:t xml:space="preserve"> the</w:t>
      </w:r>
      <w:r w:rsidRPr="00DE4210">
        <w:t xml:space="preserve"> size of the pattern</w:t>
      </w:r>
      <w:r w:rsidR="001C6EE4">
        <w:t>s</w:t>
      </w:r>
      <w:r w:rsidRPr="00DE4210">
        <w:t xml:space="preserve"> </w:t>
      </w:r>
      <w:r w:rsidR="00F76418">
        <w:fldChar w:fldCharType="begin">
          <w:fldData xml:space="preserve">PEVuZE5vdGU+PENpdGU+PEF1dGhvcj5LaW08L0F1dGhvcj48WWVhcj4yMDEwPC9ZZWFyPjxSZWNO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U2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</w:fldData>
        </w:fldChar>
      </w:r>
      <w:r w:rsidR="00913F4A">
        <w:instrText xml:space="preserve"> ADDIN EN.CITE </w:instrText>
      </w:r>
      <w:r w:rsidR="00F76418">
        <w:fldChar w:fldCharType="begin">
          <w:fldData xml:space="preserve">PEVuZE5vdGU+PENpdGU+PEF1dGhvcj5LaW08L0F1dGhvcj48WWVhcj4yMDEwPC9ZZWFyPjxSZWNO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U2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</w:fldData>
        </w:fldChar>
      </w:r>
      <w:r w:rsidR="00913F4A">
        <w:instrText xml:space="preserve"> ADDIN EN.CITE.DATA </w:instrText>
      </w:r>
      <w:r w:rsidR="00F76418">
        <w:fldChar w:fldCharType="end"/>
      </w:r>
      <w:r w:rsidR="00F76418">
        <w:fldChar w:fldCharType="separate"/>
      </w:r>
      <w:r w:rsidR="00913F4A">
        <w:rPr>
          <w:noProof/>
        </w:rPr>
        <w:t>[</w:t>
      </w:r>
      <w:hyperlink w:anchor="_ENREF_23" w:tooltip="Kim, 2010 #22" w:history="1">
        <w:r w:rsidR="004D2651">
          <w:rPr>
            <w:noProof/>
          </w:rPr>
          <w:t>23</w:t>
        </w:r>
      </w:hyperlink>
      <w:r w:rsidR="00913F4A">
        <w:rPr>
          <w:noProof/>
        </w:rPr>
        <w:t>]</w:t>
      </w:r>
      <w:r w:rsidR="00F76418">
        <w:fldChar w:fldCharType="end"/>
      </w:r>
      <w:r w:rsidRPr="00DE4210">
        <w:t xml:space="preserve">. </w:t>
      </w:r>
      <w:r w:rsidR="001C6EE4">
        <w:t xml:space="preserve">This behaviour is general to a range of materials and cells spreading at the surface of grooved materials </w:t>
      </w:r>
      <w:r>
        <w:t xml:space="preserve">are subjected to contact guidance and tend to align </w:t>
      </w:r>
      <w:r w:rsidR="001C6EE4">
        <w:t xml:space="preserve">in the direction of </w:t>
      </w:r>
      <w:r>
        <w:t>the groove</w:t>
      </w:r>
      <w:r w:rsidR="001C6EE4">
        <w:t>s, depending on the size (width, depth and spacing) of the features</w:t>
      </w:r>
      <w:r>
        <w:t xml:space="preserve">. On 240 and 540 nm deep groove (12.5 </w:t>
      </w:r>
      <w:proofErr w:type="spellStart"/>
      <w:r>
        <w:t>μm</w:t>
      </w:r>
      <w:proofErr w:type="spellEnd"/>
      <w:r>
        <w:t xml:space="preserve"> wide) </w:t>
      </w:r>
      <w:r w:rsidR="001C6EE4">
        <w:t xml:space="preserve">cell nuclei were more distorted </w:t>
      </w:r>
      <w:r>
        <w:t xml:space="preserve">and </w:t>
      </w:r>
      <w:r w:rsidR="001C6EE4">
        <w:t xml:space="preserve">greater numbers of </w:t>
      </w:r>
      <w:r>
        <w:t xml:space="preserve">focal complexes </w:t>
      </w:r>
      <w:r w:rsidR="00F85C0C">
        <w:t xml:space="preserve">were </w:t>
      </w:r>
      <w:r w:rsidR="001C6EE4">
        <w:t xml:space="preserve">formed </w:t>
      </w:r>
      <w:r>
        <w:t xml:space="preserve">than on </w:t>
      </w:r>
      <w:r w:rsidR="00F85C0C">
        <w:t>planar surfaces</w:t>
      </w:r>
      <w:r>
        <w:t xml:space="preserve">. </w:t>
      </w:r>
      <w:r w:rsidR="001C6EE4">
        <w:t xml:space="preserve">Such changes </w:t>
      </w:r>
      <w:r>
        <w:t xml:space="preserve">in FA formation </w:t>
      </w:r>
      <w:r w:rsidR="001C6EE4">
        <w:t>correlated with a</w:t>
      </w:r>
      <w:r>
        <w:t xml:space="preserve"> decrease </w:t>
      </w:r>
      <w:r w:rsidR="001C6EE4">
        <w:t xml:space="preserve">in </w:t>
      </w:r>
      <w:r>
        <w:t xml:space="preserve">FAK activation and </w:t>
      </w:r>
      <w:proofErr w:type="spellStart"/>
      <w:r>
        <w:t>downregulation</w:t>
      </w:r>
      <w:proofErr w:type="spellEnd"/>
      <w:r>
        <w:t xml:space="preserve"> of </w:t>
      </w:r>
      <w:proofErr w:type="spellStart"/>
      <w:r>
        <w:t>osteogenesis</w:t>
      </w:r>
      <w:proofErr w:type="spellEnd"/>
      <w:r>
        <w:t xml:space="preserve"> in </w:t>
      </w:r>
      <w:r w:rsidRPr="00CA216E">
        <w:t>osteoblast-like MG63</w:t>
      </w:r>
      <w:r w:rsidR="001C6EE4">
        <w:t xml:space="preserve"> </w:t>
      </w:r>
      <w:r w:rsidR="00F85C0C">
        <w:t xml:space="preserve">cultured on grooved surfaces </w:t>
      </w:r>
      <w:r w:rsidR="00F76418">
        <w:fldChar w:fldCharType="begin">
          <w:fldData xml:space="preserve">PEVuZE5vdGU+PENpdGU+PEF1dGhvcj5DYXNzaWR5PC9BdXRob3I+PFllYXI+MjAxNDwvWWVhcj48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</w:fldData>
        </w:fldChar>
      </w:r>
      <w:r w:rsidR="002D6A9E">
        <w:instrText xml:space="preserve"> ADDIN EN.CITE </w:instrText>
      </w:r>
      <w:r w:rsidR="00F76418">
        <w:fldChar w:fldCharType="begin">
          <w:fldData xml:space="preserve">PEVuZE5vdGU+PENpdGU+PEF1dGhvcj5DYXNzaWR5PC9BdXRob3I+PFllYXI+MjAxNDwvWWVhcj48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</w:fldData>
        </w:fldChar>
      </w:r>
      <w:r w:rsidR="002D6A9E">
        <w:instrText xml:space="preserve"> ADDIN EN.CITE.DATA </w:instrText>
      </w:r>
      <w:r w:rsidR="00F76418">
        <w:fldChar w:fldCharType="end"/>
      </w:r>
      <w:r w:rsidR="00F76418">
        <w:fldChar w:fldCharType="separate"/>
      </w:r>
      <w:r w:rsidR="002D6A9E">
        <w:rPr>
          <w:noProof/>
        </w:rPr>
        <w:t>[</w:t>
      </w:r>
      <w:hyperlink w:anchor="_ENREF_194" w:tooltip="Cassidy, 2014 #189" w:history="1">
        <w:r w:rsidR="004D2651">
          <w:rPr>
            <w:noProof/>
          </w:rPr>
          <w:t>194</w:t>
        </w:r>
      </w:hyperlink>
      <w:r w:rsidR="002D6A9E">
        <w:rPr>
          <w:noProof/>
        </w:rPr>
        <w:t>]</w:t>
      </w:r>
      <w:r w:rsidR="00F76418">
        <w:fldChar w:fldCharType="end"/>
      </w:r>
      <w:r>
        <w:t>. On chip with groove</w:t>
      </w:r>
      <w:r w:rsidR="001C6EE4">
        <w:t>s</w:t>
      </w:r>
      <w:r>
        <w:t xml:space="preserve"> ranging from 2 to 15 </w:t>
      </w:r>
      <w:proofErr w:type="spellStart"/>
      <w:r>
        <w:t>μm</w:t>
      </w:r>
      <w:proofErr w:type="spellEnd"/>
      <w:r>
        <w:t xml:space="preserve"> wide (2 </w:t>
      </w:r>
      <w:proofErr w:type="spellStart"/>
      <w:r>
        <w:t>μm</w:t>
      </w:r>
      <w:proofErr w:type="spellEnd"/>
      <w:r>
        <w:t xml:space="preserve"> deep), MSCs were found to differentiate in different lineages depending on the width on the groove: </w:t>
      </w:r>
      <w:proofErr w:type="spellStart"/>
      <w:r>
        <w:t>adipogenesis</w:t>
      </w:r>
      <w:proofErr w:type="spellEnd"/>
      <w:r>
        <w:t xml:space="preserve"> was favoured on bigger grooves, </w:t>
      </w:r>
      <w:r w:rsidR="001C6EE4">
        <w:t xml:space="preserve">whilst </w:t>
      </w:r>
      <w:proofErr w:type="spellStart"/>
      <w:r>
        <w:t>osteogenic</w:t>
      </w:r>
      <w:proofErr w:type="spellEnd"/>
      <w:r>
        <w:t xml:space="preserve"> differentiation on the smallest</w:t>
      </w:r>
      <w:r w:rsidR="001C6EE4">
        <w:t xml:space="preserve"> </w:t>
      </w:r>
      <w:r w:rsidR="00F76418">
        <w:fldChar w:fldCharType="begin">
          <w:fldData xml:space="preserve">PEVuZE5vdGU+PENpdGU+PEF1dGhvcj5BYmFnbmFsZTwvQXV0aG9yPjxZZWFyPjIwMTU8L1llYXI+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==
</w:fldData>
        </w:fldChar>
      </w:r>
      <w:r w:rsidR="002D6A9E">
        <w:instrText xml:space="preserve"> ADDIN EN.CITE </w:instrText>
      </w:r>
      <w:r w:rsidR="00F76418">
        <w:fldChar w:fldCharType="begin">
          <w:fldData xml:space="preserve">PEVuZE5vdGU+PENpdGU+PEF1dGhvcj5BYmFnbmFsZTwvQXV0aG9yPjxZZWFyPjIwMTU8L1llYXI+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==
</w:fldData>
        </w:fldChar>
      </w:r>
      <w:r w:rsidR="002D6A9E">
        <w:instrText xml:space="preserve"> ADDIN EN.CITE.DATA </w:instrText>
      </w:r>
      <w:r w:rsidR="00F76418">
        <w:fldChar w:fldCharType="end"/>
      </w:r>
      <w:r w:rsidR="00F76418">
        <w:fldChar w:fldCharType="separate"/>
      </w:r>
      <w:r w:rsidR="002D6A9E">
        <w:rPr>
          <w:noProof/>
        </w:rPr>
        <w:t>[</w:t>
      </w:r>
      <w:hyperlink w:anchor="_ENREF_195" w:tooltip="Abagnale, 2015 #190" w:history="1">
        <w:r w:rsidR="004D2651">
          <w:rPr>
            <w:noProof/>
          </w:rPr>
          <w:t>195</w:t>
        </w:r>
      </w:hyperlink>
      <w:r w:rsidR="002D6A9E">
        <w:rPr>
          <w:noProof/>
        </w:rPr>
        <w:t>]</w:t>
      </w:r>
      <w:r w:rsidR="00F76418">
        <w:fldChar w:fldCharType="end"/>
      </w:r>
      <w:r>
        <w:t xml:space="preserve">. Migration </w:t>
      </w:r>
      <w:r w:rsidR="001C6EE4">
        <w:t xml:space="preserve">was </w:t>
      </w:r>
      <w:r>
        <w:t xml:space="preserve">also </w:t>
      </w:r>
      <w:r w:rsidR="001C6EE4">
        <w:t xml:space="preserve">found </w:t>
      </w:r>
      <w:r>
        <w:t xml:space="preserve">to be </w:t>
      </w:r>
      <w:r w:rsidR="001C6EE4">
        <w:t xml:space="preserve">directed </w:t>
      </w:r>
      <w:r>
        <w:t>parallel to the</w:t>
      </w:r>
      <w:r w:rsidR="001C6EE4">
        <w:t xml:space="preserve"> direction of the</w:t>
      </w:r>
      <w:r>
        <w:t xml:space="preserve"> groove</w:t>
      </w:r>
      <w:r w:rsidR="001C6EE4">
        <w:t>s</w:t>
      </w:r>
      <w:r>
        <w:t>.</w:t>
      </w:r>
    </w:p>
    <w:p w:rsidR="00E8106D" w:rsidRDefault="00E8106D" w:rsidP="007E345A">
      <w:pPr>
        <w:pStyle w:val="ListParagraph"/>
        <w:spacing w:after="0" w:line="360" w:lineRule="auto"/>
        <w:ind w:left="0"/>
        <w:jc w:val="both"/>
      </w:pPr>
      <w:r>
        <w:t xml:space="preserve">In order to </w:t>
      </w:r>
      <w:r w:rsidRPr="00EB2EAF">
        <w:t>decoupl</w:t>
      </w:r>
      <w:r>
        <w:t>e the respective contributions</w:t>
      </w:r>
      <w:r w:rsidRPr="00EB2EAF">
        <w:t xml:space="preserve"> of </w:t>
      </w:r>
      <w:proofErr w:type="spellStart"/>
      <w:r w:rsidRPr="00EB2EAF">
        <w:t>nanotopography</w:t>
      </w:r>
      <w:proofErr w:type="spellEnd"/>
      <w:r w:rsidRPr="00EB2EAF">
        <w:t xml:space="preserve"> and stiffness</w:t>
      </w:r>
      <w:r>
        <w:t xml:space="preserve"> on cell behaviour, cell</w:t>
      </w:r>
      <w:r w:rsidR="00F85C0C">
        <w:t>s</w:t>
      </w:r>
      <w:r>
        <w:t xml:space="preserve"> were cultured on soft </w:t>
      </w:r>
      <w:proofErr w:type="spellStart"/>
      <w:r>
        <w:t>nanopatterned</w:t>
      </w:r>
      <w:proofErr w:type="spellEnd"/>
      <w:r>
        <w:t xml:space="preserve"> (</w:t>
      </w:r>
      <w:proofErr w:type="spellStart"/>
      <w:r>
        <w:t>n</w:t>
      </w:r>
      <w:r w:rsidRPr="00EF633D">
        <w:t>anogratings</w:t>
      </w:r>
      <w:proofErr w:type="spellEnd"/>
      <w:r w:rsidRPr="00EF633D">
        <w:t xml:space="preserve"> of 350 and 500 nm width and 350 nm depth</w:t>
      </w:r>
      <w:r>
        <w:t>) PDMS substrates</w:t>
      </w:r>
      <w:r w:rsidR="002325C5">
        <w:t xml:space="preserve"> </w:t>
      </w:r>
      <w:r w:rsidR="00F76418">
        <w:fldChar w:fldCharType="begin">
          <w:fldData xml:space="preserve">PEVuZE5vdGU+PENpdGU+PEF1dGhvcj5ZaW08L0F1dGhvcj48WWVhcj4yMDEwPC9ZZWFyPjxSZWNO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</w:fldData>
        </w:fldChar>
      </w:r>
      <w:r w:rsidR="00380135">
        <w:instrText xml:space="preserve"> ADDIN EN.CITE </w:instrText>
      </w:r>
      <w:r w:rsidR="00F76418">
        <w:fldChar w:fldCharType="begin">
          <w:fldData xml:space="preserve">PEVuZE5vdGU+PENpdGU+PEF1dGhvcj5ZaW08L0F1dGhvcj48WWVhcj4yMDEwPC9ZZWFyPjxSZWNO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</w:fldData>
        </w:fldChar>
      </w:r>
      <w:r w:rsidR="00380135">
        <w:instrText xml:space="preserve"> ADDIN EN.CITE.DATA </w:instrText>
      </w:r>
      <w:r w:rsidR="00F76418">
        <w:fldChar w:fldCharType="end"/>
      </w:r>
      <w:r w:rsidR="00F76418">
        <w:fldChar w:fldCharType="separate"/>
      </w:r>
      <w:r w:rsidR="00380135">
        <w:rPr>
          <w:noProof/>
        </w:rPr>
        <w:t>[</w:t>
      </w:r>
      <w:hyperlink w:anchor="_ENREF_126" w:tooltip="Yim, 2010 #119" w:history="1">
        <w:r w:rsidR="004D2651">
          <w:rPr>
            <w:noProof/>
          </w:rPr>
          <w:t>126</w:t>
        </w:r>
      </w:hyperlink>
      <w:r w:rsidR="00380135">
        <w:rPr>
          <w:noProof/>
        </w:rPr>
        <w:t>]</w:t>
      </w:r>
      <w:r w:rsidR="00F76418">
        <w:fldChar w:fldCharType="end"/>
      </w:r>
      <w:r w:rsidRPr="00EB2EAF">
        <w:t xml:space="preserve">. The </w:t>
      </w:r>
      <w:r>
        <w:t>sensing of stiffness</w:t>
      </w:r>
      <w:r w:rsidR="002325C5">
        <w:t>, rather than topography,</w:t>
      </w:r>
      <w:r w:rsidRPr="00EB2EAF">
        <w:t xml:space="preserve"> was found to </w:t>
      </w:r>
      <w:r w:rsidR="002325C5">
        <w:t>control</w:t>
      </w:r>
      <w:r w:rsidRPr="00EB2EAF">
        <w:t xml:space="preserve"> the expression of proteins </w:t>
      </w:r>
      <w:r w:rsidR="002325C5">
        <w:t>associated with</w:t>
      </w:r>
      <w:r w:rsidR="002325C5" w:rsidRPr="00EB2EAF">
        <w:t xml:space="preserve"> </w:t>
      </w:r>
      <w:r w:rsidRPr="00EB2EAF">
        <w:t xml:space="preserve">FA formation (integrins and vinculin) and </w:t>
      </w:r>
      <w:r w:rsidR="002325C5">
        <w:t xml:space="preserve">the organization of </w:t>
      </w:r>
      <w:r w:rsidRPr="00EB2EAF">
        <w:t xml:space="preserve">actin </w:t>
      </w:r>
      <w:r w:rsidR="005E39F0" w:rsidRPr="00EB2EAF">
        <w:t>fibres</w:t>
      </w:r>
      <w:r w:rsidRPr="00EB2EAF">
        <w:t xml:space="preserve">. On the other hand, surface features </w:t>
      </w:r>
      <w:r w:rsidR="005E39F0">
        <w:t xml:space="preserve">and stiffness </w:t>
      </w:r>
      <w:r w:rsidRPr="00EB2EAF">
        <w:t xml:space="preserve">were found to </w:t>
      </w:r>
      <w:r w:rsidR="002325C5">
        <w:t>impact on the ability of cells</w:t>
      </w:r>
      <w:r w:rsidRPr="00EB2EAF">
        <w:t xml:space="preserve"> to exert a higher cytoskeletal tension on a stiffer surface.</w:t>
      </w:r>
    </w:p>
    <w:p w:rsidR="00E8106D" w:rsidRDefault="00E8106D" w:rsidP="007E345A">
      <w:pPr>
        <w:pStyle w:val="ListParagraph"/>
        <w:spacing w:after="0" w:line="360" w:lineRule="auto"/>
        <w:ind w:left="0"/>
        <w:jc w:val="both"/>
      </w:pPr>
    </w:p>
    <w:p w:rsidR="00E8106D" w:rsidRDefault="002325C5" w:rsidP="007E345A">
      <w:pPr>
        <w:pStyle w:val="ListParagraph"/>
        <w:spacing w:after="0" w:line="360" w:lineRule="auto"/>
        <w:ind w:left="0"/>
        <w:jc w:val="both"/>
      </w:pPr>
      <w:r>
        <w:t xml:space="preserve">The tuning of the </w:t>
      </w:r>
      <w:proofErr w:type="spellStart"/>
      <w:r>
        <w:t>nanoroughness</w:t>
      </w:r>
      <w:proofErr w:type="spellEnd"/>
      <w:r>
        <w:t xml:space="preserve"> of surfaces to control the behaviour of cells and stem cells has recently received considerable attention from the bioengineering community, owing to the implication of such surface texturing</w:t>
      </w:r>
      <w:r w:rsidR="00E8106D">
        <w:t xml:space="preserve"> for </w:t>
      </w:r>
      <w:proofErr w:type="spellStart"/>
      <w:r>
        <w:t>for</w:t>
      </w:r>
      <w:proofErr w:type="spellEnd"/>
      <w:r>
        <w:t xml:space="preserve"> the design of</w:t>
      </w:r>
      <w:r w:rsidR="00E8106D">
        <w:t xml:space="preserve"> implants. </w:t>
      </w:r>
      <w:r w:rsidR="00E8106D" w:rsidRPr="00465637">
        <w:t xml:space="preserve">On surfaces </w:t>
      </w:r>
      <w:r>
        <w:t>presenting</w:t>
      </w:r>
      <w:r w:rsidRPr="00465637">
        <w:t xml:space="preserve"> </w:t>
      </w:r>
      <w:r w:rsidR="00E8106D" w:rsidRPr="00465637">
        <w:t xml:space="preserve">different </w:t>
      </w:r>
      <w:proofErr w:type="spellStart"/>
      <w:r w:rsidR="00E8106D" w:rsidRPr="00465637">
        <w:t>microtopographies</w:t>
      </w:r>
      <w:proofErr w:type="spellEnd"/>
      <w:r w:rsidR="00E8106D" w:rsidRPr="00465637">
        <w:t xml:space="preserve"> and </w:t>
      </w:r>
      <w:r w:rsidRPr="00465637">
        <w:t>roughness</w:t>
      </w:r>
      <w:r>
        <w:t>,</w:t>
      </w:r>
      <w:r w:rsidRPr="00465637">
        <w:t xml:space="preserve"> </w:t>
      </w:r>
      <w:proofErr w:type="spellStart"/>
      <w:r w:rsidR="00E8106D" w:rsidRPr="00465637">
        <w:t>hMSCs</w:t>
      </w:r>
      <w:proofErr w:type="spellEnd"/>
      <w:r w:rsidR="00E8106D" w:rsidRPr="00465637">
        <w:t xml:space="preserve"> adhere</w:t>
      </w:r>
      <w:r>
        <w:t>d</w:t>
      </w:r>
      <w:r w:rsidR="00E8106D" w:rsidRPr="00465637">
        <w:t xml:space="preserve"> preferentially on </w:t>
      </w:r>
      <w:r>
        <w:t>homogenous</w:t>
      </w:r>
      <w:r w:rsidRPr="00465637">
        <w:t xml:space="preserve"> </w:t>
      </w:r>
      <w:r w:rsidR="00E8106D" w:rsidRPr="00465637">
        <w:t xml:space="preserve">surfaces </w:t>
      </w:r>
      <w:r w:rsidRPr="00465637">
        <w:t>whil</w:t>
      </w:r>
      <w:r>
        <w:t>st</w:t>
      </w:r>
      <w:r w:rsidRPr="00465637">
        <w:t xml:space="preserve"> </w:t>
      </w:r>
      <w:r w:rsidR="00E8106D" w:rsidRPr="00465637">
        <w:t xml:space="preserve">adhesion </w:t>
      </w:r>
      <w:r>
        <w:t>wa</w:t>
      </w:r>
      <w:r w:rsidRPr="00465637">
        <w:t xml:space="preserve">s </w:t>
      </w:r>
      <w:r w:rsidR="00E8106D" w:rsidRPr="00465637">
        <w:t xml:space="preserve">impaired on nanostructured porous silicon </w:t>
      </w:r>
      <w:r w:rsidR="00F76418">
        <w:fldChar w:fldCharType="begin"/>
      </w:r>
      <w:r w:rsidR="00244AB7">
        <w:instrText xml:space="preserve"> ADDIN EN.CITE &lt;EndNote&gt;&lt;Cite&gt;&lt;Author&gt;Pereza D.G.&lt;/Author&gt;&lt;Year&gt;2015&lt;/Year&gt;&lt;RecNum&gt;72&lt;/RecNum&gt;&lt;IDText&gt;Nanotopography enhanced mobility determines mesenchymal stem cell distribution on micropatterned semiconductors bearing nanorough areas&lt;/IDText&gt;&lt;DisplayText&gt;[79]&lt;/DisplayText&gt;&lt;record&gt;&lt;rec-number&gt;72&lt;/rec-number&gt;&lt;foreign-keys&gt;&lt;key app="EN" db-id="az5fvxrxv5rdx8ez2rl5d2vprzwaev5pvtrs"&gt;72&lt;/key&gt;&lt;/foreign-keys&gt;&lt;ref-type name="Journal Article"&gt;17&lt;/ref-type&gt;&lt;contributors&gt;&lt;authors&gt;&lt;author&gt;Pereza D.G.,  &lt;/author&gt;&lt;author&gt;Esther Punzón Quijornaa, &lt;/author&gt;&lt;author&gt;Ruy Sanzd, &lt;/author&gt;&lt;author&gt;Vicente Torres-Costa, &lt;/author&gt;&lt;author&gt;Josefa P. García Ruize, &lt;/author&gt;&lt;author&gt;Miguel Manso Silván&lt;/author&gt;&lt;/authors&gt;&lt;/contributors&gt;&lt;titles&gt;&lt;title&gt;Nanotopography enhanced mobility determines mesenchymal stem cell distribution on micropatterned semiconductors bearing nanorough areas &lt;/title&gt;&lt;secondary-title&gt;Colloids and Surfaces B: Biointerfaces&lt;/secondary-title&gt;&lt;/titles&gt;&lt;periodical&gt;&lt;full-title&gt;Colloids and Surfaces B: Biointerfaces&lt;/full-title&gt;&lt;/periodical&gt;&lt;pages&gt;146–153&lt;/pages&gt;&lt;volume&gt;126&lt;/volume&gt;&lt;dates&gt;&lt;year&gt;2015&lt;/year&gt;&lt;/dates&gt;&lt;urls&gt;&lt;/urls&gt;&lt;/record&gt;&lt;/Cite&gt;&lt;/EndNote&gt;</w:instrText>
      </w:r>
      <w:r w:rsidR="00F76418">
        <w:fldChar w:fldCharType="separate"/>
      </w:r>
      <w:r w:rsidR="00244AB7">
        <w:rPr>
          <w:noProof/>
        </w:rPr>
        <w:t>[</w:t>
      </w:r>
      <w:hyperlink w:anchor="_ENREF_79" w:tooltip="Pereza D.G., 2015 #72" w:history="1">
        <w:r w:rsidR="004D2651">
          <w:rPr>
            <w:noProof/>
          </w:rPr>
          <w:t>79</w:t>
        </w:r>
      </w:hyperlink>
      <w:r w:rsidR="00244AB7">
        <w:rPr>
          <w:noProof/>
        </w:rPr>
        <w:t>]</w:t>
      </w:r>
      <w:r w:rsidR="00F76418">
        <w:fldChar w:fldCharType="end"/>
      </w:r>
      <w:r w:rsidR="00E8106D" w:rsidRPr="00465637">
        <w:t xml:space="preserve">. This </w:t>
      </w:r>
      <w:r w:rsidR="00FE78DE">
        <w:t>correlated with</w:t>
      </w:r>
      <w:r w:rsidR="00E8106D" w:rsidRPr="00465637">
        <w:t xml:space="preserve"> the</w:t>
      </w:r>
      <w:r w:rsidR="00FE78DE">
        <w:t xml:space="preserve"> reduced</w:t>
      </w:r>
      <w:r w:rsidR="00E8106D" w:rsidRPr="00465637">
        <w:t xml:space="preserve"> formation of actin fibers and</w:t>
      </w:r>
      <w:r w:rsidR="00FE78DE">
        <w:t xml:space="preserve"> a decrease in cell</w:t>
      </w:r>
      <w:r w:rsidR="00E8106D" w:rsidRPr="00465637">
        <w:t xml:space="preserve"> migration</w:t>
      </w:r>
      <w:r w:rsidR="00E8106D">
        <w:t xml:space="preserve"> </w:t>
      </w:r>
      <w:r w:rsidR="00FE78DE">
        <w:t>on rough silicon surfaces</w:t>
      </w:r>
      <w:r w:rsidR="00E8106D" w:rsidRPr="00465637">
        <w:t>.</w:t>
      </w:r>
      <w:r w:rsidR="00E8106D">
        <w:t xml:space="preserve"> </w:t>
      </w:r>
      <w:r w:rsidR="00E8106D" w:rsidRPr="00B64BF5">
        <w:t>Human embryonic stem cell (</w:t>
      </w:r>
      <w:proofErr w:type="spellStart"/>
      <w:r w:rsidR="00E8106D" w:rsidRPr="00B64BF5">
        <w:t>hESC</w:t>
      </w:r>
      <w:proofErr w:type="spellEnd"/>
      <w:r w:rsidR="00E8106D" w:rsidRPr="00B64BF5">
        <w:t xml:space="preserve">) proliferation </w:t>
      </w:r>
      <w:r w:rsidR="00996E9B">
        <w:t xml:space="preserve">was also decreased </w:t>
      </w:r>
      <w:r w:rsidR="00E8106D" w:rsidRPr="00B64BF5">
        <w:t>and adhesion</w:t>
      </w:r>
      <w:r w:rsidR="00996E9B">
        <w:t>s</w:t>
      </w:r>
      <w:r w:rsidR="00E8106D" w:rsidRPr="00B64BF5">
        <w:t xml:space="preserve"> were disrupted on </w:t>
      </w:r>
      <w:proofErr w:type="spellStart"/>
      <w:r w:rsidR="00E8106D" w:rsidRPr="00B64BF5">
        <w:t>nanorough</w:t>
      </w:r>
      <w:proofErr w:type="spellEnd"/>
      <w:r w:rsidR="00E8106D" w:rsidRPr="00B64BF5">
        <w:t xml:space="preserve"> surfaces, compared with </w:t>
      </w:r>
      <w:r w:rsidR="00996E9B">
        <w:t xml:space="preserve">homogenous controls </w:t>
      </w:r>
      <w:r w:rsidR="00F76418">
        <w:fldChar w:fldCharType="begin">
          <w:fldData xml:space="preserve">PEVuZE5vdGU+PENpdGU+PEF1dGhvcj5DaGVuPC9BdXRob3I+PFllYXI+MjAxMjwvWWVhcj48UmVj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</w:fldData>
        </w:fldChar>
      </w:r>
      <w:r w:rsidR="002D6A9E">
        <w:instrText xml:space="preserve"> ADDIN EN.CITE </w:instrText>
      </w:r>
      <w:r w:rsidR="00F76418">
        <w:fldChar w:fldCharType="begin">
          <w:fldData xml:space="preserve">PEVuZE5vdGU+PENpdGU+PEF1dGhvcj5DaGVuPC9BdXRob3I+PFllYXI+MjAxMjwvWWVhcj48UmVj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</w:fldData>
        </w:fldChar>
      </w:r>
      <w:r w:rsidR="002D6A9E">
        <w:instrText xml:space="preserve"> ADDIN EN.CITE.DATA </w:instrText>
      </w:r>
      <w:r w:rsidR="00F76418">
        <w:fldChar w:fldCharType="end"/>
      </w:r>
      <w:r w:rsidR="00F76418">
        <w:fldChar w:fldCharType="separate"/>
      </w:r>
      <w:r w:rsidR="002D6A9E">
        <w:rPr>
          <w:noProof/>
        </w:rPr>
        <w:t>[</w:t>
      </w:r>
      <w:hyperlink w:anchor="_ENREF_196" w:tooltip="Chen, 2012 #191" w:history="1">
        <w:r w:rsidR="004D2651">
          <w:rPr>
            <w:noProof/>
          </w:rPr>
          <w:t>196</w:t>
        </w:r>
      </w:hyperlink>
      <w:r w:rsidR="002D6A9E">
        <w:rPr>
          <w:noProof/>
        </w:rPr>
        <w:t>]</w:t>
      </w:r>
      <w:r w:rsidR="00F76418">
        <w:fldChar w:fldCharType="end"/>
      </w:r>
      <w:r w:rsidR="00E8106D" w:rsidRPr="00B64BF5">
        <w:t xml:space="preserve">. Furthermore, while </w:t>
      </w:r>
      <w:proofErr w:type="spellStart"/>
      <w:r w:rsidR="00E8106D" w:rsidRPr="00B64BF5">
        <w:t>stemness</w:t>
      </w:r>
      <w:proofErr w:type="spellEnd"/>
      <w:r w:rsidR="00E8106D" w:rsidRPr="00B64BF5">
        <w:t xml:space="preserve"> was retained on smooth surfaces, cells on rough surface</w:t>
      </w:r>
      <w:r w:rsidR="00996E9B">
        <w:t>s</w:t>
      </w:r>
      <w:r w:rsidR="00E8106D" w:rsidRPr="00B64BF5">
        <w:t xml:space="preserve"> differentiat</w:t>
      </w:r>
      <w:r w:rsidR="00996E9B">
        <w:t>ed more frequently</w:t>
      </w:r>
      <w:r w:rsidR="00E8106D" w:rsidRPr="00B64BF5">
        <w:t xml:space="preserve">. This </w:t>
      </w:r>
      <w:r w:rsidR="000564FE">
        <w:t>behaviour correlated with</w:t>
      </w:r>
      <w:r w:rsidR="00E8106D" w:rsidRPr="00B64BF5">
        <w:t xml:space="preserve"> disrupted FA formation and a </w:t>
      </w:r>
      <w:r w:rsidR="005E39F0">
        <w:t>change</w:t>
      </w:r>
      <w:r w:rsidR="000564FE">
        <w:t xml:space="preserve"> in the expression of </w:t>
      </w:r>
      <w:r w:rsidR="00E8106D" w:rsidRPr="00B64BF5">
        <w:t xml:space="preserve">non-muscle myosin IIA, </w:t>
      </w:r>
      <w:r w:rsidR="000564FE">
        <w:lastRenderedPageBreak/>
        <w:t>known to control</w:t>
      </w:r>
      <w:r w:rsidR="00E8106D" w:rsidRPr="00B64BF5">
        <w:t xml:space="preserve"> stem cell self-renewal. </w:t>
      </w:r>
      <w:r w:rsidR="000564FE">
        <w:t>Importantly, t</w:t>
      </w:r>
      <w:r w:rsidR="000564FE" w:rsidRPr="00B64BF5">
        <w:t xml:space="preserve">he </w:t>
      </w:r>
      <w:r w:rsidR="00E8106D" w:rsidRPr="00B64BF5">
        <w:t xml:space="preserve">response to surface </w:t>
      </w:r>
      <w:r w:rsidR="000564FE">
        <w:t>roughness</w:t>
      </w:r>
      <w:r w:rsidR="000564FE" w:rsidRPr="00B64BF5">
        <w:t xml:space="preserve"> </w:t>
      </w:r>
      <w:r w:rsidR="00E8106D" w:rsidRPr="00B64BF5">
        <w:t xml:space="preserve">is often cell dependent: in the same study, </w:t>
      </w:r>
      <w:r w:rsidR="000564FE">
        <w:t xml:space="preserve">the response of </w:t>
      </w:r>
      <w:r w:rsidR="00E8106D" w:rsidRPr="00B64BF5">
        <w:t>fibroblast</w:t>
      </w:r>
      <w:r w:rsidR="000564FE">
        <w:t>s</w:t>
      </w:r>
      <w:r w:rsidR="00E8106D" w:rsidRPr="00B64BF5">
        <w:t xml:space="preserve"> </w:t>
      </w:r>
      <w:r w:rsidR="000564FE">
        <w:t>to surface roughness was the</w:t>
      </w:r>
      <w:r w:rsidR="00E8106D" w:rsidRPr="00B64BF5">
        <w:t xml:space="preserve"> opposite</w:t>
      </w:r>
      <w:r w:rsidR="000564FE">
        <w:t xml:space="preserve"> </w:t>
      </w:r>
      <w:r w:rsidR="005E39F0">
        <w:t>of</w:t>
      </w:r>
      <w:r w:rsidR="000564FE">
        <w:t xml:space="preserve"> that of </w:t>
      </w:r>
      <w:proofErr w:type="spellStart"/>
      <w:r w:rsidR="000564FE">
        <w:t>hESCs</w:t>
      </w:r>
      <w:proofErr w:type="spellEnd"/>
      <w:r w:rsidR="000564FE">
        <w:t xml:space="preserve"> and these former cells adhered and spread better on rougher surfaces</w:t>
      </w:r>
      <w:r w:rsidR="00E8106D" w:rsidRPr="00B64BF5">
        <w:t>.</w:t>
      </w:r>
    </w:p>
    <w:p w:rsidR="00E8106D" w:rsidRDefault="00E8106D" w:rsidP="007E345A">
      <w:pPr>
        <w:pStyle w:val="ListParagraph"/>
        <w:spacing w:after="0" w:line="360" w:lineRule="auto"/>
        <w:ind w:left="0"/>
        <w:jc w:val="both"/>
      </w:pPr>
      <w:r>
        <w:t xml:space="preserve">The level of order and disorder </w:t>
      </w:r>
      <w:r w:rsidR="000564FE">
        <w:t xml:space="preserve">of the surface topography was also found to </w:t>
      </w:r>
      <w:r>
        <w:t>affect the formation of FA</w:t>
      </w:r>
      <w:r w:rsidR="000564FE">
        <w:t>s</w:t>
      </w:r>
      <w:r>
        <w:t xml:space="preserve"> </w:t>
      </w:r>
      <w:r w:rsidR="00A477D5">
        <w:t>by affecting integrin recruitment</w:t>
      </w:r>
      <w:r>
        <w:t xml:space="preserve"> </w:t>
      </w:r>
      <w:r w:rsidR="00F76418">
        <w:fldChar w:fldCharType="begin">
          <w:fldData xml:space="preserve">PEVuZE5vdGU+PENpdGU+PEF1dGhvcj5IdWFuZzwvQXV0aG9yPjxZZWFyPjIwMDk8L1llYXI+PFJl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</w:fldData>
        </w:fldChar>
      </w:r>
      <w:r w:rsidR="00BE1264">
        <w:instrText xml:space="preserve"> ADDIN EN.CITE </w:instrText>
      </w:r>
      <w:r w:rsidR="00F76418">
        <w:fldChar w:fldCharType="begin">
          <w:fldData xml:space="preserve">PEVuZE5vdGU+PENpdGU+PEF1dGhvcj5IdWFuZzwvQXV0aG9yPjxZZWFyPjIwMDk8L1llYXI+PFJl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</w:fldData>
        </w:fldChar>
      </w:r>
      <w:r w:rsidR="00BE1264">
        <w:instrText xml:space="preserve"> ADDIN EN.CITE.DATA </w:instrText>
      </w:r>
      <w:r w:rsidR="00F76418">
        <w:fldChar w:fldCharType="end"/>
      </w:r>
      <w:r w:rsidR="00F76418">
        <w:fldChar w:fldCharType="separate"/>
      </w:r>
      <w:r w:rsidR="00BE1264">
        <w:rPr>
          <w:noProof/>
        </w:rPr>
        <w:t>[</w:t>
      </w:r>
      <w:hyperlink w:anchor="_ENREF_13" w:tooltip="Huang, 2009 #12" w:history="1">
        <w:r w:rsidR="004D2651">
          <w:rPr>
            <w:noProof/>
          </w:rPr>
          <w:t>13</w:t>
        </w:r>
      </w:hyperlink>
      <w:r w:rsidR="00BE1264">
        <w:rPr>
          <w:noProof/>
        </w:rPr>
        <w:t>]</w:t>
      </w:r>
      <w:r w:rsidR="00F76418">
        <w:fldChar w:fldCharType="end"/>
      </w:r>
      <w:r>
        <w:t xml:space="preserve"> </w:t>
      </w:r>
      <w:r w:rsidR="00A477D5">
        <w:t>and</w:t>
      </w:r>
      <w:r>
        <w:t xml:space="preserve"> FA maturation and cell spreading. </w:t>
      </w:r>
      <w:proofErr w:type="spellStart"/>
      <w:r>
        <w:t>Dalby</w:t>
      </w:r>
      <w:proofErr w:type="spellEnd"/>
      <w:r>
        <w:t xml:space="preserve"> et al.</w:t>
      </w:r>
      <w:r w:rsidRPr="007E5307">
        <w:t xml:space="preserve"> produced </w:t>
      </w:r>
      <w:r w:rsidR="000564FE">
        <w:t xml:space="preserve">surfaces textured with </w:t>
      </w:r>
      <w:proofErr w:type="spellStart"/>
      <w:r w:rsidR="000564FE">
        <w:t>nanopits</w:t>
      </w:r>
      <w:proofErr w:type="spellEnd"/>
      <w:r w:rsidR="000564FE">
        <w:t xml:space="preserve"> arranged in </w:t>
      </w:r>
      <w:r w:rsidRPr="007E5307">
        <w:t xml:space="preserve">square, hexagonal and disordered square </w:t>
      </w:r>
      <w:r w:rsidR="000564FE">
        <w:t>arrays</w:t>
      </w:r>
      <w:r w:rsidR="000564FE" w:rsidRPr="007E5307">
        <w:t xml:space="preserve"> </w:t>
      </w:r>
      <w:r>
        <w:t>(</w:t>
      </w:r>
      <w:r w:rsidR="000564FE">
        <w:t xml:space="preserve">with </w:t>
      </w:r>
      <w:r w:rsidR="00A477D5">
        <w:t xml:space="preserve">120 nm </w:t>
      </w:r>
      <w:proofErr w:type="gramStart"/>
      <w:r w:rsidR="00A477D5">
        <w:t>diameter</w:t>
      </w:r>
      <w:proofErr w:type="gramEnd"/>
      <w:r w:rsidR="00A477D5">
        <w:t xml:space="preserve">, 100 nm deep and </w:t>
      </w:r>
      <w:r w:rsidR="000564FE">
        <w:t xml:space="preserve">an </w:t>
      </w:r>
      <w:r>
        <w:t xml:space="preserve">average </w:t>
      </w:r>
      <w:r w:rsidR="000564FE">
        <w:t>spacing ranging from</w:t>
      </w:r>
      <w:r>
        <w:t xml:space="preserve"> 50 </w:t>
      </w:r>
      <w:r w:rsidR="000564FE">
        <w:t xml:space="preserve">to </w:t>
      </w:r>
      <w:r>
        <w:t>20 nm)</w:t>
      </w:r>
      <w:r w:rsidR="000564FE">
        <w:t>.</w:t>
      </w:r>
      <w:r>
        <w:t xml:space="preserve"> </w:t>
      </w:r>
      <w:r w:rsidR="000564FE">
        <w:t>T</w:t>
      </w:r>
      <w:r w:rsidRPr="007E5307">
        <w:t>he disordered array</w:t>
      </w:r>
      <w:r w:rsidR="000564FE">
        <w:t>s</w:t>
      </w:r>
      <w:r w:rsidRPr="007E5307">
        <w:t xml:space="preserve"> stimulated </w:t>
      </w:r>
      <w:proofErr w:type="spellStart"/>
      <w:r w:rsidRPr="007E5307">
        <w:t>osteogenic</w:t>
      </w:r>
      <w:proofErr w:type="spellEnd"/>
      <w:r w:rsidRPr="007E5307">
        <w:t xml:space="preserve"> differentiation of human mesenchymal stem cell (MSCs) while ordered array</w:t>
      </w:r>
      <w:r w:rsidR="000564FE">
        <w:t>s</w:t>
      </w:r>
      <w:r w:rsidRPr="007E5307">
        <w:t xml:space="preserve"> showed poor</w:t>
      </w:r>
      <w:r w:rsidR="000564FE">
        <w:t>er</w:t>
      </w:r>
      <w:r w:rsidRPr="007E5307">
        <w:t xml:space="preserve"> cellular adhesion and </w:t>
      </w:r>
      <w:r w:rsidR="000564FE">
        <w:t xml:space="preserve">decreased </w:t>
      </w:r>
      <w:proofErr w:type="spellStart"/>
      <w:r w:rsidRPr="007E5307">
        <w:t>osteoblastic</w:t>
      </w:r>
      <w:proofErr w:type="spellEnd"/>
      <w:r w:rsidRPr="007E5307">
        <w:t xml:space="preserve"> differentiation</w:t>
      </w:r>
      <w:r w:rsidR="000564FE">
        <w:t xml:space="preserve"> </w:t>
      </w:r>
      <w:r w:rsidR="00F76418">
        <w:fldChar w:fldCharType="begin">
          <w:fldData xml:space="preserve">PEVuZE5vdGU+PENpdGU+PEF1dGhvcj5EYWxieTwvQXV0aG9yPjxZZWFyPjIwMDc8L1llYXI+PFJl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==
</w:fldData>
        </w:fldChar>
      </w:r>
      <w:r w:rsidR="00244AB7">
        <w:instrText xml:space="preserve"> ADDIN EN.CITE </w:instrText>
      </w:r>
      <w:r w:rsidR="00F76418">
        <w:fldChar w:fldCharType="begin">
          <w:fldData xml:space="preserve">PEVuZE5vdGU+PENpdGU+PEF1dGhvcj5EYWxieTwvQXV0aG9yPjxZZWFyPjIwMDc8L1llYXI+PFJl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==
</w:fldData>
        </w:fldChar>
      </w:r>
      <w:r w:rsidR="00244AB7">
        <w:instrText xml:space="preserve"> ADDIN EN.CITE.DATA </w:instrText>
      </w:r>
      <w:r w:rsidR="00F76418">
        <w:fldChar w:fldCharType="end"/>
      </w:r>
      <w:r w:rsidR="00F76418">
        <w:fldChar w:fldCharType="separate"/>
      </w:r>
      <w:r w:rsidR="00244AB7">
        <w:rPr>
          <w:noProof/>
        </w:rPr>
        <w:t>[</w:t>
      </w:r>
      <w:hyperlink w:anchor="_ENREF_81" w:tooltip="Dalby, 2007 #74" w:history="1">
        <w:r w:rsidR="004D2651">
          <w:rPr>
            <w:noProof/>
          </w:rPr>
          <w:t>81</w:t>
        </w:r>
      </w:hyperlink>
      <w:r w:rsidR="00244AB7">
        <w:rPr>
          <w:noProof/>
        </w:rPr>
        <w:t>]</w:t>
      </w:r>
      <w:r w:rsidR="00F76418">
        <w:fldChar w:fldCharType="end"/>
      </w:r>
      <w:r w:rsidRPr="007E5307">
        <w:t xml:space="preserve">. </w:t>
      </w:r>
      <w:r>
        <w:t>Ordered array</w:t>
      </w:r>
      <w:r w:rsidR="000564FE">
        <w:t>s</w:t>
      </w:r>
      <w:r>
        <w:t xml:space="preserve"> disrupt</w:t>
      </w:r>
      <w:r w:rsidR="000564FE">
        <w:t>ed</w:t>
      </w:r>
      <w:r>
        <w:t xml:space="preserve"> FA formation and cell spreading possibly affecting the </w:t>
      </w:r>
      <w:r w:rsidRPr="007A77EC">
        <w:t>ERK/MAPK signalling</w:t>
      </w:r>
      <w:r>
        <w:t xml:space="preserve"> pathways which in turn </w:t>
      </w:r>
      <w:proofErr w:type="spellStart"/>
      <w:r w:rsidR="000564FE">
        <w:t>downregulated</w:t>
      </w:r>
      <w:proofErr w:type="spellEnd"/>
      <w:r w:rsidR="000564FE">
        <w:t xml:space="preserve"> </w:t>
      </w:r>
      <w:r>
        <w:t>differentiation</w:t>
      </w:r>
      <w:r w:rsidR="000564FE">
        <w:t xml:space="preserve"> </w:t>
      </w:r>
      <w:r w:rsidR="00F76418">
        <w:fldChar w:fldCharType="begin"/>
      </w:r>
      <w:r w:rsidR="00BE1264">
        <w:instrText xml:space="preserve"> ADDIN EN.CITE &lt;EndNote&gt;&lt;Cite&gt;&lt;Author&gt;Biggs&lt;/Author&gt;&lt;Year&gt;2009&lt;/Year&gt;&lt;RecNum&gt;14&lt;/RecNum&gt;&lt;IDText&gt;The use of nanoscale topography to modulate the dynamics of adhesion formation in primary osteoblasts and ERK/MAPK signalling in STRO-1þ enriched skeletal stem cells&lt;/IDText&gt;&lt;DisplayText&gt;[15]&lt;/DisplayText&gt;&lt;record&gt;&lt;rec-number&gt;14&lt;/rec-number&gt;&lt;foreign-keys&gt;&lt;key app="EN" db-id="az5fvxrxv5rdx8ez2rl5d2vprzwaev5pvtrs"&gt;14&lt;/key&gt;&lt;/foreign-keys&gt;&lt;ref-type name="Journal Article"&gt;17&lt;/ref-type&gt;&lt;contributors&gt;&lt;authors&gt;&lt;author&gt;Biggs, Manus J. P.&lt;/author&gt;&lt;author&gt;Richards, R. Geoff&lt;/author&gt;&lt;author&gt;Gadegaard, Nikolaj&lt;/author&gt;&lt;author&gt;Wilkinson, Chris D. W.&lt;/author&gt;&lt;author&gt;Oreffo, Richard O. C.&lt;/author&gt;&lt;author&gt;Dalby, Matthew J.&lt;/author&gt;&lt;/authors&gt;&lt;/contributors&gt;&lt;titles&gt;&lt;title&gt;The use of nanoscale topography to modulate the dynamics of adhesion formation in primary osteoblasts and ERK/MAPK signalling in STRO-1+ enriched skeletal stem cells&lt;/title&gt;&lt;secondary-title&gt;Biomaterials&lt;/secondary-title&gt;&lt;/titles&gt;&lt;periodical&gt;&lt;full-title&gt;Biomaterials&lt;/full-title&gt;&lt;/periodical&gt;&lt;pages&gt;5094–5103&lt;/pages&gt;&lt;volume&gt;30&lt;/volume&gt;&lt;number&gt;28&lt;/number&gt;&lt;dates&gt;&lt;year&gt;2009&lt;/year&gt;&lt;/dates&gt;&lt;urls&gt;&lt;/urls&gt;&lt;/record&gt;&lt;/Cite&gt;&lt;/EndNote&gt;</w:instrText>
      </w:r>
      <w:r w:rsidR="00F76418">
        <w:fldChar w:fldCharType="separate"/>
      </w:r>
      <w:r w:rsidR="00BE1264">
        <w:rPr>
          <w:noProof/>
        </w:rPr>
        <w:t>[</w:t>
      </w:r>
      <w:hyperlink w:anchor="_ENREF_15" w:tooltip="Biggs, 2009 #14" w:history="1">
        <w:r w:rsidR="004D2651">
          <w:rPr>
            <w:noProof/>
          </w:rPr>
          <w:t>15</w:t>
        </w:r>
      </w:hyperlink>
      <w:r w:rsidR="00BE1264">
        <w:rPr>
          <w:noProof/>
        </w:rPr>
        <w:t>]</w:t>
      </w:r>
      <w:r w:rsidR="00F76418">
        <w:fldChar w:fldCharType="end"/>
      </w:r>
      <w:r w:rsidRPr="007E5307">
        <w:t>.</w:t>
      </w:r>
      <w:r w:rsidR="00F01D46">
        <w:t xml:space="preserve"> </w:t>
      </w:r>
      <w:r>
        <w:t>MSCs were more spread on the ordered square array</w:t>
      </w:r>
      <w:r w:rsidR="000564FE">
        <w:t>s</w:t>
      </w:r>
      <w:r>
        <w:t>, but FA size and level of actomyosin</w:t>
      </w:r>
      <w:r w:rsidR="00F01D46">
        <w:t xml:space="preserve"> recruitment at stress fibres</w:t>
      </w:r>
      <w:r>
        <w:t xml:space="preserve"> were higher on </w:t>
      </w:r>
      <w:r w:rsidR="00F01D46">
        <w:t>disordered arrays.</w:t>
      </w:r>
      <w:r>
        <w:t xml:space="preserve"> </w:t>
      </w:r>
      <w:r w:rsidR="00F01D46">
        <w:t xml:space="preserve">These cytoskeletal changes were also correlated with changes in </w:t>
      </w:r>
      <w:r>
        <w:t>nuclear lamina remodelling</w:t>
      </w:r>
      <w:r w:rsidR="00F01D46">
        <w:t xml:space="preserve"> </w:t>
      </w:r>
      <w:r w:rsidR="00F76418">
        <w:fldChar w:fldCharType="begin">
          <w:fldData xml:space="preserve">PEVuZE5vdGU+PENpdGU+PEF1dGhvcj5Uc2ltYm91cmk8L0F1dGhvcj48WWVhcj4yMDE0PC9ZZWFy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</w:fldData>
        </w:fldChar>
      </w:r>
      <w:r w:rsidR="002D6A9E">
        <w:instrText xml:space="preserve"> ADDIN EN.CITE </w:instrText>
      </w:r>
      <w:r w:rsidR="00F76418">
        <w:fldChar w:fldCharType="begin">
          <w:fldData xml:space="preserve">PEVuZE5vdGU+PENpdGU+PEF1dGhvcj5Uc2ltYm91cmk8L0F1dGhvcj48WWVhcj4yMDE0PC9ZZWFy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</w:fldData>
        </w:fldChar>
      </w:r>
      <w:r w:rsidR="002D6A9E">
        <w:instrText xml:space="preserve"> ADDIN EN.CITE.DATA </w:instrText>
      </w:r>
      <w:r w:rsidR="00F76418">
        <w:fldChar w:fldCharType="end"/>
      </w:r>
      <w:r w:rsidR="00F76418">
        <w:fldChar w:fldCharType="separate"/>
      </w:r>
      <w:r w:rsidR="002D6A9E">
        <w:rPr>
          <w:noProof/>
        </w:rPr>
        <w:t>[</w:t>
      </w:r>
      <w:hyperlink w:anchor="_ENREF_197" w:tooltip="Tsimbouri, 2014 #192" w:history="1">
        <w:r w:rsidR="004D2651">
          <w:rPr>
            <w:noProof/>
          </w:rPr>
          <w:t>197</w:t>
        </w:r>
      </w:hyperlink>
      <w:r w:rsidR="002D6A9E">
        <w:rPr>
          <w:noProof/>
        </w:rPr>
        <w:t>]</w:t>
      </w:r>
      <w:r w:rsidR="00F76418">
        <w:fldChar w:fldCharType="end"/>
      </w:r>
      <w:r>
        <w:t xml:space="preserve">. </w:t>
      </w:r>
      <w:r w:rsidR="00FA23EA">
        <w:t>However, although</w:t>
      </w:r>
      <w:r>
        <w:t xml:space="preserve"> ordered </w:t>
      </w:r>
      <w:proofErr w:type="spellStart"/>
      <w:r>
        <w:t>nanopit</w:t>
      </w:r>
      <w:proofErr w:type="spellEnd"/>
      <w:r>
        <w:t xml:space="preserve"> surfaces</w:t>
      </w:r>
      <w:r w:rsidR="00FA23EA">
        <w:t xml:space="preserve"> were not as efficient at inducing </w:t>
      </w:r>
      <w:proofErr w:type="spellStart"/>
      <w:r w:rsidR="00FA23EA">
        <w:t>osteo</w:t>
      </w:r>
      <w:proofErr w:type="spellEnd"/>
      <w:r w:rsidR="00FA23EA">
        <w:t>-differentiation, they</w:t>
      </w:r>
      <w:r>
        <w:t xml:space="preserve"> can be used to retain </w:t>
      </w:r>
      <w:r w:rsidR="00FA23EA">
        <w:t xml:space="preserve">the </w:t>
      </w:r>
      <w:proofErr w:type="spellStart"/>
      <w:r>
        <w:t>stemness</w:t>
      </w:r>
      <w:proofErr w:type="spellEnd"/>
      <w:r>
        <w:t xml:space="preserve"> </w:t>
      </w:r>
      <w:r w:rsidR="00FA23EA">
        <w:t xml:space="preserve">of MSCs when cultured </w:t>
      </w:r>
      <w:r>
        <w:t>over long period</w:t>
      </w:r>
      <w:r w:rsidR="00FA23EA">
        <w:t>s</w:t>
      </w:r>
      <w:r>
        <w:t xml:space="preserve"> of time, </w:t>
      </w:r>
      <w:r w:rsidR="00FA23EA">
        <w:t xml:space="preserve">hence allowing their expansion from few cells or to higher cell numbers, an important development for the field of cell based therapies </w:t>
      </w:r>
      <w:r w:rsidR="00F76418">
        <w:fldChar w:fldCharType="begin">
          <w:fldData xml:space="preserve">PEVuZE5vdGU+PENpdGU+PEF1dGhvcj5NY011cnJheTwvQXV0aG9yPjxZZWFyPjIwMTE8L1llYXI+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</w:fldData>
        </w:fldChar>
      </w:r>
      <w:r w:rsidR="002D6A9E">
        <w:instrText xml:space="preserve"> ADDIN EN.CITE </w:instrText>
      </w:r>
      <w:r w:rsidR="00F76418">
        <w:fldChar w:fldCharType="begin">
          <w:fldData xml:space="preserve">PEVuZE5vdGU+PENpdGU+PEF1dGhvcj5NY011cnJheTwvQXV0aG9yPjxZZWFyPjIwMTE8L1llYXI+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</w:fldData>
        </w:fldChar>
      </w:r>
      <w:r w:rsidR="002D6A9E">
        <w:instrText xml:space="preserve"> ADDIN EN.CITE.DATA </w:instrText>
      </w:r>
      <w:r w:rsidR="00F76418">
        <w:fldChar w:fldCharType="end"/>
      </w:r>
      <w:r w:rsidR="00F76418">
        <w:fldChar w:fldCharType="separate"/>
      </w:r>
      <w:r w:rsidR="002D6A9E">
        <w:rPr>
          <w:noProof/>
        </w:rPr>
        <w:t>[</w:t>
      </w:r>
      <w:hyperlink w:anchor="_ENREF_198" w:tooltip="McMurray, 2011 #193" w:history="1">
        <w:r w:rsidR="004D2651">
          <w:rPr>
            <w:noProof/>
          </w:rPr>
          <w:t>198</w:t>
        </w:r>
      </w:hyperlink>
      <w:r w:rsidR="002D6A9E">
        <w:rPr>
          <w:noProof/>
        </w:rPr>
        <w:t>]</w:t>
      </w:r>
      <w:r w:rsidR="00F76418">
        <w:fldChar w:fldCharType="end"/>
      </w:r>
      <w:r>
        <w:t>.</w:t>
      </w:r>
    </w:p>
    <w:p w:rsidR="00E8106D" w:rsidRDefault="00FA23EA" w:rsidP="007E345A">
      <w:pPr>
        <w:pStyle w:val="ListParagraph"/>
        <w:spacing w:after="0" w:line="360" w:lineRule="auto"/>
        <w:ind w:left="0"/>
        <w:jc w:val="both"/>
      </w:pPr>
      <w:r>
        <w:t>Similarly,</w:t>
      </w:r>
      <w:r w:rsidR="00E8106D">
        <w:t xml:space="preserve"> </w:t>
      </w:r>
      <w:proofErr w:type="spellStart"/>
      <w:r w:rsidR="00E8106D">
        <w:t>hMSC</w:t>
      </w:r>
      <w:proofErr w:type="spellEnd"/>
      <w:r w:rsidR="00E8106D">
        <w:t xml:space="preserve"> </w:t>
      </w:r>
      <w:r>
        <w:t xml:space="preserve">differentiation was found to </w:t>
      </w:r>
      <w:r w:rsidR="00E8106D">
        <w:t xml:space="preserve">depend </w:t>
      </w:r>
      <w:r>
        <w:t xml:space="preserve">on the density of </w:t>
      </w:r>
      <w:proofErr w:type="spellStart"/>
      <w:r w:rsidR="00E8106D">
        <w:t>nanoposts</w:t>
      </w:r>
      <w:proofErr w:type="spellEnd"/>
      <w:r w:rsidR="00E8106D">
        <w:t xml:space="preserve"> </w:t>
      </w:r>
      <w:r>
        <w:t>on textured surfaces</w:t>
      </w:r>
      <w:r w:rsidR="00E8106D">
        <w:t xml:space="preserve"> </w:t>
      </w:r>
      <w:r w:rsidR="00F76418">
        <w:fldChar w:fldCharType="begin">
          <w:fldData xml:space="preserve">PEVuZE5vdGU+PENpdGU+PEF1dGhvcj5BaG48L0F1dGhvcj48WWVhcj4yMDE0PC9ZZWFyPjxSZWNO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</w:fldData>
        </w:fldChar>
      </w:r>
      <w:r w:rsidR="002D6A9E">
        <w:instrText xml:space="preserve"> ADDIN EN.CITE </w:instrText>
      </w:r>
      <w:r w:rsidR="00F76418">
        <w:fldChar w:fldCharType="begin">
          <w:fldData xml:space="preserve">PEVuZE5vdGU+PENpdGU+PEF1dGhvcj5BaG48L0F1dGhvcj48WWVhcj4yMDE0PC9ZZWFyPjxSZWNO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</w:fldData>
        </w:fldChar>
      </w:r>
      <w:r w:rsidR="002D6A9E">
        <w:instrText xml:space="preserve"> ADDIN EN.CITE.DATA </w:instrText>
      </w:r>
      <w:r w:rsidR="00F76418">
        <w:fldChar w:fldCharType="end"/>
      </w:r>
      <w:r w:rsidR="00F76418">
        <w:fldChar w:fldCharType="separate"/>
      </w:r>
      <w:r w:rsidR="002D6A9E">
        <w:rPr>
          <w:noProof/>
        </w:rPr>
        <w:t>[</w:t>
      </w:r>
      <w:hyperlink w:anchor="_ENREF_199" w:tooltip="Ahn, 2014 #194" w:history="1">
        <w:r w:rsidR="004D2651">
          <w:rPr>
            <w:noProof/>
          </w:rPr>
          <w:t>199</w:t>
        </w:r>
      </w:hyperlink>
      <w:r w:rsidR="002D6A9E">
        <w:rPr>
          <w:noProof/>
        </w:rPr>
        <w:t>]</w:t>
      </w:r>
      <w:r w:rsidR="00F76418">
        <w:fldChar w:fldCharType="end"/>
      </w:r>
      <w:r w:rsidR="00E8106D">
        <w:t xml:space="preserve">. Cells on </w:t>
      </w:r>
      <w:r>
        <w:t xml:space="preserve">surfaces presenting </w:t>
      </w:r>
      <w:r w:rsidR="00E8106D">
        <w:t>dense</w:t>
      </w:r>
      <w:r>
        <w:t>r</w:t>
      </w:r>
      <w:r w:rsidR="00E8106D">
        <w:t xml:space="preserve"> topographies were more rounded and </w:t>
      </w:r>
      <w:r>
        <w:t>softer,</w:t>
      </w:r>
      <w:r w:rsidR="00E8106D">
        <w:t xml:space="preserve"> favouring </w:t>
      </w:r>
      <w:proofErr w:type="spellStart"/>
      <w:r w:rsidR="00E8106D" w:rsidRPr="00283786">
        <w:t>adipogenesis</w:t>
      </w:r>
      <w:proofErr w:type="spellEnd"/>
      <w:r w:rsidR="00E8106D">
        <w:t>, while on sparse</w:t>
      </w:r>
      <w:r>
        <w:t>r</w:t>
      </w:r>
      <w:r w:rsidR="00E8106D">
        <w:t xml:space="preserve"> </w:t>
      </w:r>
      <w:proofErr w:type="spellStart"/>
      <w:r>
        <w:t>nanopost</w:t>
      </w:r>
      <w:proofErr w:type="spellEnd"/>
      <w:r>
        <w:t xml:space="preserve"> surfaces</w:t>
      </w:r>
      <w:r w:rsidR="00E8106D">
        <w:t>, cell</w:t>
      </w:r>
      <w:r>
        <w:t>s</w:t>
      </w:r>
      <w:r w:rsidR="00E8106D">
        <w:t xml:space="preserve"> </w:t>
      </w:r>
      <w:r>
        <w:t>were</w:t>
      </w:r>
      <w:r w:rsidR="00E8106D">
        <w:t xml:space="preserve"> stiff</w:t>
      </w:r>
      <w:r>
        <w:t>er</w:t>
      </w:r>
      <w:r w:rsidR="00E8106D">
        <w:t xml:space="preserve"> and underwent </w:t>
      </w:r>
      <w:proofErr w:type="spellStart"/>
      <w:r w:rsidR="00E8106D" w:rsidRPr="00283786">
        <w:t>osteogenic</w:t>
      </w:r>
      <w:proofErr w:type="spellEnd"/>
      <w:r w:rsidR="00E8106D" w:rsidRPr="00283786">
        <w:t xml:space="preserve"> differentiation</w:t>
      </w:r>
      <w:r w:rsidR="00E8106D">
        <w:t>.</w:t>
      </w:r>
    </w:p>
    <w:p w:rsidR="00E8106D" w:rsidRPr="00EB2EAF" w:rsidRDefault="00E8106D" w:rsidP="007E345A">
      <w:pPr>
        <w:pStyle w:val="ListParagraph"/>
        <w:spacing w:after="0" w:line="360" w:lineRule="auto"/>
        <w:ind w:left="0"/>
        <w:jc w:val="both"/>
      </w:pPr>
      <w:r w:rsidRPr="00FE63E1">
        <w:t xml:space="preserve">Cells spreading on </w:t>
      </w:r>
      <w:proofErr w:type="spellStart"/>
      <w:r w:rsidRPr="00FE63E1">
        <w:t>nanopillars</w:t>
      </w:r>
      <w:proofErr w:type="spellEnd"/>
      <w:r w:rsidRPr="00FE63E1">
        <w:t xml:space="preserve"> with diameters ranging from 200 to 700 nm </w:t>
      </w:r>
      <w:r w:rsidR="00F76418" w:rsidRPr="00FE63E1">
        <w:fldChar w:fldCharType="begin"/>
      </w:r>
      <w:r w:rsidR="00380135">
        <w:instrText xml:space="preserve"> ADDIN EN.CITE &lt;EndNote&gt;&lt;Cite&gt;&lt;Author&gt;Kuo&lt;/Author&gt;&lt;Year&gt;2014&lt;/Year&gt;&lt;RecNum&gt;122&lt;/RecNum&gt;&lt;IDText&gt;Investigation of size–dependent cell adhesion on nanostructured interfaces&lt;/IDText&gt;&lt;DisplayText&gt;[129]&lt;/DisplayText&gt;&lt;record&gt;&lt;rec-number&gt;122&lt;/rec-number&gt;&lt;foreign-keys&gt;&lt;key app="EN" db-id="az5fvxrxv5rdx8ez2rl5d2vprzwaev5pvtrs"&gt;122&lt;/key&gt;&lt;/foreign-keys&gt;&lt;ref-type name="Journal Article"&gt;17&lt;/ref-type&gt;&lt;contributors&gt;&lt;authors&gt;&lt;author&gt;Kuo, C. W.&lt;/author&gt;&lt;author&gt;Chueh, D. Y.&lt;/author&gt;&lt;author&gt;Chen, P.&lt;/author&gt;&lt;/authors&gt;&lt;/contributors&gt;&lt;auth-address&gt;Research Center for Applied Sciences, Academia Sinica, 128, Section 2, Academia Road, Nankang, Taipei, 11529, Taiwan. kuo55@gate.sinica.edu.tw.&amp;#xD;Research Center for Applied Sciences, Academia Sinica, 128, Section 2, Academia Road, Nankang, Taipei, 11529, Taiwan. ken6552@gate.sinica.edu.tw.&amp;#xD;Research Center for Applied Sciences, Academia Sinica, 128, Section 2, Academia Road, Nankang, Taipei, 11529, Taiwan. peilin@gate.sinica.edu.tw.&lt;/auth-address&gt;&lt;titles&gt;&lt;title&gt;Investigation of size-dependent cell adhesion on nanostructured interfaces&lt;/title&gt;&lt;secondary-title&gt;J Nanobiotechnology&lt;/secondary-title&gt;&lt;alt-title&gt;Journal of nanobiotechnology&lt;/alt-title&gt;&lt;/titles&gt;&lt;periodical&gt;&lt;full-title&gt;J Nanobiotechnology&lt;/full-title&gt;&lt;abbr-1&gt;Journal of nanobiotechnology&lt;/abbr-1&gt;&lt;/periodical&gt;&lt;alt-periodical&gt;&lt;full-title&gt;J Nanobiotechnology&lt;/full-title&gt;&lt;abbr-1&gt;Journal of nanobiotechnology&lt;/abbr-1&gt;&lt;/alt-periodical&gt;&lt;pages&gt;54&lt;/pages&gt;&lt;volume&gt;12&lt;/volume&gt;&lt;dates&gt;&lt;year&gt;2014&lt;/year&gt;&lt;/dates&gt;&lt;isbn&gt;1477-3155 (Electronic)&amp;#xD;1477-3155 (Linking)&lt;/isbn&gt;&lt;accession-num&gt;25477150&lt;/accession-num&gt;&lt;urls&gt;&lt;related-urls&gt;&lt;url&gt;http://www.ncbi.nlm.nih.gov/pubmed/25477150&lt;/url&gt;&lt;/related-urls&gt;&lt;/urls&gt;&lt;custom2&gt;4265325&lt;/custom2&gt;&lt;electronic-resource-num&gt;10.1186/s12951-014-0054-4&lt;/electronic-resource-num&gt;&lt;/record&gt;&lt;/Cite&gt;&lt;/EndNote&gt;</w:instrText>
      </w:r>
      <w:r w:rsidR="00F76418" w:rsidRPr="00FE63E1">
        <w:fldChar w:fldCharType="separate"/>
      </w:r>
      <w:r w:rsidR="00380135">
        <w:rPr>
          <w:noProof/>
        </w:rPr>
        <w:t>[</w:t>
      </w:r>
      <w:hyperlink w:anchor="_ENREF_129" w:tooltip="Kuo, 2014 #122" w:history="1">
        <w:r w:rsidR="004D2651">
          <w:rPr>
            <w:noProof/>
          </w:rPr>
          <w:t>129</w:t>
        </w:r>
      </w:hyperlink>
      <w:r w:rsidR="00380135">
        <w:rPr>
          <w:noProof/>
        </w:rPr>
        <w:t>]</w:t>
      </w:r>
      <w:r w:rsidR="00F76418" w:rsidRPr="00FE63E1">
        <w:fldChar w:fldCharType="end"/>
      </w:r>
      <w:r w:rsidRPr="00FE63E1">
        <w:t xml:space="preserve"> present FA assembly similar to the one of cells spreading on </w:t>
      </w:r>
      <w:r w:rsidR="00BD152E">
        <w:t xml:space="preserve">2D circular </w:t>
      </w:r>
      <w:r w:rsidRPr="00FE63E1">
        <w:t>patches</w:t>
      </w:r>
      <w:r w:rsidR="00BD152E">
        <w:t xml:space="preserve"> of similar size range</w:t>
      </w:r>
      <w:r w:rsidRPr="00FE63E1">
        <w:t>. FA</w:t>
      </w:r>
      <w:r w:rsidR="00BD152E">
        <w:t>s</w:t>
      </w:r>
      <w:r w:rsidRPr="00FE63E1">
        <w:t xml:space="preserve"> were decreasing in size with pillar diameter, but </w:t>
      </w:r>
      <w:r w:rsidR="00BD152E">
        <w:t>on</w:t>
      </w:r>
      <w:r w:rsidR="00BD152E" w:rsidRPr="00FE63E1">
        <w:t xml:space="preserve"> </w:t>
      </w:r>
      <w:r w:rsidRPr="00FE63E1">
        <w:t xml:space="preserve">200 nm bridging of </w:t>
      </w:r>
      <w:r w:rsidR="00BD152E">
        <w:t>adjacent</w:t>
      </w:r>
      <w:r w:rsidR="00BD152E" w:rsidRPr="00FE63E1">
        <w:t xml:space="preserve"> </w:t>
      </w:r>
      <w:r w:rsidRPr="00FE63E1">
        <w:t xml:space="preserve">pillars </w:t>
      </w:r>
      <w:r w:rsidR="00BD152E">
        <w:t>as a result of</w:t>
      </w:r>
      <w:r w:rsidRPr="00FE63E1">
        <w:t xml:space="preserve"> forces exerted by cells, allowed larger focal adhesion</w:t>
      </w:r>
      <w:r w:rsidR="00BD152E">
        <w:t>s</w:t>
      </w:r>
      <w:r w:rsidRPr="00FE63E1">
        <w:t xml:space="preserve"> to </w:t>
      </w:r>
      <w:r w:rsidR="00BD152E">
        <w:t>be generated</w:t>
      </w:r>
      <w:r w:rsidRPr="00FE63E1">
        <w:t xml:space="preserve">. The smallest </w:t>
      </w:r>
      <w:proofErr w:type="spellStart"/>
      <w:r w:rsidRPr="00FE63E1">
        <w:t>nanopillars</w:t>
      </w:r>
      <w:proofErr w:type="spellEnd"/>
      <w:r w:rsidRPr="00FE63E1">
        <w:t xml:space="preserve"> </w:t>
      </w:r>
      <w:r w:rsidR="00BD152E">
        <w:t>display lower flexural moduli and</w:t>
      </w:r>
      <w:r w:rsidRPr="00FE63E1">
        <w:t xml:space="preserve"> allow </w:t>
      </w:r>
      <w:r w:rsidR="005B0594" w:rsidRPr="00FE63E1">
        <w:t>highe</w:t>
      </w:r>
      <w:r w:rsidR="005B0594">
        <w:t>r</w:t>
      </w:r>
      <w:r w:rsidR="005B0594" w:rsidRPr="00FE63E1">
        <w:t xml:space="preserve"> </w:t>
      </w:r>
      <w:r w:rsidRPr="00FE63E1">
        <w:t>cell-substrate interaction</w:t>
      </w:r>
      <w:r w:rsidR="005B0594">
        <w:t xml:space="preserve">s. Similarly, the height </w:t>
      </w:r>
      <w:r>
        <w:t xml:space="preserve">of </w:t>
      </w:r>
      <w:proofErr w:type="spellStart"/>
      <w:r>
        <w:t>Titania</w:t>
      </w:r>
      <w:proofErr w:type="spellEnd"/>
      <w:r>
        <w:t xml:space="preserve"> </w:t>
      </w:r>
      <w:proofErr w:type="spellStart"/>
      <w:r>
        <w:t>nanopillars</w:t>
      </w:r>
      <w:proofErr w:type="spellEnd"/>
      <w:r>
        <w:t xml:space="preserve"> ranging from 15 to 100 nm was also found to </w:t>
      </w:r>
      <w:r w:rsidR="005B0594">
        <w:t>control</w:t>
      </w:r>
      <w:r>
        <w:t xml:space="preserve"> cell spreading and differentiation</w:t>
      </w:r>
      <w:r w:rsidR="00FE63E1" w:rsidRPr="00FE63E1">
        <w:t xml:space="preserve"> </w:t>
      </w:r>
      <w:r w:rsidR="00F76418">
        <w:fldChar w:fldCharType="begin">
          <w:fldData xml:space="preserve">PEVuZE5vdGU+PENpdGU+PEF1dGhvcj5Tam9zdHJvbTwvQXV0aG9yPjxZZWFyPjIwMDk8L1llYXI+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</w:fldData>
        </w:fldChar>
      </w:r>
      <w:r w:rsidR="002D6A9E">
        <w:instrText xml:space="preserve"> ADDIN EN.CITE </w:instrText>
      </w:r>
      <w:r w:rsidR="00F76418">
        <w:fldChar w:fldCharType="begin">
          <w:fldData xml:space="preserve">PEVuZE5vdGU+PENpdGU+PEF1dGhvcj5Tam9zdHJvbTwvQXV0aG9yPjxZZWFyPjIwMDk8L1llYXI+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</w:fldData>
        </w:fldChar>
      </w:r>
      <w:r w:rsidR="002D6A9E">
        <w:instrText xml:space="preserve"> ADDIN EN.CITE.DATA </w:instrText>
      </w:r>
      <w:r w:rsidR="00F76418">
        <w:fldChar w:fldCharType="end"/>
      </w:r>
      <w:r w:rsidR="00F76418">
        <w:fldChar w:fldCharType="separate"/>
      </w:r>
      <w:r w:rsidR="002D6A9E">
        <w:rPr>
          <w:noProof/>
        </w:rPr>
        <w:t>[</w:t>
      </w:r>
      <w:hyperlink w:anchor="_ENREF_200" w:tooltip="Sjostrom, 2009 #195" w:history="1">
        <w:r w:rsidR="004D2651">
          <w:rPr>
            <w:noProof/>
          </w:rPr>
          <w:t>200</w:t>
        </w:r>
      </w:hyperlink>
      <w:r w:rsidR="002D6A9E">
        <w:rPr>
          <w:noProof/>
        </w:rPr>
        <w:t>]</w:t>
      </w:r>
      <w:r w:rsidR="00F76418">
        <w:fldChar w:fldCharType="end"/>
      </w:r>
      <w:r w:rsidR="005B0594">
        <w:t>. S</w:t>
      </w:r>
      <w:r>
        <w:t>horte</w:t>
      </w:r>
      <w:r w:rsidR="005B0594">
        <w:t>r</w:t>
      </w:r>
      <w:r>
        <w:t xml:space="preserve"> pillar</w:t>
      </w:r>
      <w:r w:rsidR="005B0594">
        <w:t>s</w:t>
      </w:r>
      <w:r>
        <w:t xml:space="preserve"> </w:t>
      </w:r>
      <w:r w:rsidR="005B0594">
        <w:t xml:space="preserve">maximised </w:t>
      </w:r>
      <w:r>
        <w:t xml:space="preserve">cell spreading, cytoskeleton organisation and </w:t>
      </w:r>
      <w:proofErr w:type="spellStart"/>
      <w:r>
        <w:t>osteoblastic</w:t>
      </w:r>
      <w:proofErr w:type="spellEnd"/>
      <w:r>
        <w:t xml:space="preserve"> differentiation.</w:t>
      </w:r>
    </w:p>
    <w:p w:rsidR="00E8106D" w:rsidRDefault="00E8106D" w:rsidP="007E345A">
      <w:pPr>
        <w:pStyle w:val="ListParagraph"/>
        <w:spacing w:after="0" w:line="360" w:lineRule="auto"/>
        <w:ind w:left="0"/>
        <w:jc w:val="both"/>
      </w:pPr>
      <w:r w:rsidRPr="00A8621A">
        <w:t>It</w:t>
      </w:r>
      <w:r>
        <w:t xml:space="preserve"> </w:t>
      </w:r>
      <w:r w:rsidRPr="00A8621A">
        <w:t>is</w:t>
      </w:r>
      <w:r>
        <w:t xml:space="preserve"> thus</w:t>
      </w:r>
      <w:r w:rsidRPr="00A8621A">
        <w:t xml:space="preserve"> evident that </w:t>
      </w:r>
      <w:r>
        <w:t>designing</w:t>
      </w:r>
      <w:r w:rsidRPr="00A8621A">
        <w:t xml:space="preserve"> </w:t>
      </w:r>
      <w:r>
        <w:t xml:space="preserve">the size and shape of surface </w:t>
      </w:r>
      <w:r w:rsidRPr="00A8621A">
        <w:t xml:space="preserve">features </w:t>
      </w:r>
      <w:r>
        <w:t xml:space="preserve">at the </w:t>
      </w:r>
      <w:proofErr w:type="spellStart"/>
      <w:r>
        <w:t>nano</w:t>
      </w:r>
      <w:proofErr w:type="spellEnd"/>
      <w:r>
        <w:t xml:space="preserve">- to micro-scale is </w:t>
      </w:r>
      <w:r w:rsidRPr="00A8621A">
        <w:t xml:space="preserve">important to </w:t>
      </w:r>
      <w:r w:rsidR="005B0594">
        <w:t>control</w:t>
      </w:r>
      <w:r w:rsidRPr="00A8621A">
        <w:t xml:space="preserve"> </w:t>
      </w:r>
      <w:r>
        <w:t xml:space="preserve">some of the physical properties of </w:t>
      </w:r>
      <w:r w:rsidRPr="00A8621A">
        <w:t>the ECM and</w:t>
      </w:r>
      <w:r>
        <w:t xml:space="preserve"> </w:t>
      </w:r>
      <w:r w:rsidRPr="00A8621A">
        <w:t xml:space="preserve">the stimuli that cells </w:t>
      </w:r>
      <w:r>
        <w:t>sense and to which they adjust during fate decision</w:t>
      </w:r>
      <w:r w:rsidRPr="00A8621A">
        <w:t xml:space="preserve">. </w:t>
      </w:r>
      <w:r w:rsidR="005B0594">
        <w:t xml:space="preserve">Such changes in behaviour seem to be directly controlled by changes in focal adhesion formation and cytoskeleton organisation. However, this response </w:t>
      </w:r>
      <w:r>
        <w:t>is</w:t>
      </w:r>
      <w:r w:rsidRPr="00A8621A">
        <w:t xml:space="preserve"> cell </w:t>
      </w:r>
      <w:r w:rsidRPr="00A8621A">
        <w:lastRenderedPageBreak/>
        <w:t>type dependent</w:t>
      </w:r>
      <w:r w:rsidR="005B0594">
        <w:t>, which highlight</w:t>
      </w:r>
      <w:r w:rsidR="004D3048">
        <w:t>s</w:t>
      </w:r>
      <w:r w:rsidR="005B0594">
        <w:t xml:space="preserve"> the importance of understanding both the </w:t>
      </w:r>
      <w:r w:rsidR="004D3048">
        <w:t>biological and physical context in order to design surfaces and implants appropriate for specific applications</w:t>
      </w:r>
      <w:r w:rsidRPr="00A8621A">
        <w:t xml:space="preserve">. </w:t>
      </w:r>
    </w:p>
    <w:p w:rsidR="00E8106D" w:rsidRPr="00EB2EAF" w:rsidRDefault="00E8106D" w:rsidP="007E345A">
      <w:pPr>
        <w:pStyle w:val="ListParagraph"/>
        <w:spacing w:after="0" w:line="360" w:lineRule="auto"/>
        <w:ind w:left="0"/>
        <w:jc w:val="both"/>
      </w:pPr>
    </w:p>
    <w:p w:rsidR="001A3861" w:rsidRPr="001A3861" w:rsidRDefault="00E8106D" w:rsidP="00FE63E1">
      <w:pPr>
        <w:pStyle w:val="Heading2"/>
        <w:jc w:val="both"/>
      </w:pPr>
      <w:bookmarkStart w:id="15" w:name="_Toc425521474"/>
      <w:r>
        <w:t>4.4</w:t>
      </w:r>
      <w:r w:rsidRPr="00EB2EAF">
        <w:t xml:space="preserve"> </w:t>
      </w:r>
      <w:proofErr w:type="spellStart"/>
      <w:r>
        <w:t>Nanoscale</w:t>
      </w:r>
      <w:proofErr w:type="spellEnd"/>
      <w:r w:rsidRPr="00EB2EAF">
        <w:t xml:space="preserve"> remodelling</w:t>
      </w:r>
      <w:r>
        <w:t xml:space="preserve"> of the matrix</w:t>
      </w:r>
      <w:r w:rsidRPr="00EB2EAF">
        <w:t>.</w:t>
      </w:r>
      <w:bookmarkEnd w:id="15"/>
    </w:p>
    <w:p w:rsidR="00E8106D" w:rsidRDefault="00E8106D" w:rsidP="007E345A">
      <w:pPr>
        <w:pStyle w:val="ListParagraph"/>
        <w:spacing w:after="0" w:line="360" w:lineRule="auto"/>
        <w:ind w:left="0"/>
        <w:jc w:val="both"/>
      </w:pPr>
      <w:r>
        <w:t xml:space="preserve">The ability of cells to remodel their microenvironment is clearly illustrated by their ability to degrade </w:t>
      </w:r>
      <w:r w:rsidRPr="00AE5257">
        <w:t xml:space="preserve">and </w:t>
      </w:r>
      <w:r w:rsidRPr="00FE63E1">
        <w:t>migrate through hydrogels</w:t>
      </w:r>
      <w:r>
        <w:t xml:space="preserve"> </w:t>
      </w:r>
      <w:r w:rsidR="003274D3">
        <w:fldChar w:fldCharType="begin"/>
      </w:r>
      <w:r w:rsidR="003274D3">
        <w:fldChar w:fldCharType="separate"/>
      </w:r>
      <w:r w:rsidR="00913F4A">
        <w:t>{Friedl, 2012 #220{Yilmaz`, 2009 `#221;Friedl, 2012 #220}</w:t>
      </w:r>
      <w:r w:rsidR="003274D3">
        <w:fldChar w:fldCharType="end"/>
      </w:r>
      <w:r w:rsidR="00F76418">
        <w:fldChar w:fldCharType="begin"/>
      </w:r>
      <w:r w:rsidR="00913F4A">
        <w:instrText xml:space="preserve"> ADDIN EN.CITE &lt;EndNote&gt;&lt;Cite&gt;&lt;Author&gt;Friedl&lt;/Author&gt;&lt;Year&gt;2012&lt;/Year&gt;&lt;RecNum&gt;220&lt;/RecNum&gt;&lt;DisplayText&gt;[201, 202]&lt;/DisplayText&gt;&lt;record&gt;&lt;rec-number&gt;220&lt;/rec-number&gt;&lt;foreign-keys&gt;&lt;key app="EN" db-id="az5fvxrxv5rdx8ez2rl5d2vprzwaev5pvtrs"&gt;220&lt;/key&gt;&lt;/foreign-keys&gt;&lt;ref-type name="Journal Article"&gt;17&lt;/ref-type&gt;&lt;contributors&gt;&lt;authors&gt;&lt;author&gt;Friedl, Peter&lt;/author&gt;&lt;author&gt;Locker, Joseph&lt;/author&gt;&lt;author&gt;Sahai, Erik&lt;/author&gt;&lt;author&gt;Segall, Jeffrey E&lt;/author&gt;&lt;/authors&gt;&lt;/contributors&gt;&lt;titles&gt;&lt;title&gt;Classifying collective cancer cell invasion&lt;/title&gt;&lt;secondary-title&gt;Nature Cell Biology&lt;/secondary-title&gt;&lt;/titles&gt;&lt;periodical&gt;&lt;full-title&gt;Nat Cell Biol&lt;/full-title&gt;&lt;abbr-1&gt;Nature cell biology&lt;/abbr-1&gt;&lt;/periodical&gt;&lt;pages&gt;777-783&lt;/pages&gt;&lt;volume&gt;14&lt;/volume&gt;&lt;number&gt;8&lt;/number&gt;&lt;dates&gt;&lt;year&gt;2012&lt;/year&gt;&lt;/dates&gt;&lt;isbn&gt;1465-7392&lt;/isbn&gt;&lt;urls&gt;&lt;/urls&gt;&lt;/record&gt;&lt;/Cite&gt;&lt;Cite&gt;&lt;Author&gt;Yilmaz&lt;/Author&gt;&lt;Year&gt;2009&lt;/Year&gt;&lt;RecNum&gt;221&lt;/RecNum&gt;&lt;record&gt;&lt;rec-number&gt;221&lt;/rec-number&gt;&lt;foreign-keys&gt;&lt;key app="EN" db-id="az5fvxrxv5rdx8ez2rl5d2vprzwaev5pvtrs"&gt;221&lt;/key&gt;&lt;/foreign-keys&gt;&lt;ref-type name="Journal Article"&gt;17&lt;/ref-type&gt;&lt;contributors&gt;&lt;authors&gt;&lt;author&gt;Yilmaz, Mahmut&lt;/author&gt;&lt;author&gt;Christofori, Gerhard&lt;/author&gt;&lt;/authors&gt;&lt;/contributors&gt;&lt;titles&gt;&lt;title&gt;EMT, the cytoskeleton, and cancer cell invasion&lt;/title&gt;&lt;secondary-title&gt;Cancer and Metastasis Reviews&lt;/secondary-title&gt;&lt;/titles&gt;&lt;periodical&gt;&lt;full-title&gt;Cancer and Metastasis Reviews&lt;/full-title&gt;&lt;/periodical&gt;&lt;pages&gt;15-33&lt;/pages&gt;&lt;volume&gt;28&lt;/volume&gt;&lt;number&gt;1-2&lt;/number&gt;&lt;dates&gt;&lt;year&gt;2009&lt;/year&gt;&lt;/dates&gt;&lt;isbn&gt;0167-7659&lt;/isbn&gt;&lt;urls&gt;&lt;/urls&gt;&lt;/record&gt;&lt;/Cite&gt;&lt;/EndNote&gt;</w:instrText>
      </w:r>
      <w:r w:rsidR="00F76418">
        <w:fldChar w:fldCharType="separate"/>
      </w:r>
      <w:r w:rsidR="00913F4A">
        <w:rPr>
          <w:noProof/>
        </w:rPr>
        <w:t>[</w:t>
      </w:r>
      <w:hyperlink w:anchor="_ENREF_201" w:tooltip="Friedl, 2012 #220" w:history="1">
        <w:r w:rsidR="004D2651">
          <w:rPr>
            <w:noProof/>
          </w:rPr>
          <w:t>201</w:t>
        </w:r>
      </w:hyperlink>
      <w:r w:rsidR="00913F4A">
        <w:rPr>
          <w:noProof/>
        </w:rPr>
        <w:t xml:space="preserve">, </w:t>
      </w:r>
      <w:hyperlink w:anchor="_ENREF_202" w:tooltip="Yilmaz, 2009 #221" w:history="1">
        <w:r w:rsidR="004D2651">
          <w:rPr>
            <w:noProof/>
          </w:rPr>
          <w:t>202</w:t>
        </w:r>
      </w:hyperlink>
      <w:r w:rsidR="00913F4A">
        <w:rPr>
          <w:noProof/>
        </w:rPr>
        <w:t>]</w:t>
      </w:r>
      <w:r w:rsidR="00F76418">
        <w:fldChar w:fldCharType="end"/>
      </w:r>
      <w:r w:rsidR="00913F4A">
        <w:t xml:space="preserve"> </w:t>
      </w:r>
      <w:r>
        <w:t xml:space="preserve">as well as trigger processes such as </w:t>
      </w:r>
      <w:r w:rsidRPr="00FE63E1">
        <w:t>angiogenesis</w:t>
      </w:r>
      <w:r w:rsidR="00913F4A">
        <w:t xml:space="preserve"> </w:t>
      </w:r>
      <w:r w:rsidR="00F76418">
        <w:fldChar w:fldCharType="begin"/>
      </w:r>
      <w:r w:rsidR="00913F4A">
        <w:instrText xml:space="preserve"> ADDIN EN.CITE &lt;EndNote&gt;&lt;Cite&gt;&lt;Author&gt;Arnaoutova&lt;/Author&gt;&lt;Year&gt;2009&lt;/Year&gt;&lt;RecNum&gt;222&lt;/RecNum&gt;&lt;DisplayText&gt;[203]&lt;/DisplayText&gt;&lt;record&gt;&lt;rec-number&gt;222&lt;/rec-number&gt;&lt;foreign-keys&gt;&lt;key app="EN" db-id="az5fvxrxv5rdx8ez2rl5d2vprzwaev5pvtrs"&gt;222&lt;/key&gt;&lt;/foreign-keys&gt;&lt;ref-type name="Journal Article"&gt;17&lt;/ref-type&gt;&lt;contributors&gt;&lt;authors&gt;&lt;author&gt;Arnaoutova, Irina&lt;/author&gt;&lt;author&gt;George, Jay&lt;/author&gt;&lt;author&gt;Kleinman, Hynda K&lt;/author&gt;&lt;author&gt;Benton, Gabriel&lt;/author&gt;&lt;/authors&gt;&lt;/contributors&gt;&lt;titles&gt;&lt;title&gt;The endothelial cell tube formation assay on basement membrane turns 20: state of the science and the art&lt;/title&gt;&lt;secondary-title&gt;Angiogenesis&lt;/secondary-title&gt;&lt;/titles&gt;&lt;periodical&gt;&lt;full-title&gt;Angiogenesis&lt;/full-title&gt;&lt;/periodical&gt;&lt;pages&gt;267-274&lt;/pages&gt;&lt;volume&gt;12&lt;/volume&gt;&lt;number&gt;3&lt;/number&gt;&lt;dates&gt;&lt;year&gt;2009&lt;/year&gt;&lt;/dates&gt;&lt;isbn&gt;0969-6970&lt;/isbn&gt;&lt;urls&gt;&lt;/urls&gt;&lt;/record&gt;&lt;/Cite&gt;&lt;/EndNote&gt;</w:instrText>
      </w:r>
      <w:r w:rsidR="00F76418">
        <w:fldChar w:fldCharType="separate"/>
      </w:r>
      <w:r w:rsidR="00913F4A">
        <w:rPr>
          <w:noProof/>
        </w:rPr>
        <w:t>[</w:t>
      </w:r>
      <w:hyperlink w:anchor="_ENREF_203" w:tooltip="Arnaoutova, 2009 #222" w:history="1">
        <w:r w:rsidR="004D2651">
          <w:rPr>
            <w:noProof/>
          </w:rPr>
          <w:t>203</w:t>
        </w:r>
      </w:hyperlink>
      <w:r w:rsidR="00913F4A">
        <w:rPr>
          <w:noProof/>
        </w:rPr>
        <w:t>]</w:t>
      </w:r>
      <w:r w:rsidR="00F76418">
        <w:fldChar w:fldCharType="end"/>
      </w:r>
      <w:r>
        <w:t>. The deformation of engineered extra-cellular matrix also clearly highlight</w:t>
      </w:r>
      <w:r w:rsidR="00211553">
        <w:t>s</w:t>
      </w:r>
      <w:r>
        <w:t xml:space="preserve"> the relationship between stress applied at adhesions, resulting deformation of the matrix and control of cell phenotype</w:t>
      </w:r>
      <w:r w:rsidR="00211553">
        <w:t xml:space="preserve"> </w:t>
      </w:r>
      <w:r w:rsidR="00F76418">
        <w:fldChar w:fldCharType="begin">
          <w:fldData xml:space="preserve">PEVuZE5vdGU+PENpdGU+PEF1dGhvcj5CYWxhYmFuPC9BdXRob3I+PFllYXI+MjAwMTwvWWVhcj48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</w:fldData>
        </w:fldChar>
      </w:r>
      <w:r w:rsidR="002D6A9E">
        <w:instrText xml:space="preserve"> ADDIN EN.CITE </w:instrText>
      </w:r>
      <w:r w:rsidR="00F76418">
        <w:fldChar w:fldCharType="begin">
          <w:fldData xml:space="preserve">PEVuZE5vdGU+PENpdGU+PEF1dGhvcj5CYWxhYmFuPC9BdXRob3I+PFllYXI+MjAwMTwvWWVhcj48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</w:fldData>
        </w:fldChar>
      </w:r>
      <w:r w:rsidR="002D6A9E">
        <w:instrText xml:space="preserve"> ADDIN EN.CITE.DATA </w:instrText>
      </w:r>
      <w:r w:rsidR="00F76418">
        <w:fldChar w:fldCharType="end"/>
      </w:r>
      <w:r w:rsidR="00F76418">
        <w:fldChar w:fldCharType="separate"/>
      </w:r>
      <w:r w:rsidR="002D6A9E">
        <w:rPr>
          <w:noProof/>
        </w:rPr>
        <w:t>[</w:t>
      </w:r>
      <w:hyperlink w:anchor="_ENREF_130" w:tooltip="Yang, 2011 #123" w:history="1">
        <w:r w:rsidR="004D2651">
          <w:rPr>
            <w:noProof/>
          </w:rPr>
          <w:t>130</w:t>
        </w:r>
      </w:hyperlink>
      <w:r w:rsidR="002D6A9E">
        <w:rPr>
          <w:noProof/>
        </w:rPr>
        <w:t xml:space="preserve">, </w:t>
      </w:r>
      <w:hyperlink w:anchor="_ENREF_133" w:tooltip="Fu, 2010 #126" w:history="1">
        <w:r w:rsidR="004D2651">
          <w:rPr>
            <w:noProof/>
          </w:rPr>
          <w:t>133</w:t>
        </w:r>
      </w:hyperlink>
      <w:r w:rsidR="002D6A9E">
        <w:rPr>
          <w:noProof/>
        </w:rPr>
        <w:t xml:space="preserve">, </w:t>
      </w:r>
      <w:hyperlink w:anchor="_ENREF_187" w:tooltip="Balaban, 2001 #179" w:history="1">
        <w:r w:rsidR="004D2651">
          <w:rPr>
            <w:noProof/>
          </w:rPr>
          <w:t>187</w:t>
        </w:r>
      </w:hyperlink>
      <w:r w:rsidR="002D6A9E">
        <w:rPr>
          <w:noProof/>
        </w:rPr>
        <w:t>]</w:t>
      </w:r>
      <w:r w:rsidR="00F76418">
        <w:fldChar w:fldCharType="end"/>
      </w:r>
      <w:r>
        <w:t>. Not surp</w:t>
      </w:r>
      <w:r w:rsidR="00211553">
        <w:t>ri</w:t>
      </w:r>
      <w:r>
        <w:t xml:space="preserve">singly, such remodelling plays an important role in the sensing of the cell microenvironment at the </w:t>
      </w:r>
      <w:proofErr w:type="spellStart"/>
      <w:r>
        <w:t>nanoscale</w:t>
      </w:r>
      <w:proofErr w:type="spellEnd"/>
      <w:r>
        <w:t xml:space="preserve">. This section will focus on such processes and will present in particular how local </w:t>
      </w:r>
      <w:proofErr w:type="spellStart"/>
      <w:r>
        <w:t>nanoscale</w:t>
      </w:r>
      <w:proofErr w:type="spellEnd"/>
      <w:r>
        <w:t xml:space="preserve"> remodelling and deformation of the matrix plays an important role in controlling cell behaviour.</w:t>
      </w:r>
    </w:p>
    <w:p w:rsidR="00466863" w:rsidRDefault="00E8106D" w:rsidP="00466863">
      <w:pPr>
        <w:pStyle w:val="ListParagraph"/>
        <w:spacing w:after="0" w:line="360" w:lineRule="auto"/>
        <w:ind w:left="0"/>
        <w:jc w:val="both"/>
      </w:pPr>
      <w:r>
        <w:t>Cell behaviour is typically altered by changes in the mechanical properties of the ECM. Hence stem cell fate decision is modulated by matrix stiffness and this behaviour is often associated with marked changes in focal adhesion formation and cell morphology</w:t>
      </w:r>
      <w:r w:rsidR="00211553">
        <w:t xml:space="preserve"> </w:t>
      </w:r>
      <w:r w:rsidR="00F76418">
        <w:fldChar w:fldCharType="begin">
          <w:fldData xml:space="preserve">PEVuZE5vdGU+PENpdGU+PEF1dGhvcj5FbmdsZXI8L0F1dGhvcj48WWVhcj4yMDA2PC9ZZWFyPjxS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Y3Ny04OTwv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</w:fldData>
        </w:fldChar>
      </w:r>
      <w:r w:rsidR="00913F4A">
        <w:instrText xml:space="preserve"> ADDIN EN.CITE </w:instrText>
      </w:r>
      <w:r w:rsidR="00F76418">
        <w:fldChar w:fldCharType="begin">
          <w:fldData xml:space="preserve">PEVuZE5vdGU+PENpdGU+PEF1dGhvcj5FbmdsZXI8L0F1dGhvcj48WWVhcj4yMDA2PC9ZZWFyPjxS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Y3Ny04OTwv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</w:fldData>
        </w:fldChar>
      </w:r>
      <w:r w:rsidR="00913F4A">
        <w:instrText xml:space="preserve"> ADDIN EN.CITE.DATA </w:instrText>
      </w:r>
      <w:r w:rsidR="00F76418">
        <w:fldChar w:fldCharType="end"/>
      </w:r>
      <w:r w:rsidR="00F76418">
        <w:fldChar w:fldCharType="separate"/>
      </w:r>
      <w:r w:rsidR="00913F4A">
        <w:rPr>
          <w:noProof/>
        </w:rPr>
        <w:t>[</w:t>
      </w:r>
      <w:hyperlink w:anchor="_ENREF_82" w:tooltip="Engler, 2006 #75" w:history="1">
        <w:r w:rsidR="004D2651">
          <w:rPr>
            <w:noProof/>
          </w:rPr>
          <w:t>82-84</w:t>
        </w:r>
      </w:hyperlink>
      <w:r w:rsidR="00913F4A">
        <w:rPr>
          <w:noProof/>
        </w:rPr>
        <w:t xml:space="preserve">, </w:t>
      </w:r>
      <w:hyperlink w:anchor="_ENREF_204" w:tooltip="Yeung, 2005 #201" w:history="1">
        <w:r w:rsidR="004D2651">
          <w:rPr>
            <w:noProof/>
          </w:rPr>
          <w:t>204</w:t>
        </w:r>
      </w:hyperlink>
      <w:r w:rsidR="00913F4A">
        <w:rPr>
          <w:noProof/>
        </w:rPr>
        <w:t>]</w:t>
      </w:r>
      <w:r w:rsidR="00F76418">
        <w:fldChar w:fldCharType="end"/>
      </w:r>
      <w:r w:rsidR="00466863" w:rsidRPr="00FE63E1">
        <w:t>.</w:t>
      </w:r>
      <w:r w:rsidR="00466863">
        <w:t xml:space="preserve"> This, in turn, can strongly impact on the behaviour of stem cells such as</w:t>
      </w:r>
      <w:r w:rsidR="00466863" w:rsidRPr="00FE63E1">
        <w:t xml:space="preserve"> MSCs </w:t>
      </w:r>
      <w:r w:rsidR="00F76418" w:rsidRPr="00FE63E1">
        <w:fldChar w:fldCharType="begin">
          <w:fldData xml:space="preserve">PEVuZE5vdGU+PENpdGU+PEF1dGhvcj5FbmdsZXI8L0F1dGhvcj48WWVhcj4yMDA2PC9ZZWFyPjxS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=
</w:fldData>
        </w:fldChar>
      </w:r>
      <w:r w:rsidR="00244AB7">
        <w:instrText xml:space="preserve"> ADDIN EN.CITE </w:instrText>
      </w:r>
      <w:r w:rsidR="00F76418">
        <w:fldChar w:fldCharType="begin">
          <w:fldData xml:space="preserve">PEVuZE5vdGU+PENpdGU+PEF1dGhvcj5FbmdsZXI8L0F1dGhvcj48WWVhcj4yMDA2PC9ZZWFyPjxS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=
</w:fldData>
        </w:fldChar>
      </w:r>
      <w:r w:rsidR="00244AB7">
        <w:instrText xml:space="preserve"> ADDIN EN.CITE.DATA </w:instrText>
      </w:r>
      <w:r w:rsidR="00F76418">
        <w:fldChar w:fldCharType="end"/>
      </w:r>
      <w:r w:rsidR="00F76418" w:rsidRPr="00FE63E1">
        <w:fldChar w:fldCharType="separate"/>
      </w:r>
      <w:r w:rsidR="00244AB7">
        <w:rPr>
          <w:noProof/>
        </w:rPr>
        <w:t>[</w:t>
      </w:r>
      <w:hyperlink w:anchor="_ENREF_82" w:tooltip="Engler, 2006 #75" w:history="1">
        <w:r w:rsidR="004D2651">
          <w:rPr>
            <w:noProof/>
          </w:rPr>
          <w:t>82</w:t>
        </w:r>
      </w:hyperlink>
      <w:r w:rsidR="00244AB7">
        <w:rPr>
          <w:noProof/>
        </w:rPr>
        <w:t>]</w:t>
      </w:r>
      <w:r w:rsidR="00F76418" w:rsidRPr="00FE63E1">
        <w:fldChar w:fldCharType="end"/>
      </w:r>
      <w:r w:rsidR="00466863" w:rsidRPr="00FE63E1">
        <w:t xml:space="preserve">. </w:t>
      </w:r>
      <w:r w:rsidR="00466863">
        <w:t>I</w:t>
      </w:r>
      <w:r w:rsidR="00466863" w:rsidRPr="00FE63E1">
        <w:t xml:space="preserve">ndeed </w:t>
      </w:r>
      <w:r w:rsidR="00466863">
        <w:t xml:space="preserve">MSCs </w:t>
      </w:r>
      <w:r w:rsidR="00466863" w:rsidRPr="00FE63E1">
        <w:t xml:space="preserve">committed </w:t>
      </w:r>
      <w:r w:rsidR="00466863">
        <w:t xml:space="preserve">to </w:t>
      </w:r>
      <w:proofErr w:type="spellStart"/>
      <w:r w:rsidR="00466863">
        <w:t>differientate</w:t>
      </w:r>
      <w:proofErr w:type="spellEnd"/>
      <w:r w:rsidR="00466863">
        <w:t xml:space="preserve"> into</w:t>
      </w:r>
      <w:r w:rsidR="00466863" w:rsidRPr="00FE63E1">
        <w:t xml:space="preserve"> different lineage</w:t>
      </w:r>
      <w:r w:rsidR="00466863">
        <w:t>s</w:t>
      </w:r>
      <w:r w:rsidR="00466863" w:rsidRPr="00FE63E1">
        <w:t xml:space="preserve"> depending </w:t>
      </w:r>
      <w:r w:rsidR="00466863">
        <w:t>stiffness of the matrix on which they spread: neurogenic for</w:t>
      </w:r>
      <w:r w:rsidR="00466863" w:rsidRPr="00FE63E1">
        <w:t xml:space="preserve"> soft,</w:t>
      </w:r>
      <w:r w:rsidR="00466863">
        <w:t xml:space="preserve"> myogenic for</w:t>
      </w:r>
      <w:r w:rsidR="00466863" w:rsidRPr="00FE63E1">
        <w:t xml:space="preserve"> stiffer and </w:t>
      </w:r>
      <w:proofErr w:type="spellStart"/>
      <w:r w:rsidR="00466863">
        <w:t>osteogenic</w:t>
      </w:r>
      <w:proofErr w:type="spellEnd"/>
      <w:r w:rsidR="00466863">
        <w:t xml:space="preserve"> for </w:t>
      </w:r>
      <w:r w:rsidR="00466863" w:rsidRPr="00FE63E1">
        <w:t xml:space="preserve">rigid </w:t>
      </w:r>
      <w:r w:rsidR="00466863">
        <w:t>matrices</w:t>
      </w:r>
      <w:r w:rsidR="00466863" w:rsidRPr="00FE63E1">
        <w:t>.</w:t>
      </w:r>
      <w:r w:rsidR="00466863">
        <w:t xml:space="preserve"> </w:t>
      </w:r>
      <w:r w:rsidR="00466863" w:rsidRPr="00FE63E1">
        <w:t xml:space="preserve">A material commonly used </w:t>
      </w:r>
      <w:r w:rsidR="00466863">
        <w:t xml:space="preserve">for such studies </w:t>
      </w:r>
      <w:r w:rsidR="00466863" w:rsidRPr="00FE63E1">
        <w:t>is polyacrylamide (PA)</w:t>
      </w:r>
      <w:r w:rsidR="00466863">
        <w:t xml:space="preserve">, </w:t>
      </w:r>
      <w:r w:rsidR="00033D9E">
        <w:t>as its rigidity can conveniently be varied via the level of</w:t>
      </w:r>
      <w:r w:rsidR="00466863" w:rsidRPr="00FE63E1">
        <w:t xml:space="preserve"> </w:t>
      </w:r>
      <w:proofErr w:type="spellStart"/>
      <w:r w:rsidR="00466863" w:rsidRPr="00FE63E1">
        <w:t>crossilinking</w:t>
      </w:r>
      <w:proofErr w:type="spellEnd"/>
      <w:r w:rsidR="00466863" w:rsidRPr="00FE63E1">
        <w:t xml:space="preserve"> </w:t>
      </w:r>
      <w:r w:rsidR="00033D9E">
        <w:t>and the concentration of monomers used during the formation of the gels</w:t>
      </w:r>
      <w:r w:rsidR="00466863" w:rsidRPr="00FE63E1">
        <w:t xml:space="preserve"> </w:t>
      </w:r>
      <w:r w:rsidR="00F76418" w:rsidRPr="00FE63E1">
        <w:fldChar w:fldCharType="begin"/>
      </w:r>
      <w:r w:rsidR="00380135">
        <w:instrText xml:space="preserve"> ADDIN EN.CITE &lt;EndNote&gt;&lt;Cite&gt;&lt;Author&gt;Engler&lt;/Author&gt;&lt;Year&gt;2004&lt;/Year&gt;&lt;RecNum&gt;132&lt;/RecNum&gt;&lt;IDText&gt;Substrate Compliance versus Ligand Density in Cell on Gel Responses&lt;/IDText&gt;&lt;DisplayText&gt;[140]&lt;/DisplayText&gt;&lt;record&gt;&lt;rec-number&gt;132&lt;/rec-number&gt;&lt;foreign-keys&gt;&lt;key app="EN" db-id="az5fvxrxv5rdx8ez2rl5d2vprzwaev5pvtrs"&gt;132&lt;/key&gt;&lt;/foreign-keys&gt;&lt;ref-type name="Journal Article"&gt;17&lt;/ref-type&gt;&lt;contributors&gt;&lt;authors&gt;&lt;author&gt;Engler, Adam&lt;/author&gt;&lt;author&gt;Bacakova, Lucie&lt;/author&gt;&lt;author&gt;Newman, Cynthia&lt;/author&gt;&lt;author&gt;Hategan, Alina&lt;/author&gt;&lt;author&gt;Griffin, Maureen&lt;/author&gt;&lt;author&gt;Discher, Dennis&lt;/author&gt;&lt;/authors&gt;&lt;/contributors&gt;&lt;titles&gt;&lt;title&gt;Substrate Compliance versus Ligand Density in Cell on Gel Responses&lt;/title&gt;&lt;secondary-title&gt;Biophysical Journal&lt;/secondary-title&gt;&lt;/titles&gt;&lt;periodical&gt;&lt;full-title&gt;Biophysical Journal&lt;/full-title&gt;&lt;abbr-1&gt;Biophys J&lt;/abbr-1&gt;&lt;/periodical&gt;&lt;pages&gt;617–628&lt;/pages&gt;&lt;volume&gt;86&lt;/volume&gt;&lt;number&gt;1&lt;/number&gt;&lt;dates&gt;&lt;year&gt;2004&lt;/year&gt;&lt;/dates&gt;&lt;urls&gt;&lt;/urls&gt;&lt;electronic-resource-num&gt;10.1016/s0006-3495(04)74140-5&amp;#xD;&lt;/electronic-resource-num&gt;&lt;/record&gt;&lt;/Cite&gt;&lt;/EndNote&gt;</w:instrText>
      </w:r>
      <w:r w:rsidR="00F76418" w:rsidRPr="00FE63E1">
        <w:fldChar w:fldCharType="separate"/>
      </w:r>
      <w:r w:rsidR="00380135">
        <w:rPr>
          <w:noProof/>
        </w:rPr>
        <w:t>[</w:t>
      </w:r>
      <w:hyperlink w:anchor="_ENREF_140" w:tooltip="Engler, 2004 #132" w:history="1">
        <w:r w:rsidR="004D2651">
          <w:rPr>
            <w:noProof/>
          </w:rPr>
          <w:t>140</w:t>
        </w:r>
      </w:hyperlink>
      <w:r w:rsidR="00380135">
        <w:rPr>
          <w:noProof/>
        </w:rPr>
        <w:t>]</w:t>
      </w:r>
      <w:r w:rsidR="00F76418" w:rsidRPr="00FE63E1">
        <w:fldChar w:fldCharType="end"/>
      </w:r>
      <w:r w:rsidR="00466863" w:rsidRPr="00FE63E1">
        <w:t xml:space="preserve">. Spreading and cytoskeleton organization </w:t>
      </w:r>
      <w:r w:rsidR="00033D9E">
        <w:t>we</w:t>
      </w:r>
      <w:r w:rsidR="00466863" w:rsidRPr="00FE63E1">
        <w:t xml:space="preserve">re enhanced </w:t>
      </w:r>
      <w:r w:rsidR="00033D9E">
        <w:t>when smooth muscle cells were cultured on</w:t>
      </w:r>
      <w:r w:rsidR="00466863" w:rsidRPr="00FE63E1">
        <w:t xml:space="preserve"> stiff </w:t>
      </w:r>
      <w:r w:rsidR="00033D9E">
        <w:t>PA gels, in a</w:t>
      </w:r>
      <w:r w:rsidR="00466863" w:rsidRPr="00FE63E1">
        <w:t xml:space="preserve"> ligand density</w:t>
      </w:r>
      <w:r w:rsidR="00033D9E">
        <w:t xml:space="preserve"> dependent manner</w:t>
      </w:r>
      <w:r w:rsidR="00466863" w:rsidRPr="00FE63E1">
        <w:t xml:space="preserve">. </w:t>
      </w:r>
      <w:r w:rsidR="00033D9E">
        <w:t>Similarly,</w:t>
      </w:r>
      <w:r w:rsidR="00466863" w:rsidRPr="00FE63E1">
        <w:t xml:space="preserve"> </w:t>
      </w:r>
      <w:r w:rsidR="00033D9E">
        <w:t>cells responded to substrate stiffness independently of apparent matrix</w:t>
      </w:r>
      <w:r w:rsidR="00466863" w:rsidRPr="00FE63E1">
        <w:t xml:space="preserve"> porosity and protein tethering </w:t>
      </w:r>
      <w:r w:rsidR="00033D9E">
        <w:t xml:space="preserve">, suggesting </w:t>
      </w:r>
      <w:r w:rsidR="00466863" w:rsidRPr="00FE63E1">
        <w:t>that differentiation was not affected by changes</w:t>
      </w:r>
      <w:r w:rsidR="00033D9E">
        <w:t xml:space="preserve"> in porosity</w:t>
      </w:r>
      <w:r w:rsidR="00466863" w:rsidRPr="00FE63E1">
        <w:t xml:space="preserve">, but only by </w:t>
      </w:r>
      <w:r w:rsidR="00033D9E">
        <w:t xml:space="preserve">bulk mechanical properties </w:t>
      </w:r>
      <w:r w:rsidR="00F76418" w:rsidRPr="00FE63E1">
        <w:fldChar w:fldCharType="begin">
          <w:fldData xml:space="preserve">PEVuZE5vdGU+PENpdGU+PEF1dGhvcj5XZW48L0F1dGhvcj48WWVhcj4yMDE0PC9ZZWFyPjxSZWNO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</w:fldData>
        </w:fldChar>
      </w:r>
      <w:r w:rsidR="00244AB7">
        <w:instrText xml:space="preserve"> ADDIN EN.CITE </w:instrText>
      </w:r>
      <w:r w:rsidR="00F76418">
        <w:fldChar w:fldCharType="begin">
          <w:fldData xml:space="preserve">PEVuZE5vdGU+PENpdGU+PEF1dGhvcj5XZW48L0F1dGhvcj48WWVhcj4yMDE0PC9ZZWFyPjxSZWNO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</w:fldData>
        </w:fldChar>
      </w:r>
      <w:r w:rsidR="00244AB7">
        <w:instrText xml:space="preserve"> ADDIN EN.CITE.DATA </w:instrText>
      </w:r>
      <w:r w:rsidR="00F76418">
        <w:fldChar w:fldCharType="end"/>
      </w:r>
      <w:r w:rsidR="00F76418" w:rsidRPr="00FE63E1">
        <w:fldChar w:fldCharType="separate"/>
      </w:r>
      <w:r w:rsidR="00244AB7">
        <w:rPr>
          <w:noProof/>
        </w:rPr>
        <w:t>[</w:t>
      </w:r>
      <w:hyperlink w:anchor="_ENREF_84" w:tooltip="Wen, 2014 #77" w:history="1">
        <w:r w:rsidR="004D2651">
          <w:rPr>
            <w:noProof/>
          </w:rPr>
          <w:t>84</w:t>
        </w:r>
      </w:hyperlink>
      <w:r w:rsidR="00244AB7">
        <w:rPr>
          <w:noProof/>
        </w:rPr>
        <w:t>]</w:t>
      </w:r>
      <w:r w:rsidR="00F76418" w:rsidRPr="00FE63E1">
        <w:fldChar w:fldCharType="end"/>
      </w:r>
      <w:r w:rsidR="00466863" w:rsidRPr="00FE63E1">
        <w:t>. I</w:t>
      </w:r>
      <w:r w:rsidR="00033D9E">
        <w:t>n addition, it</w:t>
      </w:r>
      <w:r w:rsidR="00466863" w:rsidRPr="00FE63E1">
        <w:t xml:space="preserve"> was demonstrated that the binding of integrin</w:t>
      </w:r>
      <w:r w:rsidR="00033D9E">
        <w:t>s</w:t>
      </w:r>
      <w:r w:rsidR="00466863" w:rsidRPr="00FE63E1">
        <w:t xml:space="preserve"> to ligand </w:t>
      </w:r>
      <w:r w:rsidR="00033D9E">
        <w:t>was weaker</w:t>
      </w:r>
      <w:r w:rsidR="00466863" w:rsidRPr="00FE63E1">
        <w:t xml:space="preserve"> on soft substrate, </w:t>
      </w:r>
      <w:r w:rsidR="00033D9E">
        <w:t xml:space="preserve">therefore </w:t>
      </w:r>
      <w:proofErr w:type="spellStart"/>
      <w:r w:rsidR="00033D9E">
        <w:t>favoring</w:t>
      </w:r>
      <w:proofErr w:type="spellEnd"/>
      <w:r w:rsidR="00466863" w:rsidRPr="00FE63E1">
        <w:t xml:space="preserve"> integrin internalization and stem cell differentiation</w:t>
      </w:r>
      <w:r w:rsidR="00033D9E">
        <w:t xml:space="preserve"> </w:t>
      </w:r>
      <w:r w:rsidR="00F76418" w:rsidRPr="00FE63E1">
        <w:fldChar w:fldCharType="begin">
          <w:fldData xml:space="preserve">PEVuZE5vdGU+PENpdGU+PEF1dGhvcj5EdTwvQXV0aG9yPjxZZWFyPjIwMTE8L1llYXI+PFJlY051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</w:fldData>
        </w:fldChar>
      </w:r>
      <w:r w:rsidR="00913F4A">
        <w:instrText xml:space="preserve"> ADDIN EN.CITE </w:instrText>
      </w:r>
      <w:r w:rsidR="00F76418">
        <w:fldChar w:fldCharType="begin">
          <w:fldData xml:space="preserve">PEVuZE5vdGU+PENpdGU+PEF1dGhvcj5EdTwvQXV0aG9yPjxZZWFyPjIwMTE8L1llYXI+PFJlY051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</w:fldData>
        </w:fldChar>
      </w:r>
      <w:r w:rsidR="00913F4A">
        <w:instrText xml:space="preserve"> ADDIN EN.CITE.DATA </w:instrText>
      </w:r>
      <w:r w:rsidR="00F76418">
        <w:fldChar w:fldCharType="end"/>
      </w:r>
      <w:r w:rsidR="00F76418" w:rsidRPr="00FE63E1">
        <w:fldChar w:fldCharType="separate"/>
      </w:r>
      <w:r w:rsidR="00913F4A">
        <w:rPr>
          <w:noProof/>
        </w:rPr>
        <w:t>[</w:t>
      </w:r>
      <w:hyperlink w:anchor="_ENREF_205" w:tooltip="Du, 2011 #202" w:history="1">
        <w:r w:rsidR="004D2651">
          <w:rPr>
            <w:noProof/>
          </w:rPr>
          <w:t>205</w:t>
        </w:r>
      </w:hyperlink>
      <w:r w:rsidR="00913F4A">
        <w:rPr>
          <w:noProof/>
        </w:rPr>
        <w:t>]</w:t>
      </w:r>
      <w:r w:rsidR="00F76418" w:rsidRPr="00FE63E1">
        <w:fldChar w:fldCharType="end"/>
      </w:r>
      <w:r w:rsidR="00466863" w:rsidRPr="00FE63E1">
        <w:t xml:space="preserve">. Thus cells </w:t>
      </w:r>
      <w:r w:rsidR="00033D9E">
        <w:t xml:space="preserve">apparently </w:t>
      </w:r>
      <w:r w:rsidR="00466863" w:rsidRPr="00FE63E1">
        <w:t xml:space="preserve">respond to </w:t>
      </w:r>
      <w:r w:rsidR="00033D9E">
        <w:t xml:space="preserve">the bulk </w:t>
      </w:r>
      <w:r w:rsidR="00466863" w:rsidRPr="00FE63E1">
        <w:t xml:space="preserve">mechanical properties </w:t>
      </w:r>
      <w:r w:rsidR="00033D9E">
        <w:t>of the</w:t>
      </w:r>
      <w:r w:rsidR="009611FD">
        <w:t xml:space="preserve"> extracellular</w:t>
      </w:r>
      <w:r w:rsidR="00033D9E">
        <w:t xml:space="preserve"> matrix </w:t>
      </w:r>
    </w:p>
    <w:p w:rsidR="00E8106D" w:rsidRDefault="00E8106D" w:rsidP="007E345A">
      <w:pPr>
        <w:pStyle w:val="ListParagraph"/>
        <w:spacing w:after="0" w:line="360" w:lineRule="auto"/>
        <w:ind w:left="0"/>
        <w:jc w:val="both"/>
      </w:pPr>
      <w:r>
        <w:t xml:space="preserve">However, recent reports highlight that bulk mechanical properties may in fact be dominated by </w:t>
      </w:r>
      <w:proofErr w:type="spellStart"/>
      <w:r>
        <w:t>nanoscale</w:t>
      </w:r>
      <w:proofErr w:type="spellEnd"/>
      <w:r>
        <w:t xml:space="preserve"> interfacial properties. Hence stem cell spreading was unaffected by the mechanical properties of </w:t>
      </w:r>
      <w:proofErr w:type="gramStart"/>
      <w:r>
        <w:t>poly(</w:t>
      </w:r>
      <w:proofErr w:type="gramEnd"/>
      <w:r>
        <w:t xml:space="preserve">dimethyl </w:t>
      </w:r>
      <w:proofErr w:type="spellStart"/>
      <w:r>
        <w:t>siloxane</w:t>
      </w:r>
      <w:proofErr w:type="spellEnd"/>
      <w:r>
        <w:t>) (PDMS) substrates, in contrast to their behaviour on polyacrylamide hydrogels of similar range of stiffness</w:t>
      </w:r>
      <w:r w:rsidR="00211553">
        <w:t xml:space="preserve"> </w:t>
      </w:r>
      <w:r w:rsidR="00F76418">
        <w:fldChar w:fldCharType="begin">
          <w:fldData xml:space="preserve">PEVuZE5vdGU+PENpdGU+PEF1dGhvcj5UcmFwcG1hbm48L0F1dGhvcj48WWVhcj4yMDEyPC9ZZWFy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</w:fldData>
        </w:fldChar>
      </w:r>
      <w:r w:rsidR="00244AB7">
        <w:instrText xml:space="preserve"> ADDIN EN.CITE </w:instrText>
      </w:r>
      <w:r w:rsidR="00F76418">
        <w:fldChar w:fldCharType="begin">
          <w:fldData xml:space="preserve">PEVuZE5vdGU+PENpdGU+PEF1dGhvcj5UcmFwcG1hbm48L0F1dGhvcj48WWVhcj4yMDEyPC9ZZWFy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</w:fldData>
        </w:fldChar>
      </w:r>
      <w:r w:rsidR="00244AB7">
        <w:instrText xml:space="preserve"> ADDIN EN.CITE.DATA </w:instrText>
      </w:r>
      <w:r w:rsidR="00F76418">
        <w:fldChar w:fldCharType="end"/>
      </w:r>
      <w:r w:rsidR="00F76418">
        <w:fldChar w:fldCharType="separate"/>
      </w:r>
      <w:r w:rsidR="00244AB7">
        <w:rPr>
          <w:noProof/>
        </w:rPr>
        <w:t>[</w:t>
      </w:r>
      <w:hyperlink w:anchor="_ENREF_83" w:tooltip="Trappmann, 2012 #76" w:history="1">
        <w:r w:rsidR="004D2651">
          <w:rPr>
            <w:noProof/>
          </w:rPr>
          <w:t>83</w:t>
        </w:r>
      </w:hyperlink>
      <w:r w:rsidR="00244AB7">
        <w:rPr>
          <w:noProof/>
        </w:rPr>
        <w:t>]</w:t>
      </w:r>
      <w:r w:rsidR="00F76418">
        <w:fldChar w:fldCharType="end"/>
      </w:r>
      <w:r>
        <w:t>. Similarly focal adhesion formation and cell differentiation were not significantly altered on ultra</w:t>
      </w:r>
      <w:r w:rsidR="00211553">
        <w:t>-</w:t>
      </w:r>
      <w:r>
        <w:t xml:space="preserve">soft PDMS whereas it strongly depended on the stiffness of hydrogels. A similar lack of response of cell spreading and motility to the stiffness of </w:t>
      </w:r>
      <w:proofErr w:type="spellStart"/>
      <w:r>
        <w:t>crosslinked</w:t>
      </w:r>
      <w:proofErr w:type="spellEnd"/>
      <w:r>
        <w:t xml:space="preserve"> collagen gels was observed in the case of fibroblasts</w:t>
      </w:r>
      <w:r w:rsidR="00211553">
        <w:t xml:space="preserve"> </w:t>
      </w:r>
      <w:r w:rsidR="00F76418">
        <w:fldChar w:fldCharType="begin">
          <w:fldData xml:space="preserve">PEVuZE5vdGU+PENpdGU+PEF1dGhvcj5NaXJvbi1NZW5kb3phPC9BdXRob3I+PFllYXI+MjAxMDwv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</w:fldData>
        </w:fldChar>
      </w:r>
      <w:r w:rsidR="00380135">
        <w:instrText xml:space="preserve"> ADDIN EN.CITE </w:instrText>
      </w:r>
      <w:r w:rsidR="00F76418">
        <w:fldChar w:fldCharType="begin">
          <w:fldData xml:space="preserve">PEVuZE5vdGU+PENpdGU+PEF1dGhvcj5NaXJvbi1NZW5kb3phPC9BdXRob3I+PFllYXI+MjAxMDwv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</w:fldData>
        </w:fldChar>
      </w:r>
      <w:r w:rsidR="00380135">
        <w:instrText xml:space="preserve"> ADDIN EN.CITE.DATA </w:instrText>
      </w:r>
      <w:r w:rsidR="00F76418">
        <w:fldChar w:fldCharType="end"/>
      </w:r>
      <w:r w:rsidR="00F76418">
        <w:fldChar w:fldCharType="separate"/>
      </w:r>
      <w:r w:rsidR="00380135">
        <w:rPr>
          <w:noProof/>
        </w:rPr>
        <w:t>[</w:t>
      </w:r>
      <w:hyperlink w:anchor="_ENREF_159" w:tooltip="Miron-Mendoza, 2010 #151" w:history="1">
        <w:r w:rsidR="004D2651">
          <w:rPr>
            <w:noProof/>
          </w:rPr>
          <w:t>159</w:t>
        </w:r>
      </w:hyperlink>
      <w:r w:rsidR="00380135">
        <w:rPr>
          <w:noProof/>
        </w:rPr>
        <w:t>]</w:t>
      </w:r>
      <w:r w:rsidR="00F76418">
        <w:fldChar w:fldCharType="end"/>
      </w:r>
      <w:r>
        <w:t xml:space="preserve">. Instead, matrix porosity </w:t>
      </w:r>
      <w:r>
        <w:lastRenderedPageBreak/>
        <w:t>was found to have a stronger impact on cell behaviour. Others found that the number and size of focal adhesions and in turn cell polarization were affected by the stiffness of PDMS matrices, but without significant changes in total cell spreading</w:t>
      </w:r>
      <w:r w:rsidR="00211553">
        <w:t xml:space="preserve"> </w:t>
      </w:r>
      <w:r w:rsidR="00F76418">
        <w:fldChar w:fldCharType="begin">
          <w:fldData xml:space="preserve">PEVuZE5vdGU+PENpdGU+PEF1dGhvcj5QcmFnZXItS2hvdXRvcnNreTwvQXV0aG9yPjxZZWFyPjIw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</w:fldData>
        </w:fldChar>
      </w:r>
      <w:r w:rsidR="00913F4A">
        <w:instrText xml:space="preserve"> ADDIN EN.CITE </w:instrText>
      </w:r>
      <w:r w:rsidR="00F76418">
        <w:fldChar w:fldCharType="begin">
          <w:fldData xml:space="preserve">PEVuZE5vdGU+PENpdGU+PEF1dGhvcj5QcmFnZXItS2hvdXRvcnNreTwvQXV0aG9yPjxZZWFyPjIw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</w:fldData>
        </w:fldChar>
      </w:r>
      <w:r w:rsidR="00913F4A">
        <w:instrText xml:space="preserve"> ADDIN EN.CITE.DATA </w:instrText>
      </w:r>
      <w:r w:rsidR="00F76418">
        <w:fldChar w:fldCharType="end"/>
      </w:r>
      <w:r w:rsidR="00F76418">
        <w:fldChar w:fldCharType="separate"/>
      </w:r>
      <w:r w:rsidR="00913F4A">
        <w:rPr>
          <w:noProof/>
        </w:rPr>
        <w:t>[</w:t>
      </w:r>
      <w:hyperlink w:anchor="_ENREF_206" w:tooltip="Prager-Khoutorsky, 2011 #196" w:history="1">
        <w:r w:rsidR="004D2651">
          <w:rPr>
            <w:noProof/>
          </w:rPr>
          <w:t>206</w:t>
        </w:r>
      </w:hyperlink>
      <w:r w:rsidR="00913F4A">
        <w:rPr>
          <w:noProof/>
        </w:rPr>
        <w:t>]</w:t>
      </w:r>
      <w:r w:rsidR="00F76418">
        <w:fldChar w:fldCharType="end"/>
      </w:r>
      <w:r>
        <w:t>.</w:t>
      </w:r>
    </w:p>
    <w:p w:rsidR="00E8106D" w:rsidRDefault="00E8106D" w:rsidP="007E345A">
      <w:pPr>
        <w:pStyle w:val="ListParagraph"/>
        <w:spacing w:after="0" w:line="360" w:lineRule="auto"/>
        <w:ind w:left="0"/>
        <w:jc w:val="both"/>
      </w:pPr>
    </w:p>
    <w:p w:rsidR="00E8106D" w:rsidRPr="000361D7" w:rsidRDefault="00E8106D" w:rsidP="007E345A">
      <w:pPr>
        <w:pStyle w:val="ListParagraph"/>
        <w:spacing w:after="0" w:line="360" w:lineRule="auto"/>
        <w:ind w:left="0"/>
        <w:jc w:val="both"/>
      </w:pPr>
      <w:r>
        <w:t xml:space="preserve">These somewhat conflicting results highlight the need for a deeper understanding of molecular mechanisms underlying cell spreading and in particular how </w:t>
      </w:r>
      <w:proofErr w:type="spellStart"/>
      <w:r>
        <w:t>nanoscale</w:t>
      </w:r>
      <w:proofErr w:type="spellEnd"/>
      <w:r>
        <w:t xml:space="preserve"> mechanical properties of the matrix impact on cell behaviour. Indeed, one direct implication of matrix compliance is its deformation when sustaining shear forces during cell spreading and motility. This in turn may have a direct impact on ligand accessibility and clustering.</w:t>
      </w:r>
      <w:r w:rsidR="00466863" w:rsidRPr="00466863">
        <w:t xml:space="preserve"> </w:t>
      </w:r>
      <w:r w:rsidR="00466863">
        <w:t xml:space="preserve">The ability of cells to deform the matrix to cluster ligands is well illustrated by traction force microscopy, which highlights the strong stresses that matrices experience during the spreading of cells in 2D. Interestingly these stresses are not confined to the plane of the matrix onto which cells spread, but also extend normal to this plane </w:t>
      </w:r>
      <w:r w:rsidR="00F76418">
        <w:fldChar w:fldCharType="begin"/>
      </w:r>
      <w:r w:rsidR="00913F4A">
        <w:instrText xml:space="preserve"> ADDIN EN.CITE &lt;EndNote&gt;&lt;Cite&gt;&lt;Author&gt;Legant&lt;/Author&gt;&lt;Year&gt;2012&lt;/Year&gt;&lt;RecNum&gt;200&lt;/RecNum&gt;&lt;IDText&gt;Multidimensional traction force microscopy reveals out-of-plane rotational moments about focal adhesions&lt;/IDText&gt;&lt;DisplayText&gt;[207]&lt;/DisplayText&gt;&lt;record&gt;&lt;rec-number&gt;200&lt;/rec-number&gt;&lt;foreign-keys&gt;&lt;key app="EN" db-id="az5fvxrxv5rdx8ez2rl5d2vprzwaev5pvtrs"&gt;200&lt;/key&gt;&lt;/foreign-keys&gt;&lt;ref-type name="Journal Article"&gt;17&lt;/ref-type&gt;&lt;contributors&gt;&lt;authors&gt;&lt;author&gt;Legant, W. R.&lt;/author&gt;&lt;author&gt;Choi, C. K.&lt;/author&gt;&lt;author&gt;Miller, J. S.&lt;/author&gt;&lt;author&gt;Shao, L.&lt;/author&gt;&lt;author&gt;Gao, L.&lt;/author&gt;&lt;author&gt;Betzig, E.&lt;/author&gt;&lt;author&gt;Chen, C. S.&lt;/author&gt;&lt;/authors&gt;&lt;/contributors&gt;&lt;titles&gt;&lt;title&gt;Multidimensional traction force microscopy reveals out-of-plane rotational moments about focal adhesions&lt;/title&gt;&lt;secondary-title&gt;Proceedings of the National Academy of Sciences&amp;#xD;&lt;/secondary-title&gt;&lt;/titles&gt;&lt;pages&gt;881–886&lt;/pages&gt;&lt;volume&gt;110&lt;/volume&gt;&lt;number&gt;3&lt;/number&gt;&lt;dates&gt;&lt;year&gt;2012&lt;/year&gt;&lt;/dates&gt;&lt;urls&gt;&lt;/urls&gt;&lt;/record&gt;&lt;/Cite&gt;&lt;/EndNote&gt;</w:instrText>
      </w:r>
      <w:r w:rsidR="00F76418">
        <w:fldChar w:fldCharType="separate"/>
      </w:r>
      <w:r w:rsidR="00913F4A">
        <w:rPr>
          <w:noProof/>
        </w:rPr>
        <w:t>[</w:t>
      </w:r>
      <w:hyperlink w:anchor="_ENREF_207" w:tooltip="Legant, 2012 #200" w:history="1">
        <w:r w:rsidR="004D2651">
          <w:rPr>
            <w:noProof/>
          </w:rPr>
          <w:t>207</w:t>
        </w:r>
      </w:hyperlink>
      <w:r w:rsidR="00913F4A">
        <w:rPr>
          <w:noProof/>
        </w:rPr>
        <w:t>]</w:t>
      </w:r>
      <w:r w:rsidR="00F76418">
        <w:fldChar w:fldCharType="end"/>
      </w:r>
      <w:r w:rsidR="00466863">
        <w:t>.</w:t>
      </w:r>
      <w:r>
        <w:t xml:space="preserve"> </w:t>
      </w:r>
      <w:proofErr w:type="spellStart"/>
      <w:r>
        <w:t>Preosteoblasts</w:t>
      </w:r>
      <w:proofErr w:type="spellEnd"/>
      <w:r>
        <w:t xml:space="preserve"> seeded on RGD-functionalised alginate gels locally deformed their matrix to cluster adhesive ligands, as evidenced by FRET microscopy. This behaviour was found to be stiffness dependent, with ligand clustering being maximised on alginate gels with intermediate compliance (60 </w:t>
      </w:r>
      <w:proofErr w:type="spellStart"/>
      <w:r>
        <w:t>kPa</w:t>
      </w:r>
      <w:proofErr w:type="spellEnd"/>
      <w:r>
        <w:t>)</w:t>
      </w:r>
      <w:r w:rsidR="00211553">
        <w:t xml:space="preserve"> </w:t>
      </w:r>
      <w:r w:rsidR="00F76418">
        <w:fldChar w:fldCharType="begin">
          <w:fldData xml:space="preserve">PEVuZE5vdGU+PENpdGU+PEF1dGhvcj5Lb25nPC9BdXRob3I+PFllYXI+MjAwNTwvWWVhcj48UmVj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</w:fldData>
        </w:fldChar>
      </w:r>
      <w:r w:rsidR="00913F4A">
        <w:instrText xml:space="preserve"> ADDIN EN.CITE </w:instrText>
      </w:r>
      <w:r w:rsidR="00F76418">
        <w:fldChar w:fldCharType="begin">
          <w:fldData xml:space="preserve">PEVuZE5vdGU+PENpdGU+PEF1dGhvcj5Lb25nPC9BdXRob3I+PFllYXI+MjAwNTwvWWVhcj48UmVj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</w:fldData>
        </w:fldChar>
      </w:r>
      <w:r w:rsidR="00913F4A">
        <w:instrText xml:space="preserve"> ADDIN EN.CITE.DATA </w:instrText>
      </w:r>
      <w:r w:rsidR="00F76418">
        <w:fldChar w:fldCharType="end"/>
      </w:r>
      <w:r w:rsidR="00F76418">
        <w:fldChar w:fldCharType="separate"/>
      </w:r>
      <w:r w:rsidR="00913F4A">
        <w:rPr>
          <w:noProof/>
        </w:rPr>
        <w:t>[</w:t>
      </w:r>
      <w:hyperlink w:anchor="_ENREF_208" w:tooltip="Kong, 2005 #197" w:history="1">
        <w:r w:rsidR="004D2651">
          <w:rPr>
            <w:noProof/>
          </w:rPr>
          <w:t>208</w:t>
        </w:r>
      </w:hyperlink>
      <w:r w:rsidR="00913F4A">
        <w:rPr>
          <w:noProof/>
        </w:rPr>
        <w:t>]</w:t>
      </w:r>
      <w:r w:rsidR="00F76418">
        <w:fldChar w:fldCharType="end"/>
      </w:r>
      <w:r>
        <w:t xml:space="preserve">. Such </w:t>
      </w:r>
      <w:proofErr w:type="spellStart"/>
      <w:r>
        <w:t>nanoscale</w:t>
      </w:r>
      <w:proofErr w:type="spellEnd"/>
      <w:r>
        <w:t xml:space="preserve"> remodelling may also explain the lack of cell response to PDMS mechanical properties. Cell response to the compliance of alginate gels with identical </w:t>
      </w:r>
      <w:proofErr w:type="spellStart"/>
      <w:r>
        <w:t>Youngs</w:t>
      </w:r>
      <w:proofErr w:type="spellEnd"/>
      <w:r>
        <w:t xml:space="preserve">’ moduli but different frequency dependent shear properties (comparing alginate gels </w:t>
      </w:r>
      <w:proofErr w:type="spellStart"/>
      <w:r>
        <w:t>crosslinked</w:t>
      </w:r>
      <w:proofErr w:type="spellEnd"/>
      <w:r>
        <w:t xml:space="preserve"> covalently and with calcium ions) was strikingly different</w:t>
      </w:r>
      <w:r w:rsidR="00021BD9">
        <w:t xml:space="preserve"> </w:t>
      </w:r>
      <w:r w:rsidR="00F76418">
        <w:fldChar w:fldCharType="begin"/>
      </w:r>
      <w:r w:rsidR="00021BD9">
        <w:instrText xml:space="preserve"> ADDIN EN.CITE &lt;EndNote&gt;&lt;Cite&gt;&lt;Author&gt;Chaudhuri&lt;/Author&gt;&lt;Year&gt;2015&lt;/Year&gt;&lt;RecNum&gt;223&lt;/RecNum&gt;&lt;DisplayText&gt;[209]&lt;/DisplayText&gt;&lt;record&gt;&lt;rec-number&gt;223&lt;/rec-number&gt;&lt;foreign-keys&gt;&lt;key app="EN" db-id="az5fvxrxv5rdx8ez2rl5d2vprzwaev5pvtrs"&gt;223&lt;/key&gt;&lt;/foreign-keys&gt;&lt;ref-type name="Journal Article"&gt;17&lt;/ref-type&gt;&lt;contributors&gt;&lt;authors&gt;&lt;author&gt;Chaudhuri, Ovijit&lt;/author&gt;&lt;author&gt;Gu, Luo&lt;/author&gt;&lt;author&gt;Darnell, Max&lt;/author&gt;&lt;author&gt;Klumpers, Darinka&lt;/author&gt;&lt;author&gt;Bencherif, Sidi A&lt;/author&gt;&lt;author&gt;Weaver, James C&lt;/author&gt;&lt;author&gt;Huebsch, Nathaniel&lt;/author&gt;&lt;author&gt;Mooney, David J&lt;/author&gt;&lt;/authors&gt;&lt;/contributors&gt;&lt;titles&gt;&lt;title&gt;Substrate stress relaxation regulates cell spreading&lt;/title&gt;&lt;secondary-title&gt;Nature communications&lt;/secondary-title&gt;&lt;/titles&gt;&lt;periodical&gt;&lt;full-title&gt;Nature communications&lt;/full-title&gt;&lt;/periodical&gt;&lt;volume&gt;6&lt;/volume&gt;&lt;dates&gt;&lt;year&gt;2015&lt;/year&gt;&lt;/dates&gt;&lt;urls&gt;&lt;/urls&gt;&lt;/record&gt;&lt;/Cite&gt;&lt;/EndNote&gt;</w:instrText>
      </w:r>
      <w:r w:rsidR="00F76418">
        <w:fldChar w:fldCharType="separate"/>
      </w:r>
      <w:r w:rsidR="00021BD9">
        <w:rPr>
          <w:noProof/>
        </w:rPr>
        <w:t>[</w:t>
      </w:r>
      <w:hyperlink w:anchor="_ENREF_209" w:tooltip="Chaudhuri, 2015 #223" w:history="1">
        <w:r w:rsidR="004D2651">
          <w:rPr>
            <w:noProof/>
          </w:rPr>
          <w:t>209</w:t>
        </w:r>
      </w:hyperlink>
      <w:r w:rsidR="00021BD9">
        <w:rPr>
          <w:noProof/>
        </w:rPr>
        <w:t>]</w:t>
      </w:r>
      <w:r w:rsidR="00F76418">
        <w:fldChar w:fldCharType="end"/>
      </w:r>
      <w:r>
        <w:t xml:space="preserve">. Whereas cells remained rounded on 1.4 </w:t>
      </w:r>
      <w:proofErr w:type="spellStart"/>
      <w:r>
        <w:t>kPa</w:t>
      </w:r>
      <w:proofErr w:type="spellEnd"/>
      <w:r>
        <w:t xml:space="preserve"> covalently </w:t>
      </w:r>
      <w:proofErr w:type="spellStart"/>
      <w:r>
        <w:t>crosslinked</w:t>
      </w:r>
      <w:proofErr w:type="spellEnd"/>
      <w:r>
        <w:t xml:space="preserve"> alginate gels with elastic properties and low stress relaxation, they were able to spread on gels of similar stiffness with ionic crosslinking. This behaviour was strongly dependent on ligand density and mediated via the formation of focal adhesions and the establishment of a structured actin cytoskeleton. It also correlated with the ability of cells to cluster adhesive ligands on the alginate gels displaying more viscous properties. Similarly, cell spreading was modulated by the flexibility and motility of ligands bound to hard substrates</w:t>
      </w:r>
      <w:r w:rsidR="00211553">
        <w:t xml:space="preserve"> </w:t>
      </w:r>
      <w:r w:rsidR="00F76418">
        <w:fldChar w:fldCharType="begin">
          <w:fldData xml:space="preserve">PEVuZE5vdGU+PENpdGU+PEF1dGhvcj5UaGlkPC9BdXRob3I+PFllYXI+MjAwNzwvWWVhcj48UmVj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</w:fldData>
        </w:fldChar>
      </w:r>
      <w:r w:rsidR="00021BD9">
        <w:instrText xml:space="preserve"> ADDIN EN.CITE </w:instrText>
      </w:r>
      <w:r w:rsidR="00F76418">
        <w:fldChar w:fldCharType="begin">
          <w:fldData xml:space="preserve">PEVuZE5vdGU+PENpdGU+PEF1dGhvcj5UaGlkPC9BdXRob3I+PFllYXI+MjAwNzwvWWVhcj48UmVj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</w:fldData>
        </w:fldChar>
      </w:r>
      <w:r w:rsidR="00021BD9">
        <w:instrText xml:space="preserve"> ADDIN EN.CITE.DATA </w:instrText>
      </w:r>
      <w:r w:rsidR="00F76418">
        <w:fldChar w:fldCharType="end"/>
      </w:r>
      <w:r w:rsidR="00F76418">
        <w:fldChar w:fldCharType="separate"/>
      </w:r>
      <w:r w:rsidR="00021BD9">
        <w:rPr>
          <w:noProof/>
        </w:rPr>
        <w:t>[</w:t>
      </w:r>
      <w:hyperlink w:anchor="_ENREF_210" w:tooltip="Thid, 2007 #198" w:history="1">
        <w:r w:rsidR="004D2651">
          <w:rPr>
            <w:noProof/>
          </w:rPr>
          <w:t>210</w:t>
        </w:r>
      </w:hyperlink>
      <w:r w:rsidR="00021BD9">
        <w:rPr>
          <w:noProof/>
        </w:rPr>
        <w:t xml:space="preserve">, </w:t>
      </w:r>
      <w:hyperlink w:anchor="_ENREF_211" w:tooltip="Kakinoki, 2015 #166" w:history="1">
        <w:r w:rsidR="004D2651">
          <w:rPr>
            <w:noProof/>
          </w:rPr>
          <w:t>211</w:t>
        </w:r>
      </w:hyperlink>
      <w:r w:rsidR="00021BD9">
        <w:rPr>
          <w:noProof/>
        </w:rPr>
        <w:t>]</w:t>
      </w:r>
      <w:r w:rsidR="00F76418">
        <w:fldChar w:fldCharType="end"/>
      </w:r>
      <w:r>
        <w:t xml:space="preserve">, suggesting that ligand mobility and clustering is a relatively general behaviour controlling </w:t>
      </w:r>
      <w:r w:rsidR="00466863">
        <w:t>cell adhesion</w:t>
      </w:r>
      <w:r>
        <w:t xml:space="preserve">, perhaps via the regulation of integrin clustering. </w:t>
      </w:r>
      <w:proofErr w:type="spellStart"/>
      <w:r>
        <w:t>Lautscham</w:t>
      </w:r>
      <w:proofErr w:type="spellEnd"/>
      <w:r>
        <w:t xml:space="preserve"> et al. used multiple phospholipid bilayer assemblies to control substrate compliance and the mobility of adhesive ligands independently of their surface density</w:t>
      </w:r>
      <w:r w:rsidR="00466863">
        <w:t xml:space="preserve"> </w:t>
      </w:r>
      <w:r w:rsidR="00F76418">
        <w:fldChar w:fldCharType="begin">
          <w:fldData xml:space="preserve">PEVuZE5vdGU+PENpdGU+PEF1dGhvcj5MYXV0c2NoYW08L0F1dGhvcj48WWVhcj4yMDE0PC9ZZWFy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</w:fldData>
        </w:fldChar>
      </w:r>
      <w:r w:rsidR="00021BD9">
        <w:instrText xml:space="preserve"> ADDIN EN.CITE </w:instrText>
      </w:r>
      <w:r w:rsidR="00F76418">
        <w:fldChar w:fldCharType="begin">
          <w:fldData xml:space="preserve">PEVuZE5vdGU+PENpdGU+PEF1dGhvcj5MYXV0c2NoYW08L0F1dGhvcj48WWVhcj4yMDE0PC9ZZWFy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</w:fldData>
        </w:fldChar>
      </w:r>
      <w:r w:rsidR="00021BD9">
        <w:instrText xml:space="preserve"> ADDIN EN.CITE.DATA </w:instrText>
      </w:r>
      <w:r w:rsidR="00F76418">
        <w:fldChar w:fldCharType="end"/>
      </w:r>
      <w:r w:rsidR="00F76418">
        <w:fldChar w:fldCharType="separate"/>
      </w:r>
      <w:r w:rsidR="00021BD9">
        <w:rPr>
          <w:noProof/>
        </w:rPr>
        <w:t>[</w:t>
      </w:r>
      <w:hyperlink w:anchor="_ENREF_212" w:tooltip="Lautscham, 2014 #199" w:history="1">
        <w:r w:rsidR="004D2651">
          <w:rPr>
            <w:noProof/>
          </w:rPr>
          <w:t>212</w:t>
        </w:r>
      </w:hyperlink>
      <w:r w:rsidR="00021BD9">
        <w:rPr>
          <w:noProof/>
        </w:rPr>
        <w:t>]</w:t>
      </w:r>
      <w:r w:rsidR="00F76418">
        <w:fldChar w:fldCharType="end"/>
      </w:r>
      <w:r>
        <w:t xml:space="preserve">. Cell spreading, focal adhesion formation and motility were gradually impaired as substrate compliance and ligand mobility increased. </w:t>
      </w:r>
    </w:p>
    <w:p w:rsidR="00E8106D" w:rsidRDefault="00E8106D" w:rsidP="007E345A">
      <w:pPr>
        <w:pStyle w:val="ListParagraph"/>
        <w:spacing w:after="0" w:line="360" w:lineRule="auto"/>
        <w:ind w:left="0"/>
        <w:jc w:val="both"/>
      </w:pPr>
    </w:p>
    <w:p w:rsidR="00E8106D" w:rsidRDefault="00E8106D" w:rsidP="007E345A">
      <w:pPr>
        <w:pStyle w:val="ListParagraph"/>
        <w:spacing w:after="0" w:line="360" w:lineRule="auto"/>
        <w:ind w:left="0"/>
        <w:jc w:val="both"/>
      </w:pPr>
      <w:r>
        <w:t xml:space="preserve">When going to 3D matrices, although cell morphology changes strikingly as a result of the change in </w:t>
      </w:r>
      <w:proofErr w:type="spellStart"/>
      <w:r>
        <w:t>apico</w:t>
      </w:r>
      <w:proofErr w:type="spellEnd"/>
      <w:r>
        <w:t xml:space="preserve">-basal asymmetry, similar concepts have been explored. However, marked differences are observed in the type and morphology of adhesions that are formed in 3D and focal adhesions </w:t>
      </w:r>
      <w:r>
        <w:lastRenderedPageBreak/>
        <w:t>structure, composition (content of integrin, paxillin etc.), dynamics and stress generation significantly differs</w:t>
      </w:r>
      <w:r w:rsidR="009611FD">
        <w:t xml:space="preserve"> </w:t>
      </w:r>
      <w:r w:rsidR="00F76418">
        <w:fldChar w:fldCharType="begin"/>
      </w:r>
      <w:r w:rsidR="00021BD9">
        <w:instrText xml:space="preserve"> ADDIN EN.CITE &lt;EndNote&gt;&lt;Cite&gt;&lt;Author&gt;Cukierman&lt;/Author&gt;&lt;Year&gt;2001&lt;/Year&gt;&lt;RecNum&gt;203&lt;/RecNum&gt;&lt;IDText&gt;Taking Cell-Matrix Adhesions to the Third Dimension&lt;/IDText&gt;&lt;DisplayText&gt;[213]&lt;/DisplayText&gt;&lt;record&gt;&lt;rec-number&gt;203&lt;/rec-number&gt;&lt;foreign-keys&gt;&lt;key app="EN" db-id="az5fvxrxv5rdx8ez2rl5d2vprzwaev5pvtrs"&gt;203&lt;/key&gt;&lt;/foreign-keys&gt;&lt;ref-type name="Journal Article"&gt;17&lt;/ref-type&gt;&lt;contributors&gt;&lt;authors&gt;&lt;author&gt;Cukierman, E.&lt;/author&gt;&lt;author&gt;Pankov, R.&lt;/author&gt;&lt;author&gt;Stevens, D. R.&lt;/author&gt;&lt;author&gt;Yamada, K. M.&lt;/author&gt;&lt;/authors&gt;&lt;/contributors&gt;&lt;auth-address&gt;Yamada, KM&amp;#xD;Natl Inst Dent &amp;amp; Craniofacial Res, Craniofacial Dev Biol &amp;amp; Regenerat Branch, NIH, Bethesda, MD 20892 USA&amp;#xD;Natl Inst Dent &amp;amp; Craniofacial Res, Craniofacial Dev Biol &amp;amp; Regenerat Branch, NIH, Bethesda, MD 20892 USA&amp;#xD;Natl Inst Dent &amp;amp; Craniofacial Res, Craniofacial Dev Biol &amp;amp; Regenerat Branch, NIH, Bethesda, MD 20892 USA&lt;/auth-address&gt;&lt;titles&gt;&lt;title&gt;Taking cell-matrix adhesions to the third dimension&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708-1712&lt;/pages&gt;&lt;volume&gt;294&lt;/volume&gt;&lt;number&gt;5547&lt;/number&gt;&lt;keywords&gt;&lt;keyword&gt;extracellular-matrix&lt;/keyword&gt;&lt;keyword&gt;focal adhesions&lt;/keyword&gt;&lt;keyword&gt;integrins&lt;/keyword&gt;&lt;keyword&gt;dynamics&lt;/keyword&gt;&lt;keyword&gt;fibronectin&lt;/keyword&gt;&lt;keyword&gt;migration&lt;/keyword&gt;&lt;/keywords&gt;&lt;dates&gt;&lt;year&gt;2001&lt;/year&gt;&lt;pub-dates&gt;&lt;date&gt;Nov 23&lt;/date&gt;&lt;/pub-dates&gt;&lt;/dates&gt;&lt;isbn&gt;0036-8075&lt;/isbn&gt;&lt;accession-num&gt;WOS:000172307400042&lt;/accession-num&gt;&lt;urls&gt;&lt;related-urls&gt;&lt;url&gt;&amp;lt;Go to ISI&amp;gt;://WOS:000172307400042&lt;/url&gt;&lt;/related-urls&gt;&lt;/urls&gt;&lt;electronic-resource-num&gt;DOI 10.1126/science.1064829&lt;/electronic-resource-num&gt;&lt;language&gt;English&lt;/language&gt;&lt;/record&gt;&lt;/Cite&gt;&lt;/EndNote&gt;</w:instrText>
      </w:r>
      <w:r w:rsidR="00F76418">
        <w:fldChar w:fldCharType="separate"/>
      </w:r>
      <w:r w:rsidR="00021BD9">
        <w:rPr>
          <w:noProof/>
        </w:rPr>
        <w:t>[</w:t>
      </w:r>
      <w:hyperlink w:anchor="_ENREF_213" w:tooltip="Cukierman, 2001 #203" w:history="1">
        <w:r w:rsidR="004D2651">
          <w:rPr>
            <w:noProof/>
          </w:rPr>
          <w:t>213</w:t>
        </w:r>
      </w:hyperlink>
      <w:r w:rsidR="00021BD9">
        <w:rPr>
          <w:noProof/>
        </w:rPr>
        <w:t>]</w:t>
      </w:r>
      <w:r w:rsidR="00F76418">
        <w:fldChar w:fldCharType="end"/>
      </w:r>
      <w:r>
        <w:t>. Typically, in 3D matrices, focal adhesions are not observed by conventional confocal microscopy, either implying that they do not form or that their size and geometry are significantly different compared to 2D adhesion</w:t>
      </w:r>
      <w:r w:rsidR="009611FD">
        <w:t xml:space="preserve">s </w:t>
      </w:r>
      <w:r w:rsidR="00F76418">
        <w:fldChar w:fldCharType="begin">
          <w:fldData xml:space="preserve">PEVuZE5vdGU+PENpdGU+PEF1dGhvcj5GcmFsZXk8L0F1dGhvcj48WWVhcj4yMDEwPC9ZZWFyPjxS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</w:fldData>
        </w:fldChar>
      </w:r>
      <w:r w:rsidR="00380135">
        <w:instrText xml:space="preserve"> ADDIN EN.CITE </w:instrText>
      </w:r>
      <w:r w:rsidR="00F76418">
        <w:fldChar w:fldCharType="begin">
          <w:fldData xml:space="preserve">PEVuZE5vdGU+PENpdGU+PEF1dGhvcj5GcmFsZXk8L0F1dGhvcj48WWVhcj4yMDEwPC9ZZWFyPjxS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</w:fldData>
        </w:fldChar>
      </w:r>
      <w:r w:rsidR="00380135">
        <w:instrText xml:space="preserve"> ADDIN EN.CITE.DATA </w:instrText>
      </w:r>
      <w:r w:rsidR="00F76418">
        <w:fldChar w:fldCharType="end"/>
      </w:r>
      <w:r w:rsidR="00F76418">
        <w:fldChar w:fldCharType="separate"/>
      </w:r>
      <w:r w:rsidR="00380135">
        <w:rPr>
          <w:noProof/>
        </w:rPr>
        <w:t>[</w:t>
      </w:r>
      <w:hyperlink w:anchor="_ENREF_150" w:tooltip="Fraley, 2010 #142" w:history="1">
        <w:r w:rsidR="004D2651">
          <w:rPr>
            <w:noProof/>
          </w:rPr>
          <w:t>150</w:t>
        </w:r>
      </w:hyperlink>
      <w:r w:rsidR="00380135">
        <w:rPr>
          <w:noProof/>
        </w:rPr>
        <w:t>]</w:t>
      </w:r>
      <w:r w:rsidR="00F76418">
        <w:fldChar w:fldCharType="end"/>
      </w:r>
      <w:r>
        <w:t>. Proteins normally recruited at 2D adhesions (</w:t>
      </w:r>
      <w:proofErr w:type="spellStart"/>
      <w:r>
        <w:t>talin</w:t>
      </w:r>
      <w:proofErr w:type="spellEnd"/>
      <w:r>
        <w:t xml:space="preserve">, </w:t>
      </w:r>
      <w:proofErr w:type="spellStart"/>
      <w:r>
        <w:t>paxillin</w:t>
      </w:r>
      <w:proofErr w:type="spellEnd"/>
      <w:r>
        <w:t>, vinculin, α</w:t>
      </w:r>
      <w:r>
        <w:rPr>
          <w:rFonts w:ascii="MS Gothic" w:eastAsia="MS Gothic" w:hAnsi="MS Gothic" w:cs="MS Gothic" w:hint="eastAsia"/>
        </w:rPr>
        <w:t>‑</w:t>
      </w:r>
      <w:proofErr w:type="spellStart"/>
      <w:r>
        <w:rPr>
          <w:rFonts w:ascii="Calibri" w:hAnsi="Calibri" w:cs="Calibri"/>
        </w:rPr>
        <w:t>actinin</w:t>
      </w:r>
      <w:proofErr w:type="spellEnd"/>
      <w:r>
        <w:rPr>
          <w:rFonts w:ascii="Calibri" w:hAnsi="Calibri" w:cs="Calibri"/>
        </w:rPr>
        <w:t xml:space="preserve">, </w:t>
      </w:r>
      <w:proofErr w:type="spellStart"/>
      <w:r>
        <w:t>zyxin</w:t>
      </w:r>
      <w:proofErr w:type="spellEnd"/>
      <w:r>
        <w:t xml:space="preserve">, vasodilator-stimulated </w:t>
      </w:r>
      <w:proofErr w:type="spellStart"/>
      <w:r>
        <w:t>phosphoprotein</w:t>
      </w:r>
      <w:proofErr w:type="spellEnd"/>
      <w:r>
        <w:t xml:space="preserve"> (VASP), and enzymes and adaptor proteins FAK and p130Cas) did not form adhesive clusters but were homogenously distributed in the cytoskeleton and at the cell membrane. Cell  migration was also found to be significantly altered, not surprisingly give</w:t>
      </w:r>
      <w:r w:rsidR="009611FD">
        <w:t>n</w:t>
      </w:r>
      <w:r>
        <w:t xml:space="preserve"> the physical barrier of the 3D microenvironment, but was still found to be dependent on β1 integrins (although 3D migration is not always integrin dependent, depending on cell type</w:t>
      </w:r>
      <w:r w:rsidR="00CF3671">
        <w:t xml:space="preserve"> </w:t>
      </w:r>
      <w:r w:rsidR="00F76418">
        <w:fldChar w:fldCharType="begin"/>
      </w:r>
      <w:r w:rsidR="00CF3671">
        <w:instrText xml:space="preserve"> ADDIN EN.CITE &lt;EndNote&gt;&lt;Cite&gt;&lt;Author&gt;Lämmermann&lt;/Author&gt;&lt;Year&gt;2008&lt;/Year&gt;&lt;RecNum&gt;224&lt;/RecNum&gt;&lt;DisplayText&gt;[214]&lt;/DisplayText&gt;&lt;record&gt;&lt;rec-number&gt;224&lt;/rec-number&gt;&lt;foreign-keys&gt;&lt;key app="EN" db-id="az5fvxrxv5rdx8ez2rl5d2vprzwaev5pvtrs"&gt;224&lt;/key&gt;&lt;/foreign-keys&gt;&lt;ref-type name="Journal Article"&gt;17&lt;/ref-type&gt;&lt;contributors&gt;&lt;authors&gt;&lt;author&gt;Lämmermann, Tim&lt;/author&gt;&lt;author&gt;Bader, Bernhard L&lt;/author&gt;&lt;author&gt;Monkley, Susan J&lt;/author&gt;&lt;author&gt;Worbs, Tim&lt;/author&gt;&lt;author&gt;Wedlich-Söldner, Roland&lt;/author&gt;&lt;author&gt;Hirsch, Karin&lt;/author&gt;&lt;author&gt;Keller, Markus&lt;/author&gt;&lt;author&gt;Förster, Reinhold&lt;/author&gt;&lt;author&gt;Critchley, David R&lt;/author&gt;&lt;author&gt;Fässler, Reinhard&lt;/author&gt;&lt;/authors&gt;&lt;/contributors&gt;&lt;titles&gt;&lt;title&gt;Rapid leukocyte migration by integrin-independent flowing and squeezing&lt;/title&gt;&lt;secondary-title&gt;Nature&lt;/secondary-title&gt;&lt;/titles&gt;&lt;periodical&gt;&lt;full-title&gt;Nature&lt;/full-title&gt;&lt;abbr-1&gt;Nature&lt;/abbr-1&gt;&lt;/periodical&gt;&lt;pages&gt;51-55&lt;/pages&gt;&lt;volume&gt;453&lt;/volume&gt;&lt;number&gt;7191&lt;/number&gt;&lt;dates&gt;&lt;year&gt;2008&lt;/year&gt;&lt;/dates&gt;&lt;isbn&gt;0028-0836&lt;/isbn&gt;&lt;urls&gt;&lt;/urls&gt;&lt;/record&gt;&lt;/Cite&gt;&lt;/EndNote&gt;</w:instrText>
      </w:r>
      <w:r w:rsidR="00F76418">
        <w:fldChar w:fldCharType="separate"/>
      </w:r>
      <w:r w:rsidR="00CF3671">
        <w:rPr>
          <w:noProof/>
        </w:rPr>
        <w:t>[</w:t>
      </w:r>
      <w:hyperlink w:anchor="_ENREF_214" w:tooltip="Lämmermann, 2008 #224" w:history="1">
        <w:r w:rsidR="004D2651">
          <w:rPr>
            <w:noProof/>
          </w:rPr>
          <w:t>214</w:t>
        </w:r>
      </w:hyperlink>
      <w:r w:rsidR="00CF3671">
        <w:rPr>
          <w:noProof/>
        </w:rPr>
        <w:t>]</w:t>
      </w:r>
      <w:r w:rsidR="00F76418">
        <w:fldChar w:fldCharType="end"/>
      </w:r>
      <w:r>
        <w:t>). Despite the lack of formation of large protein complexes, cell protrusions formed, although with different sizes compared to 2D, and their activity was influenced by focal adhesion proteins. Furthermore changes in their dynamics correlated with changes in cell speed, showing that motility is regulated by FA proteins through changes in protrusion number and growth speed</w:t>
      </w:r>
      <w:r w:rsidR="009611FD">
        <w:t xml:space="preserve"> </w:t>
      </w:r>
      <w:r w:rsidR="00F76418">
        <w:fldChar w:fldCharType="begin"/>
      </w:r>
      <w:r w:rsidR="00CF3671">
        <w:instrText xml:space="preserve"> ADDIN EN.CITE &lt;EndNote&gt;&lt;Cite&gt;&lt;Author&gt;Fraley&lt;/Author&gt;&lt;Year&gt;2011&lt;/Year&gt;&lt;RecNum&gt;204&lt;/RecNum&gt;&lt;IDText&gt;A distinctive role for focal adhesion proteins in three dimensional cell motility&lt;/IDText&gt;&lt;DisplayText&gt;[215]&lt;/DisplayText&gt;&lt;record&gt;&lt;rec-number&gt;204&lt;/rec-number&gt;&lt;foreign-keys&gt;&lt;key app="EN" db-id="az5fvxrxv5rdx8ez2rl5d2vprzwaev5pvtrs"&gt;204&lt;/key&gt;&lt;/foreign-keys&gt;&lt;ref-type name="Journal Article"&gt;17&lt;/ref-type&gt;&lt;contributors&gt;&lt;authors&gt;&lt;author&gt;Fraley, S. I.&lt;/author&gt;&lt;author&gt;Feng, Y. F.&lt;/author&gt;&lt;author&gt;Wirtz, D.&lt;/author&gt;&lt;author&gt;Longmore, G. D.&lt;/author&gt;&lt;/authors&gt;&lt;/contributors&gt;&lt;auth-address&gt;Wirtz, D&amp;#xD;Johns Hopkins Univ, Dept Chem, Baltimore, MD 21218 USA&amp;#xD;Johns Hopkins Univ, Dept Chem, Baltimore, MD 21218 USA&amp;#xD;Johns Hopkins Univ, Dept Chem, Baltimore, MD 21218 USA&amp;#xD;Johns Hopkins Univ, Dept Biomol Engn, Baltimore, MD 21218 USA&amp;#xD;Johns Hopkins Univ, Johns Hopkins Phys Sci Oncol Ctr, Baltimore, MD 21218 USA&amp;#xD;Washington Univ, Sch Med, BRIGHT Inst, St Louis, MO 63110 USA&amp;#xD;Washington Univ, Sch Med, Dept Med, St Louis, MO 63110 USA&amp;#xD;Washington Univ, Sch Med, Dept Cell Biol &amp;amp; Physiol, St Louis, MO 63110 USA&lt;/auth-address&gt;&lt;titles&gt;&lt;title&gt;Reply: reducing background fluorescence reveals adhesions in 3D matrices&lt;/title&gt;&lt;secondary-title&gt;Nature Cell Biology&lt;/secondary-title&gt;&lt;alt-title&gt;Nat Cell Biol&lt;/alt-title&gt;&lt;/titles&gt;&lt;periodical&gt;&lt;full-title&gt;Nat Cell Biol&lt;/full-title&gt;&lt;abbr-1&gt;Nature cell biology&lt;/abbr-1&gt;&lt;/periodical&gt;&lt;alt-periodical&gt;&lt;full-title&gt;Nat Cell Biol&lt;/full-title&gt;&lt;abbr-1&gt;Nature cell biology&lt;/abbr-1&gt;&lt;/alt-periodical&gt;&lt;pages&gt;5-U254&lt;/pages&gt;&lt;volume&gt;13&lt;/volume&gt;&lt;number&gt;1&lt;/number&gt;&lt;dates&gt;&lt;year&gt;2011&lt;/year&gt;&lt;pub-dates&gt;&lt;date&gt;Jan&lt;/date&gt;&lt;/pub-dates&gt;&lt;/dates&gt;&lt;isbn&gt;1465-7392&lt;/isbn&gt;&lt;accession-num&gt;WOS:000285502200003&lt;/accession-num&gt;&lt;urls&gt;&lt;related-urls&gt;&lt;url&gt;&amp;lt;Go to ISI&amp;gt;://WOS:000285502200003&lt;/url&gt;&lt;/related-urls&gt;&lt;/urls&gt;&lt;electronic-resource-num&gt;Doi 10.1038/Ncb0111-5&lt;/electronic-resource-num&gt;&lt;language&gt;English&lt;/language&gt;&lt;/record&gt;&lt;/Cite&gt;&lt;/EndNote&gt;</w:instrText>
      </w:r>
      <w:r w:rsidR="00F76418">
        <w:fldChar w:fldCharType="separate"/>
      </w:r>
      <w:r w:rsidR="00CF3671">
        <w:rPr>
          <w:noProof/>
        </w:rPr>
        <w:t>[</w:t>
      </w:r>
      <w:hyperlink w:anchor="_ENREF_215" w:tooltip="Fraley, 2011 #204" w:history="1">
        <w:r w:rsidR="004D2651">
          <w:rPr>
            <w:noProof/>
          </w:rPr>
          <w:t>215</w:t>
        </w:r>
      </w:hyperlink>
      <w:r w:rsidR="00CF3671">
        <w:rPr>
          <w:noProof/>
        </w:rPr>
        <w:t>]</w:t>
      </w:r>
      <w:r w:rsidR="00F76418">
        <w:fldChar w:fldCharType="end"/>
      </w:r>
      <w:r>
        <w:t xml:space="preserve">. In addition, using beads embedded in the matrix to track stresses generated, it was observed that cells only pull at the matrix without pushing. Adhesion proteins such as </w:t>
      </w:r>
      <w:r w:rsidRPr="000204C0">
        <w:t>VASP, talin, vinculin, p130Cas and FAK</w:t>
      </w:r>
      <w:r>
        <w:t xml:space="preserve"> were also involved in the generation of such traction forces. Cell motility in 3D is thus regulated by the formation of protrusions that test the environment and pull the matrix via mechanisms relying on focal adhesion proteins, despite the lack of large cluster formation. Interestingly, cell speed was not found to be affected by matrix rigidity, but rather by changes in the microenvironment geometry. In contrast, </w:t>
      </w:r>
      <w:proofErr w:type="spellStart"/>
      <w:r>
        <w:t>Kubow</w:t>
      </w:r>
      <w:proofErr w:type="spellEnd"/>
      <w:r>
        <w:t xml:space="preserve"> and </w:t>
      </w:r>
      <w:proofErr w:type="spellStart"/>
      <w:r w:rsidRPr="00D352B9">
        <w:t>Horwitz</w:t>
      </w:r>
      <w:proofErr w:type="spellEnd"/>
      <w:r>
        <w:t xml:space="preserve"> </w:t>
      </w:r>
      <w:r w:rsidR="00F76418">
        <w:fldChar w:fldCharType="begin"/>
      </w:r>
      <w:r w:rsidR="00380135">
        <w:instrText xml:space="preserve"> ADDIN EN.CITE &lt;EndNote&gt;&lt;Cite&gt;&lt;Author&gt;Kubow&lt;/Author&gt;&lt;Year&gt;2011&lt;/Year&gt;&lt;RecNum&gt;143&lt;/RecNum&gt;&lt;IDText&gt;Reducing background fluorescence reveals adhesions in 3D matrices&lt;/IDText&gt;&lt;DisplayText&gt;[151]&lt;/DisplayText&gt;&lt;record&gt;&lt;rec-number&gt;143&lt;/rec-number&gt;&lt;foreign-keys&gt;&lt;key app="EN" db-id="az5fvxrxv5rdx8ez2rl5d2vprzwaev5pvtrs"&gt;143&lt;/key&gt;&lt;/foreign-keys&gt;&lt;ref-type name="Journal Article"&gt;17&lt;/ref-type&gt;&lt;contributors&gt;&lt;authors&gt;&lt;author&gt;Kubow, K. E.&lt;/author&gt;&lt;author&gt;Horwitz, A. R.&lt;/author&gt;&lt;/authors&gt;&lt;/contributors&gt;&lt;titles&gt;&lt;title&gt;Reducing background fluorescence reveals adhesions in 3D matrices&lt;/title&gt;&lt;secondary-title&gt;Nat Cell Biol&lt;/secondary-title&gt;&lt;alt-title&gt;Nature cell biology&lt;/alt-title&gt;&lt;/titles&gt;&lt;periodical&gt;&lt;full-title&gt;Nat Cell Biol&lt;/full-title&gt;&lt;abbr-1&gt;Nature cell biology&lt;/abbr-1&gt;&lt;/periodical&gt;&lt;alt-periodical&gt;&lt;full-title&gt;Nat Cell Biol&lt;/full-title&gt;&lt;abbr-1&gt;Nature cell biology&lt;/abbr-1&gt;&lt;/alt-periodical&gt;&lt;pages&gt;3-5; author reply 5-7&lt;/pages&gt;&lt;volume&gt;13&lt;/volume&gt;&lt;number&gt;1&lt;/number&gt;&lt;keywords&gt;&lt;keyword&gt;Cell Culture Techniques&lt;/keyword&gt;&lt;keyword&gt;Cell Line, Tumor&lt;/keyword&gt;&lt;keyword&gt;Collagen/metabolism&lt;/keyword&gt;&lt;keyword&gt;Cytoplasm/metabolism&lt;/keyword&gt;&lt;keyword&gt;Focal Adhesions/*metabolism&lt;/keyword&gt;&lt;keyword&gt;Green Fluorescent Proteins/genetics/*metabolism&lt;/keyword&gt;&lt;keyword&gt;Humans&lt;/keyword&gt;&lt;keyword&gt;Microscopy, Confocal&lt;/keyword&gt;&lt;keyword&gt;Paxillin/genetics/*metabolism&lt;/keyword&gt;&lt;keyword&gt;Recombinant Fusion Proteins/genetics/metabolism&lt;/keyword&gt;&lt;keyword&gt;Transfection&lt;/keyword&gt;&lt;keyword&gt;Vinculin/genetics/metabolism&lt;/keyword&gt;&lt;/keywords&gt;&lt;dates&gt;&lt;year&gt;2011&lt;/year&gt;&lt;pub-dates&gt;&lt;date&gt;Jan&lt;/date&gt;&lt;/pub-dates&gt;&lt;/dates&gt;&lt;isbn&gt;1476-4679 (Electronic)&amp;#xD;1465-7392 (Linking)&lt;/isbn&gt;&lt;accession-num&gt;21173800&lt;/accession-num&gt;&lt;urls&gt;&lt;related-urls&gt;&lt;url&gt;http://www.ncbi.nlm.nih.gov/pubmed/21173800&lt;/url&gt;&lt;/related-urls&gt;&lt;/urls&gt;&lt;custom2&gt;3083631&lt;/custom2&gt;&lt;electronic-resource-num&gt;10.1038/ncb0111-3&lt;/electronic-resource-num&gt;&lt;/record&gt;&lt;/Cite&gt;&lt;/EndNote&gt;</w:instrText>
      </w:r>
      <w:r w:rsidR="00F76418">
        <w:fldChar w:fldCharType="separate"/>
      </w:r>
      <w:r w:rsidR="00380135">
        <w:rPr>
          <w:noProof/>
        </w:rPr>
        <w:t>[</w:t>
      </w:r>
      <w:hyperlink w:anchor="_ENREF_151" w:tooltip="Kubow, 2011 #143" w:history="1">
        <w:r w:rsidR="004D2651">
          <w:rPr>
            <w:noProof/>
          </w:rPr>
          <w:t>151</w:t>
        </w:r>
      </w:hyperlink>
      <w:r w:rsidR="00380135">
        <w:rPr>
          <w:noProof/>
        </w:rPr>
        <w:t>]</w:t>
      </w:r>
      <w:r w:rsidR="00F76418">
        <w:fldChar w:fldCharType="end"/>
      </w:r>
      <w:r>
        <w:t xml:space="preserve"> observed the formation of focal </w:t>
      </w:r>
      <w:r w:rsidR="009611FD">
        <w:t xml:space="preserve">adhesion like structures </w:t>
      </w:r>
      <w:r>
        <w:t>at the leading edge of cells embedded in 3D matrices</w:t>
      </w:r>
      <w:r w:rsidR="00FE63E1">
        <w:t xml:space="preserve">. </w:t>
      </w:r>
      <w:r w:rsidR="009611FD">
        <w:t xml:space="preserve">Once formed, these FA-like structures </w:t>
      </w:r>
      <w:r>
        <w:t xml:space="preserve">deform the matrix during their retraction. Hence, the formation of FAs in 3D matrices is still disputed </w:t>
      </w:r>
      <w:r w:rsidR="00781AD0">
        <w:t xml:space="preserve">but there is clear evidence that the same molecules involved in adhesive behaviour in 2D are recruited to cell protrusions in 3D and are controlling matrix deformation </w:t>
      </w:r>
      <w:r w:rsidR="00F76418">
        <w:fldChar w:fldCharType="begin"/>
      </w:r>
      <w:r w:rsidR="00CF3671">
        <w:instrText xml:space="preserve"> ADDIN EN.CITE &lt;EndNote&gt;&lt;Cite&gt;&lt;Author&gt;Fraley&lt;/Author&gt;&lt;Year&gt;2011&lt;/Year&gt;&lt;RecNum&gt;204&lt;/RecNum&gt;&lt;IDText&gt;Reply: reducing background fluorescence reveals adhesions in 3D matrices&lt;/IDText&gt;&lt;DisplayText&gt;[215]&lt;/DisplayText&gt;&lt;record&gt;&lt;rec-number&gt;204&lt;/rec-number&gt;&lt;foreign-keys&gt;&lt;key app="EN" db-id="az5fvxrxv5rdx8ez2rl5d2vprzwaev5pvtrs"&gt;204&lt;/key&gt;&lt;/foreign-keys&gt;&lt;ref-type name="Journal Article"&gt;17&lt;/ref-type&gt;&lt;contributors&gt;&lt;authors&gt;&lt;author&gt;Fraley, S. I.&lt;/author&gt;&lt;author&gt;Feng, Y. F.&lt;/author&gt;&lt;author&gt;Wirtz, D.&lt;/author&gt;&lt;author&gt;Longmore, G. D.&lt;/author&gt;&lt;/authors&gt;&lt;/contributors&gt;&lt;auth-address&gt;Wirtz, D&amp;#xD;Johns Hopkins Univ, Dept Chem, Baltimore, MD 21218 USA&amp;#xD;Johns Hopkins Univ, Dept Chem, Baltimore, MD 21218 USA&amp;#xD;Johns Hopkins Univ, Dept Chem, Baltimore, MD 21218 USA&amp;#xD;Johns Hopkins Univ, Dept Biomol Engn, Baltimore, MD 21218 USA&amp;#xD;Johns Hopkins Univ, Johns Hopkins Phys Sci Oncol Ctr, Baltimore, MD 21218 USA&amp;#xD;Washington Univ, Sch Med, BRIGHT Inst, St Louis, MO 63110 USA&amp;#xD;Washington Univ, Sch Med, Dept Med, St Louis, MO 63110 USA&amp;#xD;Washington Univ, Sch Med, Dept Cell Biol &amp;amp; Physiol, St Louis, MO 63110 USA&lt;/auth-address&gt;&lt;titles&gt;&lt;title&gt;Reply: reducing background fluorescence reveals adhesions in 3D matrices&lt;/title&gt;&lt;secondary-title&gt;Nature Cell Biology&lt;/secondary-title&gt;&lt;alt-title&gt;Nat Cell Biol&lt;/alt-title&gt;&lt;/titles&gt;&lt;periodical&gt;&lt;full-title&gt;Nat Cell Biol&lt;/full-title&gt;&lt;abbr-1&gt;Nature cell biology&lt;/abbr-1&gt;&lt;/periodical&gt;&lt;alt-periodical&gt;&lt;full-title&gt;Nat Cell Biol&lt;/full-title&gt;&lt;abbr-1&gt;Nature cell biology&lt;/abbr-1&gt;&lt;/alt-periodical&gt;&lt;pages&gt;5-U254&lt;/pages&gt;&lt;volume&gt;13&lt;/volume&gt;&lt;number&gt;1&lt;/number&gt;&lt;dates&gt;&lt;year&gt;2011&lt;/year&gt;&lt;pub-dates&gt;&lt;date&gt;Jan&lt;/date&gt;&lt;/pub-dates&gt;&lt;/dates&gt;&lt;isbn&gt;1465-7392&lt;/isbn&gt;&lt;accession-num&gt;WOS:000285502200003&lt;/accession-num&gt;&lt;urls&gt;&lt;related-urls&gt;&lt;url&gt;&amp;lt;Go to ISI&amp;gt;://WOS:000285502200003&lt;/url&gt;&lt;/related-urls&gt;&lt;/urls&gt;&lt;electronic-resource-num&gt;Doi 10.1038/Ncb0111-5&lt;/electronic-resource-num&gt;&lt;language&gt;English&lt;/language&gt;&lt;/record&gt;&lt;/Cite&gt;&lt;/EndNote&gt;</w:instrText>
      </w:r>
      <w:r w:rsidR="00F76418">
        <w:fldChar w:fldCharType="separate"/>
      </w:r>
      <w:r w:rsidR="00CF3671">
        <w:rPr>
          <w:noProof/>
        </w:rPr>
        <w:t>[</w:t>
      </w:r>
      <w:hyperlink w:anchor="_ENREF_215" w:tooltip="Fraley, 2011 #204" w:history="1">
        <w:r w:rsidR="004D2651">
          <w:rPr>
            <w:noProof/>
          </w:rPr>
          <w:t>215</w:t>
        </w:r>
      </w:hyperlink>
      <w:r w:rsidR="00CF3671">
        <w:rPr>
          <w:noProof/>
        </w:rPr>
        <w:t>]</w:t>
      </w:r>
      <w:r w:rsidR="00F76418">
        <w:fldChar w:fldCharType="end"/>
      </w:r>
      <w:r>
        <w:t xml:space="preserve">. </w:t>
      </w:r>
    </w:p>
    <w:p w:rsidR="00E8106D" w:rsidRDefault="00E8106D" w:rsidP="007E345A">
      <w:pPr>
        <w:pStyle w:val="ListParagraph"/>
        <w:spacing w:after="0" w:line="360" w:lineRule="auto"/>
        <w:ind w:left="0"/>
        <w:jc w:val="both"/>
      </w:pPr>
    </w:p>
    <w:p w:rsidR="00E8106D" w:rsidRDefault="00781AD0" w:rsidP="007E345A">
      <w:pPr>
        <w:pStyle w:val="ListParagraph"/>
        <w:spacing w:after="0" w:line="360" w:lineRule="auto"/>
        <w:ind w:left="0"/>
        <w:jc w:val="both"/>
      </w:pPr>
      <w:r>
        <w:t>Hence</w:t>
      </w:r>
      <w:r w:rsidR="00E8106D">
        <w:t>, cells exert strong forces on their 3D microenvironment</w:t>
      </w:r>
      <w:r>
        <w:t xml:space="preserve"> too</w:t>
      </w:r>
      <w:r w:rsidR="00E8106D">
        <w:t xml:space="preserve">, although the processes and geometry via which these forces are generated are </w:t>
      </w:r>
      <w:r>
        <w:t xml:space="preserve">potentially </w:t>
      </w:r>
      <w:r w:rsidR="00E8106D">
        <w:t>different, most likely as a result of the altered adhesive geometry and associated altered cell morphology and distribution of adhesive proteins at the cell membrane. Hence, it was found that traction forces are maximal at the tip of long protrusions generated by cells cultured in 3D matrices</w:t>
      </w:r>
      <w:r>
        <w:t xml:space="preserve"> </w:t>
      </w:r>
      <w:r w:rsidR="00F76418">
        <w:fldChar w:fldCharType="begin"/>
      </w:r>
      <w:r w:rsidR="00CF3671">
        <w:instrText xml:space="preserve"> ADDIN EN.CITE &lt;EndNote&gt;&lt;Cite&gt;&lt;Author&gt;Legant&lt;/Author&gt;&lt;Year&gt;2010&lt;/Year&gt;&lt;RecNum&gt;205&lt;/RecNum&gt;&lt;IDText&gt;Measurement of mechanical tractions exerted by cells in three-dimensional matrices&lt;/IDText&gt;&lt;DisplayText&gt;[216]&lt;/DisplayText&gt;&lt;record&gt;&lt;rec-number&gt;205&lt;/rec-number&gt;&lt;foreign-keys&gt;&lt;key app="EN" db-id="az5fvxrxv5rdx8ez2rl5d2vprzwaev5pvtrs"&gt;205&lt;/key&gt;&lt;/foreign-keys&gt;&lt;ref-type name="Journal Article"&gt;17&lt;/ref-type&gt;&lt;contributors&gt;&lt;authors&gt;&lt;author&gt;Legant, W. R.&lt;/author&gt;&lt;author&gt;Miller, J. S.&lt;/author&gt;&lt;author&gt;Blakely, B. L.&lt;/author&gt;&lt;author&gt;Cohen, D. M.&lt;/author&gt;&lt;author&gt;Genin, G. M.&lt;/author&gt;&lt;author&gt;Chen, C. S.&lt;/author&gt;&lt;/authors&gt;&lt;/contributors&gt;&lt;auth-address&gt;Chen, CS&amp;#xD;Univ Penn, Dept Bioengn, Philadelphia, PA 19104 USA&amp;#xD;Univ Penn, Dept Bioengn, Philadelphia, PA 19104 USA&amp;#xD;Univ Penn, Dept Bioengn, Philadelphia, PA 19104 USA&amp;#xD;Washington Univ, Dept Mech Aerosp &amp;amp; Struct Engn, St Louis, MO USA&lt;/auth-address&gt;&lt;titles&gt;&lt;title&gt;Measurement of mechanical tractions exerted by cells in three-dimensional matrices&lt;/title&gt;&lt;secondary-title&gt;Nature Methods&lt;/secondary-title&gt;&lt;alt-title&gt;Nat Methods&lt;/alt-title&gt;&lt;/titles&gt;&lt;periodical&gt;&lt;full-title&gt;Nat Methods&lt;/full-title&gt;&lt;abbr-1&gt;Nature methods&lt;/abbr-1&gt;&lt;/periodical&gt;&lt;alt-periodical&gt;&lt;full-title&gt;Nat Methods&lt;/full-title&gt;&lt;abbr-1&gt;Nature methods&lt;/abbr-1&gt;&lt;/alt-periodical&gt;&lt;pages&gt;969-U113&lt;/pages&gt;&lt;volume&gt;7&lt;/volume&gt;&lt;number&gt;12&lt;/number&gt;&lt;keywords&gt;&lt;keyword&gt;cytoskeletal tension&lt;/keyword&gt;&lt;keyword&gt;tissue&lt;/keyword&gt;&lt;keyword&gt;shape&lt;/keyword&gt;&lt;keyword&gt;3rd-dimension&lt;/keyword&gt;&lt;keyword&gt;substrate&lt;/keyword&gt;&lt;keyword&gt;force&lt;/keyword&gt;&lt;/keywords&gt;&lt;dates&gt;&lt;year&gt;2010&lt;/year&gt;&lt;pub-dates&gt;&lt;date&gt;Dec&lt;/date&gt;&lt;/pub-dates&gt;&lt;/dates&gt;&lt;isbn&gt;1548-7091&lt;/isbn&gt;&lt;accession-num&gt;WOS:000284686300009&lt;/accession-num&gt;&lt;urls&gt;&lt;related-urls&gt;&lt;url&gt;&amp;lt;Go to ISI&amp;gt;://WOS:000284686300009&lt;/url&gt;&lt;/related-urls&gt;&lt;/urls&gt;&lt;electronic-resource-num&gt;Doi 10.1038/Nmeth.1531&lt;/electronic-resource-num&gt;&lt;language&gt;English&lt;/language&gt;&lt;/record&gt;&lt;/Cite&gt;&lt;/EndNote&gt;</w:instrText>
      </w:r>
      <w:r w:rsidR="00F76418">
        <w:fldChar w:fldCharType="separate"/>
      </w:r>
      <w:r w:rsidR="00CF3671">
        <w:rPr>
          <w:noProof/>
        </w:rPr>
        <w:t>[</w:t>
      </w:r>
      <w:hyperlink w:anchor="_ENREF_216" w:tooltip="Legant, 2010 #205" w:history="1">
        <w:r w:rsidR="004D2651">
          <w:rPr>
            <w:noProof/>
          </w:rPr>
          <w:t>216</w:t>
        </w:r>
      </w:hyperlink>
      <w:r w:rsidR="00CF3671">
        <w:rPr>
          <w:noProof/>
        </w:rPr>
        <w:t>]</w:t>
      </w:r>
      <w:r w:rsidR="00F76418">
        <w:fldChar w:fldCharType="end"/>
      </w:r>
      <w:r w:rsidR="00E8106D">
        <w:t>. In addition, it was found that during the growth of cellular extension</w:t>
      </w:r>
      <w:r>
        <w:t>s</w:t>
      </w:r>
      <w:r w:rsidR="00E8106D">
        <w:t xml:space="preserve">, the tip itself is not applying strong stresses to the matrix and stresses are applied several microns behind these tips. Therefore matrix remodelling involves a complex pattern of matrix degradation, protrusion formation and associated traction forces in order </w:t>
      </w:r>
      <w:r w:rsidR="00E8106D">
        <w:lastRenderedPageBreak/>
        <w:t>to sustain cell motility and tissue development. In addition, cells exerted stronger forces on stiffer 3D matrices, in contrast to the contractile behaviour of cells spreading on 2D matrices. Indeed, cells spreading on collagen-</w:t>
      </w:r>
      <w:r w:rsidR="00E8106D" w:rsidRPr="001D6C32">
        <w:t xml:space="preserve"> </w:t>
      </w:r>
      <w:r w:rsidR="00E8106D">
        <w:t>glycosaminoglycan (GAG) (</w:t>
      </w:r>
      <w:r w:rsidR="00E8106D" w:rsidRPr="001D6C32">
        <w:t>chondroitin 6-sulfate</w:t>
      </w:r>
      <w:r w:rsidR="00E8106D">
        <w:t>) matrices exerted similar forces, independently of the matrix stiffness, rather than applying fixed deformations to their surrounding matrix</w:t>
      </w:r>
      <w:r>
        <w:t xml:space="preserve"> </w:t>
      </w:r>
      <w:r w:rsidR="00F76418">
        <w:fldChar w:fldCharType="begin">
          <w:fldData xml:space="preserve">PEVuZE5vdGU+PENpdGU+PEF1dGhvcj5GcmV5bWFuPC9BdXRob3I+PFllYXI+MjAwMjwvWWVhcj48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</w:fldData>
        </w:fldChar>
      </w:r>
      <w:r w:rsidR="00CF3671">
        <w:instrText xml:space="preserve"> ADDIN EN.CITE </w:instrText>
      </w:r>
      <w:r w:rsidR="00F76418">
        <w:fldChar w:fldCharType="begin">
          <w:fldData xml:space="preserve">PEVuZE5vdGU+PENpdGU+PEF1dGhvcj5GcmV5bWFuPC9BdXRob3I+PFllYXI+MjAwMjwvWWVhcj48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</w:fldData>
        </w:fldChar>
      </w:r>
      <w:r w:rsidR="00CF3671">
        <w:instrText xml:space="preserve"> ADDIN EN.CITE.DATA </w:instrText>
      </w:r>
      <w:r w:rsidR="00F76418">
        <w:fldChar w:fldCharType="end"/>
      </w:r>
      <w:r w:rsidR="00F76418">
        <w:fldChar w:fldCharType="separate"/>
      </w:r>
      <w:r w:rsidR="00CF3671">
        <w:rPr>
          <w:noProof/>
        </w:rPr>
        <w:t>[</w:t>
      </w:r>
      <w:hyperlink w:anchor="_ENREF_217" w:tooltip="Freyman, 2002 #206" w:history="1">
        <w:r w:rsidR="004D2651">
          <w:rPr>
            <w:noProof/>
          </w:rPr>
          <w:t>217</w:t>
        </w:r>
      </w:hyperlink>
      <w:r w:rsidR="00CF3671">
        <w:rPr>
          <w:noProof/>
        </w:rPr>
        <w:t>]</w:t>
      </w:r>
      <w:r w:rsidR="00F76418">
        <w:fldChar w:fldCharType="end"/>
      </w:r>
      <w:r w:rsidR="00E8106D">
        <w:t xml:space="preserve">. The spacing of collagen fibrils (porosity) thus </w:t>
      </w:r>
      <w:r>
        <w:t xml:space="preserve">plays </w:t>
      </w:r>
      <w:r w:rsidR="00E8106D">
        <w:t>a major role in cell spreading and migration</w:t>
      </w:r>
      <w:r>
        <w:t>,</w:t>
      </w:r>
      <w:r w:rsidR="00E8106D">
        <w:t xml:space="preserve"> rather than matrix stiffness</w:t>
      </w:r>
      <w:r>
        <w:t xml:space="preserve">. This is </w:t>
      </w:r>
      <w:r w:rsidR="00E8106D">
        <w:t>due to the fact that displacement of the protein is prevented at lower porosity (higher collagen concentration) and cell migration is facilitated</w:t>
      </w:r>
      <w:r>
        <w:t xml:space="preserve"> </w:t>
      </w:r>
      <w:r w:rsidR="00F76418">
        <w:fldChar w:fldCharType="begin">
          <w:fldData xml:space="preserve">PEVuZE5vdGU+PENpdGU+PEF1dGhvcj5NaXJvbi1NZW5kb3phPC9BdXRob3I+PFllYXI+MjAxMDwv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</w:fldData>
        </w:fldChar>
      </w:r>
      <w:r w:rsidR="00380135">
        <w:instrText xml:space="preserve"> ADDIN EN.CITE </w:instrText>
      </w:r>
      <w:r w:rsidR="00F76418">
        <w:fldChar w:fldCharType="begin">
          <w:fldData xml:space="preserve">PEVuZE5vdGU+PENpdGU+PEF1dGhvcj5NaXJvbi1NZW5kb3phPC9BdXRob3I+PFllYXI+MjAxMDwv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</w:fldData>
        </w:fldChar>
      </w:r>
      <w:r w:rsidR="00380135">
        <w:instrText xml:space="preserve"> ADDIN EN.CITE.DATA </w:instrText>
      </w:r>
      <w:r w:rsidR="00F76418">
        <w:fldChar w:fldCharType="end"/>
      </w:r>
      <w:r w:rsidR="00F76418">
        <w:fldChar w:fldCharType="separate"/>
      </w:r>
      <w:r w:rsidR="00380135">
        <w:rPr>
          <w:noProof/>
        </w:rPr>
        <w:t>[</w:t>
      </w:r>
      <w:hyperlink w:anchor="_ENREF_159" w:tooltip="Miron-Mendoza, 2010 #151" w:history="1">
        <w:r w:rsidR="004D2651">
          <w:rPr>
            <w:noProof/>
          </w:rPr>
          <w:t>159</w:t>
        </w:r>
      </w:hyperlink>
      <w:r w:rsidR="00380135">
        <w:rPr>
          <w:noProof/>
        </w:rPr>
        <w:t>]</w:t>
      </w:r>
      <w:r w:rsidR="00F76418">
        <w:fldChar w:fldCharType="end"/>
      </w:r>
      <w:r w:rsidR="00E8106D">
        <w:t xml:space="preserve">. Cell morphology is also very different depending </w:t>
      </w:r>
      <w:r>
        <w:t xml:space="preserve">on whether </w:t>
      </w:r>
      <w:r w:rsidR="00E8106D">
        <w:t xml:space="preserve">cells are embedded inside or laying on the surface of the matrix: hence, </w:t>
      </w:r>
      <w:proofErr w:type="spellStart"/>
      <w:r w:rsidR="00E8106D">
        <w:t>mechano</w:t>
      </w:r>
      <w:proofErr w:type="spellEnd"/>
      <w:r w:rsidR="00E8106D">
        <w:t xml:space="preserve">-sensing </w:t>
      </w:r>
      <w:r>
        <w:t xml:space="preserve">processes </w:t>
      </w:r>
      <w:r w:rsidR="00E8106D">
        <w:t xml:space="preserve">in 3D </w:t>
      </w:r>
      <w:r>
        <w:t xml:space="preserve">are </w:t>
      </w:r>
      <w:r w:rsidR="00E8106D">
        <w:t xml:space="preserve">likely to be </w:t>
      </w:r>
      <w:r>
        <w:t xml:space="preserve">distinct </w:t>
      </w:r>
      <w:r w:rsidR="00E8106D">
        <w:t>than in 2D. Moreover, studying the modulation of 3D cell motility by protrusions and branching events in 3D collagen matrices, a strong correlation between cell branching and the local cell-surface curvature was observed</w:t>
      </w:r>
      <w:r>
        <w:t xml:space="preserve"> </w:t>
      </w:r>
      <w:r w:rsidR="00F76418">
        <w:fldChar w:fldCharType="begin">
          <w:fldData xml:space="preserve">PEVuZE5vdGU+PENpdGU+PEF1dGhvcj5FbGxpb3R0PC9BdXRob3I+PFllYXI+MjAxNTwvWWVhcj48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</w:fldData>
        </w:fldChar>
      </w:r>
      <w:r w:rsidR="00380135">
        <w:instrText xml:space="preserve"> ADDIN EN.CITE </w:instrText>
      </w:r>
      <w:r w:rsidR="00F76418">
        <w:fldChar w:fldCharType="begin">
          <w:fldData xml:space="preserve">PEVuZE5vdGU+PENpdGU+PEF1dGhvcj5FbGxpb3R0PC9BdXRob3I+PFllYXI+MjAxNTwvWWVhcj48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</w:fldData>
        </w:fldChar>
      </w:r>
      <w:r w:rsidR="00380135">
        <w:instrText xml:space="preserve"> ADDIN EN.CITE.DATA </w:instrText>
      </w:r>
      <w:r w:rsidR="00F76418">
        <w:fldChar w:fldCharType="end"/>
      </w:r>
      <w:r w:rsidR="00F76418">
        <w:fldChar w:fldCharType="separate"/>
      </w:r>
      <w:r w:rsidR="00380135">
        <w:rPr>
          <w:noProof/>
        </w:rPr>
        <w:t>[</w:t>
      </w:r>
      <w:hyperlink w:anchor="_ENREF_152" w:tooltip="Elliott, 2015 #144" w:history="1">
        <w:r w:rsidR="004D2651">
          <w:rPr>
            <w:noProof/>
          </w:rPr>
          <w:t>152</w:t>
        </w:r>
      </w:hyperlink>
      <w:r w:rsidR="00380135">
        <w:rPr>
          <w:noProof/>
        </w:rPr>
        <w:t>]</w:t>
      </w:r>
      <w:r w:rsidR="00F76418">
        <w:fldChar w:fldCharType="end"/>
      </w:r>
      <w:r w:rsidR="00E8106D">
        <w:t>. This process is controlled by myosin II motor activity. Myosin regulates cell branching</w:t>
      </w:r>
      <w:r>
        <w:t>,</w:t>
      </w:r>
      <w:r w:rsidR="00E8106D">
        <w:t xml:space="preserve"> minimising the surface curvature and vice versa cell-surface curvature controls myosin II cortical localization. Hence myosin II controls cell branching direction and orientation in 3D, through the regulation of its assembly/disassembly cycles at the cortex. </w:t>
      </w:r>
    </w:p>
    <w:p w:rsidR="00E8106D" w:rsidRDefault="00E8106D" w:rsidP="007E345A">
      <w:pPr>
        <w:pStyle w:val="ListParagraph"/>
        <w:spacing w:after="0" w:line="360" w:lineRule="auto"/>
        <w:ind w:left="0"/>
        <w:jc w:val="both"/>
      </w:pPr>
    </w:p>
    <w:p w:rsidR="00E8106D" w:rsidRDefault="00E8106D" w:rsidP="007E345A">
      <w:pPr>
        <w:pStyle w:val="ListParagraph"/>
        <w:spacing w:after="0" w:line="360" w:lineRule="auto"/>
        <w:ind w:left="0"/>
        <w:jc w:val="both"/>
      </w:pPr>
      <w:r>
        <w:t xml:space="preserve">Stem cell differentiation is also strongly affected by the structure and mechanics of 3D matrices. However the relationship between stiffness and matrix remodelling is complex and may explain somewhat contradicting results. In </w:t>
      </w:r>
      <w:r w:rsidRPr="005174DB">
        <w:t xml:space="preserve">covalently </w:t>
      </w:r>
      <w:proofErr w:type="spellStart"/>
      <w:r w:rsidRPr="005174DB">
        <w:t>crosslinked</w:t>
      </w:r>
      <w:proofErr w:type="spellEnd"/>
      <w:r w:rsidRPr="005174DB">
        <w:t xml:space="preserve"> hyaluronic acid (HA) hydrogels </w:t>
      </w:r>
      <w:proofErr w:type="spellStart"/>
      <w:r>
        <w:t>hMSCs</w:t>
      </w:r>
      <w:proofErr w:type="spellEnd"/>
      <w:r>
        <w:t xml:space="preserve"> were found to differentiate via a </w:t>
      </w:r>
      <w:r w:rsidRPr="00CB402C">
        <w:t xml:space="preserve">degradation-mediated </w:t>
      </w:r>
      <w:r>
        <w:t>mechanism, independently of matrix mechanics</w:t>
      </w:r>
      <w:r w:rsidR="00781AD0">
        <w:t xml:space="preserve"> </w:t>
      </w:r>
      <w:r w:rsidR="00F76418">
        <w:fldChar w:fldCharType="begin"/>
      </w:r>
      <w:r w:rsidR="00380135">
        <w:instrText xml:space="preserve"> ADDIN EN.CITE &lt;EndNote&gt;&lt;Cite&gt;&lt;Author&gt;Khetan&lt;/Author&gt;&lt;Year&gt;2013&lt;/Year&gt;&lt;RecNum&gt;139&lt;/RecNum&gt;&lt;IDText&gt;Degradation-mediated cellular traction directs stem cell fate in covalently crosslinked three-dimensional hydrogels&lt;/IDText&gt;&lt;DisplayText&gt;[147]&lt;/DisplayText&gt;&lt;record&gt;&lt;rec-number&gt;139&lt;/rec-number&gt;&lt;foreign-keys&gt;&lt;key app="EN" db-id="az5fvxrxv5rdx8ez2rl5d2vprzwaev5pvtrs"&gt;139&lt;/key&gt;&lt;/foreign-keys&gt;&lt;ref-type name="Journal Article"&gt;17&lt;/ref-type&gt;&lt;contributors&gt;&lt;authors&gt;&lt;author&gt;Khetan, S.&lt;/author&gt;&lt;author&gt;Guvendiren, M.&lt;/author&gt;&lt;author&gt;Legant, W. R.&lt;/author&gt;&lt;author&gt;Cohen, D. M.&lt;/author&gt;&lt;author&gt;Chen, C. S.&lt;/author&gt;&lt;author&gt;Burdick, J. A.&lt;/author&gt;&lt;/authors&gt;&lt;/contributors&gt;&lt;auth-address&gt;Burdick, JA&amp;#xD;Univ Penn, Dept Bioengn, 210 South 33rd St, Philadelphia, PA 19104 USA&amp;#xD;Univ Penn, Dept Bioengn, 210 South 33rd St, Philadelphia, PA 19104 USA&amp;#xD;Univ Penn, Dept Bioengn, Philadelphia, PA 19104 USA&lt;/auth-address&gt;&lt;titles&gt;&lt;title&gt;Degradation-mediated cellular traction directs stem cell fate in covalently crosslinked three-dimensional hydrogels&lt;/title&gt;&lt;secondary-title&gt;Nature Materials&lt;/secondary-title&gt;&lt;alt-title&gt;Nat Mater&lt;/alt-title&gt;&lt;/titles&gt;&lt;periodical&gt;&lt;full-title&gt;Nature Materials&lt;/full-title&gt;&lt;abbr-1&gt;Nat Mater&lt;/abbr-1&gt;&lt;/periodical&gt;&lt;alt-periodical&gt;&lt;full-title&gt;Nature Materials&lt;/full-title&gt;&lt;abbr-1&gt;Nat Mater&lt;/abbr-1&gt;&lt;/alt-periodical&gt;&lt;pages&gt;458-465&lt;/pages&gt;&lt;volume&gt;12&lt;/volume&gt;&lt;number&gt;5&lt;/number&gt;&lt;keywords&gt;&lt;keyword&gt;tissue engineering applications&lt;/keyword&gt;&lt;keyword&gt;extracellular-matrix&lt;/keyword&gt;&lt;keyword&gt;actin cytoskeleton&lt;/keyword&gt;&lt;keyword&gt;differentiation&lt;/keyword&gt;&lt;keyword&gt;encapsulation&lt;/keyword&gt;&lt;keyword&gt;biomaterials&lt;/keyword&gt;&lt;keyword&gt;behavior&lt;/keyword&gt;&lt;keyword&gt;growth&lt;/keyword&gt;&lt;/keywords&gt;&lt;dates&gt;&lt;year&gt;2013&lt;/year&gt;&lt;pub-dates&gt;&lt;date&gt;May&lt;/date&gt;&lt;/pub-dates&gt;&lt;/dates&gt;&lt;isbn&gt;1476-1122&lt;/isbn&gt;&lt;accession-num&gt;WOS:000317954800018&lt;/accession-num&gt;&lt;urls&gt;&lt;related-urls&gt;&lt;url&gt;&amp;lt;Go to ISI&amp;gt;://WOS:000317954800018&lt;/url&gt;&lt;/related-urls&gt;&lt;/urls&gt;&lt;electronic-resource-num&gt;Doi 10.1038/Nmat3586&lt;/electronic-resource-num&gt;&lt;language&gt;English&lt;/language&gt;&lt;/record&gt;&lt;/Cite&gt;&lt;/EndNote&gt;</w:instrText>
      </w:r>
      <w:r w:rsidR="00F76418">
        <w:fldChar w:fldCharType="separate"/>
      </w:r>
      <w:r w:rsidR="00380135">
        <w:rPr>
          <w:noProof/>
        </w:rPr>
        <w:t>[</w:t>
      </w:r>
      <w:hyperlink w:anchor="_ENREF_147" w:tooltip="Khetan, 2013 #139" w:history="1">
        <w:r w:rsidR="004D2651">
          <w:rPr>
            <w:noProof/>
          </w:rPr>
          <w:t>147</w:t>
        </w:r>
      </w:hyperlink>
      <w:r w:rsidR="00380135">
        <w:rPr>
          <w:noProof/>
        </w:rPr>
        <w:t>]</w:t>
      </w:r>
      <w:r w:rsidR="00F76418">
        <w:fldChar w:fldCharType="end"/>
      </w:r>
      <w:r>
        <w:t xml:space="preserve">. When cells were able to degrade and remodel the matrix they were more spread, generated higher traction forces and committed to </w:t>
      </w:r>
      <w:proofErr w:type="spellStart"/>
      <w:r>
        <w:t>osteogenic</w:t>
      </w:r>
      <w:proofErr w:type="spellEnd"/>
      <w:r>
        <w:t xml:space="preserve"> differentiation. </w:t>
      </w:r>
      <w:proofErr w:type="spellStart"/>
      <w:r>
        <w:t>Adipogenesis</w:t>
      </w:r>
      <w:proofErr w:type="spellEnd"/>
      <w:r>
        <w:t xml:space="preserve"> occurred instead in the opposite scenario. In contrast, MSCs cultured in 3D alginate gels with varying degree</w:t>
      </w:r>
      <w:r w:rsidR="00781AD0">
        <w:t>s</w:t>
      </w:r>
      <w:r>
        <w:t xml:space="preserve"> of stiffness committed to </w:t>
      </w:r>
      <w:proofErr w:type="spellStart"/>
      <w:r>
        <w:t>osteogenic</w:t>
      </w:r>
      <w:proofErr w:type="spellEnd"/>
      <w:r>
        <w:t xml:space="preserve"> differentiation on relatively rigid matrices 11-30 </w:t>
      </w:r>
      <w:proofErr w:type="spellStart"/>
      <w:r>
        <w:t>kPa</w:t>
      </w:r>
      <w:proofErr w:type="spellEnd"/>
      <w:r>
        <w:t xml:space="preserve"> and </w:t>
      </w:r>
      <w:proofErr w:type="spellStart"/>
      <w:r>
        <w:t>adipogenic</w:t>
      </w:r>
      <w:proofErr w:type="spellEnd"/>
      <w:r>
        <w:t xml:space="preserve"> lineage in softer gels (2.5-5 </w:t>
      </w:r>
      <w:proofErr w:type="spellStart"/>
      <w:r>
        <w:t>kPa</w:t>
      </w:r>
      <w:proofErr w:type="spellEnd"/>
      <w:r>
        <w:t>)</w:t>
      </w:r>
      <w:r w:rsidR="00781AD0">
        <w:t xml:space="preserve"> </w:t>
      </w:r>
      <w:r w:rsidR="00F76418">
        <w:fldChar w:fldCharType="begin">
          <w:fldData xml:space="preserve">PEVuZE5vdGU+PENpdGU+PEF1dGhvcj5IdWVic2NoPC9BdXRob3I+PFllYXI+MjAxMDwvWWVhcj48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</w:fldData>
        </w:fldChar>
      </w:r>
      <w:r w:rsidR="00380135">
        <w:instrText xml:space="preserve"> ADDIN EN.CITE </w:instrText>
      </w:r>
      <w:r w:rsidR="00F76418">
        <w:fldChar w:fldCharType="begin">
          <w:fldData xml:space="preserve">PEVuZE5vdGU+PENpdGU+PEF1dGhvcj5IdWVic2NoPC9BdXRob3I+PFllYXI+MjAxMDwvWWVhcj48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</w:fldData>
        </w:fldChar>
      </w:r>
      <w:r w:rsidR="00380135">
        <w:instrText xml:space="preserve"> ADDIN EN.CITE.DATA </w:instrText>
      </w:r>
      <w:r w:rsidR="00F76418">
        <w:fldChar w:fldCharType="end"/>
      </w:r>
      <w:r w:rsidR="00F76418">
        <w:fldChar w:fldCharType="separate"/>
      </w:r>
      <w:r w:rsidR="00380135">
        <w:rPr>
          <w:noProof/>
        </w:rPr>
        <w:t>[</w:t>
      </w:r>
      <w:hyperlink w:anchor="_ENREF_164" w:tooltip="Huebsch, 2010 #156" w:history="1">
        <w:r w:rsidR="004D2651">
          <w:rPr>
            <w:noProof/>
          </w:rPr>
          <w:t>164</w:t>
        </w:r>
      </w:hyperlink>
      <w:r w:rsidR="00380135">
        <w:rPr>
          <w:noProof/>
        </w:rPr>
        <w:t>]</w:t>
      </w:r>
      <w:r w:rsidR="00F76418">
        <w:fldChar w:fldCharType="end"/>
      </w:r>
      <w:r>
        <w:t xml:space="preserve">. This behaviour correlated with increased ligand clustering for matrices with moduli close to 20 </w:t>
      </w:r>
      <w:proofErr w:type="spellStart"/>
      <w:r>
        <w:t>kPa</w:t>
      </w:r>
      <w:proofErr w:type="spellEnd"/>
      <w:r>
        <w:t>. Similarly, the behaviour of normal mammary epithelial cells could be biased towards a malignant phenotype via matrix stiffness alone</w:t>
      </w:r>
      <w:r w:rsidR="00781AD0">
        <w:t xml:space="preserve"> </w:t>
      </w:r>
      <w:r w:rsidR="001A1C5C">
        <w:t xml:space="preserve">(Figure 12) </w:t>
      </w:r>
      <w:r w:rsidR="00F76418">
        <w:fldChar w:fldCharType="begin">
          <w:fldData xml:space="preserve">PEVuZE5vdGU+PENpdGU+PEF1dGhvcj5DaGF1ZGh1cmk8L0F1dGhvcj48WWVhcj4yMDE0PC9ZZWFy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</w:fldData>
        </w:fldChar>
      </w:r>
      <w:r w:rsidR="00913F4A">
        <w:instrText xml:space="preserve"> ADDIN EN.CITE </w:instrText>
      </w:r>
      <w:r w:rsidR="00F76418">
        <w:fldChar w:fldCharType="begin">
          <w:fldData xml:space="preserve">PEVuZE5vdGU+PENpdGU+PEF1dGhvcj5DaGF1ZGh1cmk8L0F1dGhvcj48WWVhcj4yMDE0PC9ZZWFy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</w:fldData>
        </w:fldChar>
      </w:r>
      <w:r w:rsidR="00913F4A">
        <w:instrText xml:space="preserve"> ADDIN EN.CITE.DATA </w:instrText>
      </w:r>
      <w:r w:rsidR="00F76418">
        <w:fldChar w:fldCharType="end"/>
      </w:r>
      <w:r w:rsidR="00F76418">
        <w:fldChar w:fldCharType="separate"/>
      </w:r>
      <w:r w:rsidR="00913F4A">
        <w:rPr>
          <w:noProof/>
        </w:rPr>
        <w:t>[</w:t>
      </w:r>
      <w:hyperlink w:anchor="_ENREF_165" w:tooltip="Chaudhuri, 2014 #157" w:history="1">
        <w:r w:rsidR="004D2651">
          <w:rPr>
            <w:noProof/>
          </w:rPr>
          <w:t>165</w:t>
        </w:r>
      </w:hyperlink>
      <w:r w:rsidR="00913F4A">
        <w:rPr>
          <w:noProof/>
        </w:rPr>
        <w:t>]</w:t>
      </w:r>
      <w:r w:rsidR="00F76418">
        <w:fldChar w:fldCharType="end"/>
      </w:r>
      <w:r>
        <w:t xml:space="preserve">. Using interpenetrating networks of alginate and </w:t>
      </w:r>
      <w:r w:rsidRPr="005D6F3F">
        <w:t>reconstituted basement membrane (</w:t>
      </w:r>
      <w:proofErr w:type="spellStart"/>
      <w:r w:rsidRPr="005D6F3F">
        <w:t>rBM</w:t>
      </w:r>
      <w:proofErr w:type="spellEnd"/>
      <w:r w:rsidRPr="005D6F3F">
        <w:t>)</w:t>
      </w:r>
      <w:r>
        <w:t xml:space="preserve"> matrix (</w:t>
      </w:r>
      <w:proofErr w:type="spellStart"/>
      <w:r>
        <w:t>Matrigel</w:t>
      </w:r>
      <w:proofErr w:type="spellEnd"/>
      <w:r>
        <w:t xml:space="preserve">), it was shown that in this case too ligand clustering is </w:t>
      </w:r>
      <w:proofErr w:type="gramStart"/>
      <w:r>
        <w:t>key</w:t>
      </w:r>
      <w:proofErr w:type="gramEnd"/>
      <w:r>
        <w:t xml:space="preserve"> to the phenotypes observed. </w:t>
      </w:r>
    </w:p>
    <w:p w:rsidR="00FE63E1" w:rsidRDefault="00EA0AC5" w:rsidP="00FE63E1">
      <w:pPr>
        <w:pStyle w:val="ListParagraph"/>
        <w:keepNext/>
        <w:spacing w:after="0" w:line="360" w:lineRule="auto"/>
        <w:ind w:left="0"/>
        <w:jc w:val="both"/>
      </w:pPr>
      <w:r w:rsidRPr="00EA0AC5">
        <w:rPr>
          <w:noProof/>
        </w:rPr>
        <w:lastRenderedPageBreak/>
        <w:drawing>
          <wp:inline distT="0" distB="0" distL="0" distR="0">
            <wp:extent cx="3657600" cy="2871371"/>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57529" cy="2871315"/>
                    </a:xfrm>
                    <a:prstGeom prst="rect">
                      <a:avLst/>
                    </a:prstGeom>
                    <a:noFill/>
                    <a:ln>
                      <a:noFill/>
                    </a:ln>
                  </pic:spPr>
                </pic:pic>
              </a:graphicData>
            </a:graphic>
          </wp:inline>
        </w:drawing>
      </w:r>
    </w:p>
    <w:p w:rsidR="00E8106D" w:rsidRPr="00FE63E1" w:rsidRDefault="00FE63E1" w:rsidP="00FE63E1">
      <w:pPr>
        <w:pStyle w:val="Caption"/>
        <w:jc w:val="both"/>
        <w:rPr>
          <w:color w:val="auto"/>
        </w:rPr>
      </w:pPr>
      <w:proofErr w:type="gramStart"/>
      <w:r w:rsidRPr="00FE63E1">
        <w:rPr>
          <w:color w:val="auto"/>
        </w:rPr>
        <w:t xml:space="preserve">Figure </w:t>
      </w:r>
      <w:proofErr w:type="gramEnd"/>
      <w:r w:rsidR="00F76418" w:rsidRPr="00FE63E1">
        <w:rPr>
          <w:color w:val="auto"/>
        </w:rPr>
        <w:fldChar w:fldCharType="begin"/>
      </w:r>
      <w:r w:rsidRPr="00FE63E1">
        <w:rPr>
          <w:color w:val="auto"/>
        </w:rPr>
        <w:instrText xml:space="preserve"> SEQ Figure \* ARABIC </w:instrText>
      </w:r>
      <w:r w:rsidR="00F76418" w:rsidRPr="00FE63E1">
        <w:rPr>
          <w:color w:val="auto"/>
        </w:rPr>
        <w:fldChar w:fldCharType="separate"/>
      </w:r>
      <w:r w:rsidR="00B30806">
        <w:rPr>
          <w:noProof/>
          <w:color w:val="auto"/>
        </w:rPr>
        <w:t>10</w:t>
      </w:r>
      <w:r w:rsidR="00F76418" w:rsidRPr="00FE63E1">
        <w:rPr>
          <w:color w:val="auto"/>
        </w:rPr>
        <w:fldChar w:fldCharType="end"/>
      </w:r>
      <w:proofErr w:type="gramStart"/>
      <w:r w:rsidR="001A1C5C">
        <w:rPr>
          <w:color w:val="auto"/>
        </w:rPr>
        <w:t>.</w:t>
      </w:r>
      <w:proofErr w:type="gramEnd"/>
      <w:r w:rsidRPr="00FE63E1">
        <w:rPr>
          <w:color w:val="auto"/>
        </w:rPr>
        <w:t xml:space="preserve"> </w:t>
      </w:r>
      <w:proofErr w:type="spellStart"/>
      <w:r w:rsidRPr="00FE63E1">
        <w:rPr>
          <w:color w:val="auto"/>
        </w:rPr>
        <w:t>Nanoscale</w:t>
      </w:r>
      <w:proofErr w:type="spellEnd"/>
      <w:r w:rsidRPr="00FE63E1">
        <w:rPr>
          <w:color w:val="auto"/>
        </w:rPr>
        <w:t xml:space="preserve"> remodelling of extra-cellular matrix controls malignant cell phenotype </w:t>
      </w:r>
      <w:r w:rsidR="00F76418">
        <w:rPr>
          <w:color w:val="auto"/>
        </w:rPr>
        <w:fldChar w:fldCharType="begin">
          <w:fldData xml:space="preserve">PEVuZE5vdGU+PENpdGU+PEF1dGhvcj5DaGF1ZGh1cmk8L0F1dGhvcj48WWVhcj4yMDE0PC9ZZWFy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</w:fldData>
        </w:fldChar>
      </w:r>
      <w:r w:rsidR="00CF3671">
        <w:rPr>
          <w:color w:val="auto"/>
        </w:rPr>
        <w:instrText xml:space="preserve"> ADDIN EN.CITE </w:instrText>
      </w:r>
      <w:r w:rsidR="00F76418">
        <w:rPr>
          <w:color w:val="auto"/>
        </w:rPr>
        <w:fldChar w:fldCharType="begin">
          <w:fldData xml:space="preserve">PEVuZE5vdGU+PENpdGU+PEF1dGhvcj5DaGF1ZGh1cmk8L0F1dGhvcj48WWVhcj4yMDE0PC9ZZWFy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</w:fldData>
        </w:fldChar>
      </w:r>
      <w:r w:rsidR="00CF3671">
        <w:rPr>
          <w:color w:val="auto"/>
        </w:rPr>
        <w:instrText xml:space="preserve"> ADDIN EN.CITE.DATA </w:instrText>
      </w:r>
      <w:r w:rsidR="00F76418">
        <w:rPr>
          <w:color w:val="auto"/>
        </w:rPr>
      </w:r>
      <w:r w:rsidR="00F76418">
        <w:rPr>
          <w:color w:val="auto"/>
        </w:rPr>
        <w:fldChar w:fldCharType="end"/>
      </w:r>
      <w:r w:rsidR="00F76418">
        <w:rPr>
          <w:color w:val="auto"/>
        </w:rPr>
      </w:r>
      <w:r w:rsidR="00F76418">
        <w:rPr>
          <w:color w:val="auto"/>
        </w:rPr>
        <w:fldChar w:fldCharType="separate"/>
      </w:r>
      <w:r w:rsidR="00CF3671">
        <w:rPr>
          <w:noProof/>
          <w:color w:val="auto"/>
        </w:rPr>
        <w:t>[</w:t>
      </w:r>
      <w:hyperlink w:anchor="_ENREF_165" w:tooltip="Chaudhuri, 2014 #157" w:history="1">
        <w:r w:rsidR="004D2651">
          <w:rPr>
            <w:noProof/>
            <w:color w:val="auto"/>
          </w:rPr>
          <w:t>165</w:t>
        </w:r>
      </w:hyperlink>
      <w:r w:rsidR="00CF3671">
        <w:rPr>
          <w:noProof/>
          <w:color w:val="auto"/>
        </w:rPr>
        <w:t>]</w:t>
      </w:r>
      <w:r w:rsidR="00F76418">
        <w:rPr>
          <w:color w:val="auto"/>
        </w:rPr>
        <w:fldChar w:fldCharType="end"/>
      </w:r>
      <w:r w:rsidRPr="00FE63E1">
        <w:rPr>
          <w:color w:val="auto"/>
        </w:rPr>
        <w:t>.</w:t>
      </w:r>
    </w:p>
    <w:p w:rsidR="00EA0AC5" w:rsidRDefault="00EA0AC5" w:rsidP="007E345A">
      <w:pPr>
        <w:pStyle w:val="ListParagraph"/>
        <w:spacing w:after="0" w:line="360" w:lineRule="auto"/>
        <w:ind w:left="0"/>
        <w:jc w:val="both"/>
      </w:pPr>
    </w:p>
    <w:p w:rsidR="00E8106D" w:rsidRDefault="00E8106D" w:rsidP="007E345A">
      <w:pPr>
        <w:pStyle w:val="ListParagraph"/>
        <w:spacing w:after="0" w:line="360" w:lineRule="auto"/>
        <w:ind w:left="0"/>
        <w:jc w:val="both"/>
      </w:pPr>
      <w:r>
        <w:t xml:space="preserve">Hence the different </w:t>
      </w:r>
      <w:proofErr w:type="spellStart"/>
      <w:r>
        <w:t>nanoscale</w:t>
      </w:r>
      <w:proofErr w:type="spellEnd"/>
      <w:r>
        <w:t xml:space="preserve"> remodelling events that can occur in 3D matrices, depending on matrix stiffness, morphology and degradability are likely to result in complex and often contradicting cell behaviours. Therefore, a greater understanding of hydrogels </w:t>
      </w:r>
      <w:proofErr w:type="spellStart"/>
      <w:r>
        <w:t>physico</w:t>
      </w:r>
      <w:proofErr w:type="spellEnd"/>
      <w:r>
        <w:t>-chemical behaviour during degradation and under cell tension will be essential to allow the design of artificial extra-cellular matrices with applications in tissue engineering and regenerative medicine.</w:t>
      </w:r>
    </w:p>
    <w:p w:rsidR="00E8106D" w:rsidRDefault="00E8106D" w:rsidP="007E345A">
      <w:pPr>
        <w:pStyle w:val="ListParagraph"/>
        <w:spacing w:after="0" w:line="360" w:lineRule="auto"/>
        <w:ind w:left="0"/>
        <w:jc w:val="both"/>
      </w:pPr>
    </w:p>
    <w:p w:rsidR="00E8106D" w:rsidRPr="00D461B6" w:rsidRDefault="00E8106D" w:rsidP="007E345A">
      <w:pPr>
        <w:pStyle w:val="Heading1"/>
        <w:jc w:val="both"/>
      </w:pPr>
      <w:bookmarkStart w:id="16" w:name="_Toc425521475"/>
      <w:r>
        <w:t>Conclusions</w:t>
      </w:r>
      <w:bookmarkEnd w:id="16"/>
      <w:r>
        <w:t xml:space="preserve"> </w:t>
      </w:r>
    </w:p>
    <w:p w:rsidR="00E86981" w:rsidRDefault="00E86981" w:rsidP="007E345A">
      <w:pPr>
        <w:jc w:val="both"/>
      </w:pPr>
    </w:p>
    <w:p w:rsidR="00E8106D" w:rsidRPr="00EB2EAF" w:rsidRDefault="00E86981" w:rsidP="00FE63E1">
      <w:pPr>
        <w:spacing w:line="360" w:lineRule="auto"/>
        <w:jc w:val="both"/>
      </w:pPr>
      <w:r w:rsidRPr="00FE63E1">
        <w:t xml:space="preserve">Cell sensing of the </w:t>
      </w:r>
      <w:proofErr w:type="spellStart"/>
      <w:r w:rsidRPr="00FE63E1">
        <w:t>nanoscale</w:t>
      </w:r>
      <w:proofErr w:type="spellEnd"/>
      <w:r w:rsidRPr="00FE63E1">
        <w:t xml:space="preserve"> physical properties of biomaterials underlies cell spreading and the control of motility and is essential to direct cell phenotypes such as proliferation, differentiation and apoptosis. The molecular processes regulating adhesion formation (molecular clustering, protein </w:t>
      </w:r>
      <w:proofErr w:type="spellStart"/>
      <w:r w:rsidRPr="00FE63E1">
        <w:t>complexing</w:t>
      </w:r>
      <w:proofErr w:type="spellEnd"/>
      <w:r w:rsidRPr="00FE63E1">
        <w:t xml:space="preserve">, actin polymerisation, bundling and contractility) and their dynamics play a key role in such </w:t>
      </w:r>
      <w:proofErr w:type="spellStart"/>
      <w:r w:rsidRPr="00FE63E1">
        <w:t>nanoscale</w:t>
      </w:r>
      <w:proofErr w:type="spellEnd"/>
      <w:r w:rsidRPr="00FE63E1">
        <w:t xml:space="preserve"> sensing. In addition, increasing evidence indicates that such response to </w:t>
      </w:r>
      <w:proofErr w:type="spellStart"/>
      <w:r w:rsidRPr="00FE63E1">
        <w:t>nanoscale</w:t>
      </w:r>
      <w:proofErr w:type="spellEnd"/>
      <w:r w:rsidRPr="00FE63E1">
        <w:t xml:space="preserve"> properties may in fact dominate cell response to bulk properties of materials, as in the case of the response of cell</w:t>
      </w:r>
      <w:r>
        <w:t>s</w:t>
      </w:r>
      <w:r w:rsidRPr="00FE63E1">
        <w:t xml:space="preserve"> to matrix mechanics. However, the precise molecular mechanism via which cells sense the </w:t>
      </w:r>
      <w:proofErr w:type="spellStart"/>
      <w:r w:rsidRPr="00FE63E1">
        <w:t>nanoscale</w:t>
      </w:r>
      <w:proofErr w:type="spellEnd"/>
      <w:r w:rsidRPr="00FE63E1">
        <w:t xml:space="preserve"> properties of their microenvironment remains often poorly understood. This is particularly important to fully understand mechanotransduction processes that in turn control cell phenotype. The direct implication of such understanding is the ability to design novel biomaterials allowing an improved control of cell adhesion and behaviour. Engineering the </w:t>
      </w:r>
      <w:proofErr w:type="spellStart"/>
      <w:r w:rsidRPr="00FE63E1">
        <w:t>nanoscale</w:t>
      </w:r>
      <w:proofErr w:type="spellEnd"/>
      <w:r w:rsidRPr="00FE63E1">
        <w:t xml:space="preserve"> properties </w:t>
      </w:r>
      <w:r w:rsidRPr="00FE63E1">
        <w:lastRenderedPageBreak/>
        <w:t>of biomaterials is particularly appealing for applications in tissue engineering and regenerative medicine as it allows the design of bulk and interfacial properties of implants, scaffolds and cell culture systems independently. Indeed, the structural and mechanical properties of such platforms and their ability to control cell adhesion and phenotype are sometimes hard to reconcile. This is the case for example in the design of implantable brain electrodes or for soft tissue engineering where mechanical integrity is essential, as in cardiac repair. Hence the design of biomaterials for such applications is inherently multidisciplinary and requires technological challenges to be tackled for the synthesis,</w:t>
      </w:r>
      <w:r>
        <w:t xml:space="preserve"> </w:t>
      </w:r>
      <w:r w:rsidRPr="00FE63E1">
        <w:t xml:space="preserve">processing and patterning of relevant materials, with control of the </w:t>
      </w:r>
      <w:proofErr w:type="spellStart"/>
      <w:r w:rsidRPr="00FE63E1">
        <w:t>nanoscale</w:t>
      </w:r>
      <w:proofErr w:type="spellEnd"/>
      <w:r w:rsidRPr="00FE63E1">
        <w:t>, as well as a deeper understanding of the molecular processes underlying their interaction with cells and tissues.</w:t>
      </w:r>
      <w:r w:rsidR="00E8106D" w:rsidRPr="00EB2EAF">
        <w:br w:type="page"/>
      </w:r>
    </w:p>
    <w:p w:rsidR="00B817A7" w:rsidRPr="003274D3" w:rsidRDefault="00A82A7D" w:rsidP="007E345A">
      <w:pPr>
        <w:spacing w:after="0" w:line="360" w:lineRule="auto"/>
        <w:jc w:val="both"/>
        <w:rPr>
          <w:b/>
        </w:rPr>
      </w:pPr>
      <w:r w:rsidRPr="003274D3">
        <w:rPr>
          <w:b/>
        </w:rPr>
        <w:lastRenderedPageBreak/>
        <w:t>References</w:t>
      </w:r>
    </w:p>
    <w:p w:rsidR="00B817A7" w:rsidRDefault="00B817A7" w:rsidP="007E345A">
      <w:pPr>
        <w:spacing w:after="0" w:line="360" w:lineRule="auto"/>
        <w:jc w:val="both"/>
      </w:pPr>
    </w:p>
    <w:p w:rsidR="004D2651" w:rsidRPr="004D2651" w:rsidRDefault="00F76418" w:rsidP="004D2651">
      <w:pPr>
        <w:pStyle w:val="EndNoteBibliography"/>
        <w:spacing w:after="0"/>
      </w:pPr>
      <w:r>
        <w:fldChar w:fldCharType="begin"/>
      </w:r>
      <w:r w:rsidR="00B817A7">
        <w:instrText xml:space="preserve"> ADDIN EN.REFLIST </w:instrText>
      </w:r>
      <w:r>
        <w:fldChar w:fldCharType="separate"/>
      </w:r>
      <w:bookmarkStart w:id="17" w:name="_ENREF_1"/>
      <w:r w:rsidR="004D2651" w:rsidRPr="004D2651">
        <w:t>[1] Lutolf MP, Hubbell JA. Synthetic biomaterials as instructive extracellular microenvironments for morphogenesis in tissue engineering. Nat Biotechnol 2005;23:47-55.</w:t>
      </w:r>
      <w:bookmarkEnd w:id="17"/>
    </w:p>
    <w:p w:rsidR="004D2651" w:rsidRPr="004D2651" w:rsidRDefault="004D2651" w:rsidP="004D2651">
      <w:pPr>
        <w:pStyle w:val="EndNoteBibliography"/>
        <w:spacing w:after="0"/>
      </w:pPr>
      <w:bookmarkStart w:id="18" w:name="_ENREF_2"/>
      <w:r w:rsidRPr="004D2651">
        <w:t xml:space="preserve">[2] Geiger B, Spatz JP, Bershadsky AD. Environmental sensing through focal adhesions. </w:t>
      </w:r>
      <w:r w:rsidR="003D176B" w:rsidRPr="003D176B">
        <w:t>Nat Rev Mol Cell Bio</w:t>
      </w:r>
      <w:r w:rsidR="003D176B" w:rsidRPr="004D2651">
        <w:t xml:space="preserve"> </w:t>
      </w:r>
      <w:r w:rsidRPr="004D2651">
        <w:t>2009;10:21-33.</w:t>
      </w:r>
      <w:bookmarkEnd w:id="18"/>
    </w:p>
    <w:p w:rsidR="004D2651" w:rsidRPr="004D2651" w:rsidRDefault="004D2651" w:rsidP="004D2651">
      <w:pPr>
        <w:pStyle w:val="EndNoteBibliography"/>
        <w:spacing w:after="0"/>
      </w:pPr>
      <w:bookmarkStart w:id="19" w:name="_ENREF_3"/>
      <w:r w:rsidRPr="004D2651">
        <w:t>[3] Vogel V, Sheetz M. Local force and geometry sensing regulate cell functions. Nat Rev Mol Cell Bio 2006;7:265-75.</w:t>
      </w:r>
      <w:bookmarkEnd w:id="19"/>
    </w:p>
    <w:p w:rsidR="004D2651" w:rsidRPr="004D2651" w:rsidRDefault="004D2651" w:rsidP="004D2651">
      <w:pPr>
        <w:pStyle w:val="EndNoteBibliography"/>
        <w:spacing w:after="0"/>
      </w:pPr>
      <w:bookmarkStart w:id="20" w:name="_ENREF_4"/>
      <w:r w:rsidRPr="004D2651">
        <w:t xml:space="preserve">[4] Harburger, Calderwood. Integrin signalling at a glance. </w:t>
      </w:r>
      <w:r w:rsidR="003D176B">
        <w:t>J</w:t>
      </w:r>
      <w:r w:rsidRPr="004D2651">
        <w:t xml:space="preserve"> Cell Sci 2009;122:159-63.</w:t>
      </w:r>
      <w:bookmarkEnd w:id="20"/>
    </w:p>
    <w:p w:rsidR="004D2651" w:rsidRPr="004D2651" w:rsidRDefault="004D2651" w:rsidP="004D2651">
      <w:pPr>
        <w:pStyle w:val="EndNoteBibliography"/>
        <w:spacing w:after="0"/>
      </w:pPr>
      <w:bookmarkStart w:id="21" w:name="_ENREF_5"/>
      <w:r w:rsidRPr="004D2651">
        <w:t xml:space="preserve">[5] Petit V, Thiery JP. Focal adhesions: structure and dynamics. Biol </w:t>
      </w:r>
      <w:r w:rsidR="006C20C9">
        <w:t>C</w:t>
      </w:r>
      <w:r w:rsidRPr="004D2651">
        <w:t>ell 2000;92:477-94.</w:t>
      </w:r>
      <w:bookmarkEnd w:id="21"/>
    </w:p>
    <w:p w:rsidR="004D2651" w:rsidRPr="008147A6" w:rsidRDefault="004D2651" w:rsidP="004D2651">
      <w:pPr>
        <w:pStyle w:val="EndNoteBibliography"/>
        <w:spacing w:after="0"/>
      </w:pPr>
      <w:bookmarkStart w:id="22" w:name="_ENREF_6"/>
      <w:r w:rsidRPr="004D2651">
        <w:t xml:space="preserve">[6] Wolfenson H., Alexander Bershadsky, Henis YI, Geiger aB. Actomyosin-generated tension controls the molecular kinetics of focal adhesions. </w:t>
      </w:r>
      <w:r w:rsidR="006C20C9" w:rsidRPr="008147A6">
        <w:t>J Cell Sci</w:t>
      </w:r>
      <w:r w:rsidRPr="008147A6">
        <w:t xml:space="preserve"> 2010;124:1425-32.</w:t>
      </w:r>
      <w:bookmarkEnd w:id="22"/>
    </w:p>
    <w:p w:rsidR="004D2651" w:rsidRPr="004D2651" w:rsidRDefault="004D2651" w:rsidP="004D2651">
      <w:pPr>
        <w:pStyle w:val="EndNoteBibliography"/>
        <w:spacing w:after="0"/>
      </w:pPr>
      <w:bookmarkStart w:id="23" w:name="_ENREF_7"/>
      <w:r w:rsidRPr="008147A6">
        <w:t xml:space="preserve">[7] Roca-Cusachs P, del Rio A, Puklin-Faucher E, Gauthier NC, Biais N, Sheetz MP. </w:t>
      </w:r>
      <w:r w:rsidRPr="004D2651">
        <w:t xml:space="preserve">Integrin-dependent force transmission to the extracellular matrix by alpha-actinin triggers adhesion maturation. </w:t>
      </w:r>
      <w:r w:rsidR="006C20C9">
        <w:t>PNAS</w:t>
      </w:r>
      <w:r w:rsidRPr="004D2651">
        <w:t xml:space="preserve"> 2013;110:E1361-70.</w:t>
      </w:r>
      <w:bookmarkEnd w:id="23"/>
    </w:p>
    <w:p w:rsidR="004D2651" w:rsidRPr="004D2651" w:rsidRDefault="004D2651" w:rsidP="004D2651">
      <w:pPr>
        <w:pStyle w:val="EndNoteBibliography"/>
        <w:spacing w:after="0"/>
      </w:pPr>
      <w:bookmarkStart w:id="24" w:name="_ENREF_8"/>
      <w:r w:rsidRPr="004D2651">
        <w:t xml:space="preserve">[8] Bershadsky AD, Ballestrem C, Carramusa L, Zilberman Y, Gilquin B, Khochbin S, et al. Assembly and mechanosensory function of focal adhesions: experiments and models. </w:t>
      </w:r>
      <w:r w:rsidR="006C20C9" w:rsidRPr="006C20C9">
        <w:t>Eur J Cell Biol</w:t>
      </w:r>
      <w:r w:rsidR="006C20C9" w:rsidRPr="004D2651">
        <w:t xml:space="preserve"> </w:t>
      </w:r>
      <w:r w:rsidRPr="004D2651">
        <w:t>2006;85:165-73.</w:t>
      </w:r>
      <w:bookmarkEnd w:id="24"/>
    </w:p>
    <w:p w:rsidR="004D2651" w:rsidRPr="004D2651" w:rsidRDefault="004D2651" w:rsidP="004D2651">
      <w:pPr>
        <w:pStyle w:val="EndNoteBibliography"/>
        <w:spacing w:after="0"/>
      </w:pPr>
      <w:bookmarkStart w:id="25" w:name="_ENREF_9"/>
      <w:r w:rsidRPr="004D2651">
        <w:t xml:space="preserve">[9] Worth DC, Parsons M. Adhesion dynamics: mechanisms and measurements. </w:t>
      </w:r>
      <w:r w:rsidR="00C11180" w:rsidRPr="00C11180">
        <w:t>Int J Biochem Cell B</w:t>
      </w:r>
      <w:r w:rsidRPr="004D2651">
        <w:t xml:space="preserve"> 2008;40:2397-409.</w:t>
      </w:r>
      <w:bookmarkEnd w:id="25"/>
    </w:p>
    <w:p w:rsidR="004D2651" w:rsidRPr="004D2651" w:rsidRDefault="004D2651" w:rsidP="004D2651">
      <w:pPr>
        <w:pStyle w:val="EndNoteBibliography"/>
        <w:spacing w:after="0"/>
      </w:pPr>
      <w:bookmarkStart w:id="26" w:name="_ENREF_10"/>
      <w:r w:rsidRPr="004D2651">
        <w:t xml:space="preserve">[10] Choi CK, Vicente-Manzanares M, Zareno J, Whitmore LA, Mogilner A, Horwitz AR. Actin and alpha-actinin orchestrate the assembly and maturation of nascent adhesions in a myosin II motor-independent manner. Nat </w:t>
      </w:r>
      <w:r w:rsidR="002504A0" w:rsidRPr="004D2651">
        <w:t xml:space="preserve">Cell Biol </w:t>
      </w:r>
      <w:r w:rsidRPr="004D2651">
        <w:t>2008;10:1039-50.</w:t>
      </w:r>
      <w:bookmarkEnd w:id="26"/>
    </w:p>
    <w:p w:rsidR="004D2651" w:rsidRPr="004D2651" w:rsidRDefault="004D2651" w:rsidP="004D2651">
      <w:pPr>
        <w:pStyle w:val="EndNoteBibliography"/>
        <w:spacing w:after="0"/>
      </w:pPr>
      <w:bookmarkStart w:id="27" w:name="_ENREF_11"/>
      <w:r w:rsidRPr="004D2651">
        <w:t xml:space="preserve">[11] Zaidel-Bar R, Ballestrem C, Kam Z, Geiger B. Early molecular events in the assembly of matrix adhesions at the leading edge of migrating cells. </w:t>
      </w:r>
      <w:r w:rsidR="002504A0">
        <w:t>J</w:t>
      </w:r>
      <w:r w:rsidR="002504A0" w:rsidRPr="004D2651">
        <w:t xml:space="preserve"> Cell Sci</w:t>
      </w:r>
      <w:r w:rsidRPr="004D2651">
        <w:t xml:space="preserve"> 2003;116:4605-13.</w:t>
      </w:r>
      <w:bookmarkEnd w:id="27"/>
    </w:p>
    <w:p w:rsidR="004D2651" w:rsidRPr="004D2651" w:rsidRDefault="004D2651" w:rsidP="004D2651">
      <w:pPr>
        <w:pStyle w:val="EndNoteBibliography"/>
        <w:spacing w:after="0"/>
      </w:pPr>
      <w:bookmarkStart w:id="28" w:name="_ENREF_12"/>
      <w:r w:rsidRPr="004D2651">
        <w:t>[12] Ponti A, Machacek M, Gupton S, Waterman-Storer C, Danuser G. Two distinct actin networks drive the protrusion of migrating cells. Science 2004;305:1782-6.</w:t>
      </w:r>
      <w:bookmarkEnd w:id="28"/>
    </w:p>
    <w:p w:rsidR="004D2651" w:rsidRPr="004D2651" w:rsidRDefault="004D2651" w:rsidP="004D2651">
      <w:pPr>
        <w:pStyle w:val="EndNoteBibliography"/>
        <w:spacing w:after="0"/>
      </w:pPr>
      <w:bookmarkStart w:id="29" w:name="_ENREF_13"/>
      <w:r w:rsidRPr="004D2651">
        <w:t>[13] Huang JH, Grater SV, Corbellinl F, Rinck S, Bock E, Kemkemer R, et al. Impact of Order and Disorder in RGD Nanopatterns on Cell Adhesion. Nano Lett 2009;9:1111-6.</w:t>
      </w:r>
      <w:bookmarkEnd w:id="29"/>
    </w:p>
    <w:p w:rsidR="004D2651" w:rsidRPr="004D2651" w:rsidRDefault="004D2651" w:rsidP="004D2651">
      <w:pPr>
        <w:pStyle w:val="EndNoteBibliography"/>
        <w:spacing w:after="0"/>
      </w:pPr>
      <w:bookmarkStart w:id="30" w:name="_ENREF_14"/>
      <w:r w:rsidRPr="004D2651">
        <w:t>[14] Malmstrom J, Christensen B, Jakobsen HP, Lovmand J, Foldbjerg R, Sorensen ES, et al. Large area protein patterning reveals nanoscale control of focal adhesion development. Nano Lett 2010;10:686-94.</w:t>
      </w:r>
      <w:bookmarkEnd w:id="30"/>
    </w:p>
    <w:p w:rsidR="004D2651" w:rsidRPr="004D2651" w:rsidRDefault="004D2651" w:rsidP="004D2651">
      <w:pPr>
        <w:pStyle w:val="EndNoteBibliography"/>
        <w:spacing w:after="0"/>
      </w:pPr>
      <w:bookmarkStart w:id="31" w:name="_ENREF_15"/>
      <w:r w:rsidRPr="004D2651">
        <w:t>[15] Biggs MJP, Richards RG, Gadegaard N, Wilkinson CDW, Oreffo ROC, Dalby MJ. The use of nanoscale topography to modulate the dynamics of adhesion formation in primary osteoblasts and ERK/MAPK signalling in STRO-1+ enriched skeletal stem cells. Biomaterials 2009;30:5094–103.</w:t>
      </w:r>
      <w:bookmarkEnd w:id="31"/>
    </w:p>
    <w:p w:rsidR="004D2651" w:rsidRPr="004D2651" w:rsidRDefault="004D2651" w:rsidP="004D2651">
      <w:pPr>
        <w:pStyle w:val="EndNoteBibliography"/>
        <w:spacing w:after="0"/>
      </w:pPr>
      <w:bookmarkStart w:id="32" w:name="_ENREF_16"/>
      <w:r w:rsidRPr="004D2651">
        <w:t>[16] Zent MBSaR. Integrin Structure and Function.  Cell-Extracellular Matrix Interactions in Cancer</w:t>
      </w:r>
      <w:r w:rsidR="00CD7D3A">
        <w:t xml:space="preserve"> </w:t>
      </w:r>
      <w:r w:rsidRPr="004D2651">
        <w:t>2010.</w:t>
      </w:r>
      <w:bookmarkEnd w:id="32"/>
    </w:p>
    <w:p w:rsidR="004D2651" w:rsidRPr="004D2651" w:rsidRDefault="004D2651" w:rsidP="004D2651">
      <w:pPr>
        <w:pStyle w:val="EndNoteBibliography"/>
        <w:spacing w:after="0"/>
      </w:pPr>
      <w:bookmarkStart w:id="33" w:name="_ENREF_17"/>
      <w:r w:rsidRPr="004D2651">
        <w:t xml:space="preserve">[17] Shroff H, Galbraith CG, Galbraith JA, White H, Gillette J, Olenych S, et al. Dual-color superresolution imaging of genetically expressed probes within individual adhesion complexes. </w:t>
      </w:r>
      <w:r w:rsidR="00CD7D3A">
        <w:t>PNAS</w:t>
      </w:r>
      <w:r w:rsidRPr="004D2651">
        <w:t xml:space="preserve"> 2007;104:20308-13.</w:t>
      </w:r>
      <w:bookmarkEnd w:id="33"/>
    </w:p>
    <w:p w:rsidR="004D2651" w:rsidRPr="004D2651" w:rsidRDefault="004D2651" w:rsidP="004D2651">
      <w:pPr>
        <w:pStyle w:val="EndNoteBibliography"/>
        <w:spacing w:after="0"/>
      </w:pPr>
      <w:bookmarkStart w:id="34" w:name="_ENREF_18"/>
      <w:r w:rsidRPr="004D2651">
        <w:t>[18] Kanchanawong P, Shtengel G, Pasapera AM, Ramko EB, Davidson MW, Hess HF, et al. Nanoscale architecture of integrin-based cell adhesions. Nature 2010;468:580-4.</w:t>
      </w:r>
      <w:bookmarkEnd w:id="34"/>
    </w:p>
    <w:p w:rsidR="004D2651" w:rsidRPr="004D2651" w:rsidRDefault="004D2651" w:rsidP="004D2651">
      <w:pPr>
        <w:pStyle w:val="EndNoteBibliography"/>
        <w:spacing w:after="0"/>
      </w:pPr>
      <w:bookmarkStart w:id="35" w:name="_ENREF_19"/>
      <w:r w:rsidRPr="004D2651">
        <w:t xml:space="preserve">[19] Xu K, Babcock HP, Zhuang X. Dual-objective STORM reveals three-dimensional filament organization in the actin cytoskeleton. Nat </w:t>
      </w:r>
      <w:r w:rsidR="00CD7D3A" w:rsidRPr="004D2651">
        <w:t xml:space="preserve">Methods </w:t>
      </w:r>
      <w:r w:rsidRPr="004D2651">
        <w:t>2012;9:185-8.</w:t>
      </w:r>
      <w:bookmarkEnd w:id="35"/>
    </w:p>
    <w:p w:rsidR="004D2651" w:rsidRPr="004D2651" w:rsidRDefault="004D2651" w:rsidP="004D2651">
      <w:pPr>
        <w:pStyle w:val="EndNoteBibliography"/>
        <w:spacing w:after="0"/>
      </w:pPr>
      <w:bookmarkStart w:id="36" w:name="_ENREF_20"/>
      <w:r w:rsidRPr="004D2651">
        <w:t xml:space="preserve">[20] Pasapera AM, Schneider IC, Rericha E, Schlaepfer DD, Waterman CM. Myosin II activity regulates vinculin recruitment to focal adhesions through FAK-mediated paxillin phosphorylation. </w:t>
      </w:r>
      <w:r w:rsidR="00CD7D3A" w:rsidRPr="00CD7D3A">
        <w:t>J Cell Biol</w:t>
      </w:r>
      <w:r w:rsidR="00CD7D3A" w:rsidRPr="004D2651">
        <w:t xml:space="preserve"> </w:t>
      </w:r>
      <w:r w:rsidRPr="004D2651">
        <w:t>2010;188:877-90.</w:t>
      </w:r>
      <w:bookmarkEnd w:id="36"/>
    </w:p>
    <w:p w:rsidR="004D2651" w:rsidRPr="004D2651" w:rsidRDefault="004D2651" w:rsidP="004D2651">
      <w:pPr>
        <w:pStyle w:val="EndNoteBibliography"/>
        <w:spacing w:after="0"/>
      </w:pPr>
      <w:bookmarkStart w:id="37" w:name="_ENREF_21"/>
      <w:r w:rsidRPr="004D2651">
        <w:t>[21] Grashoff C, Hoffman BD, Brenner MD, Zhou RB, Parsons M, Yang MT, et al. Measuring mechanical tension across vinculin reveals regulation of focal adhesion dynamics. Nature 2010;466:263-U143.</w:t>
      </w:r>
      <w:bookmarkEnd w:id="37"/>
    </w:p>
    <w:p w:rsidR="004D2651" w:rsidRPr="004D2651" w:rsidRDefault="004D2651" w:rsidP="004D2651">
      <w:pPr>
        <w:pStyle w:val="EndNoteBibliography"/>
        <w:spacing w:after="0"/>
      </w:pPr>
      <w:bookmarkStart w:id="38" w:name="_ENREF_22"/>
      <w:r w:rsidRPr="004D2651">
        <w:lastRenderedPageBreak/>
        <w:t>[22] Berginski ME, Vitriol EA, Hahn KM, Gomez SM. High-resolution quantification of focal adhesion spatiotemporal dynamics in living cells. PloS one 2011;6:e22025.</w:t>
      </w:r>
      <w:bookmarkEnd w:id="38"/>
    </w:p>
    <w:p w:rsidR="004D2651" w:rsidRPr="004D2651" w:rsidRDefault="004D2651" w:rsidP="004D2651">
      <w:pPr>
        <w:pStyle w:val="EndNoteBibliography"/>
        <w:spacing w:after="0"/>
      </w:pPr>
      <w:bookmarkStart w:id="39" w:name="_ENREF_23"/>
      <w:r w:rsidRPr="004D2651">
        <w:t xml:space="preserve">[23] Kim DH, Lipke EA, Kim P, Cheong R, Thompson S, Delannoy M, et al. Nanoscale cues regulate the structure and function of macroscopic cardiac tissue constructs. </w:t>
      </w:r>
      <w:r w:rsidR="00CD7D3A">
        <w:t>PNAS</w:t>
      </w:r>
      <w:r w:rsidRPr="004D2651">
        <w:t xml:space="preserve"> 2010;107:565-70.</w:t>
      </w:r>
      <w:bookmarkEnd w:id="39"/>
    </w:p>
    <w:p w:rsidR="004D2651" w:rsidRPr="004D2651" w:rsidRDefault="004D2651" w:rsidP="004D2651">
      <w:pPr>
        <w:pStyle w:val="EndNoteBibliography"/>
        <w:spacing w:after="0"/>
      </w:pPr>
      <w:bookmarkStart w:id="40" w:name="_ENREF_24"/>
      <w:r w:rsidRPr="004D2651">
        <w:t>[24] Smith PG, Garcia R, Kogerman L. Strain reorganizes focal adhesions and cytoskeleton in cultured airway smooth muscle cells. Exp Cell Res 1997;232:127-36.</w:t>
      </w:r>
      <w:bookmarkEnd w:id="40"/>
    </w:p>
    <w:p w:rsidR="004D2651" w:rsidRPr="004D2651" w:rsidRDefault="004D2651" w:rsidP="004D2651">
      <w:pPr>
        <w:pStyle w:val="EndNoteBibliography"/>
        <w:spacing w:after="0"/>
      </w:pPr>
      <w:bookmarkStart w:id="41" w:name="_ENREF_25"/>
      <w:r w:rsidRPr="004D2651">
        <w:t xml:space="preserve">[25] Patla I, Volberg T, Elad N, Hirschfeld-Warneken V, Grashoff C, Fassler R, et al. Dissecting the molecular architecture of integrin adhesion sites by cryo-electron tomography. Nat </w:t>
      </w:r>
      <w:r w:rsidR="00CD7D3A" w:rsidRPr="004D2651">
        <w:t xml:space="preserve">Cell Biol </w:t>
      </w:r>
      <w:r w:rsidRPr="004D2651">
        <w:t>2010;12:909-15.</w:t>
      </w:r>
      <w:bookmarkEnd w:id="41"/>
    </w:p>
    <w:p w:rsidR="004D2651" w:rsidRPr="004D2651" w:rsidRDefault="004D2651" w:rsidP="004D2651">
      <w:pPr>
        <w:pStyle w:val="EndNoteBibliography"/>
        <w:spacing w:after="0"/>
      </w:pPr>
      <w:bookmarkStart w:id="42" w:name="_ENREF_26"/>
      <w:r w:rsidRPr="004D2651">
        <w:t xml:space="preserve">[26] Shattil SJ, Kim C, Ginsberg MH. The final steps of integrin activation: the end game. </w:t>
      </w:r>
      <w:r w:rsidR="00CD7D3A" w:rsidRPr="004D2651">
        <w:t>Nat Rev Mol Cell Bio</w:t>
      </w:r>
      <w:r w:rsidRPr="004D2651">
        <w:t xml:space="preserve"> 2010;11:288-300.</w:t>
      </w:r>
      <w:bookmarkEnd w:id="42"/>
    </w:p>
    <w:p w:rsidR="004D2651" w:rsidRPr="003274D3" w:rsidRDefault="004D2651" w:rsidP="004D2651">
      <w:pPr>
        <w:pStyle w:val="EndNoteBibliography"/>
        <w:spacing w:after="0"/>
        <w:rPr>
          <w:lang w:val="fr-FR"/>
        </w:rPr>
      </w:pPr>
      <w:bookmarkStart w:id="43" w:name="_ENREF_27"/>
      <w:r w:rsidRPr="004D2651">
        <w:t xml:space="preserve">[27] Klotzsch E, Smith ML, Kubow KE, Muntwyler S, Little WC, Beyeler F, et al. Fibronectin forms the most extensible biological fibers displaying switchable force-exposed cryptic binding sites. </w:t>
      </w:r>
      <w:r w:rsidR="00CD7D3A" w:rsidRPr="003274D3">
        <w:rPr>
          <w:lang w:val="fr-FR"/>
        </w:rPr>
        <w:t>PNAS</w:t>
      </w:r>
      <w:r w:rsidRPr="003274D3">
        <w:rPr>
          <w:lang w:val="fr-FR"/>
        </w:rPr>
        <w:t xml:space="preserve"> 2009;106:18267-72.</w:t>
      </w:r>
      <w:bookmarkEnd w:id="43"/>
    </w:p>
    <w:p w:rsidR="004D2651" w:rsidRPr="004D2651" w:rsidRDefault="004D2651" w:rsidP="004D2651">
      <w:pPr>
        <w:pStyle w:val="EndNoteBibliography"/>
        <w:spacing w:after="0"/>
      </w:pPr>
      <w:bookmarkStart w:id="44" w:name="_ENREF_28"/>
      <w:r w:rsidRPr="00F90E26">
        <w:rPr>
          <w:lang w:val="it-IT"/>
        </w:rPr>
        <w:t xml:space="preserve">[28] Salmeron-Sanchez M, Rico P, Moratal D, Lee TT, Schwarzbauer JE, Garcia AJ. </w:t>
      </w:r>
      <w:r w:rsidRPr="004D2651">
        <w:t>Role of material-driven fibronectin fibrillogenesis in cell differentiation. Biomaterials 2011;32:2099-105.</w:t>
      </w:r>
      <w:bookmarkEnd w:id="44"/>
    </w:p>
    <w:p w:rsidR="004D2651" w:rsidRPr="004D2651" w:rsidRDefault="004D2651" w:rsidP="004D2651">
      <w:pPr>
        <w:pStyle w:val="EndNoteBibliography"/>
        <w:spacing w:after="0"/>
      </w:pPr>
      <w:bookmarkStart w:id="45" w:name="_ENREF_29"/>
      <w:r w:rsidRPr="004D2651">
        <w:t xml:space="preserve">[29] Vanterpool FA, Cantini M, Seib FP, Salmeron-Sanchez M. A material-based platform to modulate fibronectin activity and focal adhesion assembly. BioRes </w:t>
      </w:r>
      <w:r w:rsidR="00CD7D3A" w:rsidRPr="004D2651">
        <w:t xml:space="preserve">Open Access </w:t>
      </w:r>
      <w:r w:rsidRPr="004D2651">
        <w:t>2014;3:286-96.</w:t>
      </w:r>
      <w:bookmarkEnd w:id="45"/>
    </w:p>
    <w:p w:rsidR="004D2651" w:rsidRPr="004D2651" w:rsidRDefault="004D2651" w:rsidP="004D2651">
      <w:pPr>
        <w:pStyle w:val="EndNoteBibliography"/>
        <w:spacing w:after="0"/>
      </w:pPr>
      <w:bookmarkStart w:id="46" w:name="_ENREF_30"/>
      <w:r w:rsidRPr="004D2651">
        <w:t>[30] Wiseman PW, Brown CM, Webb DJ, Hebert B, Johnson NL, Squier JA, et al. Spatial mapping of integrin interactions and dynamics during cell migration by image correlation microscopy. J Cell Sci 2004;117:5521-34.</w:t>
      </w:r>
      <w:bookmarkEnd w:id="46"/>
    </w:p>
    <w:p w:rsidR="004D2651" w:rsidRPr="004D2651" w:rsidRDefault="004D2651" w:rsidP="004D2651">
      <w:pPr>
        <w:pStyle w:val="EndNoteBibliography"/>
        <w:spacing w:after="0"/>
      </w:pPr>
      <w:bookmarkStart w:id="47" w:name="_ENREF_31"/>
      <w:r w:rsidRPr="004D2651">
        <w:t>[31] Schwingel M, Bastmeyer M. Force mapping during the formation and maturation of cell adhesion sites with multiple optical tweezers. PloS one 2013;8:e54850.</w:t>
      </w:r>
      <w:bookmarkEnd w:id="47"/>
    </w:p>
    <w:p w:rsidR="004D2651" w:rsidRPr="004D2651" w:rsidRDefault="004D2651" w:rsidP="004D2651">
      <w:pPr>
        <w:pStyle w:val="EndNoteBibliography"/>
        <w:spacing w:after="0"/>
      </w:pPr>
      <w:bookmarkStart w:id="48" w:name="_ENREF_32"/>
      <w:r w:rsidRPr="004D2651">
        <w:t xml:space="preserve">[32] Shroff H, Galbraith CG, Galbraith JA, Betzig E. Live-cell photoactivated localization microscopy of nanoscale adhesion dynamics. Nat </w:t>
      </w:r>
      <w:r w:rsidR="00CD7D3A" w:rsidRPr="004D2651">
        <w:t xml:space="preserve">Methods </w:t>
      </w:r>
      <w:r w:rsidRPr="004D2651">
        <w:t>2008;5:417-23.</w:t>
      </w:r>
      <w:bookmarkEnd w:id="48"/>
    </w:p>
    <w:p w:rsidR="004D2651" w:rsidRPr="004D2651" w:rsidRDefault="004D2651" w:rsidP="004D2651">
      <w:pPr>
        <w:pStyle w:val="EndNoteBibliography"/>
        <w:spacing w:after="0"/>
      </w:pPr>
      <w:bookmarkStart w:id="49" w:name="_ENREF_33"/>
      <w:r w:rsidRPr="004D2651">
        <w:t xml:space="preserve">[33] Gardel ML, Sabass B, Ji L, Danuser G, Schwarz US, Waterman CM. Traction stress in focal adhesions correlates biphasically with actin retrograde flow speed. J </w:t>
      </w:r>
      <w:r w:rsidR="00CD7D3A" w:rsidRPr="004D2651">
        <w:t xml:space="preserve">Cell Biol </w:t>
      </w:r>
      <w:r w:rsidRPr="004D2651">
        <w:t>2008;183:999-1005.</w:t>
      </w:r>
      <w:bookmarkEnd w:id="49"/>
    </w:p>
    <w:p w:rsidR="00CD7D3A" w:rsidRPr="008147A6" w:rsidRDefault="004D2651" w:rsidP="00CD7D3A">
      <w:pPr>
        <w:pStyle w:val="EndNoteBibliography"/>
        <w:rPr>
          <w:lang w:val="it-IT"/>
        </w:rPr>
      </w:pPr>
      <w:bookmarkStart w:id="50" w:name="_ENREF_34"/>
      <w:r w:rsidRPr="004D2651">
        <w:t xml:space="preserve">[34] Roca-Cusachs P, Gauthier NC, del Rio A, Sheetz MP. Clustering of α5β1 integrins determines adhesion strength whereas αvβ3 and talin enable mechanotransduction. </w:t>
      </w:r>
      <w:r w:rsidR="00CD7D3A">
        <w:t>PNAS</w:t>
      </w:r>
      <w:r w:rsidRPr="004D2651">
        <w:t xml:space="preserve"> 2009;106:16245–50.</w:t>
      </w:r>
      <w:bookmarkStart w:id="51" w:name="_ENREF_35"/>
      <w:bookmarkEnd w:id="50"/>
      <w:r w:rsidR="00CD7D3A">
        <w:t xml:space="preserve"> </w:t>
      </w:r>
      <w:r w:rsidRPr="004D2651">
        <w:t>[35] Schiller HB, Hermann M-R, Polleux J, Vignaud T, Zanivan S, Friedel CC, et al. β1- and αv-class integrins cooperate to regulate myosin II during rigidity sensing of fibronectin-based microenvironments</w:t>
      </w:r>
      <w:r w:rsidR="00CD7D3A">
        <w:t xml:space="preserve">. </w:t>
      </w:r>
      <w:r w:rsidRPr="003274D3">
        <w:rPr>
          <w:lang w:val="fr-FR"/>
        </w:rPr>
        <w:t>Nat Cell Biol</w:t>
      </w:r>
      <w:r w:rsidRPr="008147A6">
        <w:rPr>
          <w:lang w:val="it-IT"/>
        </w:rPr>
        <w:t xml:space="preserve"> 2013;15:625-36.</w:t>
      </w:r>
      <w:bookmarkStart w:id="52" w:name="_ENREF_36"/>
      <w:bookmarkEnd w:id="51"/>
    </w:p>
    <w:p w:rsidR="004D2651" w:rsidRPr="004D2651" w:rsidRDefault="004D2651" w:rsidP="00CD7D3A">
      <w:pPr>
        <w:pStyle w:val="EndNoteBibliography"/>
      </w:pPr>
      <w:r w:rsidRPr="008147A6">
        <w:rPr>
          <w:lang w:val="it-IT"/>
        </w:rPr>
        <w:t xml:space="preserve">[36] Rossier O, Octeau V, Sibarita JB, Leduc C, Tessier B, Nair D, et al. </w:t>
      </w:r>
      <w:r w:rsidRPr="004D2651">
        <w:t xml:space="preserve">Integrins beta1 and beta3 exhibit distinct dynamic nanoscale organizations inside focal adhesions. Nat </w:t>
      </w:r>
      <w:r w:rsidR="00CD7D3A" w:rsidRPr="004D2651">
        <w:t xml:space="preserve">Cell Biol </w:t>
      </w:r>
      <w:r w:rsidRPr="004D2651">
        <w:t>2012;14:1057-67.</w:t>
      </w:r>
      <w:bookmarkEnd w:id="52"/>
    </w:p>
    <w:p w:rsidR="004D2651" w:rsidRPr="004D2651" w:rsidRDefault="004D2651" w:rsidP="004D2651">
      <w:pPr>
        <w:pStyle w:val="EndNoteBibliography"/>
        <w:spacing w:after="0"/>
      </w:pPr>
      <w:bookmarkStart w:id="53" w:name="_ENREF_37"/>
      <w:r w:rsidRPr="004D2651">
        <w:t xml:space="preserve">[37] Lee HS, Anekal P, Lim CJ, Liu CC, Ginsberg MH. Two modes of integrin activation form a binary molecular switch in adhesion maturation. Mol </w:t>
      </w:r>
      <w:r w:rsidR="005D600C" w:rsidRPr="004D2651">
        <w:t xml:space="preserve">Biol Cell </w:t>
      </w:r>
      <w:r w:rsidRPr="004D2651">
        <w:t>2013;24:1354-62.</w:t>
      </w:r>
      <w:bookmarkEnd w:id="53"/>
    </w:p>
    <w:p w:rsidR="004D2651" w:rsidRPr="004D2651" w:rsidRDefault="004D2651" w:rsidP="004D2651">
      <w:pPr>
        <w:pStyle w:val="EndNoteBibliography"/>
        <w:spacing w:after="0"/>
      </w:pPr>
      <w:bookmarkStart w:id="54" w:name="_ENREF_38"/>
      <w:r w:rsidRPr="004D2651">
        <w:t>[38] Zhang X, Jiang G, Cai Y, Monkley SJ, Critchley DR, Sheetz MP. Talin depletion reveals independence of initial cell spreading from integrin activation and traction.</w:t>
      </w:r>
      <w:r w:rsidR="005D600C" w:rsidRPr="005D600C">
        <w:t xml:space="preserve"> </w:t>
      </w:r>
      <w:r w:rsidR="005D600C" w:rsidRPr="004D2651">
        <w:t>Nat Cell Biol</w:t>
      </w:r>
      <w:r w:rsidRPr="004D2651">
        <w:t xml:space="preserve"> 2008;10:1062-8.</w:t>
      </w:r>
      <w:bookmarkEnd w:id="54"/>
    </w:p>
    <w:p w:rsidR="004D2651" w:rsidRPr="00F90E26" w:rsidRDefault="004D2651" w:rsidP="004D2651">
      <w:pPr>
        <w:pStyle w:val="EndNoteBibliography"/>
        <w:spacing w:after="0"/>
        <w:rPr>
          <w:lang w:val="it-IT"/>
        </w:rPr>
      </w:pPr>
      <w:bookmarkStart w:id="55" w:name="_ENREF_39"/>
      <w:r w:rsidRPr="004D2651">
        <w:t xml:space="preserve">[39] Bakolitsa C, Cohen DM, Bankston LA, Bobkov AA, Cadwell GW, Jennings L, et al. Structural basis for vinculin activation at sites of cell adhesion. </w:t>
      </w:r>
      <w:r w:rsidRPr="00F90E26">
        <w:rPr>
          <w:lang w:val="it-IT"/>
        </w:rPr>
        <w:t>Nature 2004;430:583-6.</w:t>
      </w:r>
      <w:bookmarkEnd w:id="55"/>
    </w:p>
    <w:p w:rsidR="004D2651" w:rsidRPr="004D2651" w:rsidRDefault="004D2651" w:rsidP="004D2651">
      <w:pPr>
        <w:pStyle w:val="EndNoteBibliography"/>
        <w:spacing w:after="0"/>
      </w:pPr>
      <w:bookmarkStart w:id="56" w:name="_ENREF_40"/>
      <w:r w:rsidRPr="00F90E26">
        <w:rPr>
          <w:lang w:val="it-IT"/>
        </w:rPr>
        <w:t xml:space="preserve">[40] del Rio A, Perez-Jimenez R, Liu R, Roca-Cusachs P, Fernandez JM, Sheetz MP. </w:t>
      </w:r>
      <w:r w:rsidRPr="004D2651">
        <w:t>Stretching single talin rod molecules activates vinculin binding. Science 2009;323:638-41.</w:t>
      </w:r>
      <w:bookmarkEnd w:id="56"/>
    </w:p>
    <w:p w:rsidR="004D2651" w:rsidRPr="004D2651" w:rsidRDefault="004D2651" w:rsidP="004D2651">
      <w:pPr>
        <w:pStyle w:val="EndNoteBibliography"/>
        <w:spacing w:after="0"/>
      </w:pPr>
      <w:bookmarkStart w:id="57" w:name="_ENREF_41"/>
      <w:r w:rsidRPr="004D2651">
        <w:t>[41] Dumbaulda D.W., Ted T. Leea, Ankur Singha, Jan Scrimgeourb, Charles A. Gersbacha, Evan A. Zamir, et al. How vinculin regulates force transmission. PNAS 2013;110:9788–93.</w:t>
      </w:r>
      <w:bookmarkEnd w:id="57"/>
    </w:p>
    <w:p w:rsidR="004D2651" w:rsidRPr="004D2651" w:rsidRDefault="004D2651" w:rsidP="004D2651">
      <w:pPr>
        <w:pStyle w:val="EndNoteBibliography"/>
        <w:spacing w:after="0"/>
      </w:pPr>
      <w:bookmarkStart w:id="58" w:name="_ENREF_42"/>
      <w:r w:rsidRPr="004D2651">
        <w:t>[42] Humphries JD, Wang P, Streuli C, Geiger B, Humphries MJ, Ballestrem C. Vinculin controls focal adhesion formation by direct interactions with talin and actin. J Cell Bio</w:t>
      </w:r>
      <w:r w:rsidR="005D600C">
        <w:t>l</w:t>
      </w:r>
      <w:r w:rsidRPr="004D2651">
        <w:t xml:space="preserve"> 2007;179:1043-57.</w:t>
      </w:r>
      <w:bookmarkEnd w:id="58"/>
    </w:p>
    <w:p w:rsidR="005D600C" w:rsidRDefault="004D2651" w:rsidP="005D600C">
      <w:pPr>
        <w:pStyle w:val="EndNoteBibliography"/>
      </w:pPr>
      <w:bookmarkStart w:id="59" w:name="_ENREF_43"/>
      <w:r w:rsidRPr="004D2651">
        <w:lastRenderedPageBreak/>
        <w:t>[43] Thievessen I, Thompson PM, Berlemont S, Plevock KM, Plotnikov SV, Zemljic-Harpf A, et al. Vinculin–actin interaction couples actin retrograde flow to focal adhesions, but is dispensable for focal adhesion growth. J Cell Biol 2013;202:163-77.</w:t>
      </w:r>
      <w:bookmarkStart w:id="60" w:name="_ENREF_44"/>
      <w:bookmarkEnd w:id="59"/>
    </w:p>
    <w:p w:rsidR="004D2651" w:rsidRPr="004D2651" w:rsidRDefault="004D2651" w:rsidP="005D600C">
      <w:pPr>
        <w:pStyle w:val="EndNoteBibliography"/>
      </w:pPr>
      <w:r w:rsidRPr="004D2651">
        <w:t xml:space="preserve">[44] Case LB, Baird MA, Shtengel G, Campbell SL, Hess HF, Davidson MW, et al. Molecular mechanism of vinculin activation and nanoscale spatial organization in focal adhesions. Nat </w:t>
      </w:r>
      <w:r w:rsidR="005D600C" w:rsidRPr="004D2651">
        <w:t xml:space="preserve">Cell Biol </w:t>
      </w:r>
      <w:r w:rsidRPr="004D2651">
        <w:t>2015.</w:t>
      </w:r>
      <w:bookmarkEnd w:id="60"/>
    </w:p>
    <w:p w:rsidR="004D2651" w:rsidRPr="003274D3" w:rsidRDefault="004D2651" w:rsidP="004D2651">
      <w:pPr>
        <w:pStyle w:val="EndNoteBibliography"/>
        <w:spacing w:after="0"/>
        <w:rPr>
          <w:lang w:val="fr-FR"/>
        </w:rPr>
      </w:pPr>
      <w:bookmarkStart w:id="61" w:name="_ENREF_45"/>
      <w:r w:rsidRPr="004D2651">
        <w:t xml:space="preserve">[45] Carisey A, Tsang R, Greiner AM, Nijenhuis N, Heath N, Nazgiewicz A, et al. Vinculin regulates the recruitment and release of core focal adhesion proteins in a force-dependent manner. </w:t>
      </w:r>
      <w:r w:rsidRPr="003274D3">
        <w:rPr>
          <w:lang w:val="fr-FR"/>
        </w:rPr>
        <w:t xml:space="preserve">Curr </w:t>
      </w:r>
      <w:r w:rsidR="005D600C" w:rsidRPr="003274D3">
        <w:rPr>
          <w:lang w:val="fr-FR"/>
        </w:rPr>
        <w:t>Biol</w:t>
      </w:r>
      <w:r w:rsidRPr="003274D3">
        <w:rPr>
          <w:lang w:val="fr-FR"/>
        </w:rPr>
        <w:t xml:space="preserve"> 2013;23:271-81.</w:t>
      </w:r>
      <w:bookmarkEnd w:id="61"/>
    </w:p>
    <w:p w:rsidR="004D2651" w:rsidRPr="004D2651" w:rsidRDefault="004D2651" w:rsidP="004D2651">
      <w:pPr>
        <w:pStyle w:val="EndNoteBibliography"/>
        <w:spacing w:after="0"/>
      </w:pPr>
      <w:bookmarkStart w:id="62" w:name="_ENREF_46"/>
      <w:r w:rsidRPr="003274D3">
        <w:rPr>
          <w:lang w:val="fr-FR"/>
        </w:rPr>
        <w:t xml:space="preserve">[46] Le Devedec SE, Geverts B, de Bont H, Yan K, Verbeek FJ, Houtsmuller AB, et al. </w:t>
      </w:r>
      <w:r w:rsidRPr="004D2651">
        <w:t>The residence time of focal adhesion kinase (FAK) and paxillin at focal adhesions in renal epithelial cells is determined by adhesion size, strength and life cycle status. J Cell Sci 2012;125:4498-506.</w:t>
      </w:r>
      <w:bookmarkEnd w:id="62"/>
    </w:p>
    <w:p w:rsidR="004D2651" w:rsidRPr="004D2651" w:rsidRDefault="004D2651" w:rsidP="004D2651">
      <w:pPr>
        <w:pStyle w:val="EndNoteBibliography"/>
        <w:spacing w:after="0"/>
      </w:pPr>
      <w:bookmarkStart w:id="63" w:name="_ENREF_47"/>
      <w:r w:rsidRPr="004D2651">
        <w:t>[47] Egelman E. The structure of F-actin. J Muscle Res Cell Motil 1985;6:129-51.</w:t>
      </w:r>
      <w:bookmarkEnd w:id="63"/>
    </w:p>
    <w:p w:rsidR="004D2651" w:rsidRPr="004D2651" w:rsidRDefault="004D2651" w:rsidP="004D2651">
      <w:pPr>
        <w:pStyle w:val="EndNoteBibliography"/>
        <w:spacing w:after="0"/>
      </w:pPr>
      <w:bookmarkStart w:id="64" w:name="_ENREF_48"/>
      <w:r w:rsidRPr="004D2651">
        <w:t>[48] Streichfuss M, Erbs F, Uhrig K, Kurre R, Clemen AEM, Bohm CHJ, et al. Measuring Forces between Two Single Actin Filaments during Bundle Formation. Nano Lett 2011;11:3676-80.</w:t>
      </w:r>
      <w:bookmarkEnd w:id="64"/>
    </w:p>
    <w:p w:rsidR="004D2651" w:rsidRPr="004D2651" w:rsidRDefault="004D2651" w:rsidP="004D2651">
      <w:pPr>
        <w:pStyle w:val="EndNoteBibliography"/>
        <w:spacing w:after="0"/>
      </w:pPr>
      <w:bookmarkStart w:id="65" w:name="_ENREF_49"/>
      <w:r w:rsidRPr="004D2651">
        <w:t xml:space="preserve">[49] Footer MJ, Kerssemakers JW, Theriot JA, Dogterom M. Direct measurement of force generation by actin filament polymerization using an optical trap. </w:t>
      </w:r>
      <w:r w:rsidR="005D600C">
        <w:t>PNAS</w:t>
      </w:r>
      <w:r w:rsidRPr="004D2651">
        <w:t xml:space="preserve"> 2007;104:2181-6.</w:t>
      </w:r>
      <w:bookmarkEnd w:id="65"/>
    </w:p>
    <w:p w:rsidR="004D2651" w:rsidRPr="004D2651" w:rsidRDefault="004D2651" w:rsidP="004D2651">
      <w:pPr>
        <w:pStyle w:val="EndNoteBibliography"/>
        <w:spacing w:after="0"/>
      </w:pPr>
      <w:bookmarkStart w:id="66" w:name="_ENREF_50"/>
      <w:r w:rsidRPr="004D2651">
        <w:t>[50] Loosli Y, Luginbuehl R, Snedeker JG. Cytoskeleton reorganization of spreading cells on micro-patterned islands: a functional model. Philos T R Soc A 2010;368:2629-52.</w:t>
      </w:r>
      <w:bookmarkEnd w:id="66"/>
    </w:p>
    <w:p w:rsidR="004D2651" w:rsidRPr="004D2651" w:rsidRDefault="004D2651" w:rsidP="004D2651">
      <w:pPr>
        <w:pStyle w:val="EndNoteBibliography"/>
        <w:spacing w:after="0"/>
      </w:pPr>
      <w:bookmarkStart w:id="67" w:name="_ENREF_51"/>
      <w:r w:rsidRPr="004D2651">
        <w:t>[51] Loosli Y, Vianay B, Luginbuehl R, Snedeker JG. Numerically bridging lamellipodial and filopodial activity during cell spreading reveals a potentially novel trigger of focal adhesion maturation. Integr Biol-Uk 2012;4:508-21.</w:t>
      </w:r>
      <w:bookmarkEnd w:id="67"/>
    </w:p>
    <w:p w:rsidR="004D2651" w:rsidRPr="004D2651" w:rsidRDefault="004D2651" w:rsidP="004D2651">
      <w:pPr>
        <w:pStyle w:val="EndNoteBibliography"/>
        <w:spacing w:after="0"/>
      </w:pPr>
      <w:bookmarkStart w:id="68" w:name="_ENREF_52"/>
      <w:r w:rsidRPr="004D2651">
        <w:t>[52] Loosli Y, Labouesse C, Luginbuehl R, Meister JJ, Snedekerz JG, Vianayz B. An actin length threshold regulates adhesion maturation at the lamellipodium/lamellum interface. Integr Biol-Uk 2013;5:865-76.</w:t>
      </w:r>
      <w:bookmarkEnd w:id="68"/>
    </w:p>
    <w:p w:rsidR="004D2651" w:rsidRPr="003274D3" w:rsidRDefault="004D2651" w:rsidP="004D2651">
      <w:pPr>
        <w:pStyle w:val="EndNoteBibliography"/>
        <w:spacing w:after="0"/>
        <w:rPr>
          <w:lang w:val="fr-FR"/>
        </w:rPr>
      </w:pPr>
      <w:bookmarkStart w:id="69" w:name="_ENREF_53"/>
      <w:r w:rsidRPr="004D2651">
        <w:t xml:space="preserve">[53] Cardamone L, Laio A, Torre V, Shahapure R, DeSimone A. Cytoskeletal actin networks in motile cells are critically self-organized systems synchronized by mechanical interactions. </w:t>
      </w:r>
      <w:r w:rsidR="005D600C" w:rsidRPr="003274D3">
        <w:rPr>
          <w:lang w:val="fr-FR"/>
        </w:rPr>
        <w:t>PNAS</w:t>
      </w:r>
      <w:r w:rsidRPr="003274D3">
        <w:rPr>
          <w:lang w:val="fr-FR"/>
        </w:rPr>
        <w:t xml:space="preserve"> 2011;108:13978-83.</w:t>
      </w:r>
      <w:bookmarkEnd w:id="69"/>
    </w:p>
    <w:p w:rsidR="004D2651" w:rsidRPr="004D2651" w:rsidRDefault="004D2651" w:rsidP="004D2651">
      <w:pPr>
        <w:pStyle w:val="EndNoteBibliography"/>
        <w:spacing w:after="0"/>
      </w:pPr>
      <w:bookmarkStart w:id="70" w:name="_ENREF_54"/>
      <w:r w:rsidRPr="00F90E26">
        <w:rPr>
          <w:lang w:val="it-IT"/>
        </w:rPr>
        <w:t xml:space="preserve">[54] Shahapure R, Difato F, Laio A, Bisson G, Ercolini E, Amin L, et al. </w:t>
      </w:r>
      <w:r w:rsidRPr="004D2651">
        <w:t>Force Generation in Lamellipodia Is a Probabilistic Process with Fast Growth and Retraction Events. Biophys J 2010;98:979-88.</w:t>
      </w:r>
      <w:bookmarkEnd w:id="70"/>
    </w:p>
    <w:p w:rsidR="004D2651" w:rsidRPr="004D2651" w:rsidRDefault="004D2651" w:rsidP="004D2651">
      <w:pPr>
        <w:pStyle w:val="EndNoteBibliography"/>
        <w:spacing w:after="0"/>
      </w:pPr>
      <w:bookmarkStart w:id="71" w:name="_ENREF_55"/>
      <w:r w:rsidRPr="004D2651">
        <w:t xml:space="preserve">[55] Prass M, Jacobson K, Mogilner A, Radmacher M. Direct measurement of the lamellipodial protrusive force in a migrating cell. J </w:t>
      </w:r>
      <w:r w:rsidR="005D600C" w:rsidRPr="004D2651">
        <w:t xml:space="preserve">Cell Biol </w:t>
      </w:r>
      <w:r w:rsidRPr="004D2651">
        <w:t>2006;174:767-72.</w:t>
      </w:r>
      <w:bookmarkEnd w:id="71"/>
    </w:p>
    <w:p w:rsidR="004D2651" w:rsidRPr="004D2651" w:rsidRDefault="004D2651" w:rsidP="004D2651">
      <w:pPr>
        <w:pStyle w:val="EndNoteBibliography"/>
        <w:spacing w:after="0"/>
      </w:pPr>
      <w:bookmarkStart w:id="72" w:name="_ENREF_56"/>
      <w:r w:rsidRPr="004D2651">
        <w:t xml:space="preserve">[56] Parekh SH, Chaudhuri O, Theriot JA, Fletcher DA. Loading history determines the velocity of actin-network growth. Nat </w:t>
      </w:r>
      <w:r w:rsidR="005D600C" w:rsidRPr="004D2651">
        <w:t xml:space="preserve">Cell Biol </w:t>
      </w:r>
      <w:r w:rsidRPr="004D2651">
        <w:t>2005;7:1219-23.</w:t>
      </w:r>
      <w:bookmarkEnd w:id="72"/>
    </w:p>
    <w:p w:rsidR="004D2651" w:rsidRPr="003274D3" w:rsidRDefault="004D2651" w:rsidP="004D2651">
      <w:pPr>
        <w:pStyle w:val="EndNoteBibliography"/>
        <w:spacing w:after="0"/>
        <w:rPr>
          <w:lang w:val="fr-FR"/>
        </w:rPr>
      </w:pPr>
      <w:bookmarkStart w:id="73" w:name="_ENREF_57"/>
      <w:r w:rsidRPr="004D2651">
        <w:t xml:space="preserve">[57] Pollard TD, Blanchoin L, Mullins RD. Molecular mechanisms controlling actin filament dynamics in nonmuscle cells. </w:t>
      </w:r>
      <w:r w:rsidRPr="003274D3">
        <w:rPr>
          <w:lang w:val="fr-FR"/>
        </w:rPr>
        <w:t>Annu Rev Bioph Biom 2000;29:545-76.</w:t>
      </w:r>
      <w:bookmarkEnd w:id="73"/>
    </w:p>
    <w:p w:rsidR="004D2651" w:rsidRPr="003274D3" w:rsidRDefault="004D2651" w:rsidP="004D2651">
      <w:pPr>
        <w:pStyle w:val="EndNoteBibliography"/>
        <w:spacing w:after="0"/>
        <w:rPr>
          <w:lang w:val="fr-FR"/>
        </w:rPr>
      </w:pPr>
      <w:bookmarkStart w:id="74" w:name="_ENREF_58"/>
      <w:r w:rsidRPr="003274D3">
        <w:rPr>
          <w:lang w:val="fr-FR"/>
        </w:rPr>
        <w:t xml:space="preserve">[58] McCullough BR, Blanchoin L, Martiel JL, De la Cruz EM. </w:t>
      </w:r>
      <w:r w:rsidRPr="004D2651">
        <w:t xml:space="preserve">Cofilin increases the bending flexibility of actin filaments: implications for severing and cell mechanics. </w:t>
      </w:r>
      <w:r w:rsidRPr="003274D3">
        <w:rPr>
          <w:lang w:val="fr-FR"/>
        </w:rPr>
        <w:t xml:space="preserve">J </w:t>
      </w:r>
      <w:r w:rsidR="005D600C" w:rsidRPr="003274D3">
        <w:rPr>
          <w:lang w:val="fr-FR"/>
        </w:rPr>
        <w:t xml:space="preserve">Mol Biol </w:t>
      </w:r>
      <w:r w:rsidRPr="003274D3">
        <w:rPr>
          <w:lang w:val="fr-FR"/>
        </w:rPr>
        <w:t>2008;381:550-8.</w:t>
      </w:r>
      <w:bookmarkEnd w:id="74"/>
    </w:p>
    <w:p w:rsidR="004D2651" w:rsidRPr="004D2651" w:rsidRDefault="004D2651" w:rsidP="004D2651">
      <w:pPr>
        <w:pStyle w:val="EndNoteBibliography"/>
        <w:spacing w:after="0"/>
      </w:pPr>
      <w:bookmarkStart w:id="75" w:name="_ENREF_59"/>
      <w:r w:rsidRPr="003274D3">
        <w:rPr>
          <w:lang w:val="fr-FR"/>
        </w:rPr>
        <w:t xml:space="preserve">[59] Michelot A, Berro J, Guerin C, Boujemaa-Paterski R, Staiger CJ, Martiel JL, et al. </w:t>
      </w:r>
      <w:r w:rsidRPr="004D2651">
        <w:t xml:space="preserve">Actin-filament stochastic dynamics mediated by ADF/cofilin. Curr </w:t>
      </w:r>
      <w:r w:rsidR="005D600C" w:rsidRPr="004D2651">
        <w:t>Biol</w:t>
      </w:r>
      <w:r w:rsidRPr="004D2651">
        <w:t>: CB 2007;17:825-33.</w:t>
      </w:r>
      <w:bookmarkEnd w:id="75"/>
    </w:p>
    <w:p w:rsidR="004D2651" w:rsidRPr="004D2651" w:rsidRDefault="004D2651" w:rsidP="004D2651">
      <w:pPr>
        <w:pStyle w:val="EndNoteBibliography"/>
        <w:spacing w:after="0"/>
      </w:pPr>
      <w:bookmarkStart w:id="76" w:name="_ENREF_60"/>
      <w:r w:rsidRPr="004D2651">
        <w:t>[60] Suarez C., Roland, Rajaa Boujemaa-Paterski, Hyeran Kang, Brannon R. McCullough, Anne-Cécile Reymann, et al. Cofilin Tunes the Nucleotide State of Actin Filaments and Severs at Bare and Decorated Segment Boundaries. Curr Bi</w:t>
      </w:r>
      <w:r w:rsidR="005D600C">
        <w:t>ol</w:t>
      </w:r>
      <w:r w:rsidRPr="004D2651">
        <w:t xml:space="preserve"> 2011;21:862–8.</w:t>
      </w:r>
      <w:bookmarkEnd w:id="76"/>
    </w:p>
    <w:p w:rsidR="004D2651" w:rsidRPr="004D2651" w:rsidRDefault="004D2651" w:rsidP="004D2651">
      <w:pPr>
        <w:pStyle w:val="EndNoteBibliography"/>
        <w:spacing w:after="0"/>
      </w:pPr>
      <w:bookmarkStart w:id="77" w:name="_ENREF_61"/>
      <w:r w:rsidRPr="004D2651">
        <w:t xml:space="preserve">[61] Courtemanche N, Lee JY, Pollard TD, Greene EC. Tension modulates actin filament polymerization mediated by formin and profilin. </w:t>
      </w:r>
      <w:r w:rsidR="005D600C">
        <w:t>PNAS</w:t>
      </w:r>
      <w:r w:rsidRPr="004D2651">
        <w:t xml:space="preserve"> 2013;110:9752-7.</w:t>
      </w:r>
      <w:bookmarkEnd w:id="77"/>
    </w:p>
    <w:p w:rsidR="004D2651" w:rsidRPr="004D2651" w:rsidRDefault="004D2651" w:rsidP="004D2651">
      <w:pPr>
        <w:pStyle w:val="EndNoteBibliography"/>
        <w:spacing w:after="0"/>
      </w:pPr>
      <w:bookmarkStart w:id="78" w:name="_ENREF_62"/>
      <w:r w:rsidRPr="004D2651">
        <w:t xml:space="preserve">[62] Esue O, Harris ES, Higgs HN, Wirtz D. The filamentous actin cross-linking/bundling activity of mammalian formins. J </w:t>
      </w:r>
      <w:r w:rsidR="005D600C" w:rsidRPr="004D2651">
        <w:t xml:space="preserve">Mol Biol </w:t>
      </w:r>
      <w:r w:rsidRPr="004D2651">
        <w:t>2008;384:324-34.</w:t>
      </w:r>
      <w:bookmarkEnd w:id="78"/>
    </w:p>
    <w:p w:rsidR="004D2651" w:rsidRPr="004D2651" w:rsidRDefault="004D2651" w:rsidP="004D2651">
      <w:pPr>
        <w:pStyle w:val="EndNoteBibliography"/>
        <w:spacing w:after="0"/>
      </w:pPr>
      <w:bookmarkStart w:id="79" w:name="_ENREF_63"/>
      <w:r w:rsidRPr="004D2651">
        <w:t>[63] Ehrlicher AJ, Nakamura F, Hartwig JH, Weitz DA, Stossel TP. Mechanical strain in actin networks regulates FilGAP and integrin binding to filamin A. Nature 2011;478:260-3.</w:t>
      </w:r>
      <w:bookmarkEnd w:id="79"/>
    </w:p>
    <w:p w:rsidR="004D2651" w:rsidRPr="004D2651" w:rsidRDefault="004D2651" w:rsidP="004D2651">
      <w:pPr>
        <w:pStyle w:val="EndNoteBibliography"/>
        <w:spacing w:after="0"/>
      </w:pPr>
      <w:bookmarkStart w:id="80" w:name="_ENREF_64"/>
      <w:r w:rsidRPr="004D2651">
        <w:lastRenderedPageBreak/>
        <w:t>[64] Rognoni L, Stigler J, Pelz B, Ylanne J, Rief M. Dynamic force sensing of filamin revealed in single-molecule experiments.</w:t>
      </w:r>
      <w:r w:rsidR="005D600C">
        <w:t xml:space="preserve"> PNAS</w:t>
      </w:r>
      <w:r w:rsidRPr="004D2651">
        <w:t xml:space="preserve"> 2012;109:19679-84.</w:t>
      </w:r>
      <w:bookmarkEnd w:id="80"/>
    </w:p>
    <w:p w:rsidR="004D2651" w:rsidRPr="004D2651" w:rsidRDefault="004D2651" w:rsidP="004D2651">
      <w:pPr>
        <w:pStyle w:val="EndNoteBibliography"/>
        <w:spacing w:after="0"/>
      </w:pPr>
      <w:bookmarkStart w:id="81" w:name="_ENREF_65"/>
      <w:r w:rsidRPr="004D2651">
        <w:t>[65] Elkhatib N, Neu MB, Zensen C, Schmoller KM, Louvard D, Bausch AR, et al. Fascin Plays a Role in Stress Fiber Organization and Focal Adhesion Disassembly. Curr Biol 2014;24:1492-9.</w:t>
      </w:r>
      <w:bookmarkEnd w:id="81"/>
    </w:p>
    <w:p w:rsidR="004D2651" w:rsidRPr="004D2651" w:rsidRDefault="004D2651" w:rsidP="004D2651">
      <w:pPr>
        <w:pStyle w:val="EndNoteBibliography"/>
        <w:spacing w:after="0"/>
      </w:pPr>
      <w:bookmarkStart w:id="82" w:name="_ENREF_66"/>
      <w:r w:rsidRPr="004D2651">
        <w:t>[66] Tseng Y, Kole TP, Lee JSH, Fedorov E, Alino SC, Schafer BW, et al. How actin crosslinking and bundling proteins cooperate to generate an enhanced cell mechanical response. Biochem Bioph Res Co 2005;334:183-92.</w:t>
      </w:r>
      <w:bookmarkEnd w:id="82"/>
    </w:p>
    <w:p w:rsidR="004D2651" w:rsidRPr="004D2651" w:rsidRDefault="004D2651" w:rsidP="004D2651">
      <w:pPr>
        <w:pStyle w:val="EndNoteBibliography"/>
        <w:spacing w:after="0"/>
      </w:pPr>
      <w:bookmarkStart w:id="83" w:name="_ENREF_67"/>
      <w:r w:rsidRPr="004D2651">
        <w:t>[67] Hu K, Ji L, Applegate KT, Danuser G, Waterman-Storer CM. Differential transmission of actin motion within focal adhesions. Science 2007;315:111-5.</w:t>
      </w:r>
      <w:bookmarkEnd w:id="83"/>
    </w:p>
    <w:p w:rsidR="004D2651" w:rsidRPr="004D2651" w:rsidRDefault="004D2651" w:rsidP="004D2651">
      <w:pPr>
        <w:pStyle w:val="EndNoteBibliography"/>
        <w:spacing w:after="0"/>
      </w:pPr>
      <w:bookmarkStart w:id="84" w:name="_ENREF_68"/>
      <w:r w:rsidRPr="004D2651">
        <w:t>[68] Laakso JM, Lewis JH, Shuman H, Ostap EM. Myosin I can act as a molecular force sensor. Science 2008;321:133-6.</w:t>
      </w:r>
      <w:bookmarkEnd w:id="84"/>
    </w:p>
    <w:p w:rsidR="004D2651" w:rsidRPr="004D2651" w:rsidRDefault="004D2651" w:rsidP="004D2651">
      <w:pPr>
        <w:pStyle w:val="EndNoteBibliography"/>
        <w:spacing w:after="0"/>
      </w:pPr>
      <w:bookmarkStart w:id="85" w:name="_ENREF_69"/>
      <w:r w:rsidRPr="004D2651">
        <w:t xml:space="preserve">[69] Pasapera AM, Plotnikov SV, Fischer RS, Case LB, Egelhoff TT, Waterman CM. Rac1-dependent phosphorylation and focal adhesion recruitment of myosin IIA regulates migration and mechanosensing. Curr </w:t>
      </w:r>
      <w:r w:rsidR="005D600C" w:rsidRPr="004D2651">
        <w:t xml:space="preserve">Biol </w:t>
      </w:r>
      <w:r w:rsidRPr="004D2651">
        <w:t>2015;25:175-86.</w:t>
      </w:r>
      <w:bookmarkEnd w:id="85"/>
    </w:p>
    <w:p w:rsidR="004D2651" w:rsidRPr="004D2651" w:rsidRDefault="004D2651" w:rsidP="004D2651">
      <w:pPr>
        <w:pStyle w:val="EndNoteBibliography"/>
        <w:spacing w:after="0"/>
      </w:pPr>
      <w:bookmarkStart w:id="86" w:name="_ENREF_70"/>
      <w:r w:rsidRPr="004D2651">
        <w:t>[70] Lavelin I, Wolfenson H, Patla I, Henis YI, Medalia O, Volberg T, et al. Differential effect of actomyosin relaxation on the dynamic properties of focal adhesion proteins. PloS one 2013;8:e73549.</w:t>
      </w:r>
      <w:bookmarkEnd w:id="86"/>
    </w:p>
    <w:p w:rsidR="004D2651" w:rsidRPr="004D2651" w:rsidRDefault="004D2651" w:rsidP="004D2651">
      <w:pPr>
        <w:pStyle w:val="EndNoteBibliography"/>
        <w:spacing w:after="0"/>
      </w:pPr>
      <w:bookmarkStart w:id="87" w:name="_ENREF_71"/>
      <w:r w:rsidRPr="004D2651">
        <w:t xml:space="preserve">[71] Lee CY, Lou JZ, Wen KK, McKane M, Eskin SG, Ono S, et al. Actin depolymerization under force is governed by lysine 113:glutamic acid 195-mediated catch-slip bonds. </w:t>
      </w:r>
      <w:r w:rsidR="008F70EC">
        <w:t>PNAS</w:t>
      </w:r>
      <w:r w:rsidRPr="004D2651">
        <w:t xml:space="preserve"> 2013;110:5022-7.</w:t>
      </w:r>
      <w:bookmarkEnd w:id="87"/>
    </w:p>
    <w:p w:rsidR="004D2651" w:rsidRPr="004D2651" w:rsidRDefault="004D2651" w:rsidP="004D2651">
      <w:pPr>
        <w:pStyle w:val="EndNoteBibliography"/>
        <w:spacing w:after="0"/>
      </w:pPr>
      <w:bookmarkStart w:id="88" w:name="_ENREF_72"/>
      <w:r w:rsidRPr="004D2651">
        <w:t xml:space="preserve">[72] Han SJ, Oak Y, Groisman A, Danuser G. Traction microscopy to identify force modulation in subresolution adhesions. Nat </w:t>
      </w:r>
      <w:r w:rsidR="008F70EC" w:rsidRPr="004D2651">
        <w:t xml:space="preserve">Methods </w:t>
      </w:r>
      <w:r w:rsidRPr="004D2651">
        <w:t>2015.</w:t>
      </w:r>
      <w:bookmarkEnd w:id="88"/>
    </w:p>
    <w:p w:rsidR="004D2651" w:rsidRPr="004D2651" w:rsidRDefault="004D2651" w:rsidP="004D2651">
      <w:pPr>
        <w:pStyle w:val="EndNoteBibliography"/>
        <w:spacing w:after="0"/>
      </w:pPr>
      <w:bookmarkStart w:id="89" w:name="_ENREF_73"/>
      <w:r w:rsidRPr="004D2651">
        <w:t>[73] Maiuri P, Rupprecht J-F, Wieser S, Ruprecht V, Bénichou O, Carpi N, et al. Actin Flows Mediate a Universal Coupling between Cell Speed and Cell Persistence. Cell 2015;161:374-86.</w:t>
      </w:r>
      <w:bookmarkEnd w:id="89"/>
    </w:p>
    <w:p w:rsidR="004D2651" w:rsidRPr="004D2651" w:rsidRDefault="004D2651" w:rsidP="004D2651">
      <w:pPr>
        <w:pStyle w:val="EndNoteBibliography"/>
        <w:spacing w:after="0"/>
      </w:pPr>
      <w:bookmarkStart w:id="90" w:name="_ENREF_74"/>
      <w:r w:rsidRPr="004D2651">
        <w:t>[74] Bruinsma R. Theory of force regulation by nascent adhesion sites. Biophys J 2005;89:87-94.</w:t>
      </w:r>
      <w:bookmarkEnd w:id="90"/>
    </w:p>
    <w:p w:rsidR="004D2651" w:rsidRPr="004D2651" w:rsidRDefault="004D2651" w:rsidP="004D2651">
      <w:pPr>
        <w:pStyle w:val="EndNoteBibliography"/>
        <w:spacing w:after="0"/>
      </w:pPr>
      <w:bookmarkStart w:id="91" w:name="_ENREF_75"/>
      <w:r w:rsidRPr="004D2651">
        <w:t>[75] Deeg JA, Louban I, Aydin D, Selhuber-Unkel C, Kessler H, Spatz JP. Impact of Local versus Global Ligand Density on Cellular Adhesion. Nano Lett 2011;11:1469-76.</w:t>
      </w:r>
      <w:bookmarkEnd w:id="91"/>
    </w:p>
    <w:p w:rsidR="008F70EC" w:rsidRDefault="004D2651" w:rsidP="008F70EC">
      <w:pPr>
        <w:pStyle w:val="EndNoteBibliography"/>
      </w:pPr>
      <w:bookmarkStart w:id="92" w:name="_ENREF_76"/>
      <w:r w:rsidRPr="004D2651">
        <w:t>[76] Rahmouni S, Lindner A, Rechenmacher F, Neubauer S, Sobahi TRA, Kessler H, et al. Hydrogel Micropillars with Integrin Selective Peptidomimetic Functionalized Nanopatterned Tops: A New Tool for the Measurement of Cell Traction Forces Transmitted through αvβ3 - or α5β1 -Integrins. Adv Mater 2013;25:5869–74.</w:t>
      </w:r>
      <w:bookmarkStart w:id="93" w:name="_ENREF_77"/>
      <w:bookmarkEnd w:id="92"/>
    </w:p>
    <w:p w:rsidR="004D2651" w:rsidRPr="004D2651" w:rsidRDefault="004D2651" w:rsidP="008F70EC">
      <w:pPr>
        <w:pStyle w:val="EndNoteBibliography"/>
      </w:pPr>
      <w:r w:rsidRPr="004D2651">
        <w:t>[77] Schvartzman M, Palma M, Sable J, Abramson J, Hu XA, Sheetz MP, et al. Nanolithographic Control of the Spatial Organization of Cellular Adhesion Receptors at the Single-Molecule Level. Nano Lett 2011;11:1306-12.</w:t>
      </w:r>
      <w:bookmarkEnd w:id="93"/>
    </w:p>
    <w:p w:rsidR="004D2651" w:rsidRPr="004D2651" w:rsidRDefault="004D2651" w:rsidP="004D2651">
      <w:pPr>
        <w:pStyle w:val="EndNoteBibliography"/>
        <w:spacing w:after="0"/>
      </w:pPr>
      <w:bookmarkStart w:id="94" w:name="_ENREF_78"/>
      <w:r w:rsidRPr="004D2651">
        <w:t xml:space="preserve">[78] Higgins AM, Banik BL, Brown JL. Geometry sensing through POR1 regulates Rac1 activity controlling early osteoblast differentiation in response to nanofiber diameter. Integ </w:t>
      </w:r>
      <w:r w:rsidR="008F70EC" w:rsidRPr="004D2651">
        <w:t>Biol</w:t>
      </w:r>
      <w:r w:rsidRPr="004D2651">
        <w:t xml:space="preserve"> 2015;7:229-36.</w:t>
      </w:r>
      <w:bookmarkEnd w:id="94"/>
    </w:p>
    <w:p w:rsidR="004D2651" w:rsidRPr="004D2651" w:rsidRDefault="004D2651" w:rsidP="004D2651">
      <w:pPr>
        <w:pStyle w:val="EndNoteBibliography"/>
        <w:spacing w:after="0"/>
      </w:pPr>
      <w:bookmarkStart w:id="95" w:name="_ENREF_79"/>
      <w:r w:rsidRPr="004D2651">
        <w:t>[79] Pereza D.G., Esther Punzón Quijornaa, Ruy Sanzd, Vicente Torres-Costa, Josefa P. García Ruize, Silván MM. Nanotopography enhanced mobility determines mesenchymal stem cell distribution on micropatterned semiconductors bearing nanorough areas</w:t>
      </w:r>
      <w:r w:rsidR="008F70EC">
        <w:t>.</w:t>
      </w:r>
      <w:r w:rsidRPr="004D2651">
        <w:t xml:space="preserve"> Colloid Surfaces B 2015;126:146–53.</w:t>
      </w:r>
      <w:bookmarkEnd w:id="95"/>
    </w:p>
    <w:p w:rsidR="004D2651" w:rsidRPr="004D2651" w:rsidRDefault="004D2651" w:rsidP="004D2651">
      <w:pPr>
        <w:pStyle w:val="EndNoteBibliography"/>
        <w:spacing w:after="0"/>
      </w:pPr>
      <w:bookmarkStart w:id="96" w:name="_ENREF_80"/>
      <w:r w:rsidRPr="004D2651">
        <w:t>[80] Christopherson GT, Song H, Mao HQ. The influence of fiber diameter of electrospun substrates on neural stem cell differentiation and proliferation. Biomaterials 2009;30:556-64.</w:t>
      </w:r>
      <w:bookmarkEnd w:id="96"/>
    </w:p>
    <w:p w:rsidR="004D2651" w:rsidRPr="004D2651" w:rsidRDefault="004D2651" w:rsidP="004D2651">
      <w:pPr>
        <w:pStyle w:val="EndNoteBibliography"/>
        <w:spacing w:after="0"/>
      </w:pPr>
      <w:bookmarkStart w:id="97" w:name="_ENREF_81"/>
      <w:r w:rsidRPr="004D2651">
        <w:t>[81] Dalby MJ, Gadegaard N, Tare R, Andar A, Riehle MO, Herzyk P, et al. The control of human mesenchymal cell differentiation using nanoscale symmetry and disorder. Nat Mater 2007;6:997-1003.</w:t>
      </w:r>
      <w:bookmarkEnd w:id="97"/>
    </w:p>
    <w:p w:rsidR="004D2651" w:rsidRPr="003274D3" w:rsidRDefault="004D2651" w:rsidP="004D2651">
      <w:pPr>
        <w:pStyle w:val="EndNoteBibliography"/>
        <w:spacing w:after="0"/>
        <w:rPr>
          <w:lang w:val="fr-FR"/>
        </w:rPr>
      </w:pPr>
      <w:bookmarkStart w:id="98" w:name="_ENREF_82"/>
      <w:r w:rsidRPr="004D2651">
        <w:t xml:space="preserve">[82] Engler AJ, Sen S, Sweeney HL, Discher DE. Matrix elasticity directs stem cell lineage specification. </w:t>
      </w:r>
      <w:r w:rsidRPr="003274D3">
        <w:rPr>
          <w:lang w:val="fr-FR"/>
        </w:rPr>
        <w:t>Cell 2006;126:677-89.</w:t>
      </w:r>
      <w:bookmarkEnd w:id="98"/>
    </w:p>
    <w:p w:rsidR="004D2651" w:rsidRPr="004D2651" w:rsidRDefault="004D2651" w:rsidP="004D2651">
      <w:pPr>
        <w:pStyle w:val="EndNoteBibliography"/>
        <w:spacing w:after="0"/>
      </w:pPr>
      <w:bookmarkStart w:id="99" w:name="_ENREF_83"/>
      <w:r w:rsidRPr="003274D3">
        <w:rPr>
          <w:lang w:val="fr-FR"/>
        </w:rPr>
        <w:t xml:space="preserve">[83] Trappmann B, Gautrot JE, Connelly JT, Strange DG, Li Y, Oyen ML, et al. </w:t>
      </w:r>
      <w:r w:rsidRPr="004D2651">
        <w:t>Extracellular-matrix tethering regulates stem-cell fate. Nat Mater 2012;11:642-9.</w:t>
      </w:r>
      <w:bookmarkEnd w:id="99"/>
    </w:p>
    <w:p w:rsidR="004D2651" w:rsidRPr="004D2651" w:rsidRDefault="004D2651" w:rsidP="004D2651">
      <w:pPr>
        <w:pStyle w:val="EndNoteBibliography"/>
        <w:spacing w:after="0"/>
      </w:pPr>
      <w:bookmarkStart w:id="100" w:name="_ENREF_84"/>
      <w:r w:rsidRPr="004D2651">
        <w:t>[84] Wen JH, Vincent LG, Fuhrmann A, Choi YS, Hribar KC, Taylor-Weiner H, et al. Interplay of matrix stiffness and protein tethering in stem cell differentiation. Nat Mater 2014;13:979-87.</w:t>
      </w:r>
      <w:bookmarkEnd w:id="100"/>
    </w:p>
    <w:p w:rsidR="004D2651" w:rsidRPr="004D2651" w:rsidRDefault="004D2651" w:rsidP="004D2651">
      <w:pPr>
        <w:pStyle w:val="EndNoteBibliography"/>
        <w:spacing w:after="0"/>
      </w:pPr>
      <w:bookmarkStart w:id="101" w:name="_ENREF_85"/>
      <w:r w:rsidRPr="004D2651">
        <w:lastRenderedPageBreak/>
        <w:t>[85] Kolodziej CM, Maynard HD. Electron-Beam Lithography for Patterning Biomolecules at the Micron and Nanometer Scale. Chem Mater 2012;24:774-80.</w:t>
      </w:r>
      <w:bookmarkEnd w:id="101"/>
    </w:p>
    <w:p w:rsidR="004D2651" w:rsidRPr="004D2651" w:rsidRDefault="004D2651" w:rsidP="004D2651">
      <w:pPr>
        <w:pStyle w:val="EndNoteBibliography"/>
        <w:spacing w:after="0"/>
      </w:pPr>
      <w:bookmarkStart w:id="102" w:name="_ENREF_86"/>
      <w:r w:rsidRPr="004D2651">
        <w:t>[86] Yang SM, Jang SG, Choi DG, Kim S, Yu HK. Nanomachining by colloidal lithography. Small 2006;2:458-75.</w:t>
      </w:r>
      <w:bookmarkEnd w:id="102"/>
    </w:p>
    <w:p w:rsidR="004D2651" w:rsidRPr="004D2651" w:rsidRDefault="004D2651" w:rsidP="004D2651">
      <w:pPr>
        <w:pStyle w:val="EndNoteBibliography"/>
        <w:spacing w:after="0"/>
      </w:pPr>
      <w:bookmarkStart w:id="103" w:name="_ENREF_87"/>
      <w:r w:rsidRPr="004D2651">
        <w:t>[87] Wood MA. Colloidal lithography and current fabrication techniques producing in-plane nanotopography for biological applications. J R Soc Interface 2007;4:1-17.</w:t>
      </w:r>
      <w:bookmarkEnd w:id="103"/>
    </w:p>
    <w:p w:rsidR="004D2651" w:rsidRPr="004D2651" w:rsidRDefault="004D2651" w:rsidP="004D2651">
      <w:pPr>
        <w:pStyle w:val="EndNoteBibliography"/>
        <w:spacing w:after="0"/>
      </w:pPr>
      <w:bookmarkStart w:id="104" w:name="_ENREF_88"/>
      <w:r w:rsidRPr="004D2651">
        <w:t>[88] Nie ZH, Kumacheva E. Patterning surfaces with functional polymers. Nat Mater 2008;7:277-90.</w:t>
      </w:r>
      <w:bookmarkEnd w:id="104"/>
    </w:p>
    <w:p w:rsidR="004D2651" w:rsidRPr="004D2651" w:rsidRDefault="004D2651" w:rsidP="004D2651">
      <w:pPr>
        <w:pStyle w:val="EndNoteBibliography"/>
        <w:spacing w:after="0"/>
      </w:pPr>
      <w:bookmarkStart w:id="105" w:name="_ENREF_89"/>
      <w:r w:rsidRPr="004D2651">
        <w:t>[89] Geissler M, Xia YN. Patterning: Principles and some new developments. Adv Mater 2004;16:1249-69.</w:t>
      </w:r>
      <w:bookmarkEnd w:id="105"/>
    </w:p>
    <w:p w:rsidR="004D2651" w:rsidRPr="004D2651" w:rsidRDefault="004D2651" w:rsidP="004D2651">
      <w:pPr>
        <w:pStyle w:val="EndNoteBibliography"/>
        <w:spacing w:after="0"/>
      </w:pPr>
      <w:bookmarkStart w:id="106" w:name="_ENREF_90"/>
      <w:r w:rsidRPr="004D2651">
        <w:t>[90] Gates BD, Xu Q, Stewart M, Ryan D, Willson CG, Whitesides GM. New approaches to nanofabrication: molding, printing, and other techniques. Chemical reviews 2005;105:1171-96.</w:t>
      </w:r>
      <w:bookmarkEnd w:id="106"/>
    </w:p>
    <w:p w:rsidR="004D2651" w:rsidRPr="004D2651" w:rsidRDefault="004D2651" w:rsidP="004D2651">
      <w:pPr>
        <w:pStyle w:val="EndNoteBibliography"/>
        <w:spacing w:after="0"/>
      </w:pPr>
      <w:bookmarkStart w:id="107" w:name="_ENREF_91"/>
      <w:r w:rsidRPr="004D2651">
        <w:t>[91] Zhang SG. Fabrication of novel biomaterials through molecular self-assembly. Nat Biotechnol 2003;21:1171-8.</w:t>
      </w:r>
      <w:bookmarkEnd w:id="107"/>
    </w:p>
    <w:p w:rsidR="004D2651" w:rsidRPr="004D2651" w:rsidRDefault="004D2651" w:rsidP="004D2651">
      <w:pPr>
        <w:pStyle w:val="EndNoteBibliography"/>
        <w:spacing w:after="0"/>
      </w:pPr>
      <w:bookmarkStart w:id="108" w:name="_ENREF_92"/>
      <w:r w:rsidRPr="004D2651">
        <w:t>[92] Mai YY, Eisenberg A. Self-assembly of block copolymers. Chem Soc Rev 2012;41:5969-85.</w:t>
      </w:r>
      <w:bookmarkEnd w:id="108"/>
    </w:p>
    <w:p w:rsidR="004D2651" w:rsidRPr="004D2651" w:rsidRDefault="004D2651" w:rsidP="004D2651">
      <w:pPr>
        <w:pStyle w:val="EndNoteBibliography"/>
        <w:spacing w:after="0"/>
      </w:pPr>
      <w:bookmarkStart w:id="109" w:name="_ENREF_93"/>
      <w:r w:rsidRPr="004D2651">
        <w:t>[93] Klok HA, Lecommandoux S. Supramolecular materials via block copolymer self-assembly. Adv Mater 2001;13:1217-29.</w:t>
      </w:r>
      <w:bookmarkEnd w:id="109"/>
    </w:p>
    <w:p w:rsidR="004D2651" w:rsidRPr="004D2651" w:rsidRDefault="004D2651" w:rsidP="004D2651">
      <w:pPr>
        <w:pStyle w:val="EndNoteBibliography"/>
        <w:spacing w:after="0"/>
      </w:pPr>
      <w:bookmarkStart w:id="110" w:name="_ENREF_94"/>
      <w:r w:rsidRPr="004D2651">
        <w:t>[94] Bates FS. Polymer-polymer phase behavior. Science 1991;251:898-905.</w:t>
      </w:r>
      <w:bookmarkEnd w:id="110"/>
    </w:p>
    <w:p w:rsidR="004D2651" w:rsidRPr="004D2651" w:rsidRDefault="004D2651" w:rsidP="004D2651">
      <w:pPr>
        <w:pStyle w:val="EndNoteBibliography"/>
        <w:spacing w:after="0"/>
      </w:pPr>
      <w:bookmarkStart w:id="111" w:name="_ENREF_95"/>
      <w:r w:rsidRPr="004D2651">
        <w:t>[95] Steiner U, Klein J, Fetters LJ. Surface Phase Inversion in Finite-Sized Binary-Mixtures. Phys Rev Lett 1994;72:1498-501.</w:t>
      </w:r>
      <w:bookmarkEnd w:id="111"/>
    </w:p>
    <w:p w:rsidR="004D2651" w:rsidRPr="004D2651" w:rsidRDefault="004D2651" w:rsidP="004D2651">
      <w:pPr>
        <w:pStyle w:val="EndNoteBibliography"/>
        <w:spacing w:after="0"/>
      </w:pPr>
      <w:bookmarkStart w:id="112" w:name="_ENREF_96"/>
      <w:r w:rsidRPr="004D2651">
        <w:t>[96] Darling SB. Directing the self-assembly of block copolymers. Prog Polym Sci 2007;32:1152-204.</w:t>
      </w:r>
      <w:bookmarkEnd w:id="112"/>
    </w:p>
    <w:p w:rsidR="004D2651" w:rsidRPr="004D2651" w:rsidRDefault="004D2651" w:rsidP="004D2651">
      <w:pPr>
        <w:pStyle w:val="EndNoteBibliography"/>
        <w:spacing w:after="0"/>
      </w:pPr>
      <w:bookmarkStart w:id="113" w:name="_ENREF_97"/>
      <w:r w:rsidRPr="004D2651">
        <w:t>[97] Rosler A, Vandermeulen GWM, Klok HA. Advanced drug delivery devices via self-assembly of amphiphilic block copolymers. Adv Drug Deliver Rev 2012;64:270-9.</w:t>
      </w:r>
      <w:bookmarkEnd w:id="113"/>
    </w:p>
    <w:p w:rsidR="004D2651" w:rsidRPr="004D2651" w:rsidRDefault="004D2651" w:rsidP="004D2651">
      <w:pPr>
        <w:pStyle w:val="EndNoteBibliography"/>
        <w:spacing w:after="0"/>
      </w:pPr>
      <w:bookmarkStart w:id="114" w:name="_ENREF_98"/>
      <w:r w:rsidRPr="004D2651">
        <w:t>[98] Smart T, Lomas H, Massignani M, Flores-Merino MV, Perez LR, Battaglia G. Block copolymer nanostructures. Nano Today 2008;3:38-46.</w:t>
      </w:r>
      <w:bookmarkEnd w:id="114"/>
    </w:p>
    <w:p w:rsidR="004D2651" w:rsidRPr="004D2651" w:rsidRDefault="004D2651" w:rsidP="004D2651">
      <w:pPr>
        <w:pStyle w:val="EndNoteBibliography"/>
        <w:spacing w:after="0"/>
      </w:pPr>
      <w:bookmarkStart w:id="115" w:name="_ENREF_99"/>
      <w:r w:rsidRPr="004D2651">
        <w:t>[99] Kumar N, Hahm JI. Nanoscale protein patterning using self-assembled diblock copolymers. Langmuir 2005;21:6652-5.</w:t>
      </w:r>
      <w:bookmarkEnd w:id="115"/>
    </w:p>
    <w:p w:rsidR="004D2651" w:rsidRPr="004D2651" w:rsidRDefault="004D2651" w:rsidP="004D2651">
      <w:pPr>
        <w:pStyle w:val="EndNoteBibliography"/>
        <w:spacing w:after="0"/>
      </w:pPr>
      <w:bookmarkStart w:id="116" w:name="_ENREF_100"/>
      <w:r w:rsidRPr="004D2651">
        <w:t xml:space="preserve">[100] Cavalcanti-Adam EA, Micoulet A, Blummel J, Auernheimer J, Kessler H, Spatz JP. Lateral spacing of integrin ligands influences cell spreading and focal adhesion assembly. Eur </w:t>
      </w:r>
      <w:r w:rsidR="008F70EC" w:rsidRPr="004D2651">
        <w:t>J</w:t>
      </w:r>
      <w:r w:rsidRPr="004D2651">
        <w:t xml:space="preserve"> </w:t>
      </w:r>
      <w:r w:rsidR="008F70EC" w:rsidRPr="004D2651">
        <w:t xml:space="preserve">Cell Biol </w:t>
      </w:r>
      <w:r w:rsidRPr="004D2651">
        <w:t>2006;85:219-24.</w:t>
      </w:r>
      <w:bookmarkEnd w:id="116"/>
    </w:p>
    <w:p w:rsidR="004D2651" w:rsidRPr="004D2651" w:rsidRDefault="004D2651" w:rsidP="004D2651">
      <w:pPr>
        <w:pStyle w:val="EndNoteBibliography"/>
        <w:spacing w:after="0"/>
      </w:pPr>
      <w:bookmarkStart w:id="117" w:name="_ENREF_101"/>
      <w:r w:rsidRPr="004D2651">
        <w:t>[101] Gugutkov D, Gonzalez-Garcia C, Hernandez JCR, Altankov G, Salmeron-Sanchez M. Biological Activity of the Substrate-Induced Fibronectin Network: Insight into the Third Dimension through Electrospun Fibers. Langmuir 2009;25:10893-900.</w:t>
      </w:r>
      <w:bookmarkEnd w:id="117"/>
    </w:p>
    <w:p w:rsidR="004D2651" w:rsidRPr="004D2651" w:rsidRDefault="004D2651" w:rsidP="004D2651">
      <w:pPr>
        <w:pStyle w:val="EndNoteBibliography"/>
        <w:spacing w:after="0"/>
      </w:pPr>
      <w:bookmarkStart w:id="118" w:name="_ENREF_102"/>
      <w:r w:rsidRPr="004D2651">
        <w:t>[102] Rico P, Hernandez JCR, Moratal D, Altankov G, Pradas MM, Salmeron-Sanchez M. Substrate-Induced Assembly of Fibronectin into Networks: Influence of Surface Chemistry and Effect on Osteoblast Adhesion. Tissue Eng Pt A 2009;15:3271-81.</w:t>
      </w:r>
      <w:bookmarkEnd w:id="118"/>
    </w:p>
    <w:p w:rsidR="004D2651" w:rsidRPr="004D2651" w:rsidRDefault="004D2651" w:rsidP="004D2651">
      <w:pPr>
        <w:pStyle w:val="EndNoteBibliography"/>
        <w:spacing w:after="0"/>
      </w:pPr>
      <w:bookmarkStart w:id="119" w:name="_ENREF_103"/>
      <w:r w:rsidRPr="004D2651">
        <w:t>[103] Slater JH, Boyce PJ, Jancaitis MP, Gaubert HE, Chang AL, Markey MK, et al. Modulation of Endothelial Cell Migration via Manipulation of Adhesion Site Growth Using Nanopatterned Surfaces. Acs Appl Mater Inter 2015;7:4390-400.</w:t>
      </w:r>
      <w:bookmarkEnd w:id="119"/>
    </w:p>
    <w:p w:rsidR="004D2651" w:rsidRPr="004D2651" w:rsidRDefault="004D2651" w:rsidP="004D2651">
      <w:pPr>
        <w:pStyle w:val="EndNoteBibliography"/>
        <w:spacing w:after="0"/>
      </w:pPr>
      <w:bookmarkStart w:id="120" w:name="_ENREF_104"/>
      <w:r w:rsidRPr="004D2651">
        <w:t xml:space="preserve">[104] del Campo A, Arzt E. Fabrication approaches for generating complex micro- and nanopatterns on polymeric surfaces. Chem </w:t>
      </w:r>
      <w:r w:rsidR="004F43F2" w:rsidRPr="004D2651">
        <w:t xml:space="preserve">Rev </w:t>
      </w:r>
      <w:r w:rsidRPr="004D2651">
        <w:t>2008;108:911-45.</w:t>
      </w:r>
      <w:bookmarkEnd w:id="120"/>
    </w:p>
    <w:p w:rsidR="004D2651" w:rsidRPr="00F90E26" w:rsidRDefault="004D2651" w:rsidP="004D2651">
      <w:pPr>
        <w:pStyle w:val="EndNoteBibliography"/>
        <w:spacing w:after="0"/>
        <w:rPr>
          <w:lang w:val="it-IT"/>
        </w:rPr>
      </w:pPr>
      <w:bookmarkStart w:id="121" w:name="_ENREF_105"/>
      <w:r w:rsidRPr="004D2651">
        <w:t xml:space="preserve">[105] Cheng ZA, Zouani OF, Glinel K, Jonas AM, Durrieu M-C. Bioactive chemical nanopatterns impact human mesenchymal stem cell fate. </w:t>
      </w:r>
      <w:r w:rsidRPr="00F90E26">
        <w:rPr>
          <w:lang w:val="it-IT"/>
        </w:rPr>
        <w:t>Nano Lett 2013;13:3923-9.</w:t>
      </w:r>
      <w:bookmarkEnd w:id="121"/>
    </w:p>
    <w:p w:rsidR="004D2651" w:rsidRPr="004D2651" w:rsidRDefault="004D2651" w:rsidP="004D2651">
      <w:pPr>
        <w:pStyle w:val="EndNoteBibliography"/>
        <w:spacing w:after="0"/>
      </w:pPr>
      <w:bookmarkStart w:id="122" w:name="_ENREF_106"/>
      <w:r w:rsidRPr="00F90E26">
        <w:rPr>
          <w:lang w:val="it-IT"/>
        </w:rPr>
        <w:t xml:space="preserve">[106] Hua F, Sun YG, Gaur A, Meitl MA, Bilhaut L, Rotkina L, et al. </w:t>
      </w:r>
      <w:r w:rsidRPr="004D2651">
        <w:t>Polymer imprint lithography with molecular-scale resolution. Nano Lett 2004;4:2467-71.</w:t>
      </w:r>
      <w:bookmarkEnd w:id="122"/>
    </w:p>
    <w:p w:rsidR="004D2651" w:rsidRPr="004D2651" w:rsidRDefault="004D2651" w:rsidP="004D2651">
      <w:pPr>
        <w:pStyle w:val="EndNoteBibliography"/>
        <w:spacing w:after="0"/>
      </w:pPr>
      <w:bookmarkStart w:id="123" w:name="_ENREF_107"/>
      <w:r w:rsidRPr="004D2651">
        <w:t>[107] Coyer SR, Garcia AJ, Delamarche E. Facile preparation of complex protein architectures with sub-100-nm resolution on surfaces. Angew Chem Int Edit 2007;46:6837-40.</w:t>
      </w:r>
      <w:bookmarkEnd w:id="123"/>
    </w:p>
    <w:p w:rsidR="004D2651" w:rsidRPr="004D2651" w:rsidRDefault="004D2651" w:rsidP="004D2651">
      <w:pPr>
        <w:pStyle w:val="EndNoteBibliography"/>
        <w:spacing w:after="0"/>
      </w:pPr>
      <w:bookmarkStart w:id="124" w:name="_ENREF_108"/>
      <w:r w:rsidRPr="004D2651">
        <w:t>[108] Coyer SR, Singh A, Dumbauld DW, Calderwood DA, Craig SW, Delamarche E, et al. Nanopatterning reveals an ECM area threshold for focal adhesion assembly and force transmission that is regulated by integrin activation and cytoskeleton tension. J Cell Sci 2012;125:5110-23.</w:t>
      </w:r>
      <w:bookmarkEnd w:id="124"/>
    </w:p>
    <w:p w:rsidR="004D2651" w:rsidRPr="004D2651" w:rsidRDefault="004D2651" w:rsidP="004D2651">
      <w:pPr>
        <w:pStyle w:val="EndNoteBibliography"/>
        <w:spacing w:after="0"/>
      </w:pPr>
      <w:bookmarkStart w:id="125" w:name="_ENREF_109"/>
      <w:r w:rsidRPr="004D2651">
        <w:t>[109] Chen CS, Mrksich M, Huang S, Whitesides GM, Ingber DE. Micropatterned surfaces for control of cell shape, position, and function. Biotechnol Progr 1998;14:356-63.</w:t>
      </w:r>
      <w:bookmarkEnd w:id="125"/>
    </w:p>
    <w:p w:rsidR="004D2651" w:rsidRPr="004D2651" w:rsidRDefault="004D2651" w:rsidP="004D2651">
      <w:pPr>
        <w:pStyle w:val="EndNoteBibliography"/>
        <w:spacing w:after="0"/>
      </w:pPr>
      <w:bookmarkStart w:id="126" w:name="_ENREF_110"/>
      <w:r w:rsidRPr="004D2651">
        <w:lastRenderedPageBreak/>
        <w:t>[110] Dike LE, Chen CS, Mrksich M, Tien J, Whitesides GM, Ingber DE. Geometric control of switching between growth, apoptosis, and differentiation during angiogenesis using micropatterned substrates. In Vitro Cell Dev-An 1999;35:441-8.</w:t>
      </w:r>
      <w:bookmarkEnd w:id="126"/>
    </w:p>
    <w:p w:rsidR="004D2651" w:rsidRPr="004D2651" w:rsidRDefault="004D2651" w:rsidP="004D2651">
      <w:pPr>
        <w:pStyle w:val="EndNoteBibliography"/>
        <w:spacing w:after="0"/>
      </w:pPr>
      <w:bookmarkStart w:id="127" w:name="_ENREF_111"/>
      <w:r w:rsidRPr="004D2651">
        <w:t xml:space="preserve">[111] Gallant ND, Michael KE, Garcia AJ. Cell adhesion strengthening: Contributions of adhesive area, integrin binding, and focal adhesion assembly. Mol </w:t>
      </w:r>
      <w:r w:rsidR="004F43F2" w:rsidRPr="004D2651">
        <w:t xml:space="preserve">Biol Cell </w:t>
      </w:r>
      <w:r w:rsidRPr="004D2651">
        <w:t>2005;16:4329-40.</w:t>
      </w:r>
      <w:bookmarkEnd w:id="127"/>
    </w:p>
    <w:p w:rsidR="004D2651" w:rsidRPr="004D2651" w:rsidRDefault="004D2651" w:rsidP="004D2651">
      <w:pPr>
        <w:pStyle w:val="EndNoteBibliography"/>
        <w:spacing w:after="0"/>
      </w:pPr>
      <w:bookmarkStart w:id="128" w:name="_ENREF_112"/>
      <w:r w:rsidRPr="004D2651">
        <w:t>[112] Gautrot JE, Trappmann B, Oceguera-Yanez F, Connelly J, He XM, Watt FM, et al. Exploiting the superior protein resistance of polymer brushes to control single cell adhesion and polarisation at the micron scale. Biomaterials 2010;31:5030-41.</w:t>
      </w:r>
      <w:bookmarkEnd w:id="128"/>
    </w:p>
    <w:p w:rsidR="004D2651" w:rsidRPr="004D2651" w:rsidRDefault="004D2651" w:rsidP="004D2651">
      <w:pPr>
        <w:pStyle w:val="EndNoteBibliography"/>
        <w:spacing w:after="0"/>
      </w:pPr>
      <w:bookmarkStart w:id="129" w:name="_ENREF_113"/>
      <w:r w:rsidRPr="004D2651">
        <w:t>[113] Tan KY, Lin H, Ramstedt M, Watt FM, Huck WTS, Gautrot JE. Decoupling geometrical and chemical cues directing epidermal stem cell fate on polymer brush-based cell micro-patterns. Integr Biol-Uk 2013;5:899-910.</w:t>
      </w:r>
      <w:bookmarkEnd w:id="129"/>
    </w:p>
    <w:p w:rsidR="004D2651" w:rsidRPr="004D2651" w:rsidRDefault="004D2651" w:rsidP="004D2651">
      <w:pPr>
        <w:pStyle w:val="EndNoteBibliography"/>
        <w:spacing w:after="0"/>
      </w:pPr>
      <w:bookmarkStart w:id="130" w:name="_ENREF_114"/>
      <w:r w:rsidRPr="004D2651">
        <w:t>[114] Théry M, Pépin A, Dressaire E, Chen Y, Bornens M. Cell Distribution of Stress Fibres in Responseto the Geometry of the Adhesive Environment. Cell Motil Cytoskel 2006;63:341-55.</w:t>
      </w:r>
      <w:bookmarkEnd w:id="130"/>
    </w:p>
    <w:p w:rsidR="004D2651" w:rsidRPr="004D2651" w:rsidRDefault="004D2651" w:rsidP="004D2651">
      <w:pPr>
        <w:pStyle w:val="EndNoteBibliography"/>
        <w:spacing w:after="0"/>
      </w:pPr>
      <w:bookmarkStart w:id="131" w:name="_ENREF_115"/>
      <w:r w:rsidRPr="004D2651">
        <w:t>[115] Ginger DS, Zhang H, Mirkin CA. The evolution of dip-pen nanolithography. Angew Chem Int Edit 2004;43:30-45.</w:t>
      </w:r>
      <w:bookmarkEnd w:id="131"/>
    </w:p>
    <w:p w:rsidR="004D2651" w:rsidRPr="004D2651" w:rsidRDefault="004D2651" w:rsidP="004D2651">
      <w:pPr>
        <w:pStyle w:val="EndNoteBibliography"/>
        <w:spacing w:after="0"/>
      </w:pPr>
      <w:bookmarkStart w:id="132" w:name="_ENREF_116"/>
      <w:r w:rsidRPr="004D2651">
        <w:t>[116] Lee KB, Park SJ, Mirkin CA, Smith JC, Mrksich M. Protein nanoarrays generated by dip-pen nanolithography. Science 2002;295:1702-5.</w:t>
      </w:r>
      <w:bookmarkEnd w:id="132"/>
    </w:p>
    <w:p w:rsidR="004D2651" w:rsidRPr="004D2651" w:rsidRDefault="004D2651" w:rsidP="004D2651">
      <w:pPr>
        <w:pStyle w:val="EndNoteBibliography"/>
        <w:spacing w:after="0"/>
      </w:pPr>
      <w:bookmarkStart w:id="133" w:name="_ENREF_117"/>
      <w:r w:rsidRPr="004D2651">
        <w:t xml:space="preserve">[117] Wilson DL, Martin R, Hong S, Cronin-Golomb M, Mirkin CA, Kaplan DL. Surface organization and nanopatterning of collagen by dip-pen nanolithography. </w:t>
      </w:r>
      <w:r w:rsidR="004F43F2">
        <w:t>PNAS</w:t>
      </w:r>
      <w:r w:rsidRPr="004D2651">
        <w:t xml:space="preserve"> 2001;98:13660-4.</w:t>
      </w:r>
      <w:bookmarkEnd w:id="133"/>
    </w:p>
    <w:p w:rsidR="004D2651" w:rsidRPr="004D2651" w:rsidRDefault="004D2651" w:rsidP="004D2651">
      <w:pPr>
        <w:pStyle w:val="EndNoteBibliography"/>
        <w:spacing w:after="0"/>
      </w:pPr>
      <w:bookmarkStart w:id="134" w:name="_ENREF_118"/>
      <w:r w:rsidRPr="004D2651">
        <w:t>[118] Shin YM, Hohman MM, Brenner MP, Rutledge GC. Electrospinning: A whipping fluid jet generates submicron polymer fibers. Appl Phys Lett 2001;78:1149-51.</w:t>
      </w:r>
      <w:bookmarkEnd w:id="134"/>
    </w:p>
    <w:p w:rsidR="004D2651" w:rsidRPr="004D2651" w:rsidRDefault="004D2651" w:rsidP="004D2651">
      <w:pPr>
        <w:pStyle w:val="EndNoteBibliography"/>
        <w:spacing w:after="0"/>
      </w:pPr>
      <w:bookmarkStart w:id="135" w:name="_ENREF_119"/>
      <w:r w:rsidRPr="004D2651">
        <w:t>[119] Deitzel JM, Kleinmeyer J, Harris D, Tan NCB. The effect of processing variables on the morphology of electrospun nanofibers and textiles. Polymer 2001;42:261-72.</w:t>
      </w:r>
      <w:bookmarkEnd w:id="135"/>
    </w:p>
    <w:p w:rsidR="004D2651" w:rsidRPr="003274D3" w:rsidRDefault="004D2651" w:rsidP="004D2651">
      <w:pPr>
        <w:pStyle w:val="EndNoteBibliography"/>
        <w:spacing w:after="0"/>
        <w:rPr>
          <w:lang w:val="fr-FR"/>
        </w:rPr>
      </w:pPr>
      <w:bookmarkStart w:id="136" w:name="_ENREF_120"/>
      <w:r w:rsidRPr="004D2651">
        <w:t xml:space="preserve">[120] Fridrikh SV, Yu JH, Brenner MP, Rutledge GC. Controlling the fiber diameter during electrospinning. </w:t>
      </w:r>
      <w:r w:rsidRPr="003274D3">
        <w:rPr>
          <w:lang w:val="fr-FR"/>
        </w:rPr>
        <w:t>Phys Rev Lett 2003;90:144502.</w:t>
      </w:r>
      <w:bookmarkEnd w:id="136"/>
    </w:p>
    <w:p w:rsidR="004D2651" w:rsidRPr="004D2651" w:rsidRDefault="004D2651" w:rsidP="004D2651">
      <w:pPr>
        <w:pStyle w:val="EndNoteBibliography"/>
        <w:spacing w:after="0"/>
      </w:pPr>
      <w:bookmarkStart w:id="137" w:name="_ENREF_121"/>
      <w:r w:rsidRPr="003274D3">
        <w:rPr>
          <w:lang w:val="fr-FR"/>
        </w:rPr>
        <w:t xml:space="preserve">[121] Huang CB, Chen SL, Lai CL, Reneker DH, Qiu H, Ye Y, et al. </w:t>
      </w:r>
      <w:r w:rsidRPr="004D2651">
        <w:t>Electrospun polymer nanofibres with small diameters. Nanotechnology 2006;17:1558-63.</w:t>
      </w:r>
      <w:bookmarkEnd w:id="137"/>
    </w:p>
    <w:p w:rsidR="004D2651" w:rsidRPr="004D2651" w:rsidRDefault="004D2651" w:rsidP="004D2651">
      <w:pPr>
        <w:pStyle w:val="EndNoteBibliography"/>
        <w:spacing w:after="0"/>
      </w:pPr>
      <w:bookmarkStart w:id="138" w:name="_ENREF_122"/>
      <w:r w:rsidRPr="004D2651">
        <w:t>[122] Wnek GE, Carr ME, Simpson DG, Bowlin GL. Electrospinning of nanofiber fibrinogen structures. Nano Lett 2003;3:213-6.</w:t>
      </w:r>
      <w:bookmarkEnd w:id="138"/>
    </w:p>
    <w:p w:rsidR="004D2651" w:rsidRPr="004D2651" w:rsidRDefault="004D2651" w:rsidP="004D2651">
      <w:pPr>
        <w:pStyle w:val="EndNoteBibliography"/>
        <w:spacing w:after="0"/>
      </w:pPr>
      <w:bookmarkStart w:id="139" w:name="_ENREF_123"/>
      <w:r w:rsidRPr="004D2651">
        <w:t>[123] Sencadas V, Correia DM, Areias A, Botelho G, Fonseca AM, Neves IC, et al. Determination of the parameters affecting electrospun chitosan fiber size distribution and morphology. Carbohyd Polym 2012;87:1295-301.</w:t>
      </w:r>
      <w:bookmarkEnd w:id="139"/>
    </w:p>
    <w:p w:rsidR="004D2651" w:rsidRPr="004D2651" w:rsidRDefault="004D2651" w:rsidP="004D2651">
      <w:pPr>
        <w:pStyle w:val="EndNoteBibliography"/>
        <w:spacing w:after="0"/>
      </w:pPr>
      <w:bookmarkStart w:id="140" w:name="_ENREF_124"/>
      <w:r w:rsidRPr="004D2651">
        <w:t>[124] Greiner A, Wendorff JH. Electrospinning: A fascinating method for the preparation of ultrathin fibres. Angew Chem Int Edit 2007;46:5670-703.</w:t>
      </w:r>
      <w:bookmarkEnd w:id="140"/>
    </w:p>
    <w:p w:rsidR="004D2651" w:rsidRPr="004D2651" w:rsidRDefault="004D2651" w:rsidP="004D2651">
      <w:pPr>
        <w:pStyle w:val="EndNoteBibliography"/>
        <w:spacing w:after="0"/>
      </w:pPr>
      <w:bookmarkStart w:id="141" w:name="_ENREF_125"/>
      <w:r w:rsidRPr="004D2651">
        <w:t>[125] Agarwal S, Greiner A, Wendorff JH. Electrospinning of Manmade and Biopolymer Nanofibers-Progress in Techniques, Materials, and Applications. Adv Funct Mater 2009;19:2863-79.</w:t>
      </w:r>
      <w:bookmarkEnd w:id="141"/>
    </w:p>
    <w:p w:rsidR="004D2651" w:rsidRPr="004D2651" w:rsidRDefault="004D2651" w:rsidP="004D2651">
      <w:pPr>
        <w:pStyle w:val="EndNoteBibliography"/>
        <w:spacing w:after="0"/>
      </w:pPr>
      <w:bookmarkStart w:id="142" w:name="_ENREF_126"/>
      <w:r w:rsidRPr="004D2651">
        <w:t>[126] Yim EKF, Darling EM, Kulangara K, Guilak F, Leong KW. Nanotopography-induced changes in focal adhesions, cytoskeletal organization, and mechanical properties of human mesenchymal stem cells. Biomaterials 2010;31:1299-306.</w:t>
      </w:r>
      <w:bookmarkEnd w:id="142"/>
    </w:p>
    <w:p w:rsidR="004D2651" w:rsidRPr="004D2651" w:rsidRDefault="004D2651" w:rsidP="004D2651">
      <w:pPr>
        <w:pStyle w:val="EndNoteBibliography"/>
        <w:spacing w:after="0"/>
      </w:pPr>
      <w:bookmarkStart w:id="143" w:name="_ENREF_127"/>
      <w:r w:rsidRPr="004D2651">
        <w:t>[127] Gadegaard N, Thoms S, Macintyre DS, Mcghee K, Gallagher J, Casey B, et al. Arrays of nano-dots for cellular engineering. Microelectron Eng 2003;67-8:162-8.</w:t>
      </w:r>
      <w:bookmarkEnd w:id="143"/>
    </w:p>
    <w:p w:rsidR="004D2651" w:rsidRPr="004D2651" w:rsidRDefault="004D2651" w:rsidP="004D2651">
      <w:pPr>
        <w:pStyle w:val="EndNoteBibliography"/>
        <w:spacing w:after="0"/>
      </w:pPr>
      <w:bookmarkStart w:id="144" w:name="_ENREF_128"/>
      <w:r w:rsidRPr="004D2651">
        <w:t>[128] Dalby MJ, Gadegaard N, Riehle MO, Wilkinson CDW, Curtis ASG. Investigating filopodia sensing using arrays of defined nano-pits down to 35 nm diameter in size. Int J Biochem Cell B 2004;36:2005-15.</w:t>
      </w:r>
      <w:bookmarkEnd w:id="144"/>
    </w:p>
    <w:p w:rsidR="004D2651" w:rsidRPr="004D2651" w:rsidRDefault="004D2651" w:rsidP="004D2651">
      <w:pPr>
        <w:pStyle w:val="EndNoteBibliography"/>
        <w:spacing w:after="0"/>
      </w:pPr>
      <w:bookmarkStart w:id="145" w:name="_ENREF_129"/>
      <w:r w:rsidRPr="004D2651">
        <w:t xml:space="preserve">[129] Kuo CW, Chueh DY, Chen P. Investigation of size-dependent cell adhesion on nanostructured interfaces. J </w:t>
      </w:r>
      <w:r w:rsidR="004F43F2" w:rsidRPr="004D2651">
        <w:t xml:space="preserve">Nanobiotechnology </w:t>
      </w:r>
      <w:r w:rsidRPr="004D2651">
        <w:t>2014;12:54.</w:t>
      </w:r>
      <w:bookmarkEnd w:id="145"/>
    </w:p>
    <w:p w:rsidR="004D2651" w:rsidRPr="00F90E26" w:rsidRDefault="004D2651" w:rsidP="004D2651">
      <w:pPr>
        <w:pStyle w:val="EndNoteBibliography"/>
        <w:spacing w:after="0"/>
        <w:rPr>
          <w:lang w:val="it-IT"/>
        </w:rPr>
      </w:pPr>
      <w:bookmarkStart w:id="146" w:name="_ENREF_130"/>
      <w:r w:rsidRPr="004D2651">
        <w:t xml:space="preserve">[130] Yang MT, Fu JP, Wang YK, Desai RA, Chen CS. Assaying stem cell mechanobiology on microfabricated elastomeric substrates with geometrically modulated rigidity. </w:t>
      </w:r>
      <w:r w:rsidRPr="00F90E26">
        <w:rPr>
          <w:lang w:val="it-IT"/>
        </w:rPr>
        <w:t>Nat Protoc 2011;6:187-213.</w:t>
      </w:r>
      <w:bookmarkEnd w:id="146"/>
    </w:p>
    <w:p w:rsidR="004D2651" w:rsidRPr="004D2651" w:rsidRDefault="004D2651" w:rsidP="004D2651">
      <w:pPr>
        <w:pStyle w:val="EndNoteBibliography"/>
        <w:spacing w:after="0"/>
      </w:pPr>
      <w:bookmarkStart w:id="147" w:name="_ENREF_131"/>
      <w:r w:rsidRPr="00F90E26">
        <w:rPr>
          <w:lang w:val="it-IT"/>
        </w:rPr>
        <w:lastRenderedPageBreak/>
        <w:t xml:space="preserve">[131] Trichet L, Le Digabel J, Hawkins RJ, Vedula SR, Gupta M, Ribrault C, et al. </w:t>
      </w:r>
      <w:r w:rsidRPr="004D2651">
        <w:t xml:space="preserve">Evidence of a large-scale mechanosensing mechanism for cellular adaptation to substrate stiffness. </w:t>
      </w:r>
      <w:r w:rsidR="004F43F2">
        <w:t>PNAS</w:t>
      </w:r>
      <w:r w:rsidRPr="004D2651">
        <w:t xml:space="preserve"> 2012;109:6933-8.</w:t>
      </w:r>
      <w:bookmarkEnd w:id="147"/>
    </w:p>
    <w:p w:rsidR="004D2651" w:rsidRPr="004D2651" w:rsidRDefault="004D2651" w:rsidP="004D2651">
      <w:pPr>
        <w:pStyle w:val="EndNoteBibliography"/>
        <w:spacing w:after="0"/>
      </w:pPr>
      <w:bookmarkStart w:id="148" w:name="_ENREF_132"/>
      <w:r w:rsidRPr="004D2651">
        <w:t xml:space="preserve">[132] Ghassemi S, Meacci G, Liu SM, Gondarenko AA, Mathur A, Roca-Cusachs P, et al. Cells test substrate rigidity by local contractions on submicrometer pillars. </w:t>
      </w:r>
      <w:r w:rsidR="004F43F2">
        <w:t>PNAS</w:t>
      </w:r>
      <w:r w:rsidRPr="004D2651">
        <w:t xml:space="preserve"> 2012;109:5328-33.</w:t>
      </w:r>
      <w:bookmarkEnd w:id="148"/>
    </w:p>
    <w:p w:rsidR="004D2651" w:rsidRPr="004D2651" w:rsidRDefault="004D2651" w:rsidP="004D2651">
      <w:pPr>
        <w:pStyle w:val="EndNoteBibliography"/>
        <w:spacing w:after="0"/>
      </w:pPr>
      <w:bookmarkStart w:id="149" w:name="_ENREF_133"/>
      <w:r w:rsidRPr="004D2651">
        <w:t xml:space="preserve">[133] Fu JP, Wang YK, Yang MT, Desai RA, Yu XA, Liu ZJ, et al. Mechanical regulation of cell function with geometrically modulated elastomeric substrates. Nat </w:t>
      </w:r>
      <w:r w:rsidR="004F43F2" w:rsidRPr="004D2651">
        <w:t xml:space="preserve">Methods </w:t>
      </w:r>
      <w:r w:rsidRPr="004D2651">
        <w:t>2010;7:733-U95.</w:t>
      </w:r>
      <w:bookmarkEnd w:id="149"/>
    </w:p>
    <w:p w:rsidR="004D2651" w:rsidRPr="004D2651" w:rsidRDefault="004D2651" w:rsidP="004D2651">
      <w:pPr>
        <w:pStyle w:val="EndNoteBibliography"/>
        <w:spacing w:after="0"/>
      </w:pPr>
      <w:bookmarkStart w:id="150" w:name="_ENREF_134"/>
      <w:r w:rsidRPr="004D2651">
        <w:t xml:space="preserve">[134] Gates BD, Xu QB, Stewart M, Ryan D, Willson CG, Whitesides GM. New approaches to nanofabrication: Molding, printing, and other techniques. Chem </w:t>
      </w:r>
      <w:r w:rsidR="004F43F2" w:rsidRPr="004D2651">
        <w:t xml:space="preserve">Rev </w:t>
      </w:r>
      <w:r w:rsidRPr="004D2651">
        <w:t>2005;105:1171-96.</w:t>
      </w:r>
      <w:bookmarkEnd w:id="150"/>
    </w:p>
    <w:p w:rsidR="004D2651" w:rsidRPr="004D2651" w:rsidRDefault="004D2651" w:rsidP="004D2651">
      <w:pPr>
        <w:pStyle w:val="EndNoteBibliography"/>
        <w:spacing w:after="0"/>
      </w:pPr>
      <w:bookmarkStart w:id="151" w:name="_ENREF_135"/>
      <w:r w:rsidRPr="004D2651">
        <w:t>[135] Kolodziej CM, Kim SH, Broyer RM, Saxer SS, Decker CG, Maynard HD. Combination of integrin-binding peptide and growth factor promotes cell adhesion on electron-beam-fabricated patterns. J Am Chem Soc 2011;134:247-55.</w:t>
      </w:r>
      <w:bookmarkEnd w:id="151"/>
    </w:p>
    <w:p w:rsidR="004D2651" w:rsidRPr="004D2651" w:rsidRDefault="004D2651" w:rsidP="004D2651">
      <w:pPr>
        <w:pStyle w:val="EndNoteBibliography"/>
        <w:spacing w:after="0"/>
      </w:pPr>
      <w:bookmarkStart w:id="152" w:name="_ENREF_136"/>
      <w:r w:rsidRPr="004D2651">
        <w:t xml:space="preserve">[136] Curtis AS, Casey B, Gallagher JO, Pasqui D, Wood MA, Wilkinson CD. Substratum nanotopography and the adhesion of biological cells. Are symmetry or regularity of nanotopography important? Biophys </w:t>
      </w:r>
      <w:r w:rsidR="00CD2DDC" w:rsidRPr="004D2651">
        <w:t xml:space="preserve">Chem </w:t>
      </w:r>
      <w:r w:rsidRPr="004D2651">
        <w:t>2001;94:275-83.</w:t>
      </w:r>
      <w:bookmarkEnd w:id="152"/>
    </w:p>
    <w:p w:rsidR="004D2651" w:rsidRPr="004D2651" w:rsidRDefault="004D2651" w:rsidP="004D2651">
      <w:pPr>
        <w:pStyle w:val="EndNoteBibliography"/>
        <w:spacing w:after="0"/>
      </w:pPr>
      <w:bookmarkStart w:id="153" w:name="_ENREF_137"/>
      <w:r w:rsidRPr="004D2651">
        <w:t>[137] Christman KL, Enriquez-Rios VD, Maynard HD. Nanopatterning proteins and peptides. Soft Matter 2006;2:928-39.</w:t>
      </w:r>
      <w:bookmarkEnd w:id="153"/>
    </w:p>
    <w:p w:rsidR="004D2651" w:rsidRPr="004D2651" w:rsidRDefault="004D2651" w:rsidP="004D2651">
      <w:pPr>
        <w:pStyle w:val="EndNoteBibliography"/>
        <w:spacing w:after="0"/>
      </w:pPr>
      <w:bookmarkStart w:id="154" w:name="_ENREF_138"/>
      <w:r w:rsidRPr="004D2651">
        <w:t>[138] Beningo KA, Lo CM, Wang YL. Flexible polyacrylamide substrata for the analysis of mechanical interactions at cell-substratum adhesions. Method Cell Biol 2002;69:325-39.</w:t>
      </w:r>
      <w:bookmarkEnd w:id="154"/>
    </w:p>
    <w:p w:rsidR="004D2651" w:rsidRPr="004D2651" w:rsidRDefault="004D2651" w:rsidP="004D2651">
      <w:pPr>
        <w:pStyle w:val="EndNoteBibliography"/>
        <w:spacing w:after="0"/>
      </w:pPr>
      <w:bookmarkStart w:id="155" w:name="_ENREF_139"/>
      <w:r w:rsidRPr="004D2651">
        <w:t xml:space="preserve">[139] Pelham RJ, Jr., Wang Y. Cell locomotion and focal adhesions are regulated by substrate flexibility. </w:t>
      </w:r>
      <w:r w:rsidR="00CD2DDC">
        <w:t>PNAS</w:t>
      </w:r>
      <w:r w:rsidRPr="004D2651">
        <w:t xml:space="preserve"> 1997;94:13661-5.</w:t>
      </w:r>
      <w:bookmarkEnd w:id="155"/>
    </w:p>
    <w:p w:rsidR="004D2651" w:rsidRPr="004D2651" w:rsidRDefault="004D2651" w:rsidP="004D2651">
      <w:pPr>
        <w:pStyle w:val="EndNoteBibliography"/>
        <w:spacing w:after="0"/>
      </w:pPr>
      <w:bookmarkStart w:id="156" w:name="_ENREF_140"/>
      <w:r w:rsidRPr="004D2651">
        <w:t>[140] Engler A, Bacakova L, Newman C, Hategan A, Griffin M, Discher D. Substrate Compliance versus Ligand Density in Cell on Gel Responses. Biophys J 2004;86:617–28.</w:t>
      </w:r>
      <w:bookmarkEnd w:id="156"/>
    </w:p>
    <w:p w:rsidR="004D2651" w:rsidRPr="004D2651" w:rsidRDefault="004D2651" w:rsidP="004D2651">
      <w:pPr>
        <w:pStyle w:val="EndNoteBibliography"/>
        <w:spacing w:after="0"/>
      </w:pPr>
      <w:bookmarkStart w:id="157" w:name="_ENREF_141"/>
      <w:r w:rsidRPr="004D2651">
        <w:t xml:space="preserve">[141] Engler AJ, Griffin MA, Sen S, Bonnemann CG, Sweeney HL, Discher DE. Myotubes differentiate optimally on substrates with tissue-like stiffness: pathological implications for soft or stiff microenvironments. J </w:t>
      </w:r>
      <w:r w:rsidR="00CD2DDC" w:rsidRPr="004D2651">
        <w:t xml:space="preserve">Cell Biol </w:t>
      </w:r>
      <w:r w:rsidRPr="004D2651">
        <w:t>2004;166:877-87.</w:t>
      </w:r>
      <w:bookmarkEnd w:id="157"/>
    </w:p>
    <w:p w:rsidR="004D2651" w:rsidRPr="004D2651" w:rsidRDefault="004D2651" w:rsidP="004D2651">
      <w:pPr>
        <w:pStyle w:val="EndNoteBibliography"/>
        <w:spacing w:after="0"/>
      </w:pPr>
      <w:bookmarkStart w:id="158" w:name="_ENREF_142"/>
      <w:r w:rsidRPr="004D2651">
        <w:t>[142] Huang CJ, Butler PJ, Tong S, Muddana HS, Bao G, Zhang SL. Substrate Stiffness Regulates Cellular Uptake of Nanoparticles. Nano Lett 2013;13:1611-5.</w:t>
      </w:r>
      <w:bookmarkEnd w:id="158"/>
    </w:p>
    <w:p w:rsidR="004D2651" w:rsidRPr="004D2651" w:rsidRDefault="004D2651" w:rsidP="004D2651">
      <w:pPr>
        <w:pStyle w:val="EndNoteBibliography"/>
        <w:spacing w:after="0"/>
      </w:pPr>
      <w:bookmarkStart w:id="159" w:name="_ENREF_143"/>
      <w:r w:rsidRPr="004D2651">
        <w:t>[143] Chu C, Kong H. Interplay of cell adhesion matrix stiffness and cell type for non-viral gene delivery. Acta Biomater 2012;8:2612-9.</w:t>
      </w:r>
      <w:bookmarkEnd w:id="159"/>
    </w:p>
    <w:p w:rsidR="004D2651" w:rsidRPr="004D2651" w:rsidRDefault="004D2651" w:rsidP="00CD2DDC">
      <w:pPr>
        <w:pStyle w:val="EndNoteBibliography"/>
      </w:pPr>
      <w:bookmarkStart w:id="160" w:name="_ENREF_144"/>
      <w:r w:rsidRPr="004D2651">
        <w:t>[144] Leight JL, Wozniak MA, Chen S, Lynch ML, Chen CS. Matrix rigidity regulates a switch between TGF-β1–induced apoptosis and epithelial–mesenchymal transition. Mol Biol Cell 2012;23:781-91.</w:t>
      </w:r>
      <w:bookmarkEnd w:id="160"/>
    </w:p>
    <w:p w:rsidR="004D2651" w:rsidRPr="004D2651" w:rsidRDefault="004D2651" w:rsidP="004D2651">
      <w:pPr>
        <w:pStyle w:val="EndNoteBibliography"/>
        <w:spacing w:after="0"/>
      </w:pPr>
      <w:bookmarkStart w:id="161" w:name="_ENREF_145"/>
      <w:r w:rsidRPr="004D2651">
        <w:t>[145] Schrader J, Gordon-Walker TT, Aucott RL, van Deemter M, Quaas A, Walsh S, et al. Matrix stiffness modulates proliferation, chemotherapeutic response, and dormancy in hepatocellular carcinoma cells. Hepatology 2011;53:1192-205.</w:t>
      </w:r>
      <w:bookmarkEnd w:id="161"/>
    </w:p>
    <w:p w:rsidR="00CD2DDC" w:rsidRDefault="004D2651" w:rsidP="00CD2DDC">
      <w:pPr>
        <w:pStyle w:val="EndNoteBibliography"/>
      </w:pPr>
      <w:bookmarkStart w:id="162" w:name="_ENREF_146"/>
      <w:r w:rsidRPr="004D2651">
        <w:t>[146] Wei SC, Fattet L, Tsai JH, Guo Y, Pai VH, Majeski HE, et al. Matrix stiffness drives epithelial–mesenchymal transition and tumour metastasis through a TWIST1–G3BP2 mechanotransduction pathway. Nat Cell Biol 2015;17:678-88.</w:t>
      </w:r>
      <w:bookmarkStart w:id="163" w:name="_ENREF_147"/>
      <w:bookmarkEnd w:id="162"/>
    </w:p>
    <w:p w:rsidR="004D2651" w:rsidRPr="004D2651" w:rsidRDefault="004D2651" w:rsidP="00CD2DDC">
      <w:pPr>
        <w:pStyle w:val="EndNoteBibliography"/>
      </w:pPr>
      <w:r w:rsidRPr="004D2651">
        <w:t>[147] Khetan S, Guvendiren M, Legant WR, Cohen DM, Chen CS, Burdick JA. Degradation-mediated cellular traction directs stem cell fate in covalently crosslinked three-dimensional hydrogels. Nat Mater 2013;12:458-65.</w:t>
      </w:r>
      <w:bookmarkEnd w:id="163"/>
    </w:p>
    <w:p w:rsidR="004D2651" w:rsidRPr="004D2651" w:rsidRDefault="004D2651" w:rsidP="004D2651">
      <w:pPr>
        <w:pStyle w:val="EndNoteBibliography"/>
        <w:spacing w:after="0"/>
      </w:pPr>
      <w:bookmarkStart w:id="164" w:name="_ENREF_148"/>
      <w:r w:rsidRPr="004D2651">
        <w:t xml:space="preserve">[148] Legant WR, Pathak A, Yang MT, Deshpande VS, McMeeking RM, Chen CS. Microfabricated tissue gauges to measure and manipulate forces from 3D microtissues. </w:t>
      </w:r>
      <w:r w:rsidR="00CD2DDC">
        <w:t>PNAS</w:t>
      </w:r>
      <w:r w:rsidRPr="004D2651">
        <w:t xml:space="preserve"> 2009;106:10097-102.</w:t>
      </w:r>
      <w:bookmarkEnd w:id="164"/>
    </w:p>
    <w:p w:rsidR="004D2651" w:rsidRPr="004D2651" w:rsidRDefault="004D2651" w:rsidP="004D2651">
      <w:pPr>
        <w:pStyle w:val="EndNoteBibliography"/>
        <w:spacing w:after="0"/>
      </w:pPr>
      <w:bookmarkStart w:id="165" w:name="_ENREF_149"/>
      <w:r w:rsidRPr="004D2651">
        <w:t xml:space="preserve">[149] Harris AR, Peter L, Bellis J, Baum B, Kabla AJ, Charras GT. Characterizing the mechanics of cultured cell monolayers. </w:t>
      </w:r>
      <w:r w:rsidR="00CD2DDC">
        <w:t>PNAS</w:t>
      </w:r>
      <w:r w:rsidRPr="004D2651">
        <w:t xml:space="preserve"> 2012;109:16449-54.</w:t>
      </w:r>
      <w:bookmarkEnd w:id="165"/>
    </w:p>
    <w:p w:rsidR="004D2651" w:rsidRPr="004D2651" w:rsidRDefault="004D2651" w:rsidP="004D2651">
      <w:pPr>
        <w:pStyle w:val="EndNoteBibliography"/>
        <w:spacing w:after="0"/>
      </w:pPr>
      <w:bookmarkStart w:id="166" w:name="_ENREF_150"/>
      <w:r w:rsidRPr="004D2651">
        <w:t xml:space="preserve">[150] Fraley SI, Feng Y, Krishnamurthy R, Kim DH, Celedon A, Longmore GD, et al. A distinctive role for focal adhesion proteins in three-dimensional cell motility. Nat </w:t>
      </w:r>
      <w:r w:rsidR="00CD2DDC" w:rsidRPr="004D2651">
        <w:t xml:space="preserve">Cell Biol </w:t>
      </w:r>
      <w:r w:rsidRPr="004D2651">
        <w:t>2010;12:598-604.</w:t>
      </w:r>
      <w:bookmarkEnd w:id="166"/>
    </w:p>
    <w:p w:rsidR="004D2651" w:rsidRPr="004D2651" w:rsidRDefault="004D2651" w:rsidP="004D2651">
      <w:pPr>
        <w:pStyle w:val="EndNoteBibliography"/>
        <w:spacing w:after="0"/>
      </w:pPr>
      <w:bookmarkStart w:id="167" w:name="_ENREF_151"/>
      <w:r w:rsidRPr="004D2651">
        <w:t xml:space="preserve">[151] Kubow KE, Horwitz AR. Reducing background fluorescence reveals adhesions in 3D matrices. Nat </w:t>
      </w:r>
      <w:r w:rsidR="00CD2DDC" w:rsidRPr="004D2651">
        <w:t xml:space="preserve">Cell Biol </w:t>
      </w:r>
      <w:r w:rsidRPr="004D2651">
        <w:t>2011;13:3-5; author reply -7.</w:t>
      </w:r>
      <w:bookmarkEnd w:id="167"/>
    </w:p>
    <w:p w:rsidR="004D2651" w:rsidRPr="004D2651" w:rsidRDefault="004D2651" w:rsidP="004D2651">
      <w:pPr>
        <w:pStyle w:val="EndNoteBibliography"/>
        <w:spacing w:after="0"/>
      </w:pPr>
      <w:bookmarkStart w:id="168" w:name="_ENREF_152"/>
      <w:r w:rsidRPr="004D2651">
        <w:lastRenderedPageBreak/>
        <w:t xml:space="preserve">[152] Elliott H, Fischer RS, Myers KA, Desai RA, Gao L, Chen CS, et al. Myosin II controls cellular branching morphogenesis and migration in three dimensions by minimizing cell-surface curvature. </w:t>
      </w:r>
      <w:r w:rsidR="00CD2DDC" w:rsidRPr="004D2651">
        <w:t>Nat Cell Biol</w:t>
      </w:r>
      <w:r w:rsidRPr="004D2651">
        <w:t xml:space="preserve"> 2015;17:137-47.</w:t>
      </w:r>
      <w:bookmarkEnd w:id="168"/>
    </w:p>
    <w:p w:rsidR="004D2651" w:rsidRPr="004D2651" w:rsidRDefault="004D2651" w:rsidP="004D2651">
      <w:pPr>
        <w:pStyle w:val="EndNoteBibliography"/>
        <w:spacing w:after="0"/>
      </w:pPr>
      <w:bookmarkStart w:id="169" w:name="_ENREF_153"/>
      <w:r w:rsidRPr="004D2651">
        <w:t xml:space="preserve">[153] Liu X, Ory V, Chapman S, Yuan H, Albanese C, Kallakury B, et al. ROCK inhibitor and feeder cells induce the conditional reprogramming of epithelial cells. Am </w:t>
      </w:r>
      <w:r w:rsidR="00CD2DDC" w:rsidRPr="004D2651">
        <w:t xml:space="preserve">J Pathol </w:t>
      </w:r>
      <w:r w:rsidRPr="004D2651">
        <w:t>2012;180:599-607.</w:t>
      </w:r>
      <w:bookmarkEnd w:id="169"/>
    </w:p>
    <w:p w:rsidR="004D2651" w:rsidRPr="004D2651" w:rsidRDefault="004D2651" w:rsidP="004D2651">
      <w:pPr>
        <w:pStyle w:val="EndNoteBibliography"/>
        <w:spacing w:after="0"/>
      </w:pPr>
      <w:bookmarkStart w:id="170" w:name="_ENREF_154"/>
      <w:r w:rsidRPr="004D2651">
        <w:t>[154] Koutsopoulos S, Zhang S. Long-term three-dimensional neural tissue cultures in functionalized self-assembling peptide hydrogels, matrigel and collagen I. Acta Biomater 2013;9:5162-9.</w:t>
      </w:r>
      <w:bookmarkEnd w:id="170"/>
    </w:p>
    <w:p w:rsidR="004D2651" w:rsidRPr="004D2651" w:rsidRDefault="004D2651" w:rsidP="004D2651">
      <w:pPr>
        <w:pStyle w:val="EndNoteBibliography"/>
        <w:spacing w:after="0"/>
      </w:pPr>
      <w:bookmarkStart w:id="171" w:name="_ENREF_155"/>
      <w:r w:rsidRPr="004D2651">
        <w:t>[155] Catelas I, Sese N, Wu BM, Dunn JCY, Helgerson S, Tawil B. Human mesenchymal stem cell proliferation and osteogenic differentiation in fibrin gels in vitro. Tissue Eng 2006;12:2385-96.</w:t>
      </w:r>
      <w:bookmarkEnd w:id="171"/>
    </w:p>
    <w:p w:rsidR="004D2651" w:rsidRPr="004D2651" w:rsidRDefault="004D2651" w:rsidP="004D2651">
      <w:pPr>
        <w:pStyle w:val="EndNoteBibliography"/>
        <w:spacing w:after="0"/>
      </w:pPr>
      <w:bookmarkStart w:id="172" w:name="_ENREF_156"/>
      <w:r w:rsidRPr="004D2651">
        <w:t>[156] Bensaid W, Triffitt JT, Blanchat C, Oudina K, Sedel L, Petite H. A biodegradable fibrin scaffold for mesenchymal stem cell transplantation. Biomaterials 2003;24:2497-502.</w:t>
      </w:r>
      <w:bookmarkEnd w:id="172"/>
    </w:p>
    <w:p w:rsidR="004D2651" w:rsidRPr="004D2651" w:rsidRDefault="004D2651" w:rsidP="004D2651">
      <w:pPr>
        <w:pStyle w:val="EndNoteBibliography"/>
        <w:spacing w:after="0"/>
      </w:pPr>
      <w:bookmarkStart w:id="173" w:name="_ENREF_157"/>
      <w:r w:rsidRPr="004D2651">
        <w:t>[157] Lee K.Y., D.J. M. Hydrogels for Tissue Engineering. Chem Rev 2001;101:1869-79.</w:t>
      </w:r>
      <w:bookmarkEnd w:id="173"/>
    </w:p>
    <w:p w:rsidR="004D2651" w:rsidRPr="004D2651" w:rsidRDefault="004D2651" w:rsidP="004D2651">
      <w:pPr>
        <w:pStyle w:val="EndNoteBibliography"/>
        <w:spacing w:after="0"/>
      </w:pPr>
      <w:bookmarkStart w:id="174" w:name="_ENREF_158"/>
      <w:r w:rsidRPr="004D2651">
        <w:t>[158] Tibbitt MW, Anseth KS. Hydrogels as Extracellular Matrix Mimics for 3D Cell Culture. Biotechnol Bioeng 2009;103:655-63.</w:t>
      </w:r>
      <w:bookmarkEnd w:id="174"/>
    </w:p>
    <w:p w:rsidR="004D2651" w:rsidRPr="004D2651" w:rsidRDefault="004D2651" w:rsidP="004D2651">
      <w:pPr>
        <w:pStyle w:val="EndNoteBibliography"/>
        <w:spacing w:after="0"/>
      </w:pPr>
      <w:bookmarkStart w:id="175" w:name="_ENREF_159"/>
      <w:r w:rsidRPr="004D2651">
        <w:t>[159] Miron-Mendoza M, Seemann J, Grinnell F. The differential regulation of cell motile activity through matrix stiffness and porosity in three dimensional collagen matrices. Biomaterials 2010;31:6425-35.</w:t>
      </w:r>
      <w:bookmarkEnd w:id="175"/>
    </w:p>
    <w:p w:rsidR="004D2651" w:rsidRPr="004D2651" w:rsidRDefault="004D2651" w:rsidP="004D2651">
      <w:pPr>
        <w:pStyle w:val="EndNoteBibliography"/>
        <w:spacing w:after="0"/>
      </w:pPr>
      <w:bookmarkStart w:id="176" w:name="_ENREF_160"/>
      <w:r w:rsidRPr="004D2651">
        <w:t xml:space="preserve">[160] Gerecht S, Burdick JA, Ferreira LS, Townsend SA, Langer R, Vunjak-Novakovic G. Hyaluronic acid hydrogel for controlled self-renewal and differentiation of human embryonic stem cells. </w:t>
      </w:r>
      <w:r w:rsidR="00CD2DDC">
        <w:t>PNAS</w:t>
      </w:r>
      <w:r w:rsidRPr="004D2651">
        <w:t xml:space="preserve"> 2007;104:11298-303.</w:t>
      </w:r>
      <w:bookmarkEnd w:id="176"/>
    </w:p>
    <w:p w:rsidR="004D2651" w:rsidRPr="004D2651" w:rsidRDefault="004D2651" w:rsidP="004D2651">
      <w:pPr>
        <w:pStyle w:val="EndNoteBibliography"/>
        <w:spacing w:after="0"/>
      </w:pPr>
      <w:bookmarkStart w:id="177" w:name="_ENREF_161"/>
      <w:r w:rsidRPr="004D2651">
        <w:t>[161] Burdick JA, Chung C, Jia XQ, Randolph MA, Langer R. Controlled degradation and mechanical behavior of photopolymerized hyaluronic acid networks. Biomacromolecules 2005;6:386-91.</w:t>
      </w:r>
      <w:bookmarkEnd w:id="177"/>
    </w:p>
    <w:p w:rsidR="004D2651" w:rsidRPr="004D2651" w:rsidRDefault="004D2651" w:rsidP="004D2651">
      <w:pPr>
        <w:pStyle w:val="EndNoteBibliography"/>
        <w:spacing w:after="0"/>
      </w:pPr>
      <w:bookmarkStart w:id="178" w:name="_ENREF_162"/>
      <w:r w:rsidRPr="004D2651">
        <w:t>[162] Khetan S, Katz JS, Burdick JA. Sequential crosslinking to control cellular spreading in 3-dimensional hydrogels. Soft Matter 2009;5:1601-6.</w:t>
      </w:r>
      <w:bookmarkEnd w:id="178"/>
    </w:p>
    <w:p w:rsidR="004D2651" w:rsidRPr="004D2651" w:rsidRDefault="004D2651" w:rsidP="004D2651">
      <w:pPr>
        <w:pStyle w:val="EndNoteBibliography"/>
        <w:spacing w:after="0"/>
      </w:pPr>
      <w:bookmarkStart w:id="179" w:name="_ENREF_163"/>
      <w:r w:rsidRPr="004D2651">
        <w:t>[163] Marklein RA, Burdick JA. Spatially controlled hydrogel mechanics to modulate stem cell interactions. Soft Matter 2010;6:136-43.</w:t>
      </w:r>
      <w:bookmarkEnd w:id="179"/>
    </w:p>
    <w:p w:rsidR="004D2651" w:rsidRPr="004D2651" w:rsidRDefault="004D2651" w:rsidP="004D2651">
      <w:pPr>
        <w:pStyle w:val="EndNoteBibliography"/>
        <w:spacing w:after="0"/>
      </w:pPr>
      <w:bookmarkStart w:id="180" w:name="_ENREF_164"/>
      <w:r w:rsidRPr="004D2651">
        <w:t>[164] Huebsch N, Arany PR, Mao AS, Shvartsman D, Ali OA, Bencherif SA, et al. Harnessing traction-mediated manipulation of the cell/matrix interface to control stem-cell fate. Nat Mater 2010;9:518-26.</w:t>
      </w:r>
      <w:bookmarkEnd w:id="180"/>
    </w:p>
    <w:p w:rsidR="004D2651" w:rsidRPr="004D2651" w:rsidRDefault="004D2651" w:rsidP="004D2651">
      <w:pPr>
        <w:pStyle w:val="EndNoteBibliography"/>
        <w:spacing w:after="0"/>
      </w:pPr>
      <w:bookmarkStart w:id="181" w:name="_ENREF_165"/>
      <w:r w:rsidRPr="004D2651">
        <w:t>[165] Chaudhuri O, Koshy ST, da Cunha CB, Shin JW, Verbeke CS, Allison KH, et al. Extracellular matrix stiffness and composition jointly regulate the induction of malignant phenotypes in mammary epithelium. Nat Mater 2014;13:970-8.</w:t>
      </w:r>
      <w:bookmarkEnd w:id="181"/>
    </w:p>
    <w:p w:rsidR="004D2651" w:rsidRPr="004D2651" w:rsidRDefault="004D2651" w:rsidP="004D2651">
      <w:pPr>
        <w:pStyle w:val="EndNoteBibliography"/>
        <w:spacing w:after="0"/>
      </w:pPr>
      <w:bookmarkStart w:id="182" w:name="_ENREF_166"/>
      <w:r w:rsidRPr="004D2651">
        <w:t>[166] Hartgerink JD, Beniash E, Stupp SI. Self-assembly and mineralization of peptide-amphiphile nanofibers. Science 2001;294:1684-8.</w:t>
      </w:r>
      <w:bookmarkEnd w:id="182"/>
    </w:p>
    <w:p w:rsidR="004D2651" w:rsidRPr="003274D3" w:rsidRDefault="004D2651" w:rsidP="004D2651">
      <w:pPr>
        <w:pStyle w:val="EndNoteBibliography"/>
        <w:spacing w:after="0"/>
        <w:rPr>
          <w:lang w:val="fr-FR"/>
        </w:rPr>
      </w:pPr>
      <w:bookmarkStart w:id="183" w:name="_ENREF_167"/>
      <w:r w:rsidRPr="004D2651">
        <w:t xml:space="preserve">[167] Hartgerink JD, Beniash E, Stupp SI. Peptide-amphiphile nanofibers: a versatile scaffold for the preparation of self-assembling materials. </w:t>
      </w:r>
      <w:r w:rsidR="00CD2DDC" w:rsidRPr="003274D3">
        <w:rPr>
          <w:lang w:val="fr-FR"/>
        </w:rPr>
        <w:t>PNAS</w:t>
      </w:r>
      <w:r w:rsidRPr="003274D3">
        <w:rPr>
          <w:lang w:val="fr-FR"/>
        </w:rPr>
        <w:t xml:space="preserve"> 2002;99:5133-8.</w:t>
      </w:r>
      <w:bookmarkEnd w:id="183"/>
    </w:p>
    <w:p w:rsidR="004D2651" w:rsidRPr="00F90E26" w:rsidRDefault="004D2651" w:rsidP="004D2651">
      <w:pPr>
        <w:pStyle w:val="EndNoteBibliography"/>
        <w:spacing w:after="0"/>
        <w:rPr>
          <w:lang w:val="it-IT"/>
        </w:rPr>
      </w:pPr>
      <w:bookmarkStart w:id="184" w:name="_ENREF_168"/>
      <w:r w:rsidRPr="003274D3">
        <w:rPr>
          <w:lang w:val="fr-FR"/>
        </w:rPr>
        <w:t xml:space="preserve">[168] Jayawarna V, Ali M, Jowitt TA, Miller AF, Saiani A, Gough JE, et al. </w:t>
      </w:r>
      <w:r w:rsidRPr="004D2651">
        <w:t xml:space="preserve">Nanostructured Hydrogels for Three-Dimensional Cell Culture Through Self-Assembly of Fluorenylmethoxycarbonyl– Dipeptides. </w:t>
      </w:r>
      <w:r w:rsidRPr="00F90E26">
        <w:rPr>
          <w:lang w:val="it-IT"/>
        </w:rPr>
        <w:t>Adv Mater 2006;18:611-4.</w:t>
      </w:r>
      <w:bookmarkEnd w:id="184"/>
    </w:p>
    <w:p w:rsidR="004D2651" w:rsidRPr="004D2651" w:rsidRDefault="004D2651" w:rsidP="004D2651">
      <w:pPr>
        <w:pStyle w:val="EndNoteBibliography"/>
        <w:spacing w:after="0"/>
      </w:pPr>
      <w:bookmarkStart w:id="185" w:name="_ENREF_169"/>
      <w:r w:rsidRPr="00F90E26">
        <w:rPr>
          <w:lang w:val="it-IT"/>
        </w:rPr>
        <w:t xml:space="preserve">[169] Mata A, Hsu L, Capito R, Aparicio C, Henrikson K, Stupp SI. </w:t>
      </w:r>
      <w:r w:rsidRPr="004D2651">
        <w:t>Micropatterning of bioactive self-assembling gels. Soft Matter 2009;5:1228-36.</w:t>
      </w:r>
      <w:bookmarkEnd w:id="185"/>
    </w:p>
    <w:p w:rsidR="004D2651" w:rsidRPr="004D2651" w:rsidRDefault="004D2651" w:rsidP="004D2651">
      <w:pPr>
        <w:pStyle w:val="EndNoteBibliography"/>
        <w:spacing w:after="0"/>
      </w:pPr>
      <w:bookmarkStart w:id="186" w:name="_ENREF_170"/>
      <w:r w:rsidRPr="004D2651">
        <w:t>[170] Zhou M, Smith AM, Das AK, Hodson NW, Collins RF, Ulijn RV, et al. Self-assembled peptide-based hydrogels as scaffolds for anchorage-dependent cells. Biomaterials 2009;30:2523-30.</w:t>
      </w:r>
      <w:bookmarkEnd w:id="186"/>
    </w:p>
    <w:p w:rsidR="004D2651" w:rsidRPr="004D2651" w:rsidRDefault="004D2651" w:rsidP="004D2651">
      <w:pPr>
        <w:pStyle w:val="EndNoteBibliography"/>
        <w:spacing w:after="0"/>
      </w:pPr>
      <w:bookmarkStart w:id="187" w:name="_ENREF_171"/>
      <w:r w:rsidRPr="004D2651">
        <w:t>[171] Balcioglu H. E., Hedde van Hoorn, Dominique M. Donato, Thomas Schmidt, Danen aEHJ. The integrin expression profile modulates orientation and dynamics of force transmission at cell–matrix adhesions. J Cell Sci 2015;128:1316-26.</w:t>
      </w:r>
      <w:bookmarkEnd w:id="187"/>
    </w:p>
    <w:p w:rsidR="004D2651" w:rsidRPr="004D2651" w:rsidRDefault="004D2651" w:rsidP="004D2651">
      <w:pPr>
        <w:pStyle w:val="EndNoteBibliography"/>
        <w:spacing w:after="0"/>
      </w:pPr>
      <w:bookmarkStart w:id="188" w:name="_ENREF_172"/>
      <w:r w:rsidRPr="004D2651">
        <w:t>[172] Liu Y, Medda R, Liu Z, Galior K, Yehl K, Spatz JP, et al. Nanoparticle Tension Probes Patterned at the Nanoscale: Impact of Integrin Clustering on Force Transmission. Nano Lett 2014;14:5539-46.</w:t>
      </w:r>
      <w:bookmarkEnd w:id="188"/>
    </w:p>
    <w:p w:rsidR="004D2651" w:rsidRPr="004D2651" w:rsidRDefault="004D2651" w:rsidP="004D2651">
      <w:pPr>
        <w:pStyle w:val="EndNoteBibliography"/>
        <w:spacing w:after="0"/>
      </w:pPr>
      <w:bookmarkStart w:id="189" w:name="_ENREF_173"/>
      <w:r w:rsidRPr="004D2651">
        <w:t>[173] Morimatsu M, Mekhdjian AH, Adhikari AS, Dunn AR. Molecular Tension Sensors Report Forces Generated by Single Integrin Molecules in Living Cells. Nano Lett 2013;13:3985-9.</w:t>
      </w:r>
      <w:bookmarkEnd w:id="189"/>
    </w:p>
    <w:p w:rsidR="004D2651" w:rsidRPr="004D2651" w:rsidRDefault="004D2651" w:rsidP="004D2651">
      <w:pPr>
        <w:pStyle w:val="EndNoteBibliography"/>
        <w:spacing w:after="0"/>
      </w:pPr>
      <w:bookmarkStart w:id="190" w:name="_ENREF_174"/>
      <w:r w:rsidRPr="004D2651">
        <w:lastRenderedPageBreak/>
        <w:t>[174] Morimatsu M, Mekhdjian AH, Chang AC, Tan SJ, Dunn AR. Visualizing the interior architecture of focal adhesions with high-resolution traction maps. Nano Lett 2015;15:2220-8.</w:t>
      </w:r>
      <w:bookmarkEnd w:id="190"/>
    </w:p>
    <w:p w:rsidR="004D2651" w:rsidRPr="004D2651" w:rsidRDefault="004D2651" w:rsidP="004D2651">
      <w:pPr>
        <w:pStyle w:val="EndNoteBibliography"/>
        <w:spacing w:after="0"/>
      </w:pPr>
      <w:bookmarkStart w:id="191" w:name="_ENREF_175"/>
      <w:r w:rsidRPr="004D2651">
        <w:t xml:space="preserve">[175] Thery M, Racine V, Piel M, Pepin A, Dimitrov A, Chen Y, et al. Anisotropy of cell adhesive microenvironment governs cell internal organization and orientation of polarity. </w:t>
      </w:r>
      <w:r w:rsidR="00CD2DDC">
        <w:t>PNAS</w:t>
      </w:r>
      <w:r w:rsidRPr="004D2651">
        <w:t xml:space="preserve"> 2006;103:19771-6.</w:t>
      </w:r>
      <w:bookmarkEnd w:id="191"/>
    </w:p>
    <w:p w:rsidR="004D2651" w:rsidRPr="003274D3" w:rsidRDefault="004D2651" w:rsidP="004D2651">
      <w:pPr>
        <w:pStyle w:val="EndNoteBibliography"/>
        <w:spacing w:after="0"/>
        <w:rPr>
          <w:lang w:val="fr-FR"/>
        </w:rPr>
      </w:pPr>
      <w:bookmarkStart w:id="192" w:name="_ENREF_176"/>
      <w:r w:rsidRPr="004D2651">
        <w:t xml:space="preserve">[176] Thery M, Racine V, Pepin A, Piel M, Chen Y, Sibarita JB, et al. The extracellular matrix guides the orientation of the cell division axis. </w:t>
      </w:r>
      <w:r w:rsidRPr="003274D3">
        <w:rPr>
          <w:lang w:val="fr-FR"/>
        </w:rPr>
        <w:t xml:space="preserve">Nat </w:t>
      </w:r>
      <w:r w:rsidR="00CD2DDC" w:rsidRPr="003274D3">
        <w:rPr>
          <w:lang w:val="fr-FR"/>
        </w:rPr>
        <w:t xml:space="preserve">Cell Biol </w:t>
      </w:r>
      <w:r w:rsidRPr="003274D3">
        <w:rPr>
          <w:lang w:val="fr-FR"/>
        </w:rPr>
        <w:t>2005;7:947-53.</w:t>
      </w:r>
      <w:bookmarkEnd w:id="192"/>
    </w:p>
    <w:p w:rsidR="004D2651" w:rsidRPr="004D2651" w:rsidRDefault="004D2651" w:rsidP="004D2651">
      <w:pPr>
        <w:pStyle w:val="EndNoteBibliography"/>
        <w:spacing w:after="0"/>
      </w:pPr>
      <w:bookmarkStart w:id="193" w:name="_ENREF_177"/>
      <w:r w:rsidRPr="003274D3">
        <w:rPr>
          <w:lang w:val="fr-FR"/>
        </w:rPr>
        <w:t xml:space="preserve">[177] Connelly JT, Gautrot JE, Trappmann B, Tan DWM, Donati G, Huck WTS, et al. </w:t>
      </w:r>
      <w:r w:rsidRPr="004D2651">
        <w:t xml:space="preserve">Actin and serum response factor transduce physical cues from the microenvironment to regulate epidermal stem cell fate decisions. </w:t>
      </w:r>
      <w:r w:rsidR="00CD2DDC" w:rsidRPr="004D2651">
        <w:t>Nat Cell Biol</w:t>
      </w:r>
      <w:r w:rsidRPr="004D2651">
        <w:t xml:space="preserve"> 2010;12:711-U177.</w:t>
      </w:r>
      <w:bookmarkEnd w:id="193"/>
    </w:p>
    <w:p w:rsidR="004D2651" w:rsidRPr="004D2651" w:rsidRDefault="004D2651" w:rsidP="004D2651">
      <w:pPr>
        <w:pStyle w:val="EndNoteBibliography"/>
        <w:spacing w:after="0"/>
      </w:pPr>
      <w:bookmarkStart w:id="194" w:name="_ENREF_178"/>
      <w:r w:rsidRPr="004D2651">
        <w:t>[178] McBeath R, Pirone DM, Nelson CM, Bhadriraju K, Chen CS. Cell shape, cytoskeletal tension, and RhoA regulate stem cell lineage commitment. Dev Cell 2004;6:483-95.</w:t>
      </w:r>
      <w:bookmarkEnd w:id="194"/>
    </w:p>
    <w:p w:rsidR="004D2651" w:rsidRPr="004D2651" w:rsidRDefault="004D2651" w:rsidP="004D2651">
      <w:pPr>
        <w:pStyle w:val="EndNoteBibliography"/>
        <w:spacing w:after="0"/>
      </w:pPr>
      <w:bookmarkStart w:id="195" w:name="_ENREF_179"/>
      <w:r w:rsidRPr="004D2651">
        <w:t xml:space="preserve">[179] Kilian KA, Bugarija B, Lahn BT, Mrksich M. Geometric cues for directing the differentiation of mesenchymal stem cells. </w:t>
      </w:r>
      <w:r w:rsidR="00CD2DDC">
        <w:t>PNAS</w:t>
      </w:r>
      <w:r w:rsidRPr="004D2651">
        <w:t xml:space="preserve"> 2010;107:4872-7.</w:t>
      </w:r>
      <w:bookmarkEnd w:id="195"/>
    </w:p>
    <w:p w:rsidR="004D2651" w:rsidRPr="004D2651" w:rsidRDefault="004D2651" w:rsidP="004D2651">
      <w:pPr>
        <w:pStyle w:val="EndNoteBibliography"/>
        <w:spacing w:after="0"/>
      </w:pPr>
      <w:bookmarkStart w:id="196" w:name="_ENREF_180"/>
      <w:r w:rsidRPr="004D2651">
        <w:t>[180] Chen CS, Mrksich M, Huang S, Whitesides GM, Ingber DE. Geometric control of cell life and death. Science 1997;276:1425-8.</w:t>
      </w:r>
      <w:bookmarkEnd w:id="196"/>
    </w:p>
    <w:p w:rsidR="004D2651" w:rsidRPr="003274D3" w:rsidRDefault="004D2651" w:rsidP="004D2651">
      <w:pPr>
        <w:pStyle w:val="EndNoteBibliography"/>
        <w:spacing w:after="0"/>
        <w:rPr>
          <w:lang w:val="fr-FR"/>
        </w:rPr>
      </w:pPr>
      <w:bookmarkStart w:id="197" w:name="_ENREF_181"/>
      <w:r w:rsidRPr="004D2651">
        <w:t xml:space="preserve">[181] Malmström J, Lovmand J, Kristensen S, Sundh M, Duch M, Sutherland DS. Focal Complex Maturation and Bridging on 200 nm Vitronectin but Not Fibronectin Patches Reveal Different Mechanisms of Focal Adhesion Formation. </w:t>
      </w:r>
      <w:r w:rsidRPr="003274D3">
        <w:rPr>
          <w:lang w:val="fr-FR"/>
        </w:rPr>
        <w:t>Nano Lett 2011;11:2264–71.</w:t>
      </w:r>
      <w:bookmarkEnd w:id="197"/>
    </w:p>
    <w:p w:rsidR="004D2651" w:rsidRPr="004D2651" w:rsidRDefault="004D2651" w:rsidP="004D2651">
      <w:pPr>
        <w:pStyle w:val="EndNoteBibliography"/>
        <w:spacing w:after="0"/>
      </w:pPr>
      <w:bookmarkStart w:id="198" w:name="_ENREF_182"/>
      <w:r w:rsidRPr="003274D3">
        <w:rPr>
          <w:lang w:val="fr-FR"/>
        </w:rPr>
        <w:t xml:space="preserve">[182] Gautrot JE, Malmstrom J, Sundh M, Margadant C, Sonnenberg A, Sutherland DS. </w:t>
      </w:r>
      <w:r w:rsidRPr="004D2651">
        <w:t>The Nanoscale Geometrical Maturation of Focal Adhesions Controls Stem Cell Differentiation and Mechanotransduction. Nano Lett 2014;14:3945-52.</w:t>
      </w:r>
      <w:bookmarkEnd w:id="198"/>
    </w:p>
    <w:p w:rsidR="004D2651" w:rsidRPr="004D2651" w:rsidRDefault="004D2651" w:rsidP="004D2651">
      <w:pPr>
        <w:pStyle w:val="EndNoteBibliography"/>
        <w:spacing w:after="0"/>
      </w:pPr>
      <w:bookmarkStart w:id="199" w:name="_ENREF_183"/>
      <w:r w:rsidRPr="004D2651">
        <w:t>[183] Sonnenberg A, Calafat J, Janssen H, Daams H, Vanderraaijhelmer LMH, Falcioni R, et al. Integrin-Alpha-6-Beta-4 Complex Is Located in Hemidesmosomes, Suggesting a Major Role in Epidermal-Cell Basement-Membrane Adhesion. J Cell Biol 1991;113:907-17.</w:t>
      </w:r>
      <w:bookmarkEnd w:id="199"/>
    </w:p>
    <w:p w:rsidR="004D2651" w:rsidRPr="004D2651" w:rsidRDefault="004D2651" w:rsidP="004D2651">
      <w:pPr>
        <w:pStyle w:val="EndNoteBibliography"/>
        <w:spacing w:after="0"/>
      </w:pPr>
      <w:bookmarkStart w:id="200" w:name="_ENREF_184"/>
      <w:r w:rsidRPr="004D2651">
        <w:t>[184] Reymann AC, Martiel JL, Cambier T, Blanchoin L, Boujemaa-Paterski R, Thery M. Nucleation geometry governs ordered actin networks structures. Nat Mater 2010;9:827-32.</w:t>
      </w:r>
      <w:bookmarkEnd w:id="200"/>
    </w:p>
    <w:p w:rsidR="004D2651" w:rsidRPr="004D2651" w:rsidRDefault="004D2651" w:rsidP="004D2651">
      <w:pPr>
        <w:pStyle w:val="EndNoteBibliography"/>
        <w:spacing w:after="0"/>
      </w:pPr>
      <w:bookmarkStart w:id="201" w:name="_ENREF_185"/>
      <w:r w:rsidRPr="004D2651">
        <w:t>[185] Reymann A. C., Rajaa Boujemaa-Paterski, Jean-Louis Martiel, Christophe Guérin, Wenxiang Cao, Harvey F. Chin, et al. Actin Network Architecture Can Determine Myosin Motor Activity. Science 2012;336.</w:t>
      </w:r>
      <w:bookmarkEnd w:id="201"/>
    </w:p>
    <w:p w:rsidR="004D2651" w:rsidRPr="004D2651" w:rsidRDefault="004D2651" w:rsidP="004D2651">
      <w:pPr>
        <w:pStyle w:val="EndNoteBibliography"/>
        <w:spacing w:after="0"/>
      </w:pPr>
      <w:bookmarkStart w:id="202" w:name="_ENREF_186"/>
      <w:r w:rsidRPr="004D2651">
        <w:t xml:space="preserve">[186] Galbraith CG, Yamada KM, Sheetz MP. The relationship between force and focal complex development. </w:t>
      </w:r>
      <w:r w:rsidR="00CD2DDC" w:rsidRPr="004D2651">
        <w:t>J Cell Biol</w:t>
      </w:r>
      <w:r w:rsidR="00CD2DDC">
        <w:t xml:space="preserve"> </w:t>
      </w:r>
      <w:r w:rsidRPr="004D2651">
        <w:t>2002;159:695-705.</w:t>
      </w:r>
      <w:bookmarkEnd w:id="202"/>
    </w:p>
    <w:p w:rsidR="004D2651" w:rsidRPr="004D2651" w:rsidRDefault="004D2651" w:rsidP="004D2651">
      <w:pPr>
        <w:pStyle w:val="EndNoteBibliography"/>
        <w:spacing w:after="0"/>
      </w:pPr>
      <w:bookmarkStart w:id="203" w:name="_ENREF_187"/>
      <w:r w:rsidRPr="004D2651">
        <w:t xml:space="preserve">[187] Balaban NQ, Schwarz US, Riveline D, Goichberg P, Tzur G, Sabanay I, et al. Force and focal adhesion assembly: a close relationship studied using elastic micropatterned substrates. Nat </w:t>
      </w:r>
      <w:r w:rsidR="00CD2DDC" w:rsidRPr="004D2651">
        <w:t xml:space="preserve">Cell Biol </w:t>
      </w:r>
      <w:r w:rsidRPr="004D2651">
        <w:t>2001;3:466-72.</w:t>
      </w:r>
      <w:bookmarkEnd w:id="203"/>
    </w:p>
    <w:p w:rsidR="004D2651" w:rsidRPr="004D2651" w:rsidRDefault="004D2651" w:rsidP="004D2651">
      <w:pPr>
        <w:pStyle w:val="EndNoteBibliography"/>
        <w:spacing w:after="0"/>
      </w:pPr>
      <w:bookmarkStart w:id="204" w:name="_ENREF_188"/>
      <w:r w:rsidRPr="004D2651">
        <w:t>[188] van Hoorn H, Harkes R, Spiesz EM, Storm C, van Noort D, Ladoux B, et al. The nanoscale architecture of force-bearing focal adhesions. Nano Lett 2014;14:4257-62.</w:t>
      </w:r>
      <w:bookmarkEnd w:id="204"/>
    </w:p>
    <w:p w:rsidR="004D2651" w:rsidRPr="004D2651" w:rsidRDefault="004D2651" w:rsidP="004D2651">
      <w:pPr>
        <w:pStyle w:val="EndNoteBibliography"/>
        <w:spacing w:after="0"/>
      </w:pPr>
      <w:bookmarkStart w:id="205" w:name="_ENREF_189"/>
      <w:r w:rsidRPr="004D2651">
        <w:t>[189] He LM, Liao SS, Quan DP, Ma K, Chan C, Ramakrishna S, et al. Synergistic effects of electrospun PLLA fiber dimension and pattern on neonatal mouse cerebellum C17.2 stem cells. Acta Biomater 2010;6:2960-9.</w:t>
      </w:r>
      <w:bookmarkEnd w:id="205"/>
    </w:p>
    <w:p w:rsidR="004D2651" w:rsidRPr="004D2651" w:rsidRDefault="004D2651" w:rsidP="004D2651">
      <w:pPr>
        <w:pStyle w:val="EndNoteBibliography"/>
        <w:spacing w:after="0"/>
      </w:pPr>
      <w:bookmarkStart w:id="206" w:name="_ENREF_190"/>
      <w:r w:rsidRPr="004D2651">
        <w:t>[190] Jaiswal D, Brown JL. Nanofiber diameter-dependent MAPK activity in osteoblasts. J Biomed Mater Res A 2012;100A:2921-8.</w:t>
      </w:r>
      <w:bookmarkEnd w:id="206"/>
    </w:p>
    <w:p w:rsidR="004D2651" w:rsidRPr="004D2651" w:rsidRDefault="004D2651" w:rsidP="004D2651">
      <w:pPr>
        <w:pStyle w:val="EndNoteBibliography"/>
        <w:spacing w:after="0"/>
      </w:pPr>
      <w:bookmarkStart w:id="207" w:name="_ENREF_191"/>
      <w:r w:rsidRPr="004D2651">
        <w:t>[191] Ozdemir T, Xu LC, Siedlecki C, Brown JL. Substrate curvature sensing through Myosin IIa upregulates early osteogenesis. Integr Biol-Uk 2013;5:1407-16.</w:t>
      </w:r>
      <w:bookmarkEnd w:id="207"/>
    </w:p>
    <w:p w:rsidR="004D2651" w:rsidRPr="004D2651" w:rsidRDefault="004D2651" w:rsidP="004D2651">
      <w:pPr>
        <w:pStyle w:val="EndNoteBibliography"/>
        <w:spacing w:after="0"/>
      </w:pPr>
      <w:bookmarkStart w:id="208" w:name="_ENREF_192"/>
      <w:r w:rsidRPr="004D2651">
        <w:t>[192] Das RK, Zouani OF, Labrugere C, Oda R, Durrieu M-C. Influence of nanohelical shape and periodicity on stem cell fate. Acs Nano 2013;7:3351-61.</w:t>
      </w:r>
      <w:bookmarkEnd w:id="208"/>
    </w:p>
    <w:p w:rsidR="004D2651" w:rsidRPr="004D2651" w:rsidRDefault="004D2651" w:rsidP="004D2651">
      <w:pPr>
        <w:pStyle w:val="EndNoteBibliography"/>
        <w:spacing w:after="0"/>
      </w:pPr>
      <w:bookmarkStart w:id="209" w:name="_ENREF_193"/>
      <w:r w:rsidRPr="004D2651">
        <w:t>[193] Lowery JL, Datta N, Rutledge GC. Effect of fiber diameter, pore size and seeding method on growth of human dermal fibroblasts in electrospun poly(ɛ-caprolactone) fibrous mats. Biomaterials 2010;31:491-504.</w:t>
      </w:r>
      <w:bookmarkEnd w:id="209"/>
    </w:p>
    <w:p w:rsidR="004D2651" w:rsidRPr="004D2651" w:rsidRDefault="004D2651" w:rsidP="004D2651">
      <w:pPr>
        <w:pStyle w:val="EndNoteBibliography"/>
        <w:spacing w:after="0"/>
      </w:pPr>
      <w:bookmarkStart w:id="210" w:name="_ENREF_194"/>
      <w:r w:rsidRPr="004D2651">
        <w:lastRenderedPageBreak/>
        <w:t>[194] Cassidy JW, Roberts JN, Smith CA, Robertson M, White K, Biggs MJ, et al. Osteogenic lineage restriction by osteoprogenitors cultured on nanometric grooved surfaces: the role of focal adhesion maturation. Acta Biomater 2014;10:651-60.</w:t>
      </w:r>
      <w:bookmarkEnd w:id="210"/>
    </w:p>
    <w:p w:rsidR="004D2651" w:rsidRPr="004D2651" w:rsidRDefault="004D2651" w:rsidP="004D2651">
      <w:pPr>
        <w:pStyle w:val="EndNoteBibliography"/>
        <w:spacing w:after="0"/>
      </w:pPr>
      <w:bookmarkStart w:id="211" w:name="_ENREF_195"/>
      <w:r w:rsidRPr="004D2651">
        <w:t>[195] Abagnale G, Steger M, Nguyen VH, Hersch N, Sechi A, Joussen S, et al. Surface topography enhances differentiation of mesenchymal stem cells towards osteogenic and adipogenic lineages. Biomaterials 2015;61:316-26.</w:t>
      </w:r>
      <w:bookmarkEnd w:id="211"/>
    </w:p>
    <w:p w:rsidR="004D2651" w:rsidRPr="004D2651" w:rsidRDefault="004D2651" w:rsidP="004D2651">
      <w:pPr>
        <w:pStyle w:val="EndNoteBibliography"/>
        <w:spacing w:after="0"/>
      </w:pPr>
      <w:bookmarkStart w:id="212" w:name="_ENREF_196"/>
      <w:r w:rsidRPr="004D2651">
        <w:t>[196] Chen WQ, Villa-Diaz LG, Sun YB, Weng SN, Kim JK, Lam RHW, et al. Nanotopography Influences Adhesion, Spreading, and Self-Renewal of Human Embryonic Stem Cells. Acs Nano 2012;6:4094-103.</w:t>
      </w:r>
      <w:bookmarkEnd w:id="212"/>
    </w:p>
    <w:p w:rsidR="004D2651" w:rsidRPr="004D2651" w:rsidRDefault="004D2651" w:rsidP="004D2651">
      <w:pPr>
        <w:pStyle w:val="EndNoteBibliography"/>
        <w:spacing w:after="0"/>
      </w:pPr>
      <w:bookmarkStart w:id="213" w:name="_ENREF_197"/>
      <w:r w:rsidRPr="004D2651">
        <w:t>[197] Tsimbouri P, Gadegaard N, Burgess K, White K, Reynolds P, Herzyk P, et al. Nanotopographical Effects on Mesenchymal Stem Cell Morphology and Phenotype. J Cell Biochem 2014;115:380-90.</w:t>
      </w:r>
      <w:bookmarkEnd w:id="213"/>
    </w:p>
    <w:p w:rsidR="004D2651" w:rsidRPr="004D2651" w:rsidRDefault="004D2651" w:rsidP="004D2651">
      <w:pPr>
        <w:pStyle w:val="EndNoteBibliography"/>
        <w:spacing w:after="0"/>
      </w:pPr>
      <w:bookmarkStart w:id="214" w:name="_ENREF_198"/>
      <w:r w:rsidRPr="004D2651">
        <w:t>[198] McMurray RJ, Gadegaard N, Tsimbouri PM, Burgess KV, McNamara LE, Tare R, et al. Nanoscale surfaces for the long-term maintenance of mesenchymal stem cell phenotype and multipotency. Nat Mater 2011;10:637-44.</w:t>
      </w:r>
      <w:bookmarkEnd w:id="214"/>
    </w:p>
    <w:p w:rsidR="004D2651" w:rsidRPr="004D2651" w:rsidRDefault="004D2651" w:rsidP="004D2651">
      <w:pPr>
        <w:pStyle w:val="EndNoteBibliography"/>
        <w:spacing w:after="0"/>
      </w:pPr>
      <w:bookmarkStart w:id="215" w:name="_ENREF_199"/>
      <w:r w:rsidRPr="004D2651">
        <w:t>[199] Ahn EH, Kim Y, Kshitiz, An SS, Afzal J, Lee S, et al. Spatial control of adult stem cell fate using nanotopographic cues. Biomaterials 2014;35:2401-10.</w:t>
      </w:r>
      <w:bookmarkEnd w:id="215"/>
    </w:p>
    <w:p w:rsidR="004D2651" w:rsidRPr="004D2651" w:rsidRDefault="004D2651" w:rsidP="004D2651">
      <w:pPr>
        <w:pStyle w:val="EndNoteBibliography"/>
        <w:spacing w:after="0"/>
      </w:pPr>
      <w:bookmarkStart w:id="216" w:name="_ENREF_200"/>
      <w:r w:rsidRPr="004D2651">
        <w:t>[200] Sjostrom T, Dalby MJ, Hart A, Tare R, Oreffo ROC, Su B. Fabrication of pillar-like titania nanostructures on titanium and their interactions with human skeletal stem cells. Acta Biomater 2009;5:1433-41.</w:t>
      </w:r>
      <w:bookmarkEnd w:id="216"/>
    </w:p>
    <w:p w:rsidR="004D2651" w:rsidRPr="004D2651" w:rsidRDefault="004D2651" w:rsidP="004D2651">
      <w:pPr>
        <w:pStyle w:val="EndNoteBibliography"/>
        <w:spacing w:after="0"/>
      </w:pPr>
      <w:bookmarkStart w:id="217" w:name="_ENREF_201"/>
      <w:r w:rsidRPr="004D2651">
        <w:t xml:space="preserve">[201] Friedl P, Locker J, Sahai E, Segall JE. Classifying collective cancer cell invasion. Nat </w:t>
      </w:r>
      <w:r w:rsidR="00AB6DFB" w:rsidRPr="004D2651">
        <w:t xml:space="preserve">Cell Biol </w:t>
      </w:r>
      <w:r w:rsidRPr="004D2651">
        <w:t>2012;14:777-83.</w:t>
      </w:r>
      <w:bookmarkEnd w:id="217"/>
    </w:p>
    <w:p w:rsidR="004D2651" w:rsidRPr="004D2651" w:rsidRDefault="004D2651" w:rsidP="004D2651">
      <w:pPr>
        <w:pStyle w:val="EndNoteBibliography"/>
        <w:spacing w:after="0"/>
      </w:pPr>
      <w:bookmarkStart w:id="218" w:name="_ENREF_202"/>
      <w:r w:rsidRPr="004D2651">
        <w:t>[202] Yilmaz M, Christofori G. EMT, the cytoskeleton, and cancer cell invasion. Cancer Metast Rev 2009;28:15-33.</w:t>
      </w:r>
      <w:bookmarkEnd w:id="218"/>
    </w:p>
    <w:p w:rsidR="004D2651" w:rsidRPr="004D2651" w:rsidRDefault="004D2651" w:rsidP="004D2651">
      <w:pPr>
        <w:pStyle w:val="EndNoteBibliography"/>
        <w:spacing w:after="0"/>
      </w:pPr>
      <w:bookmarkStart w:id="219" w:name="_ENREF_203"/>
      <w:r w:rsidRPr="004D2651">
        <w:t>[203] Arnaoutova I, George J, Kleinman HK, Benton G. The endothelial cell tube formation assay on basement membrane turns 20: state of the science and the art. Angiogenesis 2009;12:267-74.</w:t>
      </w:r>
      <w:bookmarkEnd w:id="219"/>
    </w:p>
    <w:p w:rsidR="004D2651" w:rsidRPr="003274D3" w:rsidRDefault="004D2651" w:rsidP="004D2651">
      <w:pPr>
        <w:pStyle w:val="EndNoteBibliography"/>
        <w:spacing w:after="0"/>
        <w:rPr>
          <w:lang w:val="fr-FR"/>
        </w:rPr>
      </w:pPr>
      <w:bookmarkStart w:id="220" w:name="_ENREF_204"/>
      <w:r w:rsidRPr="004D2651">
        <w:t xml:space="preserve">[204] Yeung T, Georges PC, Flanagan LA, Marg B, Ortiz M, Funaki M, et al. Effects of substrate stiffness on cell morphology, cytoskeletal structure, and adhesion. </w:t>
      </w:r>
      <w:r w:rsidRPr="003274D3">
        <w:rPr>
          <w:lang w:val="fr-FR"/>
        </w:rPr>
        <w:t>Cell Motil Cytoskel 2005;60:24-34.</w:t>
      </w:r>
      <w:bookmarkEnd w:id="220"/>
    </w:p>
    <w:p w:rsidR="004D2651" w:rsidRPr="004D2651" w:rsidRDefault="004D2651" w:rsidP="004D2651">
      <w:pPr>
        <w:pStyle w:val="EndNoteBibliography"/>
        <w:spacing w:after="0"/>
      </w:pPr>
      <w:bookmarkStart w:id="221" w:name="_ENREF_205"/>
      <w:r w:rsidRPr="003274D3">
        <w:rPr>
          <w:lang w:val="fr-FR"/>
        </w:rPr>
        <w:t xml:space="preserve">[205] Du J, Chen XF, Liang XD, Zhang GY, Xu J, He LR, et al. </w:t>
      </w:r>
      <w:r w:rsidRPr="004D2651">
        <w:t xml:space="preserve">Integrin activation and internalization on soft ECM as a mechanism of induction of stem cell differentiation by ECM elasticity. </w:t>
      </w:r>
      <w:r w:rsidR="00AB6DFB">
        <w:t>PNAS</w:t>
      </w:r>
      <w:r w:rsidRPr="004D2651">
        <w:t xml:space="preserve"> 2011;108:9466-71.</w:t>
      </w:r>
      <w:bookmarkEnd w:id="221"/>
    </w:p>
    <w:p w:rsidR="004D2651" w:rsidRPr="004D2651" w:rsidRDefault="004D2651" w:rsidP="004D2651">
      <w:pPr>
        <w:pStyle w:val="EndNoteBibliography"/>
        <w:spacing w:after="0"/>
      </w:pPr>
      <w:bookmarkStart w:id="222" w:name="_ENREF_206"/>
      <w:r w:rsidRPr="004D2651">
        <w:t xml:space="preserve">[206] Prager-Khoutorsky M, Lichtenstein A, Krishnan R, Rajendran K, Mayo A, Kam Z, et al. Fibroblast polarization is a matrix-rigidity-dependent process controlled by focal adhesion mechanosensing. Nat </w:t>
      </w:r>
      <w:r w:rsidR="00AB6DFB" w:rsidRPr="004D2651">
        <w:t xml:space="preserve">Cell Biol </w:t>
      </w:r>
      <w:r w:rsidRPr="004D2651">
        <w:t>2011;13:1457-U178.</w:t>
      </w:r>
      <w:bookmarkEnd w:id="222"/>
    </w:p>
    <w:p w:rsidR="004D2651" w:rsidRPr="004D2651" w:rsidRDefault="004D2651" w:rsidP="00AB6DFB">
      <w:pPr>
        <w:pStyle w:val="EndNoteBibliography"/>
      </w:pPr>
      <w:bookmarkStart w:id="223" w:name="_ENREF_207"/>
      <w:r w:rsidRPr="004D2651">
        <w:t xml:space="preserve">[207] Legant WR, Choi CK, Miller JS, Shao L, Gao L, Betzig E, et al. Multidimensional traction force microscopy reveals out-of-plane rotational moments about focal adhesions. </w:t>
      </w:r>
      <w:r w:rsidR="00AB6DFB">
        <w:t>PNAS</w:t>
      </w:r>
      <w:r w:rsidRPr="004D2651">
        <w:t xml:space="preserve"> 2012;110:881–6.</w:t>
      </w:r>
      <w:bookmarkEnd w:id="223"/>
    </w:p>
    <w:p w:rsidR="004D2651" w:rsidRPr="004D2651" w:rsidRDefault="004D2651" w:rsidP="004D2651">
      <w:pPr>
        <w:pStyle w:val="EndNoteBibliography"/>
        <w:spacing w:after="0"/>
      </w:pPr>
      <w:bookmarkStart w:id="224" w:name="_ENREF_208"/>
      <w:r w:rsidRPr="004D2651">
        <w:t xml:space="preserve">[208] Kong HJ, Polte TR, Alsberg E, Mooney DJ. FRET measurements of cell-traction forces and nano-scale clustering of adhesion ligands varied by substrate stiffness. </w:t>
      </w:r>
      <w:r w:rsidR="00AB6DFB">
        <w:t>PNAS</w:t>
      </w:r>
      <w:r w:rsidRPr="004D2651">
        <w:t xml:space="preserve"> 2005;102:4300-5.</w:t>
      </w:r>
      <w:bookmarkEnd w:id="224"/>
    </w:p>
    <w:p w:rsidR="004D2651" w:rsidRPr="004D2651" w:rsidRDefault="004D2651" w:rsidP="004D2651">
      <w:pPr>
        <w:pStyle w:val="EndNoteBibliography"/>
        <w:spacing w:after="0"/>
      </w:pPr>
      <w:bookmarkStart w:id="225" w:name="_ENREF_209"/>
      <w:r w:rsidRPr="004D2651">
        <w:t xml:space="preserve">[209] Chaudhuri O, Gu L, Darnell M, Klumpers D, Bencherif SA, Weaver JC, et al. Substrate stress relaxation regulates cell spreading. Nat </w:t>
      </w:r>
      <w:r w:rsidR="00AB6DFB" w:rsidRPr="004D2651">
        <w:t xml:space="preserve">Commun </w:t>
      </w:r>
      <w:r w:rsidRPr="004D2651">
        <w:t>2015;6.</w:t>
      </w:r>
      <w:bookmarkEnd w:id="225"/>
    </w:p>
    <w:p w:rsidR="004D2651" w:rsidRPr="004D2651" w:rsidRDefault="004D2651" w:rsidP="004D2651">
      <w:pPr>
        <w:pStyle w:val="EndNoteBibliography"/>
        <w:spacing w:after="0"/>
      </w:pPr>
      <w:bookmarkStart w:id="226" w:name="_ENREF_210"/>
      <w:r w:rsidRPr="004D2651">
        <w:t>[210] Thid D, Bally M, Holm K, Chessari S, Tosatti S, Textor M, et al. Issues of ligand accessibility and mobility in initial cell attachment. Langmuir 2007;23:11693-704.</w:t>
      </w:r>
      <w:bookmarkEnd w:id="226"/>
    </w:p>
    <w:p w:rsidR="004D2651" w:rsidRPr="004D2651" w:rsidRDefault="004D2651" w:rsidP="004D2651">
      <w:pPr>
        <w:pStyle w:val="EndNoteBibliography"/>
        <w:spacing w:after="0"/>
      </w:pPr>
      <w:bookmarkStart w:id="227" w:name="_ENREF_211"/>
      <w:r w:rsidRPr="004D2651">
        <w:t>[211] Kakinoki S, Seo JH, Inoue Y, Ishihara K, Yui N, Yamaoka T. Mobility of the Arg-Gly-Asp ligand on the outermost surface of biomaterials suppresses integrin-mediated mechanotransduction and subsequent cell functions. Acta Biomater 2015;13:42-51.</w:t>
      </w:r>
      <w:bookmarkEnd w:id="227"/>
    </w:p>
    <w:p w:rsidR="004D2651" w:rsidRPr="004D2651" w:rsidRDefault="004D2651" w:rsidP="004D2651">
      <w:pPr>
        <w:pStyle w:val="EndNoteBibliography"/>
        <w:spacing w:after="0"/>
      </w:pPr>
      <w:bookmarkStart w:id="228" w:name="_ENREF_212"/>
      <w:r w:rsidRPr="004D2651">
        <w:t>[212] Lautscham LA, Lin CY, Auernheimer V, Naumann CA, Goldmann WH, Fabry B. Biomembrane-mimicking lipid bilayer system as a mechanically tunable cell substrate. Biomaterials 2014;35:3198-207.</w:t>
      </w:r>
      <w:bookmarkEnd w:id="228"/>
    </w:p>
    <w:p w:rsidR="004D2651" w:rsidRPr="004D2651" w:rsidRDefault="004D2651" w:rsidP="004D2651">
      <w:pPr>
        <w:pStyle w:val="EndNoteBibliography"/>
        <w:spacing w:after="0"/>
      </w:pPr>
      <w:bookmarkStart w:id="229" w:name="_ENREF_213"/>
      <w:r w:rsidRPr="004D2651">
        <w:t>[213] Cukierman E, Pankov R, Stevens DR, Yamada KM. Taking cell-matrix adhesions to the third dimension. Science 2001;294:1708-12.</w:t>
      </w:r>
      <w:bookmarkEnd w:id="229"/>
    </w:p>
    <w:p w:rsidR="004D2651" w:rsidRPr="004D2651" w:rsidRDefault="004D2651" w:rsidP="004D2651">
      <w:pPr>
        <w:pStyle w:val="EndNoteBibliography"/>
        <w:spacing w:after="0"/>
      </w:pPr>
      <w:bookmarkStart w:id="230" w:name="_ENREF_214"/>
      <w:r w:rsidRPr="004D2651">
        <w:t>[214] Lämmermann T, Bader BL, Monkley SJ, Worbs T, Wedlich-Söldner R, Hirsch K, et al. Rapid leukocyte migration by integrin-independent flowing and squeezing. Nature 2008;453:51-5.</w:t>
      </w:r>
      <w:bookmarkEnd w:id="230"/>
    </w:p>
    <w:p w:rsidR="004D2651" w:rsidRPr="004D2651" w:rsidRDefault="004D2651" w:rsidP="004D2651">
      <w:pPr>
        <w:pStyle w:val="EndNoteBibliography"/>
        <w:spacing w:after="0"/>
      </w:pPr>
      <w:bookmarkStart w:id="231" w:name="_ENREF_215"/>
      <w:r w:rsidRPr="00F90E26">
        <w:rPr>
          <w:lang w:val="it-IT"/>
        </w:rPr>
        <w:lastRenderedPageBreak/>
        <w:t xml:space="preserve">[215] Fraley SI, Feng YF, Wirtz D, Longmore GD. </w:t>
      </w:r>
      <w:r w:rsidRPr="004D2651">
        <w:t xml:space="preserve">Reply: reducing background fluorescence reveals adhesions in 3D matrices. Nat </w:t>
      </w:r>
      <w:r w:rsidR="00AB6DFB" w:rsidRPr="004D2651">
        <w:t xml:space="preserve">Cell Biol </w:t>
      </w:r>
      <w:r w:rsidRPr="004D2651">
        <w:t>2011;13:5-U254.</w:t>
      </w:r>
      <w:bookmarkEnd w:id="231"/>
    </w:p>
    <w:p w:rsidR="004D2651" w:rsidRPr="004D2651" w:rsidRDefault="004D2651" w:rsidP="004D2651">
      <w:pPr>
        <w:pStyle w:val="EndNoteBibliography"/>
        <w:spacing w:after="0"/>
      </w:pPr>
      <w:bookmarkStart w:id="232" w:name="_ENREF_216"/>
      <w:r w:rsidRPr="004D2651">
        <w:t xml:space="preserve">[216] Legant WR, Miller JS, Blakely BL, Cohen DM, Genin GM, Chen CS. Measurement of mechanical tractions exerted by cells in three-dimensional matrices. Nat </w:t>
      </w:r>
      <w:r w:rsidR="00AB6DFB" w:rsidRPr="004D2651">
        <w:t xml:space="preserve">Methods </w:t>
      </w:r>
      <w:r w:rsidRPr="004D2651">
        <w:t>2010;7:969-U113.</w:t>
      </w:r>
      <w:bookmarkEnd w:id="232"/>
    </w:p>
    <w:p w:rsidR="004D2651" w:rsidRPr="004D2651" w:rsidRDefault="004D2651" w:rsidP="004D2651">
      <w:pPr>
        <w:pStyle w:val="EndNoteBibliography"/>
      </w:pPr>
      <w:bookmarkStart w:id="233" w:name="_ENREF_217"/>
      <w:r w:rsidRPr="004D2651">
        <w:t>[217] Freyman TM, Yannas IV, Yokoo R, Gibson LJ. Fibroblast contractile force is independent of the stiffness which resists the contraction. Exp Cell Res 2002;272:153-62.</w:t>
      </w:r>
      <w:bookmarkEnd w:id="233"/>
    </w:p>
    <w:p w:rsidR="00E8106D" w:rsidRDefault="00F76418" w:rsidP="007E345A">
      <w:pPr>
        <w:spacing w:after="0" w:line="360" w:lineRule="auto"/>
        <w:jc w:val="both"/>
      </w:pPr>
      <w:r>
        <w:fldChar w:fldCharType="end"/>
      </w:r>
    </w:p>
    <w:sectPr w:rsidR="00E8106D" w:rsidSect="002400E7">
      <w:footerReference w:type="defaul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B0071" w:rsidRDefault="002B0071" w:rsidP="00FC4A80">
      <w:pPr>
        <w:spacing w:after="0" w:line="240" w:lineRule="auto"/>
      </w:pPr>
      <w:r>
        <w:separator/>
      </w:r>
    </w:p>
  </w:endnote>
  <w:endnote w:type="continuationSeparator" w:id="0">
    <w:p w:rsidR="002B0071" w:rsidRDefault="002B0071" w:rsidP="00FC4A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ITC Officina Sans">
    <w:altName w:val="ITC Officina Sans"/>
    <w:panose1 w:val="00000000000000000000"/>
    <w:charset w:val="00"/>
    <w:family w:val="swiss"/>
    <w:notTrueType/>
    <w:pitch w:val="default"/>
    <w:sig w:usb0="00000003" w:usb1="00000000" w:usb2="00000000" w:usb3="00000000" w:csb0="00000001" w:csb1="00000000"/>
  </w:font>
  <w:font w:name="ITC Officina Serif">
    <w:altName w:val="ITC Officina Serif"/>
    <w:panose1 w:val="00000000000000000000"/>
    <w:charset w:val="00"/>
    <w:family w:val="roman"/>
    <w:notTrueType/>
    <w:pitch w:val="default"/>
    <w:sig w:usb0="00000003" w:usb1="00000000" w:usb2="00000000" w:usb3="00000000" w:csb0="00000001" w:csb1="00000000"/>
  </w:font>
  <w:font w:name="Optima LT Std Medium">
    <w:altName w:val="Optima LT Std Medium"/>
    <w:panose1 w:val="00000000000000000000"/>
    <w:charset w:val="00"/>
    <w:family w:val="swiss"/>
    <w:notTrueType/>
    <w:pitch w:val="default"/>
    <w:sig w:usb0="00000003" w:usb1="00000000" w:usb2="00000000" w:usb3="00000000" w:csb0="00000001" w:csb1="00000000"/>
  </w:font>
  <w:font w:name="Minion Pro">
    <w:altName w:val="Times New Roman"/>
    <w:panose1 w:val="00000000000000000000"/>
    <w:charset w:val="00"/>
    <w:family w:val="roman"/>
    <w:notTrueType/>
    <w:pitch w:val="variable"/>
    <w:sig w:usb0="60000287" w:usb1="00000001" w:usb2="00000000" w:usb3="00000000" w:csb0="0000019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0498115"/>
      <w:docPartObj>
        <w:docPartGallery w:val="Page Numbers (Bottom of Page)"/>
        <w:docPartUnique/>
      </w:docPartObj>
    </w:sdtPr>
    <w:sdtEndPr>
      <w:rPr>
        <w:noProof/>
      </w:rPr>
    </w:sdtEndPr>
    <w:sdtContent>
      <w:p w:rsidR="00185B48" w:rsidRDefault="00185B48">
        <w:pPr>
          <w:pStyle w:val="Footer"/>
          <w:jc w:val="right"/>
        </w:pPr>
        <w:r>
          <w:fldChar w:fldCharType="begin"/>
        </w:r>
        <w:r>
          <w:instrText xml:space="preserve"> PAGE   \* MERGEFORMAT </w:instrText>
        </w:r>
        <w:r>
          <w:fldChar w:fldCharType="separate"/>
        </w:r>
        <w:r w:rsidR="00B30806">
          <w:rPr>
            <w:noProof/>
          </w:rPr>
          <w:t>2</w:t>
        </w:r>
        <w:r>
          <w:rPr>
            <w:noProof/>
          </w:rPr>
          <w:fldChar w:fldCharType="end"/>
        </w:r>
      </w:p>
    </w:sdtContent>
  </w:sdt>
  <w:p w:rsidR="00185B48" w:rsidRDefault="00185B4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B0071" w:rsidRDefault="002B0071" w:rsidP="00FC4A80">
      <w:pPr>
        <w:spacing w:after="0" w:line="240" w:lineRule="auto"/>
      </w:pPr>
      <w:r>
        <w:separator/>
      </w:r>
    </w:p>
  </w:footnote>
  <w:footnote w:type="continuationSeparator" w:id="0">
    <w:p w:rsidR="002B0071" w:rsidRDefault="002B0071" w:rsidP="00FC4A8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BE4E11"/>
    <w:multiLevelType w:val="multilevel"/>
    <w:tmpl w:val="9BE06CC6"/>
    <w:lvl w:ilvl="0">
      <w:start w:val="2"/>
      <w:numFmt w:val="decimal"/>
      <w:lvlText w:val="%1.1"/>
      <w:lvlJc w:val="left"/>
      <w:pPr>
        <w:ind w:left="927" w:hanging="360"/>
      </w:pPr>
      <w:rPr>
        <w:rFonts w:hint="default"/>
        <w:i w:val="0"/>
        <w:iCs w:val="0"/>
        <w:caps w:val="0"/>
        <w:smallCaps w:val="0"/>
        <w:strike w:val="0"/>
        <w:dstrike w:val="0"/>
        <w:vanish w:val="0"/>
        <w:color w:val="000000"/>
        <w:spacing w:val="0"/>
        <w:kern w:val="0"/>
        <w:position w:val="0"/>
        <w:u w:val="none"/>
        <w:effect w:val="none"/>
        <w:vertAlign w:val="baseline"/>
        <w:em w:val="no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18C3204D"/>
    <w:multiLevelType w:val="hybridMultilevel"/>
    <w:tmpl w:val="1200EF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1680038"/>
    <w:multiLevelType w:val="hybridMultilevel"/>
    <w:tmpl w:val="0AAE2D0A"/>
    <w:lvl w:ilvl="0" w:tplc="230A80CC">
      <w:start w:val="1"/>
      <w:numFmt w:val="decimal"/>
      <w:lvlText w:val="1.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2155B72"/>
    <w:multiLevelType w:val="multilevel"/>
    <w:tmpl w:val="D012D818"/>
    <w:lvl w:ilvl="0">
      <w:start w:val="2"/>
      <w:numFmt w:val="decimal"/>
      <w:lvlText w:val="%1.1"/>
      <w:lvlJc w:val="left"/>
      <w:pPr>
        <w:ind w:left="927" w:hanging="360"/>
      </w:pPr>
      <w:rPr>
        <w:rFonts w:hint="default"/>
        <w:i w:val="0"/>
        <w:iCs w:val="0"/>
        <w:caps w:val="0"/>
        <w:smallCaps w:val="0"/>
        <w:strike w:val="0"/>
        <w:dstrike w:val="0"/>
        <w:vanish w:val="0"/>
        <w:color w:val="000000"/>
        <w:spacing w:val="0"/>
        <w:kern w:val="0"/>
        <w:position w:val="0"/>
        <w:u w:val="none"/>
        <w:effect w:val="none"/>
        <w:vertAlign w:val="baseline"/>
        <w:em w:val="no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nsid w:val="42A0440D"/>
    <w:multiLevelType w:val="hybridMultilevel"/>
    <w:tmpl w:val="AE98A250"/>
    <w:lvl w:ilvl="0" w:tplc="E7FEBAD2">
      <w:start w:val="1"/>
      <w:numFmt w:val="decimal"/>
      <w:pStyle w:val="Heading1"/>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7901165"/>
    <w:multiLevelType w:val="multilevel"/>
    <w:tmpl w:val="0D18C68A"/>
    <w:styleLink w:val="Style1"/>
    <w:lvl w:ilvl="0">
      <w:start w:val="2"/>
      <w:numFmt w:val="decimal"/>
      <w:lvlText w:val="%1.1"/>
      <w:lvlJc w:val="left"/>
      <w:pPr>
        <w:ind w:left="927" w:hanging="360"/>
      </w:pPr>
      <w:rPr>
        <w:rFonts w:hint="default"/>
        <w:i w:val="0"/>
        <w:iCs w:val="0"/>
        <w:caps w:val="0"/>
        <w:smallCaps w:val="0"/>
        <w:strike w:val="0"/>
        <w:dstrike w:val="0"/>
        <w:vanish w:val="0"/>
        <w:color w:val="000000"/>
        <w:spacing w:val="0"/>
        <w:kern w:val="0"/>
        <w:position w:val="0"/>
        <w:u w:val="none"/>
        <w:effect w:val="none"/>
        <w:vertAlign w:val="baseline"/>
        <w:em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761F4E66"/>
    <w:multiLevelType w:val="multilevel"/>
    <w:tmpl w:val="77F69D54"/>
    <w:lvl w:ilvl="0">
      <w:start w:val="3"/>
      <w:numFmt w:val="none"/>
      <w:lvlText w:val="3.3"/>
      <w:lvlJc w:val="left"/>
      <w:pPr>
        <w:ind w:left="927" w:hanging="36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nsid w:val="7B204018"/>
    <w:multiLevelType w:val="multilevel"/>
    <w:tmpl w:val="EEE6AA72"/>
    <w:lvl w:ilvl="0">
      <w:start w:val="1"/>
      <w:numFmt w:val="decimal"/>
      <w:lvlText w:val="%1."/>
      <w:lvlJc w:val="left"/>
      <w:pPr>
        <w:ind w:left="357" w:hanging="357"/>
      </w:pPr>
      <w:rPr>
        <w:rFonts w:hint="default"/>
      </w:rPr>
    </w:lvl>
    <w:lvl w:ilvl="1">
      <w:start w:val="1"/>
      <w:numFmt w:val="decimal"/>
      <w:lvlText w:val="%1.%2."/>
      <w:lvlJc w:val="left"/>
      <w:pPr>
        <w:ind w:left="714" w:hanging="357"/>
      </w:pPr>
      <w:rPr>
        <w:rFonts w:hint="default"/>
      </w:rPr>
    </w:lvl>
    <w:lvl w:ilvl="2">
      <w:start w:val="1"/>
      <w:numFmt w:val="decimal"/>
      <w:lvlText w:val="2.%1.%3."/>
      <w:lvlJc w:val="left"/>
      <w:pPr>
        <w:ind w:left="1071" w:hanging="357"/>
      </w:pPr>
      <w:rPr>
        <w:rFonts w:hint="default"/>
      </w:rPr>
    </w:lvl>
    <w:lvl w:ilvl="3">
      <w:start w:val="1"/>
      <w:numFmt w:val="decimal"/>
      <w:lvlText w:val="%1.%2.%3.%4."/>
      <w:lvlJc w:val="left"/>
      <w:pPr>
        <w:ind w:left="1428" w:hanging="357"/>
      </w:pPr>
      <w:rPr>
        <w:rFonts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8">
    <w:nsid w:val="7DB71B24"/>
    <w:multiLevelType w:val="multilevel"/>
    <w:tmpl w:val="1CD0D5B8"/>
    <w:lvl w:ilvl="0">
      <w:start w:val="1"/>
      <w:numFmt w:val="decimal"/>
      <w:pStyle w:val="Heading3"/>
      <w:lvlText w:val="4.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
  </w:num>
  <w:num w:numId="2">
    <w:abstractNumId w:val="4"/>
  </w:num>
  <w:num w:numId="3">
    <w:abstractNumId w:val="6"/>
  </w:num>
  <w:num w:numId="4">
    <w:abstractNumId w:val="2"/>
  </w:num>
  <w:num w:numId="5">
    <w:abstractNumId w:val="7"/>
  </w:num>
  <w:num w:numId="6">
    <w:abstractNumId w:val="6"/>
  </w:num>
  <w:num w:numId="7">
    <w:abstractNumId w:val="6"/>
  </w:num>
  <w:num w:numId="8">
    <w:abstractNumId w:val="6"/>
    <w:lvlOverride w:ilvl="0">
      <w:startOverride w:val="2"/>
    </w:lvlOverride>
  </w:num>
  <w:num w:numId="9">
    <w:abstractNumId w:val="6"/>
    <w:lvlOverride w:ilvl="0">
      <w:startOverride w:val="2"/>
    </w:lvlOverride>
  </w:num>
  <w:num w:numId="10">
    <w:abstractNumId w:val="5"/>
  </w:num>
  <w:num w:numId="11">
    <w:abstractNumId w:val="3"/>
  </w:num>
  <w:num w:numId="12">
    <w:abstractNumId w:val="6"/>
  </w:num>
  <w:num w:numId="13">
    <w:abstractNumId w:val="6"/>
  </w:num>
  <w:num w:numId="14">
    <w:abstractNumId w:val="0"/>
  </w:num>
  <w:num w:numId="15">
    <w:abstractNumId w:val="6"/>
  </w:num>
  <w:num w:numId="16">
    <w:abstractNumId w:val="6"/>
  </w:num>
  <w:num w:numId="17">
    <w:abstractNumId w:val="6"/>
  </w:num>
  <w:num w:numId="18">
    <w:abstractNumId w:val="6"/>
  </w:num>
  <w:num w:numId="19">
    <w:abstractNumId w:val="6"/>
    <w:lvlOverride w:ilvl="0">
      <w:startOverride w:val="3"/>
    </w:lvlOverride>
  </w:num>
  <w:num w:numId="20">
    <w:abstractNumId w:val="6"/>
    <w:lvlOverride w:ilvl="0">
      <w:startOverride w:val="3"/>
    </w:lvlOverride>
  </w:num>
  <w:num w:numId="21">
    <w:abstractNumId w:val="6"/>
  </w:num>
  <w:num w:numId="22">
    <w:abstractNumId w:val="6"/>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6"/>
  </w:num>
  <w:num w:numId="24">
    <w:abstractNumId w:val="6"/>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283"/>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cta Biomaterial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z5fvxrxv5rdx8ez2rl5d2vprzwaev5pvtrs&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record-ids&gt;&lt;/item&gt;&lt;/Libraries&gt;"/>
  </w:docVars>
  <w:rsids>
    <w:rsidRoot w:val="006479B0"/>
    <w:rsid w:val="0000016C"/>
    <w:rsid w:val="00004977"/>
    <w:rsid w:val="0000510B"/>
    <w:rsid w:val="00006655"/>
    <w:rsid w:val="00007C61"/>
    <w:rsid w:val="00010381"/>
    <w:rsid w:val="0001222D"/>
    <w:rsid w:val="00012FB7"/>
    <w:rsid w:val="000148B3"/>
    <w:rsid w:val="00015172"/>
    <w:rsid w:val="00015AAF"/>
    <w:rsid w:val="00015C54"/>
    <w:rsid w:val="000204C0"/>
    <w:rsid w:val="000216BA"/>
    <w:rsid w:val="00021BD9"/>
    <w:rsid w:val="00022F9F"/>
    <w:rsid w:val="000241FA"/>
    <w:rsid w:val="00024CBD"/>
    <w:rsid w:val="00025B56"/>
    <w:rsid w:val="00032E30"/>
    <w:rsid w:val="00033D9E"/>
    <w:rsid w:val="000348D6"/>
    <w:rsid w:val="00034C77"/>
    <w:rsid w:val="000361D7"/>
    <w:rsid w:val="00037018"/>
    <w:rsid w:val="00037DE4"/>
    <w:rsid w:val="00040EB7"/>
    <w:rsid w:val="00050151"/>
    <w:rsid w:val="000503A7"/>
    <w:rsid w:val="00051D15"/>
    <w:rsid w:val="000564FE"/>
    <w:rsid w:val="000568D0"/>
    <w:rsid w:val="000569EC"/>
    <w:rsid w:val="0006019F"/>
    <w:rsid w:val="0006277C"/>
    <w:rsid w:val="00066333"/>
    <w:rsid w:val="00067039"/>
    <w:rsid w:val="00073038"/>
    <w:rsid w:val="00073DFA"/>
    <w:rsid w:val="00073F74"/>
    <w:rsid w:val="0007410B"/>
    <w:rsid w:val="000745B7"/>
    <w:rsid w:val="00076B90"/>
    <w:rsid w:val="000773B4"/>
    <w:rsid w:val="000800A4"/>
    <w:rsid w:val="00080394"/>
    <w:rsid w:val="00082855"/>
    <w:rsid w:val="00090C88"/>
    <w:rsid w:val="000910F7"/>
    <w:rsid w:val="0009193A"/>
    <w:rsid w:val="00092007"/>
    <w:rsid w:val="00093FC7"/>
    <w:rsid w:val="00094A2E"/>
    <w:rsid w:val="00095E77"/>
    <w:rsid w:val="000974E6"/>
    <w:rsid w:val="000A117A"/>
    <w:rsid w:val="000A5407"/>
    <w:rsid w:val="000A71B1"/>
    <w:rsid w:val="000B3481"/>
    <w:rsid w:val="000B6C04"/>
    <w:rsid w:val="000C0ED8"/>
    <w:rsid w:val="000C182C"/>
    <w:rsid w:val="000C3153"/>
    <w:rsid w:val="000C701A"/>
    <w:rsid w:val="000D12DD"/>
    <w:rsid w:val="000D1921"/>
    <w:rsid w:val="000D25DB"/>
    <w:rsid w:val="000D2E8C"/>
    <w:rsid w:val="000D5E46"/>
    <w:rsid w:val="000D68C9"/>
    <w:rsid w:val="000E009C"/>
    <w:rsid w:val="000E1197"/>
    <w:rsid w:val="000E160E"/>
    <w:rsid w:val="000E3373"/>
    <w:rsid w:val="000E55F6"/>
    <w:rsid w:val="000F0644"/>
    <w:rsid w:val="000F2D5B"/>
    <w:rsid w:val="000F41E9"/>
    <w:rsid w:val="000F4C3D"/>
    <w:rsid w:val="000F59B5"/>
    <w:rsid w:val="000F732F"/>
    <w:rsid w:val="00101AD4"/>
    <w:rsid w:val="00103A1E"/>
    <w:rsid w:val="00103F94"/>
    <w:rsid w:val="00104227"/>
    <w:rsid w:val="001068C2"/>
    <w:rsid w:val="00110885"/>
    <w:rsid w:val="001115BD"/>
    <w:rsid w:val="00112590"/>
    <w:rsid w:val="00113BD7"/>
    <w:rsid w:val="0011650E"/>
    <w:rsid w:val="00116DD9"/>
    <w:rsid w:val="0012052D"/>
    <w:rsid w:val="0012233E"/>
    <w:rsid w:val="0012266C"/>
    <w:rsid w:val="00122D78"/>
    <w:rsid w:val="001233F5"/>
    <w:rsid w:val="00123D65"/>
    <w:rsid w:val="001250B0"/>
    <w:rsid w:val="00125BE8"/>
    <w:rsid w:val="001264A4"/>
    <w:rsid w:val="00126CE2"/>
    <w:rsid w:val="00127EDD"/>
    <w:rsid w:val="001309CC"/>
    <w:rsid w:val="00130AE4"/>
    <w:rsid w:val="00130E0D"/>
    <w:rsid w:val="001350D1"/>
    <w:rsid w:val="00136E32"/>
    <w:rsid w:val="0014159C"/>
    <w:rsid w:val="0014256B"/>
    <w:rsid w:val="00143153"/>
    <w:rsid w:val="00145454"/>
    <w:rsid w:val="001455E5"/>
    <w:rsid w:val="001469F0"/>
    <w:rsid w:val="00147107"/>
    <w:rsid w:val="00147184"/>
    <w:rsid w:val="0015353B"/>
    <w:rsid w:val="00154D38"/>
    <w:rsid w:val="0015516E"/>
    <w:rsid w:val="0015641A"/>
    <w:rsid w:val="00156938"/>
    <w:rsid w:val="00160A13"/>
    <w:rsid w:val="00162CFE"/>
    <w:rsid w:val="00162F57"/>
    <w:rsid w:val="00162F85"/>
    <w:rsid w:val="001631D5"/>
    <w:rsid w:val="00164731"/>
    <w:rsid w:val="001665E4"/>
    <w:rsid w:val="001670F8"/>
    <w:rsid w:val="0016785D"/>
    <w:rsid w:val="00170023"/>
    <w:rsid w:val="00170DD6"/>
    <w:rsid w:val="00171908"/>
    <w:rsid w:val="00171DEB"/>
    <w:rsid w:val="00172B17"/>
    <w:rsid w:val="0017349F"/>
    <w:rsid w:val="00174394"/>
    <w:rsid w:val="00174C8E"/>
    <w:rsid w:val="00175E34"/>
    <w:rsid w:val="00176E5F"/>
    <w:rsid w:val="00177D67"/>
    <w:rsid w:val="00180E37"/>
    <w:rsid w:val="001817A0"/>
    <w:rsid w:val="0018216B"/>
    <w:rsid w:val="001835DD"/>
    <w:rsid w:val="00185B48"/>
    <w:rsid w:val="00185D06"/>
    <w:rsid w:val="001860E3"/>
    <w:rsid w:val="00186BD0"/>
    <w:rsid w:val="00187483"/>
    <w:rsid w:val="001918D0"/>
    <w:rsid w:val="00192410"/>
    <w:rsid w:val="00192853"/>
    <w:rsid w:val="001931E0"/>
    <w:rsid w:val="001A12DC"/>
    <w:rsid w:val="001A1C5C"/>
    <w:rsid w:val="001A257A"/>
    <w:rsid w:val="001A3861"/>
    <w:rsid w:val="001A3A92"/>
    <w:rsid w:val="001A5803"/>
    <w:rsid w:val="001A5C67"/>
    <w:rsid w:val="001A5DF2"/>
    <w:rsid w:val="001B01A4"/>
    <w:rsid w:val="001B09D1"/>
    <w:rsid w:val="001B432B"/>
    <w:rsid w:val="001B4562"/>
    <w:rsid w:val="001B4EEA"/>
    <w:rsid w:val="001B5C6D"/>
    <w:rsid w:val="001B6C7C"/>
    <w:rsid w:val="001B7E1F"/>
    <w:rsid w:val="001C2706"/>
    <w:rsid w:val="001C3444"/>
    <w:rsid w:val="001C39B1"/>
    <w:rsid w:val="001C4CC4"/>
    <w:rsid w:val="001C6EE4"/>
    <w:rsid w:val="001D1844"/>
    <w:rsid w:val="001D242D"/>
    <w:rsid w:val="001D338A"/>
    <w:rsid w:val="001D573E"/>
    <w:rsid w:val="001D5A77"/>
    <w:rsid w:val="001D6C32"/>
    <w:rsid w:val="001E0D2A"/>
    <w:rsid w:val="001E13F7"/>
    <w:rsid w:val="001E1DD1"/>
    <w:rsid w:val="001E2165"/>
    <w:rsid w:val="001E260D"/>
    <w:rsid w:val="001E2AF5"/>
    <w:rsid w:val="001E37DB"/>
    <w:rsid w:val="001E3A28"/>
    <w:rsid w:val="001E603C"/>
    <w:rsid w:val="001F2E4E"/>
    <w:rsid w:val="001F3931"/>
    <w:rsid w:val="001F3999"/>
    <w:rsid w:val="001F3A00"/>
    <w:rsid w:val="001F4386"/>
    <w:rsid w:val="001F4621"/>
    <w:rsid w:val="001F4676"/>
    <w:rsid w:val="001F69CF"/>
    <w:rsid w:val="001F6E88"/>
    <w:rsid w:val="001F7452"/>
    <w:rsid w:val="002011EF"/>
    <w:rsid w:val="0020334E"/>
    <w:rsid w:val="002047AB"/>
    <w:rsid w:val="00205D54"/>
    <w:rsid w:val="00205EEA"/>
    <w:rsid w:val="002104DF"/>
    <w:rsid w:val="00211553"/>
    <w:rsid w:val="00211A84"/>
    <w:rsid w:val="00213D52"/>
    <w:rsid w:val="00214FDE"/>
    <w:rsid w:val="002155CF"/>
    <w:rsid w:val="00223159"/>
    <w:rsid w:val="002246F4"/>
    <w:rsid w:val="00224DE6"/>
    <w:rsid w:val="002261D8"/>
    <w:rsid w:val="00226879"/>
    <w:rsid w:val="00230925"/>
    <w:rsid w:val="002325C5"/>
    <w:rsid w:val="00232C79"/>
    <w:rsid w:val="002345AF"/>
    <w:rsid w:val="00234650"/>
    <w:rsid w:val="00235DED"/>
    <w:rsid w:val="00236E73"/>
    <w:rsid w:val="00236F4D"/>
    <w:rsid w:val="002400E7"/>
    <w:rsid w:val="002424D3"/>
    <w:rsid w:val="00244AB7"/>
    <w:rsid w:val="0024683F"/>
    <w:rsid w:val="002468C7"/>
    <w:rsid w:val="0024708D"/>
    <w:rsid w:val="002474F4"/>
    <w:rsid w:val="002504A0"/>
    <w:rsid w:val="00250A10"/>
    <w:rsid w:val="002510DA"/>
    <w:rsid w:val="00251161"/>
    <w:rsid w:val="002511B8"/>
    <w:rsid w:val="002514B3"/>
    <w:rsid w:val="00253796"/>
    <w:rsid w:val="00253FE5"/>
    <w:rsid w:val="002547F5"/>
    <w:rsid w:val="002576DE"/>
    <w:rsid w:val="00260947"/>
    <w:rsid w:val="002634AB"/>
    <w:rsid w:val="002642CB"/>
    <w:rsid w:val="00266EF9"/>
    <w:rsid w:val="002677E8"/>
    <w:rsid w:val="002679E5"/>
    <w:rsid w:val="00270640"/>
    <w:rsid w:val="002711EE"/>
    <w:rsid w:val="002714F5"/>
    <w:rsid w:val="00272B9D"/>
    <w:rsid w:val="00275018"/>
    <w:rsid w:val="00275CB3"/>
    <w:rsid w:val="00276F26"/>
    <w:rsid w:val="00277A97"/>
    <w:rsid w:val="00283786"/>
    <w:rsid w:val="00286A82"/>
    <w:rsid w:val="00286CB8"/>
    <w:rsid w:val="002914D6"/>
    <w:rsid w:val="00291563"/>
    <w:rsid w:val="00291B6A"/>
    <w:rsid w:val="00291F16"/>
    <w:rsid w:val="00294EA0"/>
    <w:rsid w:val="00295CD9"/>
    <w:rsid w:val="0029602F"/>
    <w:rsid w:val="002A1964"/>
    <w:rsid w:val="002A1B1B"/>
    <w:rsid w:val="002A20DA"/>
    <w:rsid w:val="002A406C"/>
    <w:rsid w:val="002A48BB"/>
    <w:rsid w:val="002A7E1D"/>
    <w:rsid w:val="002A7E7D"/>
    <w:rsid w:val="002B0071"/>
    <w:rsid w:val="002B00A5"/>
    <w:rsid w:val="002B0FF6"/>
    <w:rsid w:val="002B18D1"/>
    <w:rsid w:val="002B32FC"/>
    <w:rsid w:val="002B6480"/>
    <w:rsid w:val="002C29B3"/>
    <w:rsid w:val="002C31B8"/>
    <w:rsid w:val="002C6A1F"/>
    <w:rsid w:val="002C6B45"/>
    <w:rsid w:val="002D03D8"/>
    <w:rsid w:val="002D1025"/>
    <w:rsid w:val="002D591A"/>
    <w:rsid w:val="002D6A9E"/>
    <w:rsid w:val="002D6DAA"/>
    <w:rsid w:val="002E16F8"/>
    <w:rsid w:val="002E3B21"/>
    <w:rsid w:val="002E56BE"/>
    <w:rsid w:val="002E5A32"/>
    <w:rsid w:val="002E7010"/>
    <w:rsid w:val="002E72C7"/>
    <w:rsid w:val="002F0D93"/>
    <w:rsid w:val="002F2202"/>
    <w:rsid w:val="002F33BE"/>
    <w:rsid w:val="002F43B5"/>
    <w:rsid w:val="002F7315"/>
    <w:rsid w:val="0030285E"/>
    <w:rsid w:val="003042A0"/>
    <w:rsid w:val="00306EE4"/>
    <w:rsid w:val="00312C73"/>
    <w:rsid w:val="00313EF0"/>
    <w:rsid w:val="00315E31"/>
    <w:rsid w:val="00321E69"/>
    <w:rsid w:val="00322785"/>
    <w:rsid w:val="00323515"/>
    <w:rsid w:val="003245C5"/>
    <w:rsid w:val="00324A0E"/>
    <w:rsid w:val="0032639F"/>
    <w:rsid w:val="003266F4"/>
    <w:rsid w:val="003274D3"/>
    <w:rsid w:val="00327A3A"/>
    <w:rsid w:val="00330AE9"/>
    <w:rsid w:val="003311A6"/>
    <w:rsid w:val="0033350A"/>
    <w:rsid w:val="003340E3"/>
    <w:rsid w:val="0033486E"/>
    <w:rsid w:val="00335AAC"/>
    <w:rsid w:val="00340959"/>
    <w:rsid w:val="00345DA8"/>
    <w:rsid w:val="00345FB9"/>
    <w:rsid w:val="0035043A"/>
    <w:rsid w:val="0035363F"/>
    <w:rsid w:val="00353CA3"/>
    <w:rsid w:val="00355CE5"/>
    <w:rsid w:val="003564AE"/>
    <w:rsid w:val="00360AB3"/>
    <w:rsid w:val="0036163C"/>
    <w:rsid w:val="00362EBD"/>
    <w:rsid w:val="00363CAD"/>
    <w:rsid w:val="00365324"/>
    <w:rsid w:val="00366698"/>
    <w:rsid w:val="00370C6E"/>
    <w:rsid w:val="00370D38"/>
    <w:rsid w:val="00370F13"/>
    <w:rsid w:val="00371696"/>
    <w:rsid w:val="00371D3B"/>
    <w:rsid w:val="00372654"/>
    <w:rsid w:val="003739F7"/>
    <w:rsid w:val="00375127"/>
    <w:rsid w:val="003759FD"/>
    <w:rsid w:val="00376589"/>
    <w:rsid w:val="00377A84"/>
    <w:rsid w:val="00380135"/>
    <w:rsid w:val="00380EFB"/>
    <w:rsid w:val="0038156F"/>
    <w:rsid w:val="00382DBE"/>
    <w:rsid w:val="00385E2F"/>
    <w:rsid w:val="003871BD"/>
    <w:rsid w:val="0038748A"/>
    <w:rsid w:val="00391589"/>
    <w:rsid w:val="0039391A"/>
    <w:rsid w:val="003940E2"/>
    <w:rsid w:val="003948E1"/>
    <w:rsid w:val="003A0201"/>
    <w:rsid w:val="003A0240"/>
    <w:rsid w:val="003A0647"/>
    <w:rsid w:val="003A0857"/>
    <w:rsid w:val="003A4CCD"/>
    <w:rsid w:val="003A6158"/>
    <w:rsid w:val="003A74FA"/>
    <w:rsid w:val="003B04BF"/>
    <w:rsid w:val="003B0F95"/>
    <w:rsid w:val="003B12B0"/>
    <w:rsid w:val="003B1AB1"/>
    <w:rsid w:val="003B1E80"/>
    <w:rsid w:val="003B239A"/>
    <w:rsid w:val="003B6AC4"/>
    <w:rsid w:val="003B7475"/>
    <w:rsid w:val="003C010F"/>
    <w:rsid w:val="003C23B3"/>
    <w:rsid w:val="003C4008"/>
    <w:rsid w:val="003C62A0"/>
    <w:rsid w:val="003C6C3E"/>
    <w:rsid w:val="003D176B"/>
    <w:rsid w:val="003D21DA"/>
    <w:rsid w:val="003D2470"/>
    <w:rsid w:val="003D3D04"/>
    <w:rsid w:val="003D71E1"/>
    <w:rsid w:val="003E1A4D"/>
    <w:rsid w:val="003E3512"/>
    <w:rsid w:val="003E442A"/>
    <w:rsid w:val="003E4EEA"/>
    <w:rsid w:val="003E6FF0"/>
    <w:rsid w:val="003F1BC8"/>
    <w:rsid w:val="003F2696"/>
    <w:rsid w:val="003F568C"/>
    <w:rsid w:val="004005D4"/>
    <w:rsid w:val="004026DE"/>
    <w:rsid w:val="00402DB3"/>
    <w:rsid w:val="00402F6C"/>
    <w:rsid w:val="00405A05"/>
    <w:rsid w:val="00405AC9"/>
    <w:rsid w:val="00405AD2"/>
    <w:rsid w:val="00407CB7"/>
    <w:rsid w:val="00407F03"/>
    <w:rsid w:val="004115A9"/>
    <w:rsid w:val="00413AE9"/>
    <w:rsid w:val="00413C62"/>
    <w:rsid w:val="004141F6"/>
    <w:rsid w:val="004144D6"/>
    <w:rsid w:val="00417AF7"/>
    <w:rsid w:val="00421B18"/>
    <w:rsid w:val="00421F9F"/>
    <w:rsid w:val="004251E6"/>
    <w:rsid w:val="00426AF5"/>
    <w:rsid w:val="00427ACD"/>
    <w:rsid w:val="0043018A"/>
    <w:rsid w:val="00430A56"/>
    <w:rsid w:val="00430F91"/>
    <w:rsid w:val="004327CC"/>
    <w:rsid w:val="004337B5"/>
    <w:rsid w:val="00435845"/>
    <w:rsid w:val="00437D05"/>
    <w:rsid w:val="00441788"/>
    <w:rsid w:val="004443C9"/>
    <w:rsid w:val="00447ABE"/>
    <w:rsid w:val="00447F51"/>
    <w:rsid w:val="00451F59"/>
    <w:rsid w:val="0045302D"/>
    <w:rsid w:val="00453633"/>
    <w:rsid w:val="00453642"/>
    <w:rsid w:val="004551ED"/>
    <w:rsid w:val="004614BB"/>
    <w:rsid w:val="00462F5C"/>
    <w:rsid w:val="0046446C"/>
    <w:rsid w:val="00464C00"/>
    <w:rsid w:val="00465637"/>
    <w:rsid w:val="00466863"/>
    <w:rsid w:val="00472C08"/>
    <w:rsid w:val="004765FB"/>
    <w:rsid w:val="00477EF8"/>
    <w:rsid w:val="0048001A"/>
    <w:rsid w:val="0048080F"/>
    <w:rsid w:val="00487FF4"/>
    <w:rsid w:val="00491B9C"/>
    <w:rsid w:val="00494157"/>
    <w:rsid w:val="00494DB8"/>
    <w:rsid w:val="0049521B"/>
    <w:rsid w:val="004954CF"/>
    <w:rsid w:val="0049636C"/>
    <w:rsid w:val="00496A48"/>
    <w:rsid w:val="00496AEC"/>
    <w:rsid w:val="004975E1"/>
    <w:rsid w:val="00497659"/>
    <w:rsid w:val="004A09A4"/>
    <w:rsid w:val="004A1470"/>
    <w:rsid w:val="004A1BC1"/>
    <w:rsid w:val="004A2625"/>
    <w:rsid w:val="004B1784"/>
    <w:rsid w:val="004B2337"/>
    <w:rsid w:val="004B24DB"/>
    <w:rsid w:val="004B46E2"/>
    <w:rsid w:val="004C0329"/>
    <w:rsid w:val="004C341F"/>
    <w:rsid w:val="004C5DDD"/>
    <w:rsid w:val="004C78AC"/>
    <w:rsid w:val="004D2651"/>
    <w:rsid w:val="004D3048"/>
    <w:rsid w:val="004D380E"/>
    <w:rsid w:val="004D4F6F"/>
    <w:rsid w:val="004D5140"/>
    <w:rsid w:val="004D612B"/>
    <w:rsid w:val="004E0B96"/>
    <w:rsid w:val="004E1384"/>
    <w:rsid w:val="004E2800"/>
    <w:rsid w:val="004E3992"/>
    <w:rsid w:val="004E6729"/>
    <w:rsid w:val="004E7D6D"/>
    <w:rsid w:val="004F2FB3"/>
    <w:rsid w:val="004F43F2"/>
    <w:rsid w:val="004F50E3"/>
    <w:rsid w:val="004F60DE"/>
    <w:rsid w:val="004F6277"/>
    <w:rsid w:val="004F68C2"/>
    <w:rsid w:val="004F762F"/>
    <w:rsid w:val="004F7C4C"/>
    <w:rsid w:val="00500BD3"/>
    <w:rsid w:val="00501F90"/>
    <w:rsid w:val="0050214F"/>
    <w:rsid w:val="00502193"/>
    <w:rsid w:val="00502814"/>
    <w:rsid w:val="0050372E"/>
    <w:rsid w:val="00505172"/>
    <w:rsid w:val="0050705F"/>
    <w:rsid w:val="0051217B"/>
    <w:rsid w:val="005136A3"/>
    <w:rsid w:val="00513EE4"/>
    <w:rsid w:val="00514EDC"/>
    <w:rsid w:val="00515809"/>
    <w:rsid w:val="005174DB"/>
    <w:rsid w:val="00517D19"/>
    <w:rsid w:val="00523515"/>
    <w:rsid w:val="00524469"/>
    <w:rsid w:val="00524764"/>
    <w:rsid w:val="00524C93"/>
    <w:rsid w:val="005252C3"/>
    <w:rsid w:val="00525FE8"/>
    <w:rsid w:val="005275D9"/>
    <w:rsid w:val="00530C0A"/>
    <w:rsid w:val="00531096"/>
    <w:rsid w:val="005337AC"/>
    <w:rsid w:val="00536D58"/>
    <w:rsid w:val="00541E09"/>
    <w:rsid w:val="00542F78"/>
    <w:rsid w:val="00543159"/>
    <w:rsid w:val="00543AEB"/>
    <w:rsid w:val="005443FD"/>
    <w:rsid w:val="005535AC"/>
    <w:rsid w:val="00553973"/>
    <w:rsid w:val="00555409"/>
    <w:rsid w:val="005558E0"/>
    <w:rsid w:val="00555D46"/>
    <w:rsid w:val="00560442"/>
    <w:rsid w:val="00560665"/>
    <w:rsid w:val="00561B1F"/>
    <w:rsid w:val="0056223A"/>
    <w:rsid w:val="00564EF7"/>
    <w:rsid w:val="0057021F"/>
    <w:rsid w:val="0057343A"/>
    <w:rsid w:val="00573722"/>
    <w:rsid w:val="00573CC8"/>
    <w:rsid w:val="00573E56"/>
    <w:rsid w:val="005754C5"/>
    <w:rsid w:val="00576AE3"/>
    <w:rsid w:val="00576CB8"/>
    <w:rsid w:val="005810B5"/>
    <w:rsid w:val="00584F06"/>
    <w:rsid w:val="0058515E"/>
    <w:rsid w:val="005853AA"/>
    <w:rsid w:val="00587802"/>
    <w:rsid w:val="005878DE"/>
    <w:rsid w:val="0059180E"/>
    <w:rsid w:val="00591A6D"/>
    <w:rsid w:val="00592A14"/>
    <w:rsid w:val="005931E5"/>
    <w:rsid w:val="00593CC2"/>
    <w:rsid w:val="005942AB"/>
    <w:rsid w:val="00594FB9"/>
    <w:rsid w:val="00595861"/>
    <w:rsid w:val="005969C0"/>
    <w:rsid w:val="00597114"/>
    <w:rsid w:val="0059744F"/>
    <w:rsid w:val="005A1AC9"/>
    <w:rsid w:val="005A2943"/>
    <w:rsid w:val="005A4B99"/>
    <w:rsid w:val="005A615E"/>
    <w:rsid w:val="005B0594"/>
    <w:rsid w:val="005B06C7"/>
    <w:rsid w:val="005B1505"/>
    <w:rsid w:val="005B28BA"/>
    <w:rsid w:val="005B5C68"/>
    <w:rsid w:val="005B6BA9"/>
    <w:rsid w:val="005B6DF0"/>
    <w:rsid w:val="005B6E8B"/>
    <w:rsid w:val="005B7703"/>
    <w:rsid w:val="005C15A9"/>
    <w:rsid w:val="005C1BFD"/>
    <w:rsid w:val="005C1DE0"/>
    <w:rsid w:val="005C2A2A"/>
    <w:rsid w:val="005C3060"/>
    <w:rsid w:val="005C651F"/>
    <w:rsid w:val="005D0E6C"/>
    <w:rsid w:val="005D24EB"/>
    <w:rsid w:val="005D600C"/>
    <w:rsid w:val="005D6F3F"/>
    <w:rsid w:val="005D75A8"/>
    <w:rsid w:val="005D7DA7"/>
    <w:rsid w:val="005E1F19"/>
    <w:rsid w:val="005E35CA"/>
    <w:rsid w:val="005E39F0"/>
    <w:rsid w:val="005E7459"/>
    <w:rsid w:val="005E7920"/>
    <w:rsid w:val="005F11FD"/>
    <w:rsid w:val="005F1702"/>
    <w:rsid w:val="005F3F05"/>
    <w:rsid w:val="006010F8"/>
    <w:rsid w:val="00602210"/>
    <w:rsid w:val="00604952"/>
    <w:rsid w:val="00604D00"/>
    <w:rsid w:val="006073CE"/>
    <w:rsid w:val="00610583"/>
    <w:rsid w:val="00612364"/>
    <w:rsid w:val="00612633"/>
    <w:rsid w:val="006141B0"/>
    <w:rsid w:val="00614588"/>
    <w:rsid w:val="006147D8"/>
    <w:rsid w:val="00614B18"/>
    <w:rsid w:val="0061634D"/>
    <w:rsid w:val="0062058E"/>
    <w:rsid w:val="00622FE5"/>
    <w:rsid w:val="006234AE"/>
    <w:rsid w:val="00626659"/>
    <w:rsid w:val="0062715E"/>
    <w:rsid w:val="0063665B"/>
    <w:rsid w:val="006368CB"/>
    <w:rsid w:val="006368E5"/>
    <w:rsid w:val="00637A2C"/>
    <w:rsid w:val="006409A1"/>
    <w:rsid w:val="00641A6A"/>
    <w:rsid w:val="00642D75"/>
    <w:rsid w:val="00643B5E"/>
    <w:rsid w:val="00644A35"/>
    <w:rsid w:val="00645697"/>
    <w:rsid w:val="006479B0"/>
    <w:rsid w:val="00647CFB"/>
    <w:rsid w:val="006511F7"/>
    <w:rsid w:val="00653DD1"/>
    <w:rsid w:val="00660272"/>
    <w:rsid w:val="0066270C"/>
    <w:rsid w:val="00662F59"/>
    <w:rsid w:val="00665EA2"/>
    <w:rsid w:val="00667491"/>
    <w:rsid w:val="0067023A"/>
    <w:rsid w:val="00671532"/>
    <w:rsid w:val="006731C6"/>
    <w:rsid w:val="006734EF"/>
    <w:rsid w:val="00673866"/>
    <w:rsid w:val="00674A05"/>
    <w:rsid w:val="00675A8F"/>
    <w:rsid w:val="0067680A"/>
    <w:rsid w:val="006779B6"/>
    <w:rsid w:val="00681D9D"/>
    <w:rsid w:val="00684B48"/>
    <w:rsid w:val="006871AE"/>
    <w:rsid w:val="00690A8A"/>
    <w:rsid w:val="00691BEF"/>
    <w:rsid w:val="0069309D"/>
    <w:rsid w:val="00695375"/>
    <w:rsid w:val="00695592"/>
    <w:rsid w:val="00695732"/>
    <w:rsid w:val="00695CA7"/>
    <w:rsid w:val="00695D00"/>
    <w:rsid w:val="006978AC"/>
    <w:rsid w:val="006A0213"/>
    <w:rsid w:val="006A0BC7"/>
    <w:rsid w:val="006A2D80"/>
    <w:rsid w:val="006A5BF9"/>
    <w:rsid w:val="006A69E0"/>
    <w:rsid w:val="006B0DAF"/>
    <w:rsid w:val="006B133A"/>
    <w:rsid w:val="006B238D"/>
    <w:rsid w:val="006B341F"/>
    <w:rsid w:val="006B584E"/>
    <w:rsid w:val="006B58C2"/>
    <w:rsid w:val="006C0C20"/>
    <w:rsid w:val="006C20C9"/>
    <w:rsid w:val="006C52EE"/>
    <w:rsid w:val="006C75ED"/>
    <w:rsid w:val="006D3319"/>
    <w:rsid w:val="006D474D"/>
    <w:rsid w:val="006D5447"/>
    <w:rsid w:val="006D5A9E"/>
    <w:rsid w:val="006D69A7"/>
    <w:rsid w:val="006E13E6"/>
    <w:rsid w:val="006E606E"/>
    <w:rsid w:val="006E7B9D"/>
    <w:rsid w:val="006F27CC"/>
    <w:rsid w:val="006F2DF8"/>
    <w:rsid w:val="00700047"/>
    <w:rsid w:val="0070050F"/>
    <w:rsid w:val="007036EA"/>
    <w:rsid w:val="00704040"/>
    <w:rsid w:val="00705D59"/>
    <w:rsid w:val="00706E4B"/>
    <w:rsid w:val="00710485"/>
    <w:rsid w:val="00711BDD"/>
    <w:rsid w:val="007140B3"/>
    <w:rsid w:val="00714760"/>
    <w:rsid w:val="007148BD"/>
    <w:rsid w:val="007177EF"/>
    <w:rsid w:val="00720DCF"/>
    <w:rsid w:val="0072578E"/>
    <w:rsid w:val="007273E9"/>
    <w:rsid w:val="0073085D"/>
    <w:rsid w:val="00732500"/>
    <w:rsid w:val="00733427"/>
    <w:rsid w:val="00733611"/>
    <w:rsid w:val="0073468E"/>
    <w:rsid w:val="007368E7"/>
    <w:rsid w:val="00736D48"/>
    <w:rsid w:val="0074054E"/>
    <w:rsid w:val="00743C52"/>
    <w:rsid w:val="00743FA8"/>
    <w:rsid w:val="0074558A"/>
    <w:rsid w:val="00746285"/>
    <w:rsid w:val="0074722E"/>
    <w:rsid w:val="00747EEC"/>
    <w:rsid w:val="00751556"/>
    <w:rsid w:val="007516D8"/>
    <w:rsid w:val="00751DCF"/>
    <w:rsid w:val="00751F2C"/>
    <w:rsid w:val="00752729"/>
    <w:rsid w:val="00753542"/>
    <w:rsid w:val="007540B0"/>
    <w:rsid w:val="00754D4F"/>
    <w:rsid w:val="00756B60"/>
    <w:rsid w:val="007578A7"/>
    <w:rsid w:val="007578FF"/>
    <w:rsid w:val="00760494"/>
    <w:rsid w:val="00760A77"/>
    <w:rsid w:val="00761382"/>
    <w:rsid w:val="00761B11"/>
    <w:rsid w:val="00762CE1"/>
    <w:rsid w:val="00763877"/>
    <w:rsid w:val="0076444C"/>
    <w:rsid w:val="00764EA0"/>
    <w:rsid w:val="00765A8B"/>
    <w:rsid w:val="007660E0"/>
    <w:rsid w:val="00767669"/>
    <w:rsid w:val="00767FA0"/>
    <w:rsid w:val="00770BD6"/>
    <w:rsid w:val="00772663"/>
    <w:rsid w:val="00774766"/>
    <w:rsid w:val="007747DC"/>
    <w:rsid w:val="00775615"/>
    <w:rsid w:val="00776D1A"/>
    <w:rsid w:val="0077720F"/>
    <w:rsid w:val="00781220"/>
    <w:rsid w:val="0078141E"/>
    <w:rsid w:val="00781AD0"/>
    <w:rsid w:val="00786EB3"/>
    <w:rsid w:val="00787249"/>
    <w:rsid w:val="00793797"/>
    <w:rsid w:val="00793A3C"/>
    <w:rsid w:val="00793FCF"/>
    <w:rsid w:val="007943D5"/>
    <w:rsid w:val="007952CF"/>
    <w:rsid w:val="007979AC"/>
    <w:rsid w:val="007A1EB2"/>
    <w:rsid w:val="007A3F0B"/>
    <w:rsid w:val="007A5975"/>
    <w:rsid w:val="007A77EC"/>
    <w:rsid w:val="007A7C46"/>
    <w:rsid w:val="007B04B8"/>
    <w:rsid w:val="007B0BF8"/>
    <w:rsid w:val="007B18F0"/>
    <w:rsid w:val="007B33BF"/>
    <w:rsid w:val="007B3E12"/>
    <w:rsid w:val="007B4213"/>
    <w:rsid w:val="007B56EC"/>
    <w:rsid w:val="007B7631"/>
    <w:rsid w:val="007B7637"/>
    <w:rsid w:val="007C14A9"/>
    <w:rsid w:val="007C3497"/>
    <w:rsid w:val="007C36ED"/>
    <w:rsid w:val="007C3B0A"/>
    <w:rsid w:val="007D0AEF"/>
    <w:rsid w:val="007D15AF"/>
    <w:rsid w:val="007D1DEE"/>
    <w:rsid w:val="007D3491"/>
    <w:rsid w:val="007D35D1"/>
    <w:rsid w:val="007D4E59"/>
    <w:rsid w:val="007D5597"/>
    <w:rsid w:val="007E0947"/>
    <w:rsid w:val="007E1FD7"/>
    <w:rsid w:val="007E24BD"/>
    <w:rsid w:val="007E2FBA"/>
    <w:rsid w:val="007E345A"/>
    <w:rsid w:val="007E5307"/>
    <w:rsid w:val="007E5AE1"/>
    <w:rsid w:val="007F20A0"/>
    <w:rsid w:val="007F2E1C"/>
    <w:rsid w:val="007F674C"/>
    <w:rsid w:val="007F6932"/>
    <w:rsid w:val="007F7B19"/>
    <w:rsid w:val="00801556"/>
    <w:rsid w:val="0080250B"/>
    <w:rsid w:val="00802EE1"/>
    <w:rsid w:val="008032CC"/>
    <w:rsid w:val="008062E4"/>
    <w:rsid w:val="00806E0C"/>
    <w:rsid w:val="008107E9"/>
    <w:rsid w:val="00810DF7"/>
    <w:rsid w:val="00813C8A"/>
    <w:rsid w:val="008147A6"/>
    <w:rsid w:val="00820C86"/>
    <w:rsid w:val="00822432"/>
    <w:rsid w:val="008229E8"/>
    <w:rsid w:val="00823D3A"/>
    <w:rsid w:val="008258F4"/>
    <w:rsid w:val="00825EDB"/>
    <w:rsid w:val="0082654C"/>
    <w:rsid w:val="008268E6"/>
    <w:rsid w:val="00830A66"/>
    <w:rsid w:val="00830E40"/>
    <w:rsid w:val="00831154"/>
    <w:rsid w:val="00833407"/>
    <w:rsid w:val="00833569"/>
    <w:rsid w:val="00837380"/>
    <w:rsid w:val="00837973"/>
    <w:rsid w:val="00840FBA"/>
    <w:rsid w:val="00842065"/>
    <w:rsid w:val="0084241C"/>
    <w:rsid w:val="0084434B"/>
    <w:rsid w:val="00844958"/>
    <w:rsid w:val="00845AE1"/>
    <w:rsid w:val="00846FE8"/>
    <w:rsid w:val="008473AF"/>
    <w:rsid w:val="00847953"/>
    <w:rsid w:val="008500DC"/>
    <w:rsid w:val="008503AE"/>
    <w:rsid w:val="00850BC4"/>
    <w:rsid w:val="00851E47"/>
    <w:rsid w:val="00853466"/>
    <w:rsid w:val="008551A6"/>
    <w:rsid w:val="008611DE"/>
    <w:rsid w:val="00864B54"/>
    <w:rsid w:val="00865EF2"/>
    <w:rsid w:val="00866161"/>
    <w:rsid w:val="00867155"/>
    <w:rsid w:val="00871A10"/>
    <w:rsid w:val="00874E31"/>
    <w:rsid w:val="008759B8"/>
    <w:rsid w:val="008809E3"/>
    <w:rsid w:val="00883864"/>
    <w:rsid w:val="00883CAA"/>
    <w:rsid w:val="0088439D"/>
    <w:rsid w:val="00890E01"/>
    <w:rsid w:val="008938D7"/>
    <w:rsid w:val="00894B1C"/>
    <w:rsid w:val="00895C66"/>
    <w:rsid w:val="008973A5"/>
    <w:rsid w:val="008A03A6"/>
    <w:rsid w:val="008A0A35"/>
    <w:rsid w:val="008A1807"/>
    <w:rsid w:val="008A44D0"/>
    <w:rsid w:val="008A450C"/>
    <w:rsid w:val="008A4661"/>
    <w:rsid w:val="008A4FED"/>
    <w:rsid w:val="008A5C19"/>
    <w:rsid w:val="008A64B4"/>
    <w:rsid w:val="008B0C84"/>
    <w:rsid w:val="008B3DF8"/>
    <w:rsid w:val="008B4F2B"/>
    <w:rsid w:val="008B736D"/>
    <w:rsid w:val="008B7A18"/>
    <w:rsid w:val="008C2132"/>
    <w:rsid w:val="008C2821"/>
    <w:rsid w:val="008C44B6"/>
    <w:rsid w:val="008C6F4A"/>
    <w:rsid w:val="008C7A6A"/>
    <w:rsid w:val="008C7E90"/>
    <w:rsid w:val="008D077D"/>
    <w:rsid w:val="008D28B1"/>
    <w:rsid w:val="008D29F9"/>
    <w:rsid w:val="008E0561"/>
    <w:rsid w:val="008F298E"/>
    <w:rsid w:val="008F6043"/>
    <w:rsid w:val="008F6B2E"/>
    <w:rsid w:val="008F6D60"/>
    <w:rsid w:val="008F70EC"/>
    <w:rsid w:val="00900507"/>
    <w:rsid w:val="00900A66"/>
    <w:rsid w:val="00901A8E"/>
    <w:rsid w:val="00901EBC"/>
    <w:rsid w:val="009023C0"/>
    <w:rsid w:val="00904224"/>
    <w:rsid w:val="00905990"/>
    <w:rsid w:val="009070A4"/>
    <w:rsid w:val="00910A61"/>
    <w:rsid w:val="00910A67"/>
    <w:rsid w:val="009111F1"/>
    <w:rsid w:val="00911D4F"/>
    <w:rsid w:val="00911F05"/>
    <w:rsid w:val="009121E5"/>
    <w:rsid w:val="00912644"/>
    <w:rsid w:val="00913D63"/>
    <w:rsid w:val="00913F4A"/>
    <w:rsid w:val="00915703"/>
    <w:rsid w:val="0091614D"/>
    <w:rsid w:val="00916972"/>
    <w:rsid w:val="00921F60"/>
    <w:rsid w:val="009223EF"/>
    <w:rsid w:val="0092273B"/>
    <w:rsid w:val="00923CBB"/>
    <w:rsid w:val="009240B7"/>
    <w:rsid w:val="00924455"/>
    <w:rsid w:val="009259A6"/>
    <w:rsid w:val="009277AD"/>
    <w:rsid w:val="00927D86"/>
    <w:rsid w:val="00930C98"/>
    <w:rsid w:val="00931B29"/>
    <w:rsid w:val="00932202"/>
    <w:rsid w:val="009379C9"/>
    <w:rsid w:val="00941242"/>
    <w:rsid w:val="00941839"/>
    <w:rsid w:val="0094463B"/>
    <w:rsid w:val="00944855"/>
    <w:rsid w:val="009462A0"/>
    <w:rsid w:val="00954DA6"/>
    <w:rsid w:val="00960EAF"/>
    <w:rsid w:val="009611FD"/>
    <w:rsid w:val="009637A6"/>
    <w:rsid w:val="009637CB"/>
    <w:rsid w:val="00964C1E"/>
    <w:rsid w:val="00964D5D"/>
    <w:rsid w:val="00965EA5"/>
    <w:rsid w:val="0096607A"/>
    <w:rsid w:val="00972057"/>
    <w:rsid w:val="00972912"/>
    <w:rsid w:val="00973FF6"/>
    <w:rsid w:val="0097484A"/>
    <w:rsid w:val="009750F2"/>
    <w:rsid w:val="00975285"/>
    <w:rsid w:val="00975CB2"/>
    <w:rsid w:val="0098049F"/>
    <w:rsid w:val="009810CB"/>
    <w:rsid w:val="00981EEF"/>
    <w:rsid w:val="00992D88"/>
    <w:rsid w:val="00995A71"/>
    <w:rsid w:val="00996E9B"/>
    <w:rsid w:val="009976F8"/>
    <w:rsid w:val="009A0191"/>
    <w:rsid w:val="009A0890"/>
    <w:rsid w:val="009A365D"/>
    <w:rsid w:val="009A5249"/>
    <w:rsid w:val="009A5D08"/>
    <w:rsid w:val="009A64F6"/>
    <w:rsid w:val="009A7843"/>
    <w:rsid w:val="009A7A2D"/>
    <w:rsid w:val="009B2028"/>
    <w:rsid w:val="009B25D3"/>
    <w:rsid w:val="009B381E"/>
    <w:rsid w:val="009B3B60"/>
    <w:rsid w:val="009B3E89"/>
    <w:rsid w:val="009B5D07"/>
    <w:rsid w:val="009B6569"/>
    <w:rsid w:val="009C1407"/>
    <w:rsid w:val="009C170C"/>
    <w:rsid w:val="009C1FDC"/>
    <w:rsid w:val="009C3F91"/>
    <w:rsid w:val="009C5778"/>
    <w:rsid w:val="009C6AE4"/>
    <w:rsid w:val="009D014A"/>
    <w:rsid w:val="009D1349"/>
    <w:rsid w:val="009D6FC9"/>
    <w:rsid w:val="009E0A64"/>
    <w:rsid w:val="009E1CF3"/>
    <w:rsid w:val="009E1EA3"/>
    <w:rsid w:val="009E2008"/>
    <w:rsid w:val="009E28CE"/>
    <w:rsid w:val="009E2E06"/>
    <w:rsid w:val="009E3F0F"/>
    <w:rsid w:val="009E6F16"/>
    <w:rsid w:val="009F0C68"/>
    <w:rsid w:val="009F23D0"/>
    <w:rsid w:val="009F48A6"/>
    <w:rsid w:val="00A022D0"/>
    <w:rsid w:val="00A03AFA"/>
    <w:rsid w:val="00A03D96"/>
    <w:rsid w:val="00A058FE"/>
    <w:rsid w:val="00A064FB"/>
    <w:rsid w:val="00A06E88"/>
    <w:rsid w:val="00A11F02"/>
    <w:rsid w:val="00A11FF5"/>
    <w:rsid w:val="00A14E75"/>
    <w:rsid w:val="00A210B3"/>
    <w:rsid w:val="00A210F2"/>
    <w:rsid w:val="00A219B0"/>
    <w:rsid w:val="00A251BA"/>
    <w:rsid w:val="00A25774"/>
    <w:rsid w:val="00A25F9B"/>
    <w:rsid w:val="00A266C7"/>
    <w:rsid w:val="00A269FA"/>
    <w:rsid w:val="00A27C68"/>
    <w:rsid w:val="00A30C1E"/>
    <w:rsid w:val="00A34258"/>
    <w:rsid w:val="00A34658"/>
    <w:rsid w:val="00A36A4D"/>
    <w:rsid w:val="00A401D8"/>
    <w:rsid w:val="00A404DD"/>
    <w:rsid w:val="00A40644"/>
    <w:rsid w:val="00A43CEC"/>
    <w:rsid w:val="00A452AC"/>
    <w:rsid w:val="00A477D5"/>
    <w:rsid w:val="00A47837"/>
    <w:rsid w:val="00A47980"/>
    <w:rsid w:val="00A5286F"/>
    <w:rsid w:val="00A54D5E"/>
    <w:rsid w:val="00A55B9F"/>
    <w:rsid w:val="00A569E6"/>
    <w:rsid w:val="00A57852"/>
    <w:rsid w:val="00A57EFE"/>
    <w:rsid w:val="00A617A2"/>
    <w:rsid w:val="00A64455"/>
    <w:rsid w:val="00A65F86"/>
    <w:rsid w:val="00A66E79"/>
    <w:rsid w:val="00A70B6A"/>
    <w:rsid w:val="00A70D32"/>
    <w:rsid w:val="00A71151"/>
    <w:rsid w:val="00A75C02"/>
    <w:rsid w:val="00A8069D"/>
    <w:rsid w:val="00A823C4"/>
    <w:rsid w:val="00A824C3"/>
    <w:rsid w:val="00A826B4"/>
    <w:rsid w:val="00A82A7D"/>
    <w:rsid w:val="00A84402"/>
    <w:rsid w:val="00A85448"/>
    <w:rsid w:val="00A8621A"/>
    <w:rsid w:val="00A9041A"/>
    <w:rsid w:val="00A90684"/>
    <w:rsid w:val="00A91738"/>
    <w:rsid w:val="00A9432D"/>
    <w:rsid w:val="00A95C7E"/>
    <w:rsid w:val="00A95CE9"/>
    <w:rsid w:val="00A95DA0"/>
    <w:rsid w:val="00A97548"/>
    <w:rsid w:val="00AA24A0"/>
    <w:rsid w:val="00AA2764"/>
    <w:rsid w:val="00AA4F65"/>
    <w:rsid w:val="00AA604E"/>
    <w:rsid w:val="00AA6660"/>
    <w:rsid w:val="00AA66D3"/>
    <w:rsid w:val="00AA756B"/>
    <w:rsid w:val="00AA79A6"/>
    <w:rsid w:val="00AA7A65"/>
    <w:rsid w:val="00AB2A5B"/>
    <w:rsid w:val="00AB2F26"/>
    <w:rsid w:val="00AB47FA"/>
    <w:rsid w:val="00AB4A95"/>
    <w:rsid w:val="00AB4B24"/>
    <w:rsid w:val="00AB529F"/>
    <w:rsid w:val="00AB5C3A"/>
    <w:rsid w:val="00AB6DFB"/>
    <w:rsid w:val="00AB78CD"/>
    <w:rsid w:val="00AB7D81"/>
    <w:rsid w:val="00AC1B67"/>
    <w:rsid w:val="00AC2D53"/>
    <w:rsid w:val="00AC2D71"/>
    <w:rsid w:val="00AC3370"/>
    <w:rsid w:val="00AC4931"/>
    <w:rsid w:val="00AC7D90"/>
    <w:rsid w:val="00AD0B6C"/>
    <w:rsid w:val="00AD1292"/>
    <w:rsid w:val="00AD228E"/>
    <w:rsid w:val="00AD2596"/>
    <w:rsid w:val="00AD29B5"/>
    <w:rsid w:val="00AD3AB0"/>
    <w:rsid w:val="00AD3F66"/>
    <w:rsid w:val="00AE0380"/>
    <w:rsid w:val="00AE0ABF"/>
    <w:rsid w:val="00AE34E2"/>
    <w:rsid w:val="00AE427A"/>
    <w:rsid w:val="00AE5257"/>
    <w:rsid w:val="00AF2A25"/>
    <w:rsid w:val="00AF33D6"/>
    <w:rsid w:val="00AF59BA"/>
    <w:rsid w:val="00AF6BA1"/>
    <w:rsid w:val="00B00913"/>
    <w:rsid w:val="00B013C8"/>
    <w:rsid w:val="00B013E1"/>
    <w:rsid w:val="00B01EFE"/>
    <w:rsid w:val="00B021D0"/>
    <w:rsid w:val="00B03501"/>
    <w:rsid w:val="00B03E26"/>
    <w:rsid w:val="00B04A19"/>
    <w:rsid w:val="00B06C5A"/>
    <w:rsid w:val="00B072B8"/>
    <w:rsid w:val="00B10E13"/>
    <w:rsid w:val="00B118B4"/>
    <w:rsid w:val="00B12371"/>
    <w:rsid w:val="00B13468"/>
    <w:rsid w:val="00B13E3D"/>
    <w:rsid w:val="00B155FD"/>
    <w:rsid w:val="00B15A8A"/>
    <w:rsid w:val="00B20C3D"/>
    <w:rsid w:val="00B224AE"/>
    <w:rsid w:val="00B224E7"/>
    <w:rsid w:val="00B231DA"/>
    <w:rsid w:val="00B2585E"/>
    <w:rsid w:val="00B2667B"/>
    <w:rsid w:val="00B26C4F"/>
    <w:rsid w:val="00B27A7B"/>
    <w:rsid w:val="00B30806"/>
    <w:rsid w:val="00B31619"/>
    <w:rsid w:val="00B319E6"/>
    <w:rsid w:val="00B31B57"/>
    <w:rsid w:val="00B32466"/>
    <w:rsid w:val="00B3469F"/>
    <w:rsid w:val="00B3627F"/>
    <w:rsid w:val="00B3740B"/>
    <w:rsid w:val="00B41FBE"/>
    <w:rsid w:val="00B424CB"/>
    <w:rsid w:val="00B42B63"/>
    <w:rsid w:val="00B434E2"/>
    <w:rsid w:val="00B43BFB"/>
    <w:rsid w:val="00B440D1"/>
    <w:rsid w:val="00B46FAE"/>
    <w:rsid w:val="00B51527"/>
    <w:rsid w:val="00B5292E"/>
    <w:rsid w:val="00B55667"/>
    <w:rsid w:val="00B55B36"/>
    <w:rsid w:val="00B57106"/>
    <w:rsid w:val="00B61229"/>
    <w:rsid w:val="00B622FD"/>
    <w:rsid w:val="00B6284D"/>
    <w:rsid w:val="00B63899"/>
    <w:rsid w:val="00B63A70"/>
    <w:rsid w:val="00B64BF5"/>
    <w:rsid w:val="00B664A6"/>
    <w:rsid w:val="00B673FC"/>
    <w:rsid w:val="00B67D7F"/>
    <w:rsid w:val="00B7123D"/>
    <w:rsid w:val="00B73DDE"/>
    <w:rsid w:val="00B76716"/>
    <w:rsid w:val="00B7711C"/>
    <w:rsid w:val="00B80585"/>
    <w:rsid w:val="00B809EB"/>
    <w:rsid w:val="00B8101D"/>
    <w:rsid w:val="00B817A7"/>
    <w:rsid w:val="00B83DBB"/>
    <w:rsid w:val="00B85844"/>
    <w:rsid w:val="00B86631"/>
    <w:rsid w:val="00B922EA"/>
    <w:rsid w:val="00B92A36"/>
    <w:rsid w:val="00B92A80"/>
    <w:rsid w:val="00B93884"/>
    <w:rsid w:val="00B95E30"/>
    <w:rsid w:val="00B9672E"/>
    <w:rsid w:val="00B96A25"/>
    <w:rsid w:val="00B972AF"/>
    <w:rsid w:val="00B979CC"/>
    <w:rsid w:val="00BA2578"/>
    <w:rsid w:val="00BA4D21"/>
    <w:rsid w:val="00BA6744"/>
    <w:rsid w:val="00BA732B"/>
    <w:rsid w:val="00BA7770"/>
    <w:rsid w:val="00BB243A"/>
    <w:rsid w:val="00BB283E"/>
    <w:rsid w:val="00BB2DFA"/>
    <w:rsid w:val="00BC08A3"/>
    <w:rsid w:val="00BC1A08"/>
    <w:rsid w:val="00BC29D4"/>
    <w:rsid w:val="00BC77ED"/>
    <w:rsid w:val="00BD152E"/>
    <w:rsid w:val="00BD37FB"/>
    <w:rsid w:val="00BD3F32"/>
    <w:rsid w:val="00BD4DBB"/>
    <w:rsid w:val="00BD5859"/>
    <w:rsid w:val="00BD6068"/>
    <w:rsid w:val="00BD694C"/>
    <w:rsid w:val="00BE1264"/>
    <w:rsid w:val="00BE2398"/>
    <w:rsid w:val="00BE23B4"/>
    <w:rsid w:val="00BE258C"/>
    <w:rsid w:val="00BE712C"/>
    <w:rsid w:val="00BF0E76"/>
    <w:rsid w:val="00BF1343"/>
    <w:rsid w:val="00BF15BE"/>
    <w:rsid w:val="00BF261A"/>
    <w:rsid w:val="00BF2F8A"/>
    <w:rsid w:val="00BF30F2"/>
    <w:rsid w:val="00BF3397"/>
    <w:rsid w:val="00BF359E"/>
    <w:rsid w:val="00BF3684"/>
    <w:rsid w:val="00BF384B"/>
    <w:rsid w:val="00BF631B"/>
    <w:rsid w:val="00BF68A2"/>
    <w:rsid w:val="00BF6CF7"/>
    <w:rsid w:val="00BF7AB9"/>
    <w:rsid w:val="00BF7F0F"/>
    <w:rsid w:val="00C0084E"/>
    <w:rsid w:val="00C011F0"/>
    <w:rsid w:val="00C01434"/>
    <w:rsid w:val="00C022F7"/>
    <w:rsid w:val="00C05C16"/>
    <w:rsid w:val="00C07703"/>
    <w:rsid w:val="00C11180"/>
    <w:rsid w:val="00C1580A"/>
    <w:rsid w:val="00C17477"/>
    <w:rsid w:val="00C2238D"/>
    <w:rsid w:val="00C230E0"/>
    <w:rsid w:val="00C251E1"/>
    <w:rsid w:val="00C262E4"/>
    <w:rsid w:val="00C26335"/>
    <w:rsid w:val="00C270EB"/>
    <w:rsid w:val="00C30E13"/>
    <w:rsid w:val="00C32003"/>
    <w:rsid w:val="00C333C5"/>
    <w:rsid w:val="00C366FC"/>
    <w:rsid w:val="00C36FC7"/>
    <w:rsid w:val="00C40B31"/>
    <w:rsid w:val="00C45E0F"/>
    <w:rsid w:val="00C47C00"/>
    <w:rsid w:val="00C47E6E"/>
    <w:rsid w:val="00C50219"/>
    <w:rsid w:val="00C5032D"/>
    <w:rsid w:val="00C50BBC"/>
    <w:rsid w:val="00C52664"/>
    <w:rsid w:val="00C529BA"/>
    <w:rsid w:val="00C52DAC"/>
    <w:rsid w:val="00C542BD"/>
    <w:rsid w:val="00C57190"/>
    <w:rsid w:val="00C601ED"/>
    <w:rsid w:val="00C60843"/>
    <w:rsid w:val="00C615E1"/>
    <w:rsid w:val="00C61C6F"/>
    <w:rsid w:val="00C6386D"/>
    <w:rsid w:val="00C6458B"/>
    <w:rsid w:val="00C658EC"/>
    <w:rsid w:val="00C65CF7"/>
    <w:rsid w:val="00C70D2A"/>
    <w:rsid w:val="00C71E5E"/>
    <w:rsid w:val="00C71EE0"/>
    <w:rsid w:val="00C75655"/>
    <w:rsid w:val="00C76C21"/>
    <w:rsid w:val="00C775F6"/>
    <w:rsid w:val="00C810DE"/>
    <w:rsid w:val="00C840A1"/>
    <w:rsid w:val="00C841DF"/>
    <w:rsid w:val="00C842AA"/>
    <w:rsid w:val="00C8495F"/>
    <w:rsid w:val="00C860AC"/>
    <w:rsid w:val="00C86765"/>
    <w:rsid w:val="00C9034D"/>
    <w:rsid w:val="00C910F2"/>
    <w:rsid w:val="00C91151"/>
    <w:rsid w:val="00C940A9"/>
    <w:rsid w:val="00C95F09"/>
    <w:rsid w:val="00C975FC"/>
    <w:rsid w:val="00CA216E"/>
    <w:rsid w:val="00CA31DB"/>
    <w:rsid w:val="00CA3CC3"/>
    <w:rsid w:val="00CA429C"/>
    <w:rsid w:val="00CA50E7"/>
    <w:rsid w:val="00CA6625"/>
    <w:rsid w:val="00CA7F17"/>
    <w:rsid w:val="00CB0063"/>
    <w:rsid w:val="00CB1AC5"/>
    <w:rsid w:val="00CB402C"/>
    <w:rsid w:val="00CB4933"/>
    <w:rsid w:val="00CB6372"/>
    <w:rsid w:val="00CC79F8"/>
    <w:rsid w:val="00CD05A2"/>
    <w:rsid w:val="00CD2DDC"/>
    <w:rsid w:val="00CD428D"/>
    <w:rsid w:val="00CD43E6"/>
    <w:rsid w:val="00CD478A"/>
    <w:rsid w:val="00CD76B7"/>
    <w:rsid w:val="00CD7D3A"/>
    <w:rsid w:val="00CE1F6D"/>
    <w:rsid w:val="00CE253E"/>
    <w:rsid w:val="00CE3E80"/>
    <w:rsid w:val="00CE77E1"/>
    <w:rsid w:val="00CF09DD"/>
    <w:rsid w:val="00CF2B7B"/>
    <w:rsid w:val="00CF3671"/>
    <w:rsid w:val="00CF4F1A"/>
    <w:rsid w:val="00CF6741"/>
    <w:rsid w:val="00CF76DA"/>
    <w:rsid w:val="00CF7882"/>
    <w:rsid w:val="00D0169D"/>
    <w:rsid w:val="00D02D71"/>
    <w:rsid w:val="00D03B14"/>
    <w:rsid w:val="00D04DDB"/>
    <w:rsid w:val="00D05519"/>
    <w:rsid w:val="00D05F82"/>
    <w:rsid w:val="00D06752"/>
    <w:rsid w:val="00D10A7A"/>
    <w:rsid w:val="00D12139"/>
    <w:rsid w:val="00D13C41"/>
    <w:rsid w:val="00D163D1"/>
    <w:rsid w:val="00D1683B"/>
    <w:rsid w:val="00D16CC3"/>
    <w:rsid w:val="00D17471"/>
    <w:rsid w:val="00D22F8A"/>
    <w:rsid w:val="00D25088"/>
    <w:rsid w:val="00D25B45"/>
    <w:rsid w:val="00D2606C"/>
    <w:rsid w:val="00D2680C"/>
    <w:rsid w:val="00D278F4"/>
    <w:rsid w:val="00D302EA"/>
    <w:rsid w:val="00D312D2"/>
    <w:rsid w:val="00D320AF"/>
    <w:rsid w:val="00D324BB"/>
    <w:rsid w:val="00D32877"/>
    <w:rsid w:val="00D32FFF"/>
    <w:rsid w:val="00D344DA"/>
    <w:rsid w:val="00D352B9"/>
    <w:rsid w:val="00D37677"/>
    <w:rsid w:val="00D441C6"/>
    <w:rsid w:val="00D461B6"/>
    <w:rsid w:val="00D46B1E"/>
    <w:rsid w:val="00D516A5"/>
    <w:rsid w:val="00D52422"/>
    <w:rsid w:val="00D5347C"/>
    <w:rsid w:val="00D54C7E"/>
    <w:rsid w:val="00D54E90"/>
    <w:rsid w:val="00D55652"/>
    <w:rsid w:val="00D55A9D"/>
    <w:rsid w:val="00D56D71"/>
    <w:rsid w:val="00D61877"/>
    <w:rsid w:val="00D620D9"/>
    <w:rsid w:val="00D62606"/>
    <w:rsid w:val="00D62EBA"/>
    <w:rsid w:val="00D631E7"/>
    <w:rsid w:val="00D63603"/>
    <w:rsid w:val="00D6467B"/>
    <w:rsid w:val="00D66D9A"/>
    <w:rsid w:val="00D66E49"/>
    <w:rsid w:val="00D67F56"/>
    <w:rsid w:val="00D70AA2"/>
    <w:rsid w:val="00D71EC8"/>
    <w:rsid w:val="00D73368"/>
    <w:rsid w:val="00D73BC8"/>
    <w:rsid w:val="00D74151"/>
    <w:rsid w:val="00D7453B"/>
    <w:rsid w:val="00D75C67"/>
    <w:rsid w:val="00D773C9"/>
    <w:rsid w:val="00D822A6"/>
    <w:rsid w:val="00D86CB1"/>
    <w:rsid w:val="00D8737B"/>
    <w:rsid w:val="00D936CF"/>
    <w:rsid w:val="00D939EE"/>
    <w:rsid w:val="00D95789"/>
    <w:rsid w:val="00D96272"/>
    <w:rsid w:val="00DA2AEE"/>
    <w:rsid w:val="00DA2FFC"/>
    <w:rsid w:val="00DA4C55"/>
    <w:rsid w:val="00DB0868"/>
    <w:rsid w:val="00DB1852"/>
    <w:rsid w:val="00DB242E"/>
    <w:rsid w:val="00DB2CAB"/>
    <w:rsid w:val="00DB547D"/>
    <w:rsid w:val="00DB56C5"/>
    <w:rsid w:val="00DC0491"/>
    <w:rsid w:val="00DC1FCA"/>
    <w:rsid w:val="00DC2023"/>
    <w:rsid w:val="00DC209B"/>
    <w:rsid w:val="00DC374E"/>
    <w:rsid w:val="00DC4754"/>
    <w:rsid w:val="00DC52D3"/>
    <w:rsid w:val="00DD008D"/>
    <w:rsid w:val="00DD0FCB"/>
    <w:rsid w:val="00DD16C3"/>
    <w:rsid w:val="00DD2394"/>
    <w:rsid w:val="00DD6833"/>
    <w:rsid w:val="00DE02E8"/>
    <w:rsid w:val="00DE0308"/>
    <w:rsid w:val="00DE3CE3"/>
    <w:rsid w:val="00DE4210"/>
    <w:rsid w:val="00DE4C59"/>
    <w:rsid w:val="00DE6A0E"/>
    <w:rsid w:val="00DE775C"/>
    <w:rsid w:val="00DF0612"/>
    <w:rsid w:val="00DF315D"/>
    <w:rsid w:val="00DF40C1"/>
    <w:rsid w:val="00DF4CE9"/>
    <w:rsid w:val="00DF4E19"/>
    <w:rsid w:val="00DF61D2"/>
    <w:rsid w:val="00DF6524"/>
    <w:rsid w:val="00E010C1"/>
    <w:rsid w:val="00E0262F"/>
    <w:rsid w:val="00E04737"/>
    <w:rsid w:val="00E06893"/>
    <w:rsid w:val="00E06E92"/>
    <w:rsid w:val="00E07A9A"/>
    <w:rsid w:val="00E11E6E"/>
    <w:rsid w:val="00E12DAF"/>
    <w:rsid w:val="00E13CBE"/>
    <w:rsid w:val="00E14CF6"/>
    <w:rsid w:val="00E15FDE"/>
    <w:rsid w:val="00E16A64"/>
    <w:rsid w:val="00E17F90"/>
    <w:rsid w:val="00E209C2"/>
    <w:rsid w:val="00E20D22"/>
    <w:rsid w:val="00E22B60"/>
    <w:rsid w:val="00E2378A"/>
    <w:rsid w:val="00E24330"/>
    <w:rsid w:val="00E247BB"/>
    <w:rsid w:val="00E26257"/>
    <w:rsid w:val="00E26B8B"/>
    <w:rsid w:val="00E31619"/>
    <w:rsid w:val="00E335C5"/>
    <w:rsid w:val="00E34FDA"/>
    <w:rsid w:val="00E355F1"/>
    <w:rsid w:val="00E36F60"/>
    <w:rsid w:val="00E3775C"/>
    <w:rsid w:val="00E41A9F"/>
    <w:rsid w:val="00E41B01"/>
    <w:rsid w:val="00E41D9E"/>
    <w:rsid w:val="00E432FE"/>
    <w:rsid w:val="00E47C58"/>
    <w:rsid w:val="00E506BB"/>
    <w:rsid w:val="00E5150C"/>
    <w:rsid w:val="00E52617"/>
    <w:rsid w:val="00E546C8"/>
    <w:rsid w:val="00E579E9"/>
    <w:rsid w:val="00E6130B"/>
    <w:rsid w:val="00E6219E"/>
    <w:rsid w:val="00E62E39"/>
    <w:rsid w:val="00E6422F"/>
    <w:rsid w:val="00E65F6D"/>
    <w:rsid w:val="00E67E9F"/>
    <w:rsid w:val="00E7007D"/>
    <w:rsid w:val="00E72DE1"/>
    <w:rsid w:val="00E738BC"/>
    <w:rsid w:val="00E74E33"/>
    <w:rsid w:val="00E7644A"/>
    <w:rsid w:val="00E77812"/>
    <w:rsid w:val="00E806AF"/>
    <w:rsid w:val="00E8106D"/>
    <w:rsid w:val="00E82521"/>
    <w:rsid w:val="00E82ADF"/>
    <w:rsid w:val="00E83FEA"/>
    <w:rsid w:val="00E85A37"/>
    <w:rsid w:val="00E85F3D"/>
    <w:rsid w:val="00E867D3"/>
    <w:rsid w:val="00E86981"/>
    <w:rsid w:val="00E906AB"/>
    <w:rsid w:val="00E91658"/>
    <w:rsid w:val="00E92B25"/>
    <w:rsid w:val="00EA0AC5"/>
    <w:rsid w:val="00EA2A50"/>
    <w:rsid w:val="00EA2C9B"/>
    <w:rsid w:val="00EA2FE3"/>
    <w:rsid w:val="00EA5D66"/>
    <w:rsid w:val="00EA660D"/>
    <w:rsid w:val="00EB2EAF"/>
    <w:rsid w:val="00EB3027"/>
    <w:rsid w:val="00EB348A"/>
    <w:rsid w:val="00EB5066"/>
    <w:rsid w:val="00EB6243"/>
    <w:rsid w:val="00EB6A9F"/>
    <w:rsid w:val="00EC1B4E"/>
    <w:rsid w:val="00EC293A"/>
    <w:rsid w:val="00EC2EE9"/>
    <w:rsid w:val="00EC3149"/>
    <w:rsid w:val="00EC4892"/>
    <w:rsid w:val="00EC6CC3"/>
    <w:rsid w:val="00EC6EE5"/>
    <w:rsid w:val="00EC7BC3"/>
    <w:rsid w:val="00ED1062"/>
    <w:rsid w:val="00ED2A60"/>
    <w:rsid w:val="00ED6035"/>
    <w:rsid w:val="00EE0B11"/>
    <w:rsid w:val="00EE14D3"/>
    <w:rsid w:val="00EE15B2"/>
    <w:rsid w:val="00EE295F"/>
    <w:rsid w:val="00EE3070"/>
    <w:rsid w:val="00EF10B7"/>
    <w:rsid w:val="00EF11C1"/>
    <w:rsid w:val="00EF3618"/>
    <w:rsid w:val="00EF3990"/>
    <w:rsid w:val="00EF47DC"/>
    <w:rsid w:val="00EF5251"/>
    <w:rsid w:val="00EF633D"/>
    <w:rsid w:val="00EF641D"/>
    <w:rsid w:val="00EF65C2"/>
    <w:rsid w:val="00EF757D"/>
    <w:rsid w:val="00F01D46"/>
    <w:rsid w:val="00F02E59"/>
    <w:rsid w:val="00F0341B"/>
    <w:rsid w:val="00F0368C"/>
    <w:rsid w:val="00F06244"/>
    <w:rsid w:val="00F113FA"/>
    <w:rsid w:val="00F11D06"/>
    <w:rsid w:val="00F12892"/>
    <w:rsid w:val="00F131A9"/>
    <w:rsid w:val="00F1389D"/>
    <w:rsid w:val="00F14730"/>
    <w:rsid w:val="00F15D71"/>
    <w:rsid w:val="00F163CF"/>
    <w:rsid w:val="00F17475"/>
    <w:rsid w:val="00F20312"/>
    <w:rsid w:val="00F21C00"/>
    <w:rsid w:val="00F220FC"/>
    <w:rsid w:val="00F225B8"/>
    <w:rsid w:val="00F22CAE"/>
    <w:rsid w:val="00F24B06"/>
    <w:rsid w:val="00F26BB4"/>
    <w:rsid w:val="00F31655"/>
    <w:rsid w:val="00F324E7"/>
    <w:rsid w:val="00F3441F"/>
    <w:rsid w:val="00F34C6D"/>
    <w:rsid w:val="00F354E7"/>
    <w:rsid w:val="00F36400"/>
    <w:rsid w:val="00F40296"/>
    <w:rsid w:val="00F4180A"/>
    <w:rsid w:val="00F43677"/>
    <w:rsid w:val="00F45CE4"/>
    <w:rsid w:val="00F467F4"/>
    <w:rsid w:val="00F4762A"/>
    <w:rsid w:val="00F5269A"/>
    <w:rsid w:val="00F55EEF"/>
    <w:rsid w:val="00F57ADE"/>
    <w:rsid w:val="00F624E8"/>
    <w:rsid w:val="00F65F3C"/>
    <w:rsid w:val="00F676DC"/>
    <w:rsid w:val="00F72385"/>
    <w:rsid w:val="00F76418"/>
    <w:rsid w:val="00F764F9"/>
    <w:rsid w:val="00F77141"/>
    <w:rsid w:val="00F772AA"/>
    <w:rsid w:val="00F77BB0"/>
    <w:rsid w:val="00F77E3A"/>
    <w:rsid w:val="00F822FE"/>
    <w:rsid w:val="00F83F59"/>
    <w:rsid w:val="00F841E4"/>
    <w:rsid w:val="00F85C0C"/>
    <w:rsid w:val="00F86A57"/>
    <w:rsid w:val="00F86E0C"/>
    <w:rsid w:val="00F900F6"/>
    <w:rsid w:val="00F90BE1"/>
    <w:rsid w:val="00F90E26"/>
    <w:rsid w:val="00F90F90"/>
    <w:rsid w:val="00F9111C"/>
    <w:rsid w:val="00F916A4"/>
    <w:rsid w:val="00F91E9B"/>
    <w:rsid w:val="00F92AD4"/>
    <w:rsid w:val="00F93C21"/>
    <w:rsid w:val="00F95F56"/>
    <w:rsid w:val="00F966DF"/>
    <w:rsid w:val="00F966F7"/>
    <w:rsid w:val="00F97256"/>
    <w:rsid w:val="00F97562"/>
    <w:rsid w:val="00FA23EA"/>
    <w:rsid w:val="00FA2D0F"/>
    <w:rsid w:val="00FA578D"/>
    <w:rsid w:val="00FA7AE8"/>
    <w:rsid w:val="00FB1326"/>
    <w:rsid w:val="00FB3A66"/>
    <w:rsid w:val="00FB552B"/>
    <w:rsid w:val="00FB554C"/>
    <w:rsid w:val="00FB6A33"/>
    <w:rsid w:val="00FB6FEF"/>
    <w:rsid w:val="00FC0D19"/>
    <w:rsid w:val="00FC1A29"/>
    <w:rsid w:val="00FC1C8D"/>
    <w:rsid w:val="00FC300B"/>
    <w:rsid w:val="00FC3A46"/>
    <w:rsid w:val="00FC4A80"/>
    <w:rsid w:val="00FC4B91"/>
    <w:rsid w:val="00FC5E3F"/>
    <w:rsid w:val="00FC7160"/>
    <w:rsid w:val="00FD0D2A"/>
    <w:rsid w:val="00FD1578"/>
    <w:rsid w:val="00FD19E9"/>
    <w:rsid w:val="00FD4131"/>
    <w:rsid w:val="00FD4D0C"/>
    <w:rsid w:val="00FD70A7"/>
    <w:rsid w:val="00FD7E42"/>
    <w:rsid w:val="00FE0C91"/>
    <w:rsid w:val="00FE1663"/>
    <w:rsid w:val="00FE4BAD"/>
    <w:rsid w:val="00FE63E1"/>
    <w:rsid w:val="00FE67DF"/>
    <w:rsid w:val="00FE7079"/>
    <w:rsid w:val="00FE70B6"/>
    <w:rsid w:val="00FE78DE"/>
    <w:rsid w:val="00FE7DE1"/>
    <w:rsid w:val="00FF129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47DC"/>
  </w:style>
  <w:style w:type="paragraph" w:styleId="Heading1">
    <w:name w:val="heading 1"/>
    <w:basedOn w:val="Normal"/>
    <w:next w:val="Normal"/>
    <w:link w:val="Heading1Char"/>
    <w:uiPriority w:val="9"/>
    <w:qFormat/>
    <w:rsid w:val="00E77812"/>
    <w:pPr>
      <w:keepNext/>
      <w:keepLines/>
      <w:numPr>
        <w:numId w:val="2"/>
      </w:numPr>
      <w:spacing w:before="480" w:after="0"/>
      <w:outlineLvl w:val="0"/>
    </w:pPr>
    <w:rPr>
      <w:rFonts w:asciiTheme="majorHAnsi" w:eastAsiaTheme="majorEastAsia" w:hAnsiTheme="majorHAnsi" w:cstheme="majorBidi"/>
      <w:b/>
      <w:bCs/>
      <w:sz w:val="28"/>
      <w:szCs w:val="28"/>
      <w:lang w:val="en-US" w:eastAsia="ja-JP"/>
    </w:rPr>
  </w:style>
  <w:style w:type="paragraph" w:styleId="Heading2">
    <w:name w:val="heading 2"/>
    <w:basedOn w:val="Normal"/>
    <w:next w:val="Normal"/>
    <w:link w:val="Heading2Char"/>
    <w:uiPriority w:val="9"/>
    <w:unhideWhenUsed/>
    <w:qFormat/>
    <w:rsid w:val="0001222D"/>
    <w:pPr>
      <w:keepNext/>
      <w:keepLines/>
      <w:spacing w:before="200" w:after="0"/>
      <w:outlineLvl w:val="1"/>
    </w:pPr>
    <w:rPr>
      <w:rFonts w:asciiTheme="majorHAnsi" w:eastAsiaTheme="majorEastAsia" w:hAnsiTheme="majorHAnsi" w:cstheme="majorBidi"/>
      <w:bCs/>
      <w:sz w:val="26"/>
      <w:szCs w:val="26"/>
    </w:rPr>
  </w:style>
  <w:style w:type="paragraph" w:styleId="Heading3">
    <w:name w:val="heading 3"/>
    <w:basedOn w:val="Normal"/>
    <w:next w:val="Normal"/>
    <w:link w:val="Heading3Char"/>
    <w:uiPriority w:val="9"/>
    <w:unhideWhenUsed/>
    <w:qFormat/>
    <w:rsid w:val="0001222D"/>
    <w:pPr>
      <w:keepNext/>
      <w:keepLines/>
      <w:numPr>
        <w:numId w:val="25"/>
      </w:numPr>
      <w:spacing w:before="200" w:after="0"/>
      <w:outlineLvl w:val="2"/>
    </w:pPr>
    <w:rPr>
      <w:rFonts w:asciiTheme="majorHAnsi" w:eastAsiaTheme="majorEastAsia" w:hAnsiTheme="majorHAnsi" w:cstheme="majorBidi"/>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C1B67"/>
    <w:pPr>
      <w:ind w:left="720"/>
      <w:contextualSpacing/>
    </w:pPr>
  </w:style>
  <w:style w:type="character" w:styleId="CommentReference">
    <w:name w:val="annotation reference"/>
    <w:basedOn w:val="DefaultParagraphFont"/>
    <w:semiHidden/>
    <w:unhideWhenUsed/>
    <w:rsid w:val="008A4FED"/>
    <w:rPr>
      <w:sz w:val="16"/>
      <w:szCs w:val="16"/>
    </w:rPr>
  </w:style>
  <w:style w:type="paragraph" w:styleId="CommentText">
    <w:name w:val="annotation text"/>
    <w:basedOn w:val="Normal"/>
    <w:link w:val="CommentTextChar"/>
    <w:uiPriority w:val="99"/>
    <w:unhideWhenUsed/>
    <w:rsid w:val="008A4FED"/>
    <w:pPr>
      <w:spacing w:line="240" w:lineRule="auto"/>
    </w:pPr>
    <w:rPr>
      <w:sz w:val="20"/>
      <w:szCs w:val="20"/>
    </w:rPr>
  </w:style>
  <w:style w:type="character" w:customStyle="1" w:styleId="CommentTextChar">
    <w:name w:val="Comment Text Char"/>
    <w:basedOn w:val="DefaultParagraphFont"/>
    <w:link w:val="CommentText"/>
    <w:uiPriority w:val="99"/>
    <w:rsid w:val="008A4FED"/>
    <w:rPr>
      <w:sz w:val="20"/>
      <w:szCs w:val="20"/>
    </w:rPr>
  </w:style>
  <w:style w:type="paragraph" w:styleId="CommentSubject">
    <w:name w:val="annotation subject"/>
    <w:basedOn w:val="CommentText"/>
    <w:next w:val="CommentText"/>
    <w:link w:val="CommentSubjectChar"/>
    <w:uiPriority w:val="99"/>
    <w:semiHidden/>
    <w:unhideWhenUsed/>
    <w:rsid w:val="008A4FED"/>
    <w:rPr>
      <w:b/>
      <w:bCs/>
    </w:rPr>
  </w:style>
  <w:style w:type="character" w:customStyle="1" w:styleId="CommentSubjectChar">
    <w:name w:val="Comment Subject Char"/>
    <w:basedOn w:val="CommentTextChar"/>
    <w:link w:val="CommentSubject"/>
    <w:uiPriority w:val="99"/>
    <w:semiHidden/>
    <w:rsid w:val="008A4FED"/>
    <w:rPr>
      <w:b/>
      <w:bCs/>
      <w:sz w:val="20"/>
      <w:szCs w:val="20"/>
    </w:rPr>
  </w:style>
  <w:style w:type="paragraph" w:styleId="BalloonText">
    <w:name w:val="Balloon Text"/>
    <w:basedOn w:val="Normal"/>
    <w:link w:val="BalloonTextChar"/>
    <w:uiPriority w:val="99"/>
    <w:semiHidden/>
    <w:unhideWhenUsed/>
    <w:rsid w:val="008A4F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4FED"/>
    <w:rPr>
      <w:rFonts w:ascii="Tahoma" w:hAnsi="Tahoma" w:cs="Tahoma"/>
      <w:sz w:val="16"/>
      <w:szCs w:val="16"/>
    </w:rPr>
  </w:style>
  <w:style w:type="character" w:customStyle="1" w:styleId="Heading1Char">
    <w:name w:val="Heading 1 Char"/>
    <w:basedOn w:val="DefaultParagraphFont"/>
    <w:link w:val="Heading1"/>
    <w:uiPriority w:val="9"/>
    <w:rsid w:val="00E77812"/>
    <w:rPr>
      <w:rFonts w:asciiTheme="majorHAnsi" w:eastAsiaTheme="majorEastAsia" w:hAnsiTheme="majorHAnsi" w:cstheme="majorBidi"/>
      <w:b/>
      <w:bCs/>
      <w:sz w:val="28"/>
      <w:szCs w:val="28"/>
      <w:lang w:val="en-US" w:eastAsia="ja-JP"/>
    </w:rPr>
  </w:style>
  <w:style w:type="paragraph" w:styleId="Bibliography">
    <w:name w:val="Bibliography"/>
    <w:basedOn w:val="Normal"/>
    <w:next w:val="Normal"/>
    <w:uiPriority w:val="37"/>
    <w:unhideWhenUsed/>
    <w:rsid w:val="00EC293A"/>
  </w:style>
  <w:style w:type="paragraph" w:styleId="Revision">
    <w:name w:val="Revision"/>
    <w:hidden/>
    <w:uiPriority w:val="99"/>
    <w:semiHidden/>
    <w:rsid w:val="00B118B4"/>
    <w:pPr>
      <w:spacing w:after="0" w:line="240" w:lineRule="auto"/>
    </w:pPr>
  </w:style>
  <w:style w:type="paragraph" w:customStyle="1" w:styleId="Default">
    <w:name w:val="Default"/>
    <w:rsid w:val="005F3F05"/>
    <w:pPr>
      <w:autoSpaceDE w:val="0"/>
      <w:autoSpaceDN w:val="0"/>
      <w:adjustRightInd w:val="0"/>
      <w:spacing w:after="0" w:line="240" w:lineRule="auto"/>
    </w:pPr>
    <w:rPr>
      <w:rFonts w:ascii="ITC Officina Sans" w:hAnsi="ITC Officina Sans" w:cs="ITC Officina Sans"/>
      <w:color w:val="000000"/>
      <w:sz w:val="24"/>
      <w:szCs w:val="24"/>
    </w:rPr>
  </w:style>
  <w:style w:type="character" w:customStyle="1" w:styleId="A1">
    <w:name w:val="A1"/>
    <w:uiPriority w:val="99"/>
    <w:rsid w:val="005F3F05"/>
    <w:rPr>
      <w:rFonts w:cs="ITC Officina Sans"/>
      <w:b/>
      <w:bCs/>
      <w:color w:val="000000"/>
      <w:sz w:val="16"/>
      <w:szCs w:val="16"/>
    </w:rPr>
  </w:style>
  <w:style w:type="character" w:customStyle="1" w:styleId="A2">
    <w:name w:val="A2"/>
    <w:uiPriority w:val="99"/>
    <w:rsid w:val="005F3F05"/>
    <w:rPr>
      <w:rFonts w:ascii="ITC Officina Serif" w:hAnsi="ITC Officina Serif" w:cs="ITC Officina Serif"/>
      <w:color w:val="000000"/>
      <w:sz w:val="16"/>
      <w:szCs w:val="16"/>
    </w:rPr>
  </w:style>
  <w:style w:type="character" w:customStyle="1" w:styleId="A9">
    <w:name w:val="A9"/>
    <w:uiPriority w:val="99"/>
    <w:rsid w:val="007516D8"/>
    <w:rPr>
      <w:rFonts w:cs="Optima LT Std Medium"/>
      <w:color w:val="000000"/>
      <w:sz w:val="14"/>
      <w:szCs w:val="14"/>
    </w:rPr>
  </w:style>
  <w:style w:type="paragraph" w:customStyle="1" w:styleId="Pa6">
    <w:name w:val="Pa6"/>
    <w:basedOn w:val="Default"/>
    <w:next w:val="Default"/>
    <w:uiPriority w:val="99"/>
    <w:rsid w:val="00CD05A2"/>
    <w:pPr>
      <w:spacing w:line="191" w:lineRule="atLeast"/>
    </w:pPr>
    <w:rPr>
      <w:rFonts w:ascii="Minion Pro" w:hAnsi="Minion Pro" w:cstheme="minorBidi"/>
      <w:color w:val="auto"/>
    </w:rPr>
  </w:style>
  <w:style w:type="paragraph" w:customStyle="1" w:styleId="Pa1">
    <w:name w:val="Pa1"/>
    <w:basedOn w:val="Default"/>
    <w:next w:val="Default"/>
    <w:uiPriority w:val="99"/>
    <w:rsid w:val="00CD05A2"/>
    <w:pPr>
      <w:spacing w:line="191" w:lineRule="atLeast"/>
    </w:pPr>
    <w:rPr>
      <w:rFonts w:ascii="Minion Pro" w:hAnsi="Minion Pro" w:cstheme="minorBidi"/>
      <w:color w:val="auto"/>
    </w:rPr>
  </w:style>
  <w:style w:type="paragraph" w:styleId="Caption">
    <w:name w:val="caption"/>
    <w:basedOn w:val="Normal"/>
    <w:next w:val="Normal"/>
    <w:uiPriority w:val="35"/>
    <w:unhideWhenUsed/>
    <w:qFormat/>
    <w:rsid w:val="0018216B"/>
    <w:pPr>
      <w:spacing w:line="240" w:lineRule="auto"/>
    </w:pPr>
    <w:rPr>
      <w:b/>
      <w:bCs/>
      <w:color w:val="4F81BD" w:themeColor="accent1"/>
      <w:sz w:val="18"/>
      <w:szCs w:val="18"/>
    </w:rPr>
  </w:style>
  <w:style w:type="paragraph" w:styleId="Header">
    <w:name w:val="header"/>
    <w:basedOn w:val="Normal"/>
    <w:link w:val="HeaderChar"/>
    <w:uiPriority w:val="99"/>
    <w:unhideWhenUsed/>
    <w:rsid w:val="00FC4A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4A80"/>
  </w:style>
  <w:style w:type="paragraph" w:styleId="Footer">
    <w:name w:val="footer"/>
    <w:basedOn w:val="Normal"/>
    <w:link w:val="FooterChar"/>
    <w:uiPriority w:val="99"/>
    <w:unhideWhenUsed/>
    <w:rsid w:val="00FC4A80"/>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4A80"/>
  </w:style>
  <w:style w:type="character" w:styleId="Strong">
    <w:name w:val="Strong"/>
    <w:basedOn w:val="DefaultParagraphFont"/>
    <w:uiPriority w:val="22"/>
    <w:qFormat/>
    <w:rsid w:val="00E77812"/>
    <w:rPr>
      <w:b/>
      <w:bCs/>
    </w:rPr>
  </w:style>
  <w:style w:type="character" w:customStyle="1" w:styleId="apple-converted-space">
    <w:name w:val="apple-converted-space"/>
    <w:basedOn w:val="DefaultParagraphFont"/>
    <w:rsid w:val="00E77812"/>
  </w:style>
  <w:style w:type="paragraph" w:styleId="TOCHeading">
    <w:name w:val="TOC Heading"/>
    <w:basedOn w:val="Heading1"/>
    <w:next w:val="Normal"/>
    <w:uiPriority w:val="39"/>
    <w:unhideWhenUsed/>
    <w:qFormat/>
    <w:rsid w:val="00E77812"/>
    <w:pPr>
      <w:numPr>
        <w:numId w:val="0"/>
      </w:numPr>
      <w:outlineLvl w:val="9"/>
    </w:pPr>
    <w:rPr>
      <w:color w:val="365F91" w:themeColor="accent1" w:themeShade="BF"/>
    </w:rPr>
  </w:style>
  <w:style w:type="paragraph" w:styleId="TOC1">
    <w:name w:val="toc 1"/>
    <w:basedOn w:val="Normal"/>
    <w:next w:val="Normal"/>
    <w:autoRedefine/>
    <w:uiPriority w:val="39"/>
    <w:unhideWhenUsed/>
    <w:rsid w:val="00E77812"/>
    <w:pPr>
      <w:spacing w:after="100"/>
    </w:pPr>
  </w:style>
  <w:style w:type="character" w:styleId="Hyperlink">
    <w:name w:val="Hyperlink"/>
    <w:basedOn w:val="DefaultParagraphFont"/>
    <w:uiPriority w:val="99"/>
    <w:unhideWhenUsed/>
    <w:rsid w:val="00E77812"/>
    <w:rPr>
      <w:color w:val="0000FF" w:themeColor="hyperlink"/>
      <w:u w:val="single"/>
    </w:rPr>
  </w:style>
  <w:style w:type="character" w:customStyle="1" w:styleId="Heading2Char">
    <w:name w:val="Heading 2 Char"/>
    <w:basedOn w:val="DefaultParagraphFont"/>
    <w:link w:val="Heading2"/>
    <w:uiPriority w:val="9"/>
    <w:rsid w:val="0001222D"/>
    <w:rPr>
      <w:rFonts w:asciiTheme="majorHAnsi" w:eastAsiaTheme="majorEastAsia" w:hAnsiTheme="majorHAnsi" w:cstheme="majorBidi"/>
      <w:bCs/>
      <w:sz w:val="26"/>
      <w:szCs w:val="26"/>
    </w:rPr>
  </w:style>
  <w:style w:type="character" w:customStyle="1" w:styleId="Heading3Char">
    <w:name w:val="Heading 3 Char"/>
    <w:basedOn w:val="DefaultParagraphFont"/>
    <w:link w:val="Heading3"/>
    <w:uiPriority w:val="9"/>
    <w:rsid w:val="0001222D"/>
    <w:rPr>
      <w:rFonts w:asciiTheme="majorHAnsi" w:eastAsiaTheme="majorEastAsia" w:hAnsiTheme="majorHAnsi" w:cstheme="majorBidi"/>
      <w:bCs/>
    </w:rPr>
  </w:style>
  <w:style w:type="paragraph" w:styleId="TOC2">
    <w:name w:val="toc 2"/>
    <w:basedOn w:val="Normal"/>
    <w:next w:val="Normal"/>
    <w:autoRedefine/>
    <w:uiPriority w:val="39"/>
    <w:unhideWhenUsed/>
    <w:rsid w:val="000503A7"/>
    <w:pPr>
      <w:spacing w:after="100"/>
      <w:ind w:left="220"/>
    </w:pPr>
  </w:style>
  <w:style w:type="paragraph" w:styleId="TOC3">
    <w:name w:val="toc 3"/>
    <w:basedOn w:val="Normal"/>
    <w:next w:val="Normal"/>
    <w:autoRedefine/>
    <w:uiPriority w:val="39"/>
    <w:unhideWhenUsed/>
    <w:rsid w:val="000503A7"/>
    <w:pPr>
      <w:spacing w:after="100"/>
      <w:ind w:left="440"/>
    </w:pPr>
  </w:style>
  <w:style w:type="numbering" w:customStyle="1" w:styleId="Style1">
    <w:name w:val="Style1"/>
    <w:uiPriority w:val="99"/>
    <w:rsid w:val="00101AD4"/>
    <w:pPr>
      <w:numPr>
        <w:numId w:val="10"/>
      </w:numPr>
    </w:pPr>
  </w:style>
  <w:style w:type="paragraph" w:styleId="NoSpacing">
    <w:name w:val="No Spacing"/>
    <w:uiPriority w:val="1"/>
    <w:qFormat/>
    <w:rsid w:val="00BF15BE"/>
    <w:pPr>
      <w:spacing w:after="0" w:line="240" w:lineRule="auto"/>
    </w:pPr>
  </w:style>
  <w:style w:type="paragraph" w:customStyle="1" w:styleId="EndNoteBibliographyTitle">
    <w:name w:val="EndNote Bibliography Title"/>
    <w:basedOn w:val="Normal"/>
    <w:link w:val="EndNoteBibliographyTitleChar"/>
    <w:rsid w:val="00B817A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817A7"/>
    <w:rPr>
      <w:rFonts w:ascii="Calibri" w:hAnsi="Calibri"/>
      <w:noProof/>
    </w:rPr>
  </w:style>
  <w:style w:type="paragraph" w:customStyle="1" w:styleId="EndNoteBibliography">
    <w:name w:val="EndNote Bibliography"/>
    <w:basedOn w:val="Normal"/>
    <w:link w:val="EndNoteBibliographyChar"/>
    <w:rsid w:val="00B817A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817A7"/>
    <w:rPr>
      <w:rFonts w:ascii="Calibri" w:hAnsi="Calibri"/>
      <w:noProof/>
    </w:rPr>
  </w:style>
  <w:style w:type="character" w:customStyle="1" w:styleId="A7">
    <w:name w:val="A7"/>
    <w:uiPriority w:val="99"/>
    <w:rsid w:val="00AE5257"/>
    <w:rPr>
      <w:rFonts w:cs="Optima LT Std Medium"/>
      <w:color w:val="000000"/>
      <w:sz w:val="14"/>
      <w:szCs w:val="14"/>
    </w:rPr>
  </w:style>
  <w:style w:type="paragraph" w:customStyle="1" w:styleId="Pa2">
    <w:name w:val="Pa2"/>
    <w:basedOn w:val="Default"/>
    <w:next w:val="Default"/>
    <w:uiPriority w:val="99"/>
    <w:rsid w:val="002424D3"/>
    <w:pPr>
      <w:spacing w:line="191" w:lineRule="atLeast"/>
    </w:pPr>
    <w:rPr>
      <w:rFonts w:ascii="Minion Pro" w:hAnsi="Minion Pro" w:cstheme="minorBidi"/>
      <w:color w:val="auto"/>
    </w:rPr>
  </w:style>
  <w:style w:type="character" w:customStyle="1" w:styleId="label">
    <w:name w:val="label"/>
    <w:basedOn w:val="DefaultParagraphFont"/>
    <w:rsid w:val="000F4C3D"/>
  </w:style>
  <w:style w:type="character" w:customStyle="1" w:styleId="databold">
    <w:name w:val="data_bold"/>
    <w:basedOn w:val="DefaultParagraphFont"/>
    <w:rsid w:val="000F4C3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47DC"/>
  </w:style>
  <w:style w:type="paragraph" w:styleId="Heading1">
    <w:name w:val="heading 1"/>
    <w:basedOn w:val="Normal"/>
    <w:next w:val="Normal"/>
    <w:link w:val="Heading1Char"/>
    <w:uiPriority w:val="9"/>
    <w:qFormat/>
    <w:rsid w:val="00E77812"/>
    <w:pPr>
      <w:keepNext/>
      <w:keepLines/>
      <w:numPr>
        <w:numId w:val="2"/>
      </w:numPr>
      <w:spacing w:before="480" w:after="0"/>
      <w:outlineLvl w:val="0"/>
    </w:pPr>
    <w:rPr>
      <w:rFonts w:asciiTheme="majorHAnsi" w:eastAsiaTheme="majorEastAsia" w:hAnsiTheme="majorHAnsi" w:cstheme="majorBidi"/>
      <w:b/>
      <w:bCs/>
      <w:sz w:val="28"/>
      <w:szCs w:val="28"/>
      <w:lang w:val="en-US" w:eastAsia="ja-JP"/>
    </w:rPr>
  </w:style>
  <w:style w:type="paragraph" w:styleId="Heading2">
    <w:name w:val="heading 2"/>
    <w:basedOn w:val="Normal"/>
    <w:next w:val="Normal"/>
    <w:link w:val="Heading2Char"/>
    <w:uiPriority w:val="9"/>
    <w:unhideWhenUsed/>
    <w:qFormat/>
    <w:rsid w:val="0001222D"/>
    <w:pPr>
      <w:keepNext/>
      <w:keepLines/>
      <w:spacing w:before="200" w:after="0"/>
      <w:outlineLvl w:val="1"/>
    </w:pPr>
    <w:rPr>
      <w:rFonts w:asciiTheme="majorHAnsi" w:eastAsiaTheme="majorEastAsia" w:hAnsiTheme="majorHAnsi" w:cstheme="majorBidi"/>
      <w:bCs/>
      <w:sz w:val="26"/>
      <w:szCs w:val="26"/>
    </w:rPr>
  </w:style>
  <w:style w:type="paragraph" w:styleId="Heading3">
    <w:name w:val="heading 3"/>
    <w:basedOn w:val="Normal"/>
    <w:next w:val="Normal"/>
    <w:link w:val="Heading3Char"/>
    <w:uiPriority w:val="9"/>
    <w:unhideWhenUsed/>
    <w:qFormat/>
    <w:rsid w:val="0001222D"/>
    <w:pPr>
      <w:keepNext/>
      <w:keepLines/>
      <w:numPr>
        <w:numId w:val="25"/>
      </w:numPr>
      <w:spacing w:before="200" w:after="0"/>
      <w:outlineLvl w:val="2"/>
    </w:pPr>
    <w:rPr>
      <w:rFonts w:asciiTheme="majorHAnsi" w:eastAsiaTheme="majorEastAsia" w:hAnsiTheme="majorHAnsi" w:cstheme="majorBidi"/>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C1B67"/>
    <w:pPr>
      <w:ind w:left="720"/>
      <w:contextualSpacing/>
    </w:pPr>
  </w:style>
  <w:style w:type="character" w:styleId="CommentReference">
    <w:name w:val="annotation reference"/>
    <w:basedOn w:val="DefaultParagraphFont"/>
    <w:semiHidden/>
    <w:unhideWhenUsed/>
    <w:rsid w:val="008A4FED"/>
    <w:rPr>
      <w:sz w:val="16"/>
      <w:szCs w:val="16"/>
    </w:rPr>
  </w:style>
  <w:style w:type="paragraph" w:styleId="CommentText">
    <w:name w:val="annotation text"/>
    <w:basedOn w:val="Normal"/>
    <w:link w:val="CommentTextChar"/>
    <w:uiPriority w:val="99"/>
    <w:unhideWhenUsed/>
    <w:rsid w:val="008A4FED"/>
    <w:pPr>
      <w:spacing w:line="240" w:lineRule="auto"/>
    </w:pPr>
    <w:rPr>
      <w:sz w:val="20"/>
      <w:szCs w:val="20"/>
    </w:rPr>
  </w:style>
  <w:style w:type="character" w:customStyle="1" w:styleId="CommentTextChar">
    <w:name w:val="Comment Text Char"/>
    <w:basedOn w:val="DefaultParagraphFont"/>
    <w:link w:val="CommentText"/>
    <w:uiPriority w:val="99"/>
    <w:rsid w:val="008A4FED"/>
    <w:rPr>
      <w:sz w:val="20"/>
      <w:szCs w:val="20"/>
    </w:rPr>
  </w:style>
  <w:style w:type="paragraph" w:styleId="CommentSubject">
    <w:name w:val="annotation subject"/>
    <w:basedOn w:val="CommentText"/>
    <w:next w:val="CommentText"/>
    <w:link w:val="CommentSubjectChar"/>
    <w:uiPriority w:val="99"/>
    <w:semiHidden/>
    <w:unhideWhenUsed/>
    <w:rsid w:val="008A4FED"/>
    <w:rPr>
      <w:b/>
      <w:bCs/>
    </w:rPr>
  </w:style>
  <w:style w:type="character" w:customStyle="1" w:styleId="CommentSubjectChar">
    <w:name w:val="Comment Subject Char"/>
    <w:basedOn w:val="CommentTextChar"/>
    <w:link w:val="CommentSubject"/>
    <w:uiPriority w:val="99"/>
    <w:semiHidden/>
    <w:rsid w:val="008A4FED"/>
    <w:rPr>
      <w:b/>
      <w:bCs/>
      <w:sz w:val="20"/>
      <w:szCs w:val="20"/>
    </w:rPr>
  </w:style>
  <w:style w:type="paragraph" w:styleId="BalloonText">
    <w:name w:val="Balloon Text"/>
    <w:basedOn w:val="Normal"/>
    <w:link w:val="BalloonTextChar"/>
    <w:uiPriority w:val="99"/>
    <w:semiHidden/>
    <w:unhideWhenUsed/>
    <w:rsid w:val="008A4F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4FED"/>
    <w:rPr>
      <w:rFonts w:ascii="Tahoma" w:hAnsi="Tahoma" w:cs="Tahoma"/>
      <w:sz w:val="16"/>
      <w:szCs w:val="16"/>
    </w:rPr>
  </w:style>
  <w:style w:type="character" w:customStyle="1" w:styleId="Heading1Char">
    <w:name w:val="Heading 1 Char"/>
    <w:basedOn w:val="DefaultParagraphFont"/>
    <w:link w:val="Heading1"/>
    <w:uiPriority w:val="9"/>
    <w:rsid w:val="00E77812"/>
    <w:rPr>
      <w:rFonts w:asciiTheme="majorHAnsi" w:eastAsiaTheme="majorEastAsia" w:hAnsiTheme="majorHAnsi" w:cstheme="majorBidi"/>
      <w:b/>
      <w:bCs/>
      <w:sz w:val="28"/>
      <w:szCs w:val="28"/>
      <w:lang w:val="en-US" w:eastAsia="ja-JP"/>
    </w:rPr>
  </w:style>
  <w:style w:type="paragraph" w:styleId="Bibliography">
    <w:name w:val="Bibliography"/>
    <w:basedOn w:val="Normal"/>
    <w:next w:val="Normal"/>
    <w:uiPriority w:val="37"/>
    <w:unhideWhenUsed/>
    <w:rsid w:val="00EC293A"/>
  </w:style>
  <w:style w:type="paragraph" w:styleId="Revision">
    <w:name w:val="Revision"/>
    <w:hidden/>
    <w:uiPriority w:val="99"/>
    <w:semiHidden/>
    <w:rsid w:val="00B118B4"/>
    <w:pPr>
      <w:spacing w:after="0" w:line="240" w:lineRule="auto"/>
    </w:pPr>
  </w:style>
  <w:style w:type="paragraph" w:customStyle="1" w:styleId="Default">
    <w:name w:val="Default"/>
    <w:rsid w:val="005F3F05"/>
    <w:pPr>
      <w:autoSpaceDE w:val="0"/>
      <w:autoSpaceDN w:val="0"/>
      <w:adjustRightInd w:val="0"/>
      <w:spacing w:after="0" w:line="240" w:lineRule="auto"/>
    </w:pPr>
    <w:rPr>
      <w:rFonts w:ascii="ITC Officina Sans" w:hAnsi="ITC Officina Sans" w:cs="ITC Officina Sans"/>
      <w:color w:val="000000"/>
      <w:sz w:val="24"/>
      <w:szCs w:val="24"/>
    </w:rPr>
  </w:style>
  <w:style w:type="character" w:customStyle="1" w:styleId="A1">
    <w:name w:val="A1"/>
    <w:uiPriority w:val="99"/>
    <w:rsid w:val="005F3F05"/>
    <w:rPr>
      <w:rFonts w:cs="ITC Officina Sans"/>
      <w:b/>
      <w:bCs/>
      <w:color w:val="000000"/>
      <w:sz w:val="16"/>
      <w:szCs w:val="16"/>
    </w:rPr>
  </w:style>
  <w:style w:type="character" w:customStyle="1" w:styleId="A2">
    <w:name w:val="A2"/>
    <w:uiPriority w:val="99"/>
    <w:rsid w:val="005F3F05"/>
    <w:rPr>
      <w:rFonts w:ascii="ITC Officina Serif" w:hAnsi="ITC Officina Serif" w:cs="ITC Officina Serif"/>
      <w:color w:val="000000"/>
      <w:sz w:val="16"/>
      <w:szCs w:val="16"/>
    </w:rPr>
  </w:style>
  <w:style w:type="character" w:customStyle="1" w:styleId="A9">
    <w:name w:val="A9"/>
    <w:uiPriority w:val="99"/>
    <w:rsid w:val="007516D8"/>
    <w:rPr>
      <w:rFonts w:cs="Optima LT Std Medium"/>
      <w:color w:val="000000"/>
      <w:sz w:val="14"/>
      <w:szCs w:val="14"/>
    </w:rPr>
  </w:style>
  <w:style w:type="paragraph" w:customStyle="1" w:styleId="Pa6">
    <w:name w:val="Pa6"/>
    <w:basedOn w:val="Default"/>
    <w:next w:val="Default"/>
    <w:uiPriority w:val="99"/>
    <w:rsid w:val="00CD05A2"/>
    <w:pPr>
      <w:spacing w:line="191" w:lineRule="atLeast"/>
    </w:pPr>
    <w:rPr>
      <w:rFonts w:ascii="Minion Pro" w:hAnsi="Minion Pro" w:cstheme="minorBidi"/>
      <w:color w:val="auto"/>
    </w:rPr>
  </w:style>
  <w:style w:type="paragraph" w:customStyle="1" w:styleId="Pa1">
    <w:name w:val="Pa1"/>
    <w:basedOn w:val="Default"/>
    <w:next w:val="Default"/>
    <w:uiPriority w:val="99"/>
    <w:rsid w:val="00CD05A2"/>
    <w:pPr>
      <w:spacing w:line="191" w:lineRule="atLeast"/>
    </w:pPr>
    <w:rPr>
      <w:rFonts w:ascii="Minion Pro" w:hAnsi="Minion Pro" w:cstheme="minorBidi"/>
      <w:color w:val="auto"/>
    </w:rPr>
  </w:style>
  <w:style w:type="paragraph" w:styleId="Caption">
    <w:name w:val="caption"/>
    <w:basedOn w:val="Normal"/>
    <w:next w:val="Normal"/>
    <w:uiPriority w:val="35"/>
    <w:unhideWhenUsed/>
    <w:qFormat/>
    <w:rsid w:val="0018216B"/>
    <w:pPr>
      <w:spacing w:line="240" w:lineRule="auto"/>
    </w:pPr>
    <w:rPr>
      <w:b/>
      <w:bCs/>
      <w:color w:val="4F81BD" w:themeColor="accent1"/>
      <w:sz w:val="18"/>
      <w:szCs w:val="18"/>
    </w:rPr>
  </w:style>
  <w:style w:type="paragraph" w:styleId="Header">
    <w:name w:val="header"/>
    <w:basedOn w:val="Normal"/>
    <w:link w:val="HeaderChar"/>
    <w:uiPriority w:val="99"/>
    <w:unhideWhenUsed/>
    <w:rsid w:val="00FC4A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4A80"/>
  </w:style>
  <w:style w:type="paragraph" w:styleId="Footer">
    <w:name w:val="footer"/>
    <w:basedOn w:val="Normal"/>
    <w:link w:val="FooterChar"/>
    <w:uiPriority w:val="99"/>
    <w:unhideWhenUsed/>
    <w:rsid w:val="00FC4A80"/>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4A80"/>
  </w:style>
  <w:style w:type="character" w:styleId="Strong">
    <w:name w:val="Strong"/>
    <w:basedOn w:val="DefaultParagraphFont"/>
    <w:uiPriority w:val="22"/>
    <w:qFormat/>
    <w:rsid w:val="00E77812"/>
    <w:rPr>
      <w:b/>
      <w:bCs/>
    </w:rPr>
  </w:style>
  <w:style w:type="character" w:customStyle="1" w:styleId="apple-converted-space">
    <w:name w:val="apple-converted-space"/>
    <w:basedOn w:val="DefaultParagraphFont"/>
    <w:rsid w:val="00E77812"/>
  </w:style>
  <w:style w:type="paragraph" w:styleId="TOCHeading">
    <w:name w:val="TOC Heading"/>
    <w:basedOn w:val="Heading1"/>
    <w:next w:val="Normal"/>
    <w:uiPriority w:val="39"/>
    <w:unhideWhenUsed/>
    <w:qFormat/>
    <w:rsid w:val="00E77812"/>
    <w:pPr>
      <w:numPr>
        <w:numId w:val="0"/>
      </w:numPr>
      <w:outlineLvl w:val="9"/>
    </w:pPr>
    <w:rPr>
      <w:color w:val="365F91" w:themeColor="accent1" w:themeShade="BF"/>
    </w:rPr>
  </w:style>
  <w:style w:type="paragraph" w:styleId="TOC1">
    <w:name w:val="toc 1"/>
    <w:basedOn w:val="Normal"/>
    <w:next w:val="Normal"/>
    <w:autoRedefine/>
    <w:uiPriority w:val="39"/>
    <w:unhideWhenUsed/>
    <w:rsid w:val="00E77812"/>
    <w:pPr>
      <w:spacing w:after="100"/>
    </w:pPr>
  </w:style>
  <w:style w:type="character" w:styleId="Hyperlink">
    <w:name w:val="Hyperlink"/>
    <w:basedOn w:val="DefaultParagraphFont"/>
    <w:uiPriority w:val="99"/>
    <w:unhideWhenUsed/>
    <w:rsid w:val="00E77812"/>
    <w:rPr>
      <w:color w:val="0000FF" w:themeColor="hyperlink"/>
      <w:u w:val="single"/>
    </w:rPr>
  </w:style>
  <w:style w:type="character" w:customStyle="1" w:styleId="Heading2Char">
    <w:name w:val="Heading 2 Char"/>
    <w:basedOn w:val="DefaultParagraphFont"/>
    <w:link w:val="Heading2"/>
    <w:uiPriority w:val="9"/>
    <w:rsid w:val="0001222D"/>
    <w:rPr>
      <w:rFonts w:asciiTheme="majorHAnsi" w:eastAsiaTheme="majorEastAsia" w:hAnsiTheme="majorHAnsi" w:cstheme="majorBidi"/>
      <w:bCs/>
      <w:sz w:val="26"/>
      <w:szCs w:val="26"/>
    </w:rPr>
  </w:style>
  <w:style w:type="character" w:customStyle="1" w:styleId="Heading3Char">
    <w:name w:val="Heading 3 Char"/>
    <w:basedOn w:val="DefaultParagraphFont"/>
    <w:link w:val="Heading3"/>
    <w:uiPriority w:val="9"/>
    <w:rsid w:val="0001222D"/>
    <w:rPr>
      <w:rFonts w:asciiTheme="majorHAnsi" w:eastAsiaTheme="majorEastAsia" w:hAnsiTheme="majorHAnsi" w:cstheme="majorBidi"/>
      <w:bCs/>
    </w:rPr>
  </w:style>
  <w:style w:type="paragraph" w:styleId="TOC2">
    <w:name w:val="toc 2"/>
    <w:basedOn w:val="Normal"/>
    <w:next w:val="Normal"/>
    <w:autoRedefine/>
    <w:uiPriority w:val="39"/>
    <w:unhideWhenUsed/>
    <w:rsid w:val="000503A7"/>
    <w:pPr>
      <w:spacing w:after="100"/>
      <w:ind w:left="220"/>
    </w:pPr>
  </w:style>
  <w:style w:type="paragraph" w:styleId="TOC3">
    <w:name w:val="toc 3"/>
    <w:basedOn w:val="Normal"/>
    <w:next w:val="Normal"/>
    <w:autoRedefine/>
    <w:uiPriority w:val="39"/>
    <w:unhideWhenUsed/>
    <w:rsid w:val="000503A7"/>
    <w:pPr>
      <w:spacing w:after="100"/>
      <w:ind w:left="440"/>
    </w:pPr>
  </w:style>
  <w:style w:type="numbering" w:customStyle="1" w:styleId="Style1">
    <w:name w:val="Style1"/>
    <w:uiPriority w:val="99"/>
    <w:rsid w:val="00101AD4"/>
    <w:pPr>
      <w:numPr>
        <w:numId w:val="10"/>
      </w:numPr>
    </w:pPr>
  </w:style>
  <w:style w:type="paragraph" w:styleId="NoSpacing">
    <w:name w:val="No Spacing"/>
    <w:uiPriority w:val="1"/>
    <w:qFormat/>
    <w:rsid w:val="00BF15BE"/>
    <w:pPr>
      <w:spacing w:after="0" w:line="240" w:lineRule="auto"/>
    </w:pPr>
  </w:style>
  <w:style w:type="paragraph" w:customStyle="1" w:styleId="EndNoteBibliographyTitle">
    <w:name w:val="EndNote Bibliography Title"/>
    <w:basedOn w:val="Normal"/>
    <w:link w:val="EndNoteBibliographyTitleChar"/>
    <w:rsid w:val="00B817A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817A7"/>
    <w:rPr>
      <w:rFonts w:ascii="Calibri" w:hAnsi="Calibri"/>
      <w:noProof/>
    </w:rPr>
  </w:style>
  <w:style w:type="paragraph" w:customStyle="1" w:styleId="EndNoteBibliography">
    <w:name w:val="EndNote Bibliography"/>
    <w:basedOn w:val="Normal"/>
    <w:link w:val="EndNoteBibliographyChar"/>
    <w:rsid w:val="00B817A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817A7"/>
    <w:rPr>
      <w:rFonts w:ascii="Calibri" w:hAnsi="Calibri"/>
      <w:noProof/>
    </w:rPr>
  </w:style>
  <w:style w:type="character" w:customStyle="1" w:styleId="A7">
    <w:name w:val="A7"/>
    <w:uiPriority w:val="99"/>
    <w:rsid w:val="00AE5257"/>
    <w:rPr>
      <w:rFonts w:cs="Optima LT Std Medium"/>
      <w:color w:val="000000"/>
      <w:sz w:val="14"/>
      <w:szCs w:val="14"/>
    </w:rPr>
  </w:style>
  <w:style w:type="paragraph" w:customStyle="1" w:styleId="Pa2">
    <w:name w:val="Pa2"/>
    <w:basedOn w:val="Default"/>
    <w:next w:val="Default"/>
    <w:uiPriority w:val="99"/>
    <w:rsid w:val="002424D3"/>
    <w:pPr>
      <w:spacing w:line="191" w:lineRule="atLeast"/>
    </w:pPr>
    <w:rPr>
      <w:rFonts w:ascii="Minion Pro" w:hAnsi="Minion Pro" w:cstheme="minorBidi"/>
      <w:color w:val="auto"/>
    </w:rPr>
  </w:style>
  <w:style w:type="character" w:customStyle="1" w:styleId="label">
    <w:name w:val="label"/>
    <w:basedOn w:val="DefaultParagraphFont"/>
    <w:rsid w:val="000F4C3D"/>
  </w:style>
  <w:style w:type="character" w:customStyle="1" w:styleId="databold">
    <w:name w:val="data_bold"/>
    <w:basedOn w:val="DefaultParagraphFont"/>
    <w:rsid w:val="000F4C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71361">
      <w:bodyDiv w:val="1"/>
      <w:marLeft w:val="0"/>
      <w:marRight w:val="0"/>
      <w:marTop w:val="0"/>
      <w:marBottom w:val="0"/>
      <w:divBdr>
        <w:top w:val="none" w:sz="0" w:space="0" w:color="auto"/>
        <w:left w:val="none" w:sz="0" w:space="0" w:color="auto"/>
        <w:bottom w:val="none" w:sz="0" w:space="0" w:color="auto"/>
        <w:right w:val="none" w:sz="0" w:space="0" w:color="auto"/>
      </w:divBdr>
    </w:div>
    <w:div w:id="223680157">
      <w:bodyDiv w:val="1"/>
      <w:marLeft w:val="0"/>
      <w:marRight w:val="0"/>
      <w:marTop w:val="0"/>
      <w:marBottom w:val="0"/>
      <w:divBdr>
        <w:top w:val="none" w:sz="0" w:space="0" w:color="auto"/>
        <w:left w:val="none" w:sz="0" w:space="0" w:color="auto"/>
        <w:bottom w:val="none" w:sz="0" w:space="0" w:color="auto"/>
        <w:right w:val="none" w:sz="0" w:space="0" w:color="auto"/>
      </w:divBdr>
    </w:div>
    <w:div w:id="328215596">
      <w:bodyDiv w:val="1"/>
      <w:marLeft w:val="0"/>
      <w:marRight w:val="0"/>
      <w:marTop w:val="0"/>
      <w:marBottom w:val="0"/>
      <w:divBdr>
        <w:top w:val="none" w:sz="0" w:space="0" w:color="auto"/>
        <w:left w:val="none" w:sz="0" w:space="0" w:color="auto"/>
        <w:bottom w:val="none" w:sz="0" w:space="0" w:color="auto"/>
        <w:right w:val="none" w:sz="0" w:space="0" w:color="auto"/>
      </w:divBdr>
      <w:divsChild>
        <w:div w:id="833225475">
          <w:marLeft w:val="0"/>
          <w:marRight w:val="0"/>
          <w:marTop w:val="225"/>
          <w:marBottom w:val="0"/>
          <w:divBdr>
            <w:top w:val="none" w:sz="0" w:space="0" w:color="auto"/>
            <w:left w:val="none" w:sz="0" w:space="0" w:color="auto"/>
            <w:bottom w:val="none" w:sz="0" w:space="0" w:color="auto"/>
            <w:right w:val="none" w:sz="0" w:space="0" w:color="auto"/>
          </w:divBdr>
          <w:divsChild>
            <w:div w:id="2078626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651810">
      <w:bodyDiv w:val="1"/>
      <w:marLeft w:val="0"/>
      <w:marRight w:val="0"/>
      <w:marTop w:val="0"/>
      <w:marBottom w:val="0"/>
      <w:divBdr>
        <w:top w:val="none" w:sz="0" w:space="0" w:color="auto"/>
        <w:left w:val="none" w:sz="0" w:space="0" w:color="auto"/>
        <w:bottom w:val="none" w:sz="0" w:space="0" w:color="auto"/>
        <w:right w:val="none" w:sz="0" w:space="0" w:color="auto"/>
      </w:divBdr>
    </w:div>
    <w:div w:id="389497592">
      <w:bodyDiv w:val="1"/>
      <w:marLeft w:val="0"/>
      <w:marRight w:val="0"/>
      <w:marTop w:val="0"/>
      <w:marBottom w:val="0"/>
      <w:divBdr>
        <w:top w:val="none" w:sz="0" w:space="0" w:color="auto"/>
        <w:left w:val="none" w:sz="0" w:space="0" w:color="auto"/>
        <w:bottom w:val="none" w:sz="0" w:space="0" w:color="auto"/>
        <w:right w:val="none" w:sz="0" w:space="0" w:color="auto"/>
      </w:divBdr>
    </w:div>
    <w:div w:id="424613653">
      <w:bodyDiv w:val="1"/>
      <w:marLeft w:val="0"/>
      <w:marRight w:val="0"/>
      <w:marTop w:val="0"/>
      <w:marBottom w:val="0"/>
      <w:divBdr>
        <w:top w:val="none" w:sz="0" w:space="0" w:color="auto"/>
        <w:left w:val="none" w:sz="0" w:space="0" w:color="auto"/>
        <w:bottom w:val="none" w:sz="0" w:space="0" w:color="auto"/>
        <w:right w:val="none" w:sz="0" w:space="0" w:color="auto"/>
      </w:divBdr>
    </w:div>
    <w:div w:id="526875619">
      <w:bodyDiv w:val="1"/>
      <w:marLeft w:val="0"/>
      <w:marRight w:val="0"/>
      <w:marTop w:val="0"/>
      <w:marBottom w:val="0"/>
      <w:divBdr>
        <w:top w:val="none" w:sz="0" w:space="0" w:color="auto"/>
        <w:left w:val="none" w:sz="0" w:space="0" w:color="auto"/>
        <w:bottom w:val="none" w:sz="0" w:space="0" w:color="auto"/>
        <w:right w:val="none" w:sz="0" w:space="0" w:color="auto"/>
      </w:divBdr>
    </w:div>
    <w:div w:id="576284763">
      <w:bodyDiv w:val="1"/>
      <w:marLeft w:val="0"/>
      <w:marRight w:val="0"/>
      <w:marTop w:val="0"/>
      <w:marBottom w:val="0"/>
      <w:divBdr>
        <w:top w:val="none" w:sz="0" w:space="0" w:color="auto"/>
        <w:left w:val="none" w:sz="0" w:space="0" w:color="auto"/>
        <w:bottom w:val="none" w:sz="0" w:space="0" w:color="auto"/>
        <w:right w:val="none" w:sz="0" w:space="0" w:color="auto"/>
      </w:divBdr>
    </w:div>
    <w:div w:id="601646909">
      <w:bodyDiv w:val="1"/>
      <w:marLeft w:val="0"/>
      <w:marRight w:val="0"/>
      <w:marTop w:val="0"/>
      <w:marBottom w:val="0"/>
      <w:divBdr>
        <w:top w:val="none" w:sz="0" w:space="0" w:color="auto"/>
        <w:left w:val="none" w:sz="0" w:space="0" w:color="auto"/>
        <w:bottom w:val="none" w:sz="0" w:space="0" w:color="auto"/>
        <w:right w:val="none" w:sz="0" w:space="0" w:color="auto"/>
      </w:divBdr>
      <w:divsChild>
        <w:div w:id="102380830">
          <w:marLeft w:val="0"/>
          <w:marRight w:val="0"/>
          <w:marTop w:val="0"/>
          <w:marBottom w:val="0"/>
          <w:divBdr>
            <w:top w:val="none" w:sz="0" w:space="0" w:color="auto"/>
            <w:left w:val="none" w:sz="0" w:space="0" w:color="auto"/>
            <w:bottom w:val="none" w:sz="0" w:space="0" w:color="auto"/>
            <w:right w:val="none" w:sz="0" w:space="0" w:color="auto"/>
          </w:divBdr>
        </w:div>
        <w:div w:id="1792361798">
          <w:marLeft w:val="0"/>
          <w:marRight w:val="0"/>
          <w:marTop w:val="0"/>
          <w:marBottom w:val="0"/>
          <w:divBdr>
            <w:top w:val="none" w:sz="0" w:space="0" w:color="auto"/>
            <w:left w:val="none" w:sz="0" w:space="0" w:color="auto"/>
            <w:bottom w:val="none" w:sz="0" w:space="0" w:color="auto"/>
            <w:right w:val="none" w:sz="0" w:space="0" w:color="auto"/>
          </w:divBdr>
        </w:div>
      </w:divsChild>
    </w:div>
    <w:div w:id="627704613">
      <w:bodyDiv w:val="1"/>
      <w:marLeft w:val="0"/>
      <w:marRight w:val="0"/>
      <w:marTop w:val="0"/>
      <w:marBottom w:val="0"/>
      <w:divBdr>
        <w:top w:val="none" w:sz="0" w:space="0" w:color="auto"/>
        <w:left w:val="none" w:sz="0" w:space="0" w:color="auto"/>
        <w:bottom w:val="none" w:sz="0" w:space="0" w:color="auto"/>
        <w:right w:val="none" w:sz="0" w:space="0" w:color="auto"/>
      </w:divBdr>
    </w:div>
    <w:div w:id="723913266">
      <w:bodyDiv w:val="1"/>
      <w:marLeft w:val="0"/>
      <w:marRight w:val="0"/>
      <w:marTop w:val="0"/>
      <w:marBottom w:val="0"/>
      <w:divBdr>
        <w:top w:val="none" w:sz="0" w:space="0" w:color="auto"/>
        <w:left w:val="none" w:sz="0" w:space="0" w:color="auto"/>
        <w:bottom w:val="none" w:sz="0" w:space="0" w:color="auto"/>
        <w:right w:val="none" w:sz="0" w:space="0" w:color="auto"/>
      </w:divBdr>
    </w:div>
    <w:div w:id="791940681">
      <w:bodyDiv w:val="1"/>
      <w:marLeft w:val="0"/>
      <w:marRight w:val="0"/>
      <w:marTop w:val="0"/>
      <w:marBottom w:val="0"/>
      <w:divBdr>
        <w:top w:val="none" w:sz="0" w:space="0" w:color="auto"/>
        <w:left w:val="none" w:sz="0" w:space="0" w:color="auto"/>
        <w:bottom w:val="none" w:sz="0" w:space="0" w:color="auto"/>
        <w:right w:val="none" w:sz="0" w:space="0" w:color="auto"/>
      </w:divBdr>
    </w:div>
    <w:div w:id="802189226">
      <w:bodyDiv w:val="1"/>
      <w:marLeft w:val="0"/>
      <w:marRight w:val="0"/>
      <w:marTop w:val="0"/>
      <w:marBottom w:val="0"/>
      <w:divBdr>
        <w:top w:val="none" w:sz="0" w:space="0" w:color="auto"/>
        <w:left w:val="none" w:sz="0" w:space="0" w:color="auto"/>
        <w:bottom w:val="none" w:sz="0" w:space="0" w:color="auto"/>
        <w:right w:val="none" w:sz="0" w:space="0" w:color="auto"/>
      </w:divBdr>
    </w:div>
    <w:div w:id="829562646">
      <w:bodyDiv w:val="1"/>
      <w:marLeft w:val="0"/>
      <w:marRight w:val="0"/>
      <w:marTop w:val="0"/>
      <w:marBottom w:val="0"/>
      <w:divBdr>
        <w:top w:val="none" w:sz="0" w:space="0" w:color="auto"/>
        <w:left w:val="none" w:sz="0" w:space="0" w:color="auto"/>
        <w:bottom w:val="none" w:sz="0" w:space="0" w:color="auto"/>
        <w:right w:val="none" w:sz="0" w:space="0" w:color="auto"/>
      </w:divBdr>
    </w:div>
    <w:div w:id="980422258">
      <w:bodyDiv w:val="1"/>
      <w:marLeft w:val="0"/>
      <w:marRight w:val="0"/>
      <w:marTop w:val="0"/>
      <w:marBottom w:val="0"/>
      <w:divBdr>
        <w:top w:val="none" w:sz="0" w:space="0" w:color="auto"/>
        <w:left w:val="none" w:sz="0" w:space="0" w:color="auto"/>
        <w:bottom w:val="none" w:sz="0" w:space="0" w:color="auto"/>
        <w:right w:val="none" w:sz="0" w:space="0" w:color="auto"/>
      </w:divBdr>
    </w:div>
    <w:div w:id="1036541544">
      <w:bodyDiv w:val="1"/>
      <w:marLeft w:val="0"/>
      <w:marRight w:val="0"/>
      <w:marTop w:val="0"/>
      <w:marBottom w:val="0"/>
      <w:divBdr>
        <w:top w:val="none" w:sz="0" w:space="0" w:color="auto"/>
        <w:left w:val="none" w:sz="0" w:space="0" w:color="auto"/>
        <w:bottom w:val="none" w:sz="0" w:space="0" w:color="auto"/>
        <w:right w:val="none" w:sz="0" w:space="0" w:color="auto"/>
      </w:divBdr>
      <w:divsChild>
        <w:div w:id="1707023876">
          <w:marLeft w:val="0"/>
          <w:marRight w:val="0"/>
          <w:marTop w:val="0"/>
          <w:marBottom w:val="75"/>
          <w:divBdr>
            <w:top w:val="none" w:sz="0" w:space="0" w:color="auto"/>
            <w:left w:val="none" w:sz="0" w:space="0" w:color="auto"/>
            <w:bottom w:val="none" w:sz="0" w:space="0" w:color="auto"/>
            <w:right w:val="none" w:sz="0" w:space="0" w:color="auto"/>
          </w:divBdr>
        </w:div>
      </w:divsChild>
    </w:div>
    <w:div w:id="1075589807">
      <w:bodyDiv w:val="1"/>
      <w:marLeft w:val="0"/>
      <w:marRight w:val="0"/>
      <w:marTop w:val="0"/>
      <w:marBottom w:val="0"/>
      <w:divBdr>
        <w:top w:val="none" w:sz="0" w:space="0" w:color="auto"/>
        <w:left w:val="none" w:sz="0" w:space="0" w:color="auto"/>
        <w:bottom w:val="none" w:sz="0" w:space="0" w:color="auto"/>
        <w:right w:val="none" w:sz="0" w:space="0" w:color="auto"/>
      </w:divBdr>
      <w:divsChild>
        <w:div w:id="62532373">
          <w:marLeft w:val="0"/>
          <w:marRight w:val="0"/>
          <w:marTop w:val="0"/>
          <w:marBottom w:val="0"/>
          <w:divBdr>
            <w:top w:val="none" w:sz="0" w:space="0" w:color="auto"/>
            <w:left w:val="none" w:sz="0" w:space="0" w:color="auto"/>
            <w:bottom w:val="none" w:sz="0" w:space="0" w:color="auto"/>
            <w:right w:val="none" w:sz="0" w:space="0" w:color="auto"/>
          </w:divBdr>
        </w:div>
        <w:div w:id="1351754819">
          <w:marLeft w:val="0"/>
          <w:marRight w:val="0"/>
          <w:marTop w:val="0"/>
          <w:marBottom w:val="0"/>
          <w:divBdr>
            <w:top w:val="none" w:sz="0" w:space="0" w:color="auto"/>
            <w:left w:val="none" w:sz="0" w:space="0" w:color="auto"/>
            <w:bottom w:val="none" w:sz="0" w:space="0" w:color="auto"/>
            <w:right w:val="none" w:sz="0" w:space="0" w:color="auto"/>
          </w:divBdr>
        </w:div>
      </w:divsChild>
    </w:div>
    <w:div w:id="1252543718">
      <w:bodyDiv w:val="1"/>
      <w:marLeft w:val="0"/>
      <w:marRight w:val="0"/>
      <w:marTop w:val="0"/>
      <w:marBottom w:val="0"/>
      <w:divBdr>
        <w:top w:val="none" w:sz="0" w:space="0" w:color="auto"/>
        <w:left w:val="none" w:sz="0" w:space="0" w:color="auto"/>
        <w:bottom w:val="none" w:sz="0" w:space="0" w:color="auto"/>
        <w:right w:val="none" w:sz="0" w:space="0" w:color="auto"/>
      </w:divBdr>
    </w:div>
    <w:div w:id="1255699039">
      <w:bodyDiv w:val="1"/>
      <w:marLeft w:val="0"/>
      <w:marRight w:val="0"/>
      <w:marTop w:val="0"/>
      <w:marBottom w:val="0"/>
      <w:divBdr>
        <w:top w:val="none" w:sz="0" w:space="0" w:color="auto"/>
        <w:left w:val="none" w:sz="0" w:space="0" w:color="auto"/>
        <w:bottom w:val="none" w:sz="0" w:space="0" w:color="auto"/>
        <w:right w:val="none" w:sz="0" w:space="0" w:color="auto"/>
      </w:divBdr>
    </w:div>
    <w:div w:id="1261403908">
      <w:bodyDiv w:val="1"/>
      <w:marLeft w:val="0"/>
      <w:marRight w:val="0"/>
      <w:marTop w:val="0"/>
      <w:marBottom w:val="0"/>
      <w:divBdr>
        <w:top w:val="none" w:sz="0" w:space="0" w:color="auto"/>
        <w:left w:val="none" w:sz="0" w:space="0" w:color="auto"/>
        <w:bottom w:val="none" w:sz="0" w:space="0" w:color="auto"/>
        <w:right w:val="none" w:sz="0" w:space="0" w:color="auto"/>
      </w:divBdr>
      <w:divsChild>
        <w:div w:id="83840501">
          <w:marLeft w:val="0"/>
          <w:marRight w:val="0"/>
          <w:marTop w:val="0"/>
          <w:marBottom w:val="0"/>
          <w:divBdr>
            <w:top w:val="none" w:sz="0" w:space="0" w:color="auto"/>
            <w:left w:val="none" w:sz="0" w:space="0" w:color="auto"/>
            <w:bottom w:val="none" w:sz="0" w:space="0" w:color="auto"/>
            <w:right w:val="none" w:sz="0" w:space="0" w:color="auto"/>
          </w:divBdr>
        </w:div>
        <w:div w:id="1814984616">
          <w:marLeft w:val="0"/>
          <w:marRight w:val="0"/>
          <w:marTop w:val="0"/>
          <w:marBottom w:val="0"/>
          <w:divBdr>
            <w:top w:val="none" w:sz="0" w:space="0" w:color="auto"/>
            <w:left w:val="none" w:sz="0" w:space="0" w:color="auto"/>
            <w:bottom w:val="none" w:sz="0" w:space="0" w:color="auto"/>
            <w:right w:val="none" w:sz="0" w:space="0" w:color="auto"/>
          </w:divBdr>
        </w:div>
      </w:divsChild>
    </w:div>
    <w:div w:id="1377850480">
      <w:bodyDiv w:val="1"/>
      <w:marLeft w:val="0"/>
      <w:marRight w:val="0"/>
      <w:marTop w:val="0"/>
      <w:marBottom w:val="0"/>
      <w:divBdr>
        <w:top w:val="none" w:sz="0" w:space="0" w:color="auto"/>
        <w:left w:val="none" w:sz="0" w:space="0" w:color="auto"/>
        <w:bottom w:val="none" w:sz="0" w:space="0" w:color="auto"/>
        <w:right w:val="none" w:sz="0" w:space="0" w:color="auto"/>
      </w:divBdr>
    </w:div>
    <w:div w:id="1405487339">
      <w:bodyDiv w:val="1"/>
      <w:marLeft w:val="0"/>
      <w:marRight w:val="0"/>
      <w:marTop w:val="0"/>
      <w:marBottom w:val="0"/>
      <w:divBdr>
        <w:top w:val="none" w:sz="0" w:space="0" w:color="auto"/>
        <w:left w:val="none" w:sz="0" w:space="0" w:color="auto"/>
        <w:bottom w:val="none" w:sz="0" w:space="0" w:color="auto"/>
        <w:right w:val="none" w:sz="0" w:space="0" w:color="auto"/>
      </w:divBdr>
    </w:div>
    <w:div w:id="1409310190">
      <w:bodyDiv w:val="1"/>
      <w:marLeft w:val="0"/>
      <w:marRight w:val="0"/>
      <w:marTop w:val="0"/>
      <w:marBottom w:val="0"/>
      <w:divBdr>
        <w:top w:val="none" w:sz="0" w:space="0" w:color="auto"/>
        <w:left w:val="none" w:sz="0" w:space="0" w:color="auto"/>
        <w:bottom w:val="none" w:sz="0" w:space="0" w:color="auto"/>
        <w:right w:val="none" w:sz="0" w:space="0" w:color="auto"/>
      </w:divBdr>
    </w:div>
    <w:div w:id="1446541372">
      <w:bodyDiv w:val="1"/>
      <w:marLeft w:val="0"/>
      <w:marRight w:val="0"/>
      <w:marTop w:val="0"/>
      <w:marBottom w:val="0"/>
      <w:divBdr>
        <w:top w:val="none" w:sz="0" w:space="0" w:color="auto"/>
        <w:left w:val="none" w:sz="0" w:space="0" w:color="auto"/>
        <w:bottom w:val="none" w:sz="0" w:space="0" w:color="auto"/>
        <w:right w:val="none" w:sz="0" w:space="0" w:color="auto"/>
      </w:divBdr>
    </w:div>
    <w:div w:id="1516533793">
      <w:bodyDiv w:val="1"/>
      <w:marLeft w:val="0"/>
      <w:marRight w:val="0"/>
      <w:marTop w:val="0"/>
      <w:marBottom w:val="0"/>
      <w:divBdr>
        <w:top w:val="none" w:sz="0" w:space="0" w:color="auto"/>
        <w:left w:val="none" w:sz="0" w:space="0" w:color="auto"/>
        <w:bottom w:val="none" w:sz="0" w:space="0" w:color="auto"/>
        <w:right w:val="none" w:sz="0" w:space="0" w:color="auto"/>
      </w:divBdr>
      <w:divsChild>
        <w:div w:id="360785221">
          <w:marLeft w:val="0"/>
          <w:marRight w:val="0"/>
          <w:marTop w:val="0"/>
          <w:marBottom w:val="0"/>
          <w:divBdr>
            <w:top w:val="none" w:sz="0" w:space="0" w:color="auto"/>
            <w:left w:val="none" w:sz="0" w:space="0" w:color="auto"/>
            <w:bottom w:val="none" w:sz="0" w:space="0" w:color="auto"/>
            <w:right w:val="none" w:sz="0" w:space="0" w:color="auto"/>
          </w:divBdr>
          <w:divsChild>
            <w:div w:id="104272691">
              <w:marLeft w:val="0"/>
              <w:marRight w:val="0"/>
              <w:marTop w:val="0"/>
              <w:marBottom w:val="0"/>
              <w:divBdr>
                <w:top w:val="none" w:sz="0" w:space="0" w:color="auto"/>
                <w:left w:val="none" w:sz="0" w:space="0" w:color="auto"/>
                <w:bottom w:val="none" w:sz="0" w:space="0" w:color="auto"/>
                <w:right w:val="none" w:sz="0" w:space="0" w:color="auto"/>
              </w:divBdr>
              <w:divsChild>
                <w:div w:id="154692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0792757">
      <w:bodyDiv w:val="1"/>
      <w:marLeft w:val="0"/>
      <w:marRight w:val="0"/>
      <w:marTop w:val="0"/>
      <w:marBottom w:val="0"/>
      <w:divBdr>
        <w:top w:val="none" w:sz="0" w:space="0" w:color="auto"/>
        <w:left w:val="none" w:sz="0" w:space="0" w:color="auto"/>
        <w:bottom w:val="none" w:sz="0" w:space="0" w:color="auto"/>
        <w:right w:val="none" w:sz="0" w:space="0" w:color="auto"/>
      </w:divBdr>
    </w:div>
    <w:div w:id="1653758067">
      <w:bodyDiv w:val="1"/>
      <w:marLeft w:val="0"/>
      <w:marRight w:val="0"/>
      <w:marTop w:val="0"/>
      <w:marBottom w:val="0"/>
      <w:divBdr>
        <w:top w:val="none" w:sz="0" w:space="0" w:color="auto"/>
        <w:left w:val="none" w:sz="0" w:space="0" w:color="auto"/>
        <w:bottom w:val="none" w:sz="0" w:space="0" w:color="auto"/>
        <w:right w:val="none" w:sz="0" w:space="0" w:color="auto"/>
      </w:divBdr>
    </w:div>
    <w:div w:id="1666662957">
      <w:bodyDiv w:val="1"/>
      <w:marLeft w:val="0"/>
      <w:marRight w:val="0"/>
      <w:marTop w:val="0"/>
      <w:marBottom w:val="0"/>
      <w:divBdr>
        <w:top w:val="none" w:sz="0" w:space="0" w:color="auto"/>
        <w:left w:val="none" w:sz="0" w:space="0" w:color="auto"/>
        <w:bottom w:val="none" w:sz="0" w:space="0" w:color="auto"/>
        <w:right w:val="none" w:sz="0" w:space="0" w:color="auto"/>
      </w:divBdr>
    </w:div>
    <w:div w:id="1745836255">
      <w:bodyDiv w:val="1"/>
      <w:marLeft w:val="0"/>
      <w:marRight w:val="0"/>
      <w:marTop w:val="0"/>
      <w:marBottom w:val="0"/>
      <w:divBdr>
        <w:top w:val="none" w:sz="0" w:space="0" w:color="auto"/>
        <w:left w:val="none" w:sz="0" w:space="0" w:color="auto"/>
        <w:bottom w:val="none" w:sz="0" w:space="0" w:color="auto"/>
        <w:right w:val="none" w:sz="0" w:space="0" w:color="auto"/>
      </w:divBdr>
    </w:div>
    <w:div w:id="1824658126">
      <w:bodyDiv w:val="1"/>
      <w:marLeft w:val="0"/>
      <w:marRight w:val="0"/>
      <w:marTop w:val="0"/>
      <w:marBottom w:val="0"/>
      <w:divBdr>
        <w:top w:val="none" w:sz="0" w:space="0" w:color="auto"/>
        <w:left w:val="none" w:sz="0" w:space="0" w:color="auto"/>
        <w:bottom w:val="none" w:sz="0" w:space="0" w:color="auto"/>
        <w:right w:val="none" w:sz="0" w:space="0" w:color="auto"/>
      </w:divBdr>
    </w:div>
    <w:div w:id="1962882502">
      <w:bodyDiv w:val="1"/>
      <w:marLeft w:val="0"/>
      <w:marRight w:val="0"/>
      <w:marTop w:val="0"/>
      <w:marBottom w:val="0"/>
      <w:divBdr>
        <w:top w:val="none" w:sz="0" w:space="0" w:color="auto"/>
        <w:left w:val="none" w:sz="0" w:space="0" w:color="auto"/>
        <w:bottom w:val="none" w:sz="0" w:space="0" w:color="auto"/>
        <w:right w:val="none" w:sz="0" w:space="0" w:color="auto"/>
      </w:divBdr>
      <w:divsChild>
        <w:div w:id="193353388">
          <w:marLeft w:val="0"/>
          <w:marRight w:val="0"/>
          <w:marTop w:val="0"/>
          <w:marBottom w:val="0"/>
          <w:divBdr>
            <w:top w:val="none" w:sz="0" w:space="0" w:color="auto"/>
            <w:left w:val="none" w:sz="0" w:space="0" w:color="auto"/>
            <w:bottom w:val="none" w:sz="0" w:space="0" w:color="auto"/>
            <w:right w:val="none" w:sz="0" w:space="0" w:color="auto"/>
          </w:divBdr>
        </w:div>
        <w:div w:id="878126442">
          <w:marLeft w:val="0"/>
          <w:marRight w:val="0"/>
          <w:marTop w:val="0"/>
          <w:marBottom w:val="0"/>
          <w:divBdr>
            <w:top w:val="none" w:sz="0" w:space="0" w:color="auto"/>
            <w:left w:val="none" w:sz="0" w:space="0" w:color="auto"/>
            <w:bottom w:val="none" w:sz="0" w:space="0" w:color="auto"/>
            <w:right w:val="none" w:sz="0" w:space="0" w:color="auto"/>
          </w:divBdr>
        </w:div>
      </w:divsChild>
    </w:div>
    <w:div w:id="2030327447">
      <w:bodyDiv w:val="1"/>
      <w:marLeft w:val="0"/>
      <w:marRight w:val="0"/>
      <w:marTop w:val="0"/>
      <w:marBottom w:val="0"/>
      <w:divBdr>
        <w:top w:val="none" w:sz="0" w:space="0" w:color="auto"/>
        <w:left w:val="none" w:sz="0" w:space="0" w:color="auto"/>
        <w:bottom w:val="none" w:sz="0" w:space="0" w:color="auto"/>
        <w:right w:val="none" w:sz="0" w:space="0" w:color="auto"/>
      </w:divBdr>
    </w:div>
    <w:div w:id="2039430298">
      <w:bodyDiv w:val="1"/>
      <w:marLeft w:val="0"/>
      <w:marRight w:val="0"/>
      <w:marTop w:val="0"/>
      <w:marBottom w:val="0"/>
      <w:divBdr>
        <w:top w:val="none" w:sz="0" w:space="0" w:color="auto"/>
        <w:left w:val="none" w:sz="0" w:space="0" w:color="auto"/>
        <w:bottom w:val="none" w:sz="0" w:space="0" w:color="auto"/>
        <w:right w:val="none" w:sz="0" w:space="0" w:color="auto"/>
      </w:divBdr>
    </w:div>
    <w:div w:id="2104377279">
      <w:bodyDiv w:val="1"/>
      <w:marLeft w:val="0"/>
      <w:marRight w:val="0"/>
      <w:marTop w:val="0"/>
      <w:marBottom w:val="0"/>
      <w:divBdr>
        <w:top w:val="none" w:sz="0" w:space="0" w:color="auto"/>
        <w:left w:val="none" w:sz="0" w:space="0" w:color="auto"/>
        <w:bottom w:val="none" w:sz="0" w:space="0" w:color="auto"/>
        <w:right w:val="none" w:sz="0" w:space="0" w:color="auto"/>
      </w:divBdr>
      <w:divsChild>
        <w:div w:id="318585534">
          <w:marLeft w:val="0"/>
          <w:marRight w:val="0"/>
          <w:marTop w:val="0"/>
          <w:marBottom w:val="0"/>
          <w:divBdr>
            <w:top w:val="none" w:sz="0" w:space="0" w:color="auto"/>
            <w:left w:val="none" w:sz="0" w:space="0" w:color="auto"/>
            <w:bottom w:val="none" w:sz="0" w:space="0" w:color="auto"/>
            <w:right w:val="none" w:sz="0" w:space="0" w:color="auto"/>
          </w:divBdr>
        </w:div>
        <w:div w:id="416482014">
          <w:marLeft w:val="0"/>
          <w:marRight w:val="0"/>
          <w:marTop w:val="0"/>
          <w:marBottom w:val="0"/>
          <w:divBdr>
            <w:top w:val="none" w:sz="0" w:space="0" w:color="auto"/>
            <w:left w:val="none" w:sz="0" w:space="0" w:color="auto"/>
            <w:bottom w:val="none" w:sz="0" w:space="0" w:color="auto"/>
            <w:right w:val="none" w:sz="0" w:space="0" w:color="auto"/>
          </w:divBdr>
        </w:div>
        <w:div w:id="495926620">
          <w:marLeft w:val="0"/>
          <w:marRight w:val="0"/>
          <w:marTop w:val="0"/>
          <w:marBottom w:val="0"/>
          <w:divBdr>
            <w:top w:val="none" w:sz="0" w:space="0" w:color="auto"/>
            <w:left w:val="none" w:sz="0" w:space="0" w:color="auto"/>
            <w:bottom w:val="none" w:sz="0" w:space="0" w:color="auto"/>
            <w:right w:val="none" w:sz="0" w:space="0" w:color="auto"/>
          </w:divBdr>
        </w:div>
        <w:div w:id="809443225">
          <w:marLeft w:val="0"/>
          <w:marRight w:val="0"/>
          <w:marTop w:val="0"/>
          <w:marBottom w:val="0"/>
          <w:divBdr>
            <w:top w:val="none" w:sz="0" w:space="0" w:color="auto"/>
            <w:left w:val="none" w:sz="0" w:space="0" w:color="auto"/>
            <w:bottom w:val="none" w:sz="0" w:space="0" w:color="auto"/>
            <w:right w:val="none" w:sz="0" w:space="0" w:color="auto"/>
          </w:divBdr>
        </w:div>
        <w:div w:id="1226064989">
          <w:marLeft w:val="0"/>
          <w:marRight w:val="0"/>
          <w:marTop w:val="0"/>
          <w:marBottom w:val="0"/>
          <w:divBdr>
            <w:top w:val="none" w:sz="0" w:space="0" w:color="auto"/>
            <w:left w:val="none" w:sz="0" w:space="0" w:color="auto"/>
            <w:bottom w:val="none" w:sz="0" w:space="0" w:color="auto"/>
            <w:right w:val="none" w:sz="0" w:space="0" w:color="auto"/>
          </w:divBdr>
        </w:div>
        <w:div w:id="14142809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1.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Nad13</b:Tag>
    <b:SourceType>JournalArticle</b:SourceType>
    <b:Guid>{BD21F0EF-526E-400E-B28F-492E31EB41FB}</b:Guid>
    <b:Author>
      <b:Author>
        <b:NameList>
          <b:Person>
            <b:Last>Nadav Elad1</b:Last>
            <b:First>*,</b:First>
            <b:Middle>Tova Volberg, Israel Patla, Vera Hirschfeld-Warneken, Carsten Grashoff, Joachim P. Spatz, Reinhard Fa¨ ssler, Benjamin Geiger2,` and Ohad Medalia</b:Middle>
          </b:Person>
        </b:NameList>
      </b:Author>
    </b:Author>
    <b:Title>The role of integrin-linked kinase in the molecular architecture of focal adhesions</b:Title>
    <b:JournalName>Journal of Cell Science</b:JournalName>
    <b:Year>2013</b:Year>
    <b:Pages>4099–4107</b:Pages>
    <b:RefOrder>4</b:RefOrder>
  </b:Source>
  <b:Source>
    <b:Tag>Deo10</b:Tag>
    <b:SourceType>JournalArticle</b:SourceType>
    <b:Guid>{65D81E81-971B-44DB-9CF0-23906FA0C242}</b:Guid>
    <b:Author>
      <b:Author>
        <b:NameList>
          <b:Person>
            <b:Last>Deok-Ho Kima</b:Last>
            <b:First>b,1,</b:First>
            <b:Middle>Elizabeth A. Lipkea,1, Pilnam Kimc, Raymond Cheonga,b, Susan Thompsona, Michael Delannoy, Kahp-Yang Suhc,2, Leslie Tunga,2, and Andre Levchenko</b:Middle>
          </b:Person>
        </b:NameList>
      </b:Author>
    </b:Author>
    <b:Title>Nanoscale cues regulate the structure and function of macroscopic cardiac tissue constructs</b:Title>
    <b:JournalName>PNAS</b:JournalName>
    <b:Year>2010</b:Year>
    <b:Pages>565–570</b:Pages>
    <b:RefOrder>5</b:RefOrder>
  </b:Source>
  <b:Source>
    <b:Tag>PAU97</b:Tag>
    <b:SourceType>JournalArticle</b:SourceType>
    <b:Guid>{2A024656-CA00-4D1E-A145-9DEAF2B6A8A3}</b:Guid>
    <b:Author>
      <b:Author>
        <b:NameList>
          <b:Person>
            <b:Last>PAUL G. SMITH</b:Last>
            <b:First>ROSA</b:First>
            <b:Middle>GARCIA, AND LEMBI KOGERMAN</b:Middle>
          </b:Person>
        </b:NameList>
      </b:Author>
    </b:Author>
    <b:Title>Strain Reorganizes Focal Adhesions and Cytoskeleton in Cultured Airway Smooth Muscle Cells</b:Title>
    <b:JournalName>EXPERIMENTAL CELL RESEARCH</b:JournalName>
    <b:Year>1997</b:Year>
    <b:Pages>127–136</b:Pages>
    <b:RefOrder>6</b:RefOrder>
  </b:Source>
  <b:Source>
    <b:Tag>GPa08</b:Tag>
    <b:SourceType>JournalArticle</b:SourceType>
    <b:Guid>{A7098737-E284-4577-A17A-C6C6F24ED0C9}</b:Guid>
    <b:Author>
      <b:Author>
        <b:NameList>
          <b:Person>
            <b:Last>G. Pasquinelli</b:Last>
            <b:First>C.</b:First>
            <b:Middle>Orrico,L. Foroni, F. Bonafè, M. Carboni,C. Guarnieri, S. Raimondo, C. Penna, S. Geuna, P. Pagliaro, A. Freyrie, A. Stella, C. M. Caldarera, and C. Muscari</b:Middle>
          </b:Person>
        </b:NameList>
      </b:Author>
    </b:Author>
    <b:Title>Mesenchymal stem cell interaction with a non-woven hyaluronan-based scaffold suitable for tissue repair</b:Title>
    <b:JournalName>J. Anat.</b:JournalName>
    <b:Year>2008</b:Year>
    <b:Pages>520–530</b:Pages>
    <b:RefOrder>7</b:RefOrder>
  </b:Source>
  <b:Source>
    <b:Tag>Oli12</b:Tag>
    <b:SourceType>JournalArticle</b:SourceType>
    <b:Guid>{41B7993D-4625-4F21-8406-0EB1CA2D8E1F}</b:Guid>
    <b:Author>
      <b:Author>
        <b:NameList>
          <b:Person>
            <b:Last>Olivier Rossier1</b:Last>
            <b:First>2,</b:First>
            <b:Middle>Vivien Octeau3,4, Jean-Baptiste Sibarita, Cécile Leduc, Béatrice Tessier1,2, Deepak Nair, Volker Gatterdam5, Olivier Destaing6, Corinne Albigès-Rizo6, Robert Tampé5, Laurent Cognet, Daniel Choquet1,2, Brahim Lounis and Grégory Giannone</b:Middle>
          </b:Person>
        </b:NameList>
      </b:Author>
    </b:Author>
    <b:Title>Integrins b1 and b3 exhibit distinct dynamic nanoscale organizations inside focal adhesions</b:Title>
    <b:JournalName>nature cell biology</b:JournalName>
    <b:Year>2012</b:Year>
    <b:Pages>1057-1067</b:Pages>
    <b:RefOrder>8</b:RefOrder>
  </b:Source>
  <b:Source>
    <b:Tag>HoS13</b:Tag>
    <b:SourceType>JournalArticle</b:SourceType>
    <b:Guid>{EE42F75C-F0BD-469E-BBDB-C050D30E3C6F}</b:Guid>
    <b:Author>
      <b:Author>
        <b:NameList>
          <b:Person>
            <b:Last>Ho-Sup Leea</b:Last>
            <b:First>*,</b:First>
            <b:Middle>Praju Anekala,*, Chinten James Lima,b,*, Chi-Chao Liub, and Mark H. Ginsberg</b:Middle>
          </b:Person>
        </b:NameList>
      </b:Author>
    </b:Author>
    <b:Title>Two modes of integrin activation form a binary molecular switch in adhesion maturation</b:Title>
    <b:JournalName>Molecular Biology of the Cell</b:JournalName>
    <b:Year>2013</b:Year>
    <b:RefOrder>9</b:RefOrder>
  </b:Source>
  <b:Source>
    <b:Tag>Mat11</b:Tag>
    <b:SourceType>JournalArticle</b:SourceType>
    <b:Guid>{D49D47C7-6EB1-4661-8143-D674E7FE8BD6}</b:Guid>
    <b:Author>
      <b:Author>
        <b:NameList>
          <b:Person>
            <b:Last>Mathew E. Berginski1.</b:Last>
            <b:First>Eric</b:First>
            <b:Middle>A. Vitriol2., Klaus M. Hahn4,5*, Shawn M. Gomez</b:Middle>
          </b:Person>
        </b:NameList>
      </b:Author>
    </b:Author>
    <b:Title>High-Resolution Quantification of Focal Adhesion Spatiotemporal Dynamics in Living Cells</b:Title>
    <b:JournalName>PLOS one</b:JournalName>
    <b:Year>2011</b:Year>
    <b:Pages>e22025-</b:Pages>
    <b:RefOrder>10</b:RefOrder>
  </b:Source>
  <b:Source>
    <b:Tag>Man11</b:Tag>
    <b:SourceType>JournalArticle</b:SourceType>
    <b:Guid>{15ADB43F-40E6-4296-9E96-8D16964A4E5F}</b:Guid>
    <b:Author>
      <b:Author>
        <b:NameList>
          <b:Person>
            <b:Last>Manuel Salmerón-Sánchez a</b:Last>
            <b:First>b,c,*,</b:First>
            <b:Middle>Patricia Rico a,b, David Moratal a, Ted T. Lee d,e, Jean E. Schwarzbauer , Andrés J. García</b:Middle>
          </b:Person>
        </b:NameList>
      </b:Author>
    </b:Author>
    <b:Title>Role of material-driven fibronectin fibrillogenesis in cell differentiation</b:Title>
    <b:JournalName>Biomaterials</b:JournalName>
    <b:Year>2011</b:Year>
    <b:Pages>2099-2305</b:Pages>
    <b:RefOrder>11</b:RefOrder>
  </b:Source>
  <b:Source>
    <b:Tag>Fra14</b:Tag>
    <b:SourceType>JournalArticle</b:SourceType>
    <b:Guid>{123F4447-9E66-4A21-BBDD-EC53C5E03035}</b:Guid>
    <b:Author>
      <b:Author>
        <b:NameList>
          <b:Person>
            <b:Last>Frankie A. Vanterpool</b:Last>
            <b:First>1,2,*</b:First>
            <b:Middle>Marco Cantini,1,* F. Philipp Seib,2 and Manuel Salmero´ n-Sa´nche</b:Middle>
          </b:Person>
        </b:NameList>
      </b:Author>
    </b:Author>
    <b:Title>A Material-Based Platform to Modulate Fibronectin Activity and Focal Adhesion Assembly</b:Title>
    <b:JournalName>BioResearch Open Access</b:JournalName>
    <b:Year>2014</b:Year>
    <b:RefOrder>12</b:RefOrder>
  </b:Source>
  <b:Source>
    <b:Tag>Xia08</b:Tag>
    <b:SourceType>JournalArticle</b:SourceType>
    <b:Guid>{7C4095CC-53C2-4982-A992-37C528FFE328}</b:Guid>
    <b:Author>
      <b:Author>
        <b:NameList>
          <b:Person>
            <b:Last>Xian Zhang1</b:Last>
            <b:First>Guoying</b:First>
            <b:Middle>Jiang1, Yunfei Cai1, Susan J. Monkley2, David R. Critchley2 and Michael P. Sheetz</b:Middle>
          </b:Person>
        </b:NameList>
      </b:Author>
    </b:Author>
    <b:Title>Talin depletion reveals independence of initial cell spreading from integrin activation and traction</b:Title>
    <b:JournalName>nATURE cell biology</b:JournalName>
    <b:Year>2008</b:Year>
    <b:RefOrder>13</b:RefOrder>
  </b:Source>
  <b:Source>
    <b:Tag>Arm09</b:Tag>
    <b:SourceType>JournalArticle</b:SourceType>
    <b:Guid>{3E1511B1-0907-4063-9E7F-E76B897B2D42}</b:Guid>
    <b:Author>
      <b:Author>
        <b:NameList>
          <b:Person>
            <b:Last>Armando del Rio</b:Last>
            <b:First>1</b:First>
            <b:Middle>Raul Perez-Jimenez,1 Ruchuan Liu,2 Pere Roca-Cusachs, Julio M. Fernandez,1 Michael P. Sheetz</b:Middle>
          </b:Person>
        </b:NameList>
      </b:Author>
    </b:Author>
    <b:Title>Stretching Single Talin Rod Molecules Activates Vinculin Binding</b:Title>
    <b:JournalName>SCIENCE</b:JournalName>
    <b:Year>2009</b:Year>
    <b:RefOrder>14</b:RefOrder>
  </b:Source>
  <b:Source>
    <b:Tag>Jon07</b:Tag>
    <b:SourceType>JournalArticle</b:SourceType>
    <b:Guid>{84D76322-0987-49B6-B326-AF212DD19765}</b:Guid>
    <b:Author>
      <b:Author>
        <b:NameList>
          <b:Person>
            <b:Last>Jonathan D. Humphries</b:Last>
            <b:First>1</b:First>
            <b:Middle>Pengbo Wang,1 Charles Streuli,1 Benny Geiger,2 Martin J. Humphries, and Christoph Ballestrem</b:Middle>
          </b:Person>
        </b:NameList>
      </b:Author>
    </b:Author>
    <b:Title>Vinculin controls focal adhesion formation by direct interactions with talin and actin</b:Title>
    <b:JournalName>the Journal of Cell Biology</b:JournalName>
    <b:Year>2007</b:Year>
    <b:RefOrder>15</b:RefOrder>
  </b:Source>
  <b:Source>
    <b:Tag>Dro14</b:Tag>
    <b:SourceType>JournalArticle</b:SourceType>
    <b:Guid>{A3801A25-5A20-420F-AE28-40794906731A}</b:Guid>
    <b:Author>
      <b:Author>
        <b:NameList>
          <b:Person>
            <b:Last>Dror S. Chorev1</b:Last>
            <b:First>2,</b:First>
            <b:Middle>Oren Moscovitz1, Benjamin Geiger2 &amp; Michal Sharon</b:Middle>
          </b:Person>
        </b:NameList>
      </b:Author>
    </b:Author>
    <b:Title>Regulation of focal adhesion formation by a vinculin-Arp2/3 hybrid complex</b:Title>
    <b:JournalName>Nature communications</b:JournalName>
    <b:Year>2014</b:Year>
    <b:RefOrder>16</b:RefOrder>
  </b:Source>
  <b:Source>
    <b:Tag>Dav13</b:Tag>
    <b:SourceType>JournalArticle</b:SourceType>
    <b:Guid>{5EFFBE05-D64C-4795-87F0-B0892C2AA423}</b:Guid>
    <b:Author>
      <b:Author>
        <b:NameList>
          <b:Person>
            <b:Last>David W. Dumbaulda</b:Last>
            <b:First>b,</b:First>
            <b:Middle>Ted T. Leea,b, Ankur Singha,b, Jan Scrimgeourb,c, Charles A. Gersbacha,b, Evan A. Zamir, Jianping Fud, Christopher S. Chene, Jennifer E. Curtisb,c, Susan W. Craigf, and Andrés J. García</b:Middle>
          </b:Person>
        </b:NameList>
      </b:Author>
    </b:Author>
    <b:Title>How vinculin regulates force transmission</b:Title>
    <b:JournalName>PNAS</b:JournalName>
    <b:Year>2013</b:Year>
    <b:RefOrder>17</b:RefOrder>
  </b:Source>
  <b:Source>
    <b:Tag>Syl12</b:Tag>
    <b:SourceType>JournalArticle</b:SourceType>
    <b:Guid>{BAE4EBC8-6D75-4776-B0D2-A12915F30289}</b:Guid>
    <b:Author>
      <b:Author>
        <b:NameList>
          <b:Person>
            <b:Last>Sylvia E. Le De´ve´dec1</b:Last>
            <b:First>Bart</b:First>
            <b:Middle>Geverts2, Hans de Bont1, Kuan Yan3, Fons J. Verbeek3, Adriaan B. Houtsmuller, and Bob van de Water</b:Middle>
          </b:Person>
        </b:NameList>
      </b:Author>
    </b:Author>
    <b:Title>The residence time of focal adhesion kinase (FAK) and paxillin at focal adhesions in renal epithelial cells is determined by adhesion size, strength and life cycle status</b:Title>
    <b:JournalName>Journal of Cell Science</b:JournalName>
    <b:Year>2012</b:Year>
    <b:RefOrder>18</b:RefOrder>
  </b:Source>
  <b:Source>
    <b:Tag>Nor06</b:Tag>
    <b:SourceType>JournalArticle</b:SourceType>
    <b:Guid>{955A52E6-F252-4DE4-916A-25BA12ED316C}</b:Guid>
    <b:Title>The Rho-mDia1 Pathway Regulates Cell Polarity and Focal Adhesion Turnover in Migrating Cells through Mobilizing Apc and c-Src</b:Title>
    <b:JournalName>MOLECULAR AND CELLULAR BIOLOGY</b:JournalName>
    <b:Year>2006</b:Year>
    <b:Pages>6844–6858</b:Pages>
    <b:RefOrder>19</b:RefOrder>
  </b:Source>
  <b:Source>
    <b:Tag>Rob05</b:Tag>
    <b:SourceType>JournalArticle</b:SourceType>
    <b:Guid>{5B3276A1-29F5-4619-844F-E55767D20A72}</b:Guid>
    <b:Author>
      <b:Author>
        <b:NameList>
          <b:Person>
            <b:Last>Bruinsma</b:Last>
            <b:First>Robijn</b:First>
          </b:Person>
        </b:NameList>
      </b:Author>
    </b:Author>
    <b:Title>Theory of Force Regulation by Nascent Adhesion Sites</b:Title>
    <b:JournalName>Biophysical Journal</b:JournalName>
    <b:Year>2005</b:Year>
    <b:Pages>87-94</b:Pages>
    <b:RefOrder>20</b:RefOrder>
  </b:Source>
  <b:Source>
    <b:Tag>Ana10</b:Tag>
    <b:SourceType>JournalArticle</b:SourceType>
    <b:Guid>{8906EFF7-1195-4A84-997A-F969D488A897}</b:Guid>
    <b:Author>
      <b:Author>
        <b:NameList>
          <b:Person>
            <b:Last>Ana M. Pasapera</b:Last>
            <b:First>1</b:First>
            <b:Middle>Ian C. Schneider,3,4,7 Erin Rericha,2,7 David D. Schlaepfer,5,6 and Clare M. Waterman</b:Middle>
          </b:Person>
        </b:NameList>
      </b:Author>
    </b:Author>
    <b:Title>Myosin II activity regulates vinculin recruitment to focal adhesions through FAK-mediated paxillin phosphorylation</b:Title>
    <b:JournalName>journal of Cell Biology</b:JournalName>
    <b:Year>2010</b:Year>
    <b:Pages>877–890</b:Pages>
    <b:RefOrder>21</b:RefOrder>
  </b:Source>
  <b:Source>
    <b:Tag>Col08</b:Tag>
    <b:SourceType>JournalArticle</b:SourceType>
    <b:Guid>{50A89284-8530-4440-9CAC-406F20B7F8B2}</b:Guid>
    <b:Author>
      <b:Author>
        <b:NameList>
          <b:Person>
            <b:Last>Colin K. Choi1</b:Last>
            <b:First>2,4,</b:First>
            <b:Middle>Miguel Vicente-Manzanares2,4,5, Jessica Zareno2, Leanna A. Whitmore2, Alex Mogilner, and Alan Rick Horwitz</b:Middle>
          </b:Person>
        </b:NameList>
      </b:Author>
    </b:Author>
    <b:Title>Actin and α-actinin orchestrate the assembly and maturation of nascent adhesions in a myosin II motor-independent manner</b:Title>
    <b:JournalName>nature cell biology</b:JournalName>
    <b:Year>2008</b:Year>
    <b:RefOrder>22</b:RefOrder>
  </b:Source>
  <b:Source>
    <b:Tag>Ire13</b:Tag>
    <b:SourceType>JournalArticle</b:SourceType>
    <b:Guid>{4E8717DD-BBE6-4090-9069-DB4D7156405B}</b:Guid>
    <b:Author>
      <b:Author>
        <b:NameList>
          <b:Person>
            <b:Last>Irena Lavelin1</b:Last>
            <b:First>Haguy</b:First>
            <b:Middle>Wolfenson2¤, Israel Patla3, Yoav I. Henis2, Ohad Medalia3,4, Tova Volberg1, Ariel Livne1, Zvi Kam1, Benjamin Geiger</b:Middle>
          </b:Person>
        </b:NameList>
      </b:Author>
    </b:Author>
    <b:Title>Differential Effect of Actomyosin Relaxation on the Dynamic Properties of Focal Adhesion Proteins</b:Title>
    <b:JournalName>PLOS ONE</b:JournalName>
    <b:Year>2013</b:Year>
    <b:RefOrder>23</b:RefOrder>
  </b:Source>
  <b:Source>
    <b:Tag>Ing13</b:Tag>
    <b:SourceType>JournalArticle</b:SourceType>
    <b:Guid>{B6E41A5B-5681-446F-B108-2D2B641AC34E}</b:Guid>
    <b:Author>
      <b:Author>
        <b:NameList>
          <b:Person>
            <b:Last>Ingo Thievessen</b:Last>
            <b:First>1</b:First>
            <b:Middle>Peter M. Thompson,2,3 Sylvain Berlemont,4 Karen M. Plevock,2,3 Sergey V. Plotnikov, Alice Zemljic-Harpf,5 Robert S. Ross,5 Michael W. Davidson,6 Gaudenz Danuser,4 Sharon L. Campbell, and Clare M. Waterman</b:Middle>
          </b:Person>
        </b:NameList>
      </b:Author>
    </b:Author>
    <b:Title>Vinculin–actin interaction couples actin retrograde flow to focal adhesions, but is dispensable for focal adhesion growth</b:Title>
    <b:JournalName>the Journal of Cell Bilogy</b:JournalName>
    <b:Year>2013</b:Year>
    <b:Pages>163-177</b:Pages>
    <b:RefOrder>24</b:RefOrder>
  </b:Source>
  <b:Source>
    <b:Tag>KeX12</b:Tag>
    <b:SourceType>JournalArticle</b:SourceType>
    <b:Guid>{46F515CB-40C9-47FC-AA8E-7976B6E217A6}</b:Guid>
    <b:Author>
      <b:Author>
        <b:NameList>
          <b:Person>
            <b:Last>Ke Xu1</b:Last>
            <b:First>Hazen</b:First>
            <b:Middle>P Babcock2 &amp; Xiaowei Zhuang</b:Middle>
          </b:Person>
        </b:NameList>
      </b:Author>
    </b:Author>
    <b:Title>Dual-objective STORM reveals three-dimensional filament organization in the actin cytoskeleton</b:Title>
    <b:JournalName>Nature Methods</b:JournalName>
    <b:Year>2012</b:Year>
    <b:RefOrder>25</b:RefOrder>
  </b:Source>
  <b:Source>
    <b:Tag>Ann12</b:Tag>
    <b:SourceType>JournalArticle</b:SourceType>
    <b:Guid>{B4476633-902D-4C27-A56E-607269C80861}</b:Guid>
    <b:Author>
      <b:Author>
        <b:NameList>
          <b:Person>
            <b:Last>Anne-Cécile Reymann</b:Last>
            <b:First>1</b:First>
            <b:Middle>Rajaa Boujemaa-Paterski,1 Jean-Louis Martiel,1 Christophe Guérin, Wenxiang Cao,2 Harvey F. Chin,2* Enrique M. De La Cruz,2 Manuel Théry,1† Laurent Blanchoin</b:Middle>
          </b:Person>
        </b:NameList>
      </b:Author>
    </b:Author>
    <b:Title>Actin Network Architecture Can Determine Myosin Motor Activity</b:Title>
    <b:JournalName>Science</b:JournalName>
    <b:Year>2012</b:Year>
    <b:RefOrder>26</b:RefOrder>
  </b:Source>
  <b:Source>
    <b:Tag>Jos08</b:Tag>
    <b:SourceType>JournalArticle</b:SourceType>
    <b:Guid>{C4A351AF-55C4-4197-8785-9B11AC1F0837}</b:Guid>
    <b:Author>
      <b:Author>
        <b:NameList>
          <b:Person>
            <b:Last>Joseph M. Laakso</b:Last>
            <b:First>John</b:First>
            <b:Middle>H. Lewis, Henry Shuman, E. Michael Ostap</b:Middle>
          </b:Person>
        </b:NameList>
      </b:Author>
    </b:Author>
    <b:Title>Myosin I Can Act As a Molecular Force Sensor</b:Title>
    <b:JournalName>science</b:JournalName>
    <b:Year>2008</b:Year>
    <b:RefOrder>27</b:RefOrder>
  </b:Source>
  <b:Source>
    <b:Tag>YLo13</b:Tag>
    <b:SourceType>JournalArticle</b:SourceType>
    <b:Guid>{B32E2102-630A-4789-84BF-854EA9A20A9D}</b:Guid>
    <b:Author>
      <b:Author>
        <b:NameList>
          <b:Person>
            <b:Last>Y. Loosli</b:Last>
            <b:First>zabc</b:First>
            <b:Middle>C. Labouesse,zd R. Luginbuehl,c J.-J. Meister,d J. G. Snedekerzab and B. Vianay</b:Middle>
          </b:Person>
        </b:NameList>
      </b:Author>
    </b:Author>
    <b:Title>An actin length threshold regulates adhesion maturation at the lamellipodium/lamellum interface</b:Title>
    <b:JournalName>Integrative Bilogy</b:JournalName>
    <b:Year>2013</b:Year>
    <b:Pages>865</b:Pages>
    <b:RefOrder>28</b:RefOrder>
  </b:Source>
  <b:Source>
    <b:Tag>KeH07</b:Tag>
    <b:SourceType>JournalArticle</b:SourceType>
    <b:Guid>{5E1DE5B7-5DF2-45CD-B885-D3DCAD6F7DF5}</b:Guid>
    <b:Author>
      <b:Author>
        <b:NameList>
          <b:Person>
            <b:Last>Ke Hu</b:Last>
            <b:First>*</b:First>
            <b:Middle>Lin Ji,* Kathryn T. Applegate, Gaudenz Danuser,† Clare M. Waterman-Storer</b:Middle>
          </b:Person>
        </b:NameList>
      </b:Author>
    </b:Author>
    <b:Title>Differential Transmission of Actin Motion Within Focal Adhesions</b:Title>
    <b:JournalName>Science</b:JournalName>
    <b:Year>2007</b:Year>
    <b:Pages>111</b:Pages>
    <b:RefOrder>29</b:RefOrder>
  </b:Source>
  <b:Source>
    <b:Tag>Mar07</b:Tag>
    <b:SourceType>JournalArticle</b:SourceType>
    <b:Guid>{77E5E4BC-3D04-413A-B9C2-BA5A3F01574E}</b:Guid>
    <b:Author>
      <b:Author>
        <b:NameList>
          <b:Person>
            <b:Last>Markus Schober</b:Last>
            <b:First>1</b:First>
            <b:Middle>Srikala Raghavan,1 Maria Nikolova,1 Lisa Polak,1 H. Amalia Pasolli,1 Hilary E. Beggs, Louis F. Reichardt,2 and Elaine Fuchs</b:Middle>
          </b:Person>
        </b:NameList>
      </b:Author>
    </b:Author>
    <b:Title>Focal adhesion kinase modulates tension signaling to control actin and focal adhesion dynamics</b:Title>
    <b:JournalName>Journal of Cell Biology</b:JournalName>
    <b:Year>2007</b:Year>
    <b:Pages>667-680</b:Pages>
    <b:RefOrder>30</b:RefOrder>
  </b:Source>
  <b:Source>
    <b:Tag>Yii05</b:Tag>
    <b:SourceType>JournalArticle</b:SourceType>
    <b:Guid>{C9A69872-47D3-4907-BC10-273AF5B270C5}</b:Guid>
    <b:Author>
      <b:Author>
        <b:NameList>
          <b:Person>
            <b:Last>Yiider Tseng a</b:Last>
            <b:First>Thomas</b:First>
            <b:Middle>P. Kole a, Jerry S.H. Lee a, Elena Fedorov b, Steven C. Almo, Benjamin W. Schafer c, Denis Wirtz</b:Middle>
          </b:Person>
        </b:NameList>
      </b:Author>
    </b:Author>
    <b:Title>How actin crosslinking and bundling proteins cooperate to generate an enhanced cell mechanical response q</b:Title>
    <b:JournalName>Biochemical and Biophysical Research Communications</b:JournalName>
    <b:Year>2005</b:Year>
    <b:Pages>183–192</b:Pages>
    <b:RefOrder>31</b:RefOrder>
  </b:Source>
  <b:Source>
    <b:Tag>Nao13</b:Tag>
    <b:SourceType>JournalArticle</b:SourceType>
    <b:Guid>{863D51FC-E38A-4B80-9F80-6EF6BE417F11}</b:Guid>
    <b:Author>
      <b:Author>
        <b:NameList>
          <b:Person>
            <b:Last>Naomi Courtemanchea</b:Last>
            <b:First>1,</b:First>
            <b:Middle>Ja Yil Leeb,1, Thomas D. Pollarda,c,d,2, and Eric C. Greeneb</b:Middle>
          </b:Person>
        </b:NameList>
      </b:Author>
    </b:Author>
    <b:Title>Tension modulates actin filament polymerization mediated by formin and profilin</b:Title>
    <b:JournalName>PNAS</b:JournalName>
    <b:Year>2013</b:Year>
    <b:Pages>9752–9757</b:Pages>
    <b:RefOrder>32</b:RefOrder>
  </b:Source>
  <b:Source>
    <b:Tag>Osi08</b:Tag>
    <b:SourceType>JournalArticle</b:SourceType>
    <b:Guid>{D6BA4AAB-B509-4369-B85F-879C17C06A8A}</b:Guid>
    <b:Author>
      <b:Author>
        <b:NameList>
          <b:Person>
            <b:Last>Osigwe Esue1</b:Last>
            <b:First>2⁎,</b:First>
            <b:Middle>Elizabeth S. Harris3, Henry N. Higgs, and Denis Wirtz</b:Middle>
          </b:Person>
        </b:NameList>
      </b:Author>
    </b:Author>
    <b:Title>The Filamentous Actin Cross-Linking/Bundling Activity of Mammalian Formins</b:Title>
    <b:JournalName>J. Mol. Biol.</b:JournalName>
    <b:Year>2008</b:Year>
    <b:Pages>324–334</b:Pages>
    <b:RefOrder>33</b:RefOrder>
  </b:Source>
  <b:Source>
    <b:Tag>Alp07</b:Tag>
    <b:SourceType>JournalArticle</b:SourceType>
    <b:Guid>{4A76C2F4-F644-4A41-B01F-03CD8357740B}</b:Guid>
    <b:Author>
      <b:Author>
        <b:NameList>
          <b:Person>
            <b:Last>Alphée Michelot</b:Last>
            <b:First>Julien</b:First>
            <b:Middle>Berro, Christophe Guérin, Rajaa Boujemaa-Paterski, Christopher J. Staiger,3,4 Jean-Louis Martiel, and Laurent Blanchoin</b:Middle>
          </b:Person>
        </b:NameList>
      </b:Author>
    </b:Author>
    <b:Title>Actin-Filament Stochastic Dynamics Mediated by ADF/Cofilin</b:Title>
    <b:JournalName>Current Biology</b:JournalName>
    <b:Year>2007</b:Year>
    <b:Pages>825–833</b:Pages>
    <b:RefOrder>34</b:RefOrder>
  </b:Source>
  <b:Source>
    <b:Tag>Bra08</b:Tag>
    <b:SourceType>JournalArticle</b:SourceType>
    <b:Guid>{7DBC3B48-7ED1-45E1-8182-50A922BF1B37}</b:Guid>
    <b:Author>
      <b:Author>
        <b:NameList>
          <b:Person>
            <b:Last>Brannon R. McCullough1</b:Last>
            <b:First>Laurent</b:First>
            <b:Middle>Blanchoin2, Jean-Louis Martiel and Enrique M. De La Cruz</b:Middle>
          </b:Person>
        </b:NameList>
      </b:Author>
    </b:Author>
    <b:Title>Cofilin Increases the Bending Flexibility of Actin Filaments: Implications for Severing and Cell Mechanics</b:Title>
    <b:JournalName>J. Mol. Biol.</b:JournalName>
    <b:Year>2008</b:Year>
    <b:Pages>550–558</b:Pages>
    <b:RefOrder>35</b:RefOrder>
  </b:Source>
  <b:Source>
    <b:Tag>Cri11</b:Tag>
    <b:SourceType>JournalArticle</b:SourceType>
    <b:Guid>{629BA7C3-3E3D-49C3-866C-856801156223}</b:Guid>
    <b:Author>
      <b:Author>
        <b:NameList>
          <b:Person>
            <b:Last>Cristian Suarez</b:Last>
            <b:First>Jérémy</b:First>
            <b:Middle>Roland, Rajaa Boujemaa-Paterski,1 Hyeran Kang, Brannon R. McCullough,2 Anne-Cécile Reymann, Christophe Guérin, Jean-Louis Martiel, Enrique M. De La Cruz, and Laurent Blanchoin</b:Middle>
          </b:Person>
        </b:NameList>
      </b:Author>
    </b:Author>
    <b:Title>Cofilin Tunes the Nucleotide State of Actin Filaments and Severs at Bare and Decorated Segment Boundaries</b:Title>
    <b:JournalName>Current Bilogy</b:JournalName>
    <b:Year>2011</b:Year>
    <b:Pages>862–868</b:Pages>
    <b:RefOrder>36</b:RefOrder>
  </b:Source>
  <b:Source>
    <b:Tag>Nad14</b:Tag>
    <b:SourceType>JournalArticle</b:SourceType>
    <b:Guid>{B23CE564-AA77-49C4-B8D2-82F1C1943F2C}</b:Guid>
    <b:Author>
      <b:Author>
        <b:NameList>
          <b:Person>
            <b:Last>Nadia Elkhatib</b:Last>
            <b:First>1,2</b:First>
            <b:Middle>Matthew B. Neu,1,2 Carla Zensen, Kurt M. Schmoller, Daniel Louvard, Andreas R. Bausch, Timo Betz, and Danijela Matic Vignjevic</b:Middle>
          </b:Person>
        </b:NameList>
      </b:Author>
    </b:Author>
    <b:Title>Fascin Plays a Role in Stress Fiber Organization and Focal Adhesion Disassembly</b:Title>
    <b:JournalName>Current Biology</b:JournalName>
    <b:Year>2014</b:Year>
    <b:Pages>1492–1499</b:Pages>
    <b:RefOrder>37</b:RefOrder>
  </b:Source>
  <b:Source>
    <b:Tag>Lor12</b:Tag>
    <b:SourceType>JournalArticle</b:SourceType>
    <b:Guid>{88975C48-6B45-489C-B722-354F82949167}</b:Guid>
    <b:Author>
      <b:Author>
        <b:NameList>
          <b:Person>
            <b:Last>Lorenz Rognoni</b:Last>
            <b:First>Johannes</b:First>
            <b:Middle>Stigler, Benjamin Pelz, Jari Ylänne, and Matthias Rief</b:Middle>
          </b:Person>
        </b:NameList>
      </b:Author>
    </b:Author>
    <b:Title>Dynamic force sensing of filamin revealed in single-molecule experiments</b:Title>
    <b:JournalName>PNAS</b:JournalName>
    <b:Year>2012</b:Year>
    <b:Pages>19679–19684</b:Pages>
    <b:RefOrder>38</b:RefOrder>
  </b:Source>
  <b:Source>
    <b:Tag>Luc11</b:Tag>
    <b:SourceType>JournalArticle</b:SourceType>
    <b:Guid>{E809F4EC-BD35-45FB-B1DD-7C21993FC849}</b:Guid>
    <b:Author>
      <b:Author>
        <b:NameList>
          <b:Person>
            <b:Last>Luca Cardamone</b:Last>
            <b:First>Alessandro</b:First>
            <b:Middle>Laio1, Vincent Torre, Rajesh Shahapure2, and Antonio DeSimone</b:Middle>
          </b:Person>
        </b:NameList>
      </b:Author>
    </b:Author>
    <b:Title>Cytoskeletal actin networks in motile cells are critically self-organized systems synchronized by mechanical interactions</b:Title>
    <b:JournalName>PNAS </b:JournalName>
    <b:Year>2011</b:Year>
    <b:Pages>13978–13983</b:Pages>
    <b:RefOrder>39</b:RefOrder>
  </b:Source>
  <b:Source>
    <b:Tag>Ann10</b:Tag>
    <b:SourceType>JournalArticle</b:SourceType>
    <b:Guid>{2C032B6D-F45F-4EE2-B773-C88A1A343BDE}</b:Guid>
    <b:Author>
      <b:Author>
        <b:NameList>
          <b:Person>
            <b:Last>Anne-Cécile Reymann1</b:Last>
            <b:First>Jean-Louis</b:First>
            <b:Middle>Martiel1,2, Théo Cambier1, Laurent Blanchoin, Rajaa Boujemaa-Paterski1* and Manuel Théry</b:Middle>
          </b:Person>
        </b:NameList>
      </b:Author>
    </b:Author>
    <b:Title>Nucleation geometry governs ordered actin networks structures</b:Title>
    <b:JournalName>Nature Materials</b:JournalName>
    <b:Year>2010</b:Year>
    <b:RefOrder>40</b:RefOrder>
  </b:Source>
  <b:Source>
    <b:Tag>Jan</b:Tag>
    <b:SourceType>JournalArticle</b:SourceType>
    <b:Guid>{EC7E1CCF-1F09-4758-833F-19E91264AF07}</b:Guid>
    <b:Author>
      <b:Author>
        <b:NameList>
          <b:Person>
            <b:Last>Janosch A. Deeg</b:Last>
            <b:First>Ilia</b:First>
            <b:Middle>Louban, Daniel Aydin, Christine Selhuber-Unkel, Horst Kessler, and Joachim P. Spatz</b:Middle>
          </b:Person>
        </b:NameList>
      </b:Author>
    </b:Author>
    <b:Title>Impact of Local versus Global Ligand Density on Cellular Adhesion</b:Title>
    <b:JournalName>NANO Letter</b:JournalName>
    <b:Year>2011</b:Year>
    <b:Pages>1469–1476</b:Pages>
    <b:RefOrder>41</b:RefOrder>
  </b:Source>
  <b:Source>
    <b:Tag>Sab13</b:Tag>
    <b:SourceType>JournalArticle</b:SourceType>
    <b:Guid>{573D73BE-6E31-4FC3-A2B6-7F81B3EA5032}</b:Guid>
    <b:Author>
      <b:Author>
        <b:NameList>
          <b:Person>
            <b:Last>Sabri Rahmouni</b:Last>
            <b:First>Aaron</b:First>
            <b:Middle>Lindner , Florian Rechenmacher , Stefanie Neubauer ,Tariq Rashad Ali Sobahi , Horst Kessler , Elisabetta Ada Cavalcanti-Adam ,and Joachim Pius Spatz</b:Middle>
          </b:Person>
        </b:NameList>
      </b:Author>
    </b:Author>
    <b:Title>Hydrogel Micropillars with Integrin Selective Peptidomimetic Functionalized Nanopatterned Tops: A New Tool for the Measurement of Cell Traction Forces Transmitted through αvβ3 - or α5β1 -Integrins</b:Title>
    <b:JournalName>Advanced Materials</b:JournalName>
    <b:Year>2013</b:Year>
    <b:Pages>5869–5874</b:Pages>
    <b:RefOrder>42</b:RefOrder>
  </b:Source>
  <b:Source>
    <b:Tag>38M11</b:Tag>
    <b:SourceType>JournalArticle</b:SourceType>
    <b:Guid>{FD563304-953A-437D-A425-FEC3E41CD6DA}</b:Guid>
    <b:Author>
      <b:Author>
        <b:NameList>
          <b:Person>
            <b:Last>Mark Schvartzman</b:Last>
            <b:First>Matteo</b:First>
            <b:Middle>Palma, Julia Sable, Justin Abramson, Xian Hu, Michael P. Sheetz, and Shalom J. Wind</b:Middle>
          </b:Person>
        </b:NameList>
      </b:Author>
    </b:Author>
    <b:Title>Nanolithographic Control of the Spatial Organization of Cellular Adhesion Receptors at the Single-Molecule Level</b:Title>
    <b:JournalName>Nano Letters</b:JournalName>
    <b:Year>2011</b:Year>
    <b:Pages>1306–1312</b:Pages>
    <b:RefOrder>43</b:RefOrder>
  </b:Source>
  <b:Source>
    <b:Tag>Nat05</b:Tag>
    <b:SourceType>JournalArticle</b:SourceType>
    <b:Guid>{44D0A34B-1B05-4143-B5D0-9CF0A4D31670}</b:Guid>
    <b:Author>
      <b:Author>
        <b:NameList>
          <b:Person>
            <b:Last>Nathan D. Gallant</b:Last>
            <b:First>Kristin</b:First>
            <b:Middle>E. Michael, and Andre´s J. Garcı´a</b:Middle>
          </b:Person>
        </b:NameList>
      </b:Author>
    </b:Author>
    <b:Title>Cell Adhesion Strengthening: Contributions of Adhesive Area, Integrin Binding, and Focal Adhesion Assembly</b:Title>
    <b:JournalName>Molecular Biology of the Cell</b:JournalName>
    <b:Year>2005</b:Year>
    <b:Pages>4329–4340</b:Pages>
    <b:RefOrder>44</b:RefOrder>
  </b:Source>
  <b:Source>
    <b:Tag>Sea07</b:Tag>
    <b:SourceType>JournalArticle</b:SourceType>
    <b:Guid>{AE98F154-B3A3-41C5-A0F9-396656CF75D9}</b:Guid>
    <b:Author>
      <b:Author>
        <b:NameList>
          <b:Person>
            <b:Last>Sean R. Coyer</b:Last>
            <b:First>AndrØs</b:First>
            <b:Middle>J. García, and Emmanuel Delamarche</b:Middle>
          </b:Person>
        </b:NameList>
      </b:Author>
    </b:Author>
    <b:Title>Facile Preparation of Complex Protein Architectures with Sub-100-nm Resolution on Surfaces</b:Title>
    <b:JournalName>Angew. Chem.</b:JournalName>
    <b:Year>2007</b:Year>
    <b:Pages>6837 –6840</b:Pages>
    <b:RefOrder>45</b:RefOrder>
  </b:Source>
  <b:Source>
    <b:Tag>Sea12</b:Tag>
    <b:SourceType>JournalArticle</b:SourceType>
    <b:Guid>{64CDBC74-FB8A-4197-9539-0914F1903838}</b:Guid>
    <b:Author>
      <b:Author>
        <b:NameList>
          <b:Person>
            <b:Last>Sean R. Coyer1</b:Last>
            <b:First>*,</b:First>
            <b:Middle>Ankur Singh1,*, David W. Dumbauld1, David A. Calderwood2, Susan W. Craig, Emmanuel Delamarche4 and Andre´s J. Garci`a</b:Middle>
          </b:Person>
        </b:NameList>
      </b:Author>
    </b:Author>
    <b:Title>Nanopatterning reveals an ECM area threshold for focal adhesion assembly and force transmission that is regulated by integrin activation and cytoskeleton tension</b:Title>
    <b:JournalName>Journal of Cell Science</b:JournalName>
    <b:Year>2012</b:Year>
    <b:Pages>5110–5123</b:Pages>
    <b:RefOrder>46</b:RefOrder>
  </b:Source>
  <b:Source>
    <b:Tag>Jen10</b:Tag>
    <b:SourceType>JournalArticle</b:SourceType>
    <b:Guid>{EC937822-C603-40BE-8C12-C4B69B789E8E}</b:Guid>
    <b:Author>
      <b:Author>
        <b:NameList>
          <b:Person>
            <b:Last>Jenny Malmstro¨m</b:Last>
            <b:First>†</b:First>
            <b:Middle>Brian Christensen,‡ Hans P. Jakobsen, Jette Lovmand, Rasmus Foldbjerg, Esben S. Sørensen, and Duncan S. Sutherland</b:Middle>
          </b:Person>
        </b:NameList>
      </b:Author>
    </b:Author>
    <b:Title>Large Area Protein Patterning Reveals Nanoscale Control of Focal Adhesion Development</b:Title>
    <b:JournalName>NANO Letters</b:JournalName>
    <b:Year>2010</b:Year>
    <b:Pages>686-694</b:Pages>
    <b:RefOrder>47</b:RefOrder>
  </b:Source>
  <b:Source>
    <b:Tag>Jen11</b:Tag>
    <b:SourceType>JournalArticle</b:SourceType>
    <b:Guid>{42764507-22B1-4F02-B042-AC223035215E}</b:Guid>
    <b:Author>
      <b:Author>
        <b:NameList>
          <b:Person>
            <b:Last>Jenny Malmstr€om</b:Last>
            <b:First>Jette</b:First>
            <b:Middle>Lovmand, Stine Kristensen, Maria Sundh, Mogens Duch, and Duncan S Sutherland</b:Middle>
          </b:Person>
        </b:NameList>
      </b:Author>
    </b:Author>
    <b:Title>Focal Complex Maturation and Bridging on 200 nm Vitronectin but Not Fibronectin Patches Reveal Different Mechanisms of Focal Adhesion Formation</b:Title>
    <b:JournalName>NANO Letters</b:JournalName>
    <b:Year>2011</b:Year>
    <b:Pages>2264–2271</b:Pages>
    <b:RefOrder>48</b:RefOrder>
  </b:Source>
  <b:Source>
    <b:Tag>Eve10</b:Tag>
    <b:SourceType>JournalArticle</b:SourceType>
    <b:Guid>{E693B5D8-69C8-45D9-B058-D7242F738F48}</b:Guid>
    <b:Author>
      <b:Author>
        <b:NameList>
          <b:Person>
            <b:Last>Evelyn K.F. Yim</b:Last>
            <b:First>Eric</b:First>
            <b:Middle>M. Darling, Karina Kulangara, Farshid Guilak, Kam W. Leong</b:Middle>
          </b:Person>
        </b:NameList>
      </b:Author>
    </b:Author>
    <b:Title>Nanotopography-induced changes in focal adhesions, cytoskeletal organization, and mechanical properties of human mesenchymal stem cells</b:Title>
    <b:JournalName>Biomaterials</b:JournalName>
    <b:Year>2010</b:Year>
    <b:Pages>1299–1306</b:Pages>
    <b:RefOrder>49</b:RefOrder>
  </b:Source>
  <b:Source>
    <b:Tag>Gre09</b:Tag>
    <b:SourceType>JournalArticle</b:SourceType>
    <b:Guid>{B3A21DAE-6CB7-4E4B-9788-F0CE9D5AC2CB}</b:Guid>
    <b:Author>
      <b:Author>
        <b:NameList>
          <b:Person>
            <b:Last>Gregory T. Christopherson a</b:Last>
            <b:First>Hongjun</b:First>
            <b:Middle>Song b, Hai-Quan Mao</b:Middle>
          </b:Person>
        </b:NameList>
      </b:Author>
    </b:Author>
    <b:Title>The influence of fiber diameter of electrospun substrates on neural stem cell differentiation and proliferation</b:Title>
    <b:JournalName>Biomaterials</b:JournalName>
    <b:Year>2009</b:Year>
    <b:Pages>556–564</b:Pages>
    <b:RefOrder>50</b:RefOrder>
  </b:Source>
  <b:Source>
    <b:Tag>Chi14</b:Tag>
    <b:SourceType>JournalArticle</b:SourceType>
    <b:Guid>{86730A5A-2CC4-458B-9F0F-C54CB27C25E5}</b:Guid>
    <b:Author>
      <b:Author>
        <b:NameList>
          <b:Person>
            <b:Last>Chiung Wen Kuo</b:Last>
            <b:First>Di-Yen</b:First>
            <b:Middle>Chueh and Peilin Chen</b:Middle>
          </b:Person>
        </b:NameList>
      </b:Author>
    </b:Author>
    <b:Title>Investigation of size–dependent cell adhesion on nanostructured interfaces</b:Title>
    <b:JournalName>Journal of Nanobiotechnology</b:JournalName>
    <b:Year>2014</b:Year>
    <b:RefOrder>51</b:RefOrder>
  </b:Source>
  <b:Source>
    <b:Tag>Pit15</b:Tag>
    <b:SourceType>JournalArticle</b:SourceType>
    <b:Guid>{2B2DE912-F782-4FB3-8077-63E63A26070E}</b:Guid>
    <b:Author>
      <b:Author>
        <b:NameList>
          <b:Person>
            <b:Last>Pitirat Pholpabu a</b:Last>
            <b:First>Stephen</b:First>
            <b:Middle>Kustra a, Haosheng Wu b, Aditya Balasubramanian, Christopher J. Bettinger</b:Middle>
          </b:Person>
        </b:NameList>
      </b:Author>
    </b:Author>
    <b:Title>Lithography-free fabrication of reconfigurable substrate topography for contact guidance</b:Title>
    <b:JournalName>Biomaterials</b:JournalName>
    <b:Year>2015</b:Year>
    <b:Pages>164-172</b:Pages>
    <b:RefOrder>52</b:RefOrder>
  </b:Source>
  <b:Source>
    <b:Tag>Dar15</b:Tag>
    <b:SourceType>JournalArticle</b:SourceType>
    <b:Guid>{5586FEA7-1A3A-4515-B061-72BC2E2BDE77}</b:Guid>
    <b:Author>
      <b:Author>
        <b:NameList>
          <b:Person>
            <b:Last>Darío Gallach Péreza</b:Last>
            <b:First>b,</b:First>
            <b:Middle>Esther Punzón Quijornaa,c, Ruy Sanzd, Vicente Torres-Costa, Josefa P. García Ruize, Miguel Manso Silván</b:Middle>
          </b:Person>
        </b:NameList>
      </b:Author>
    </b:Author>
    <b:Title>Nanotopography enhanced mobility determines mesenchymal stem cell distribution on micropatterned semiconductors bearing nanorough areas </b:Title>
    <b:JournalName>Biointerfaces</b:JournalName>
    <b:Year>2015</b:Year>
    <b:Pages>146–153</b:Pages>
    <b:RefOrder>53</b:RefOrder>
  </b:Source>
  <b:Source>
    <b:Tag>AMH15</b:Tag>
    <b:SourceType>JournalArticle</b:SourceType>
    <b:Guid>{4A4D24B8-4E3F-4902-A6D0-C2CD04D51B28}</b:Guid>
    <b:Author>
      <b:Author>
        <b:NameList>
          <b:Person>
            <b:Last>A. M. Higgins</b:Last>
            <b:First>B.</b:First>
            <b:Middle>L. Banik and J. L. Brown</b:Middle>
          </b:Person>
        </b:NameList>
      </b:Author>
    </b:Author>
    <b:Title>Geometry sensing through POR1 regulates Rac1 activity controlling early osteoblast differentiation in response to nanofiber diameter</b:Title>
    <b:JournalName>Integrative Biology</b:JournalName>
    <b:Year>2015</b:Year>
    <b:Pages>229-236</b:Pages>
    <b:RefOrder>54</b:RefOrder>
  </b:Source>
  <b:Source>
    <b:Tag>Nat01</b:Tag>
    <b:SourceType>JournalArticle</b:SourceType>
    <b:Guid>{3F79EC5F-60B6-4BDB-810F-99B121B232A7}</b:Guid>
    <b:Author>
      <b:Author>
        <b:NameList>
          <b:Person>
            <b:Last>Nathalie Q. Balaban*</b:Last>
            <b:First>Ulrich</b:First>
            <b:Middle>S. Schwarz†, Daniel Riveline‡, Polina Goichberg*, Gila Tzur*, Ilana Sabanay, Diana Mahalu§, Sam Safran†, Alexander Bershadsky*, Lia Addadi¶ and Benjamin Geiger</b:Middle>
          </b:Person>
        </b:NameList>
      </b:Author>
    </b:Author>
    <b:Title>Force and focal adhesion assembly: a close relationship studied using elastic micropatterned substrates</b:Title>
    <b:JournalName>NATURE CELL BIOLOGY</b:JournalName>
    <b:Year>2001</b:Year>
    <b:RefOrder>55</b:RefOrder>
  </b:Source>
  <b:Source>
    <b:Tag>Sam10</b:Tag>
    <b:SourceType>JournalArticle</b:SourceType>
    <b:Guid>{F4DD4AF1-6342-435E-BCEC-B55F30ABA454}</b:Guid>
    <b:Author>
      <b:Author>
        <b:NameList>
          <b:Person>
            <b:Last>Suna</b:Last>
            <b:First>Sam</b:First>
            <b:Middle>Walcotta and Sean X.</b:Middle>
          </b:Person>
        </b:NameList>
      </b:Author>
    </b:Author>
    <b:Title>A mechanical model of actin stress fiber formation and substrate elasticity sensing in adherent cells</b:Title>
    <b:JournalName>PNAS</b:JournalName>
    <b:Year>2010</b:Year>
    <b:Pages>7757–7762</b:Pages>
    <b:RefOrder>56</b:RefOrder>
  </b:Source>
  <b:Source>
    <b:Tag>Ana15</b:Tag>
    <b:SourceType>JournalArticle</b:SourceType>
    <b:Guid>{C878536A-DBA2-40B6-84DB-9B5759FC9ABF}</b:Guid>
    <b:Author>
      <b:Author>
        <b:NameList>
          <b:Person>
            <b:Last>Ana M. Pasapera</b:Last>
            <b:First>1</b:First>
            <b:Middle>Sergey V. Plotnikov,1,2 Robert S. Fischer, Lindsay B. Case,1 Thomas T. Egelhoff, and Clare M. Waterman</b:Middle>
          </b:Person>
        </b:NameList>
      </b:Author>
    </b:Author>
    <b:Title>Rac1-Dependent Phosphorylation and Focal Adhesion Recruitment of Myosin IIA Regulates Migration and Mechanosensing</b:Title>
    <b:JournalName>Current Biology</b:JournalName>
    <b:Year>2015</b:Year>
    <b:Pages>175–186</b:Pages>
    <b:RefOrder>57</b:RefOrder>
  </b:Source>
  <b:Source>
    <b:Tag>Yun13</b:Tag>
    <b:SourceType>JournalArticle</b:SourceType>
    <b:Guid>{A2E11713-66CC-4C4C-A275-85386D972BE6}</b:Guid>
    <b:Author>
      <b:Author>
        <b:NameList>
          <b:Person>
            <b:Last>Yun Chena</b:Last>
            <b:First>Ana</b:First>
            <b:Middle>M. Pasaperab, Alan P. Koretskya, and Clare M. Waterman</b:Middle>
          </b:Person>
        </b:NameList>
      </b:Author>
    </b:Author>
    <b:Title>Orientation-specific responses to sustained uniaxial stretching in focal adhesion growth and turnover</b:Title>
    <b:JournalName>PNAS</b:JournalName>
    <b:Year>2013</b:Year>
    <b:RefOrder>58</b:RefOrder>
  </b:Source>
  <b:Source>
    <b:Tag>Ben13</b:Tag>
    <b:SourceType>JournalArticle</b:SourceType>
    <b:Guid>{4FF2D7DC-85FE-48E2-ABA7-2B7BDFCB7207}</b:Guid>
    <b:Author>
      <b:Author>
        <b:NameList>
          <b:Person>
            <b:Last>Benjamin L. Bangasser</b:Last>
            <b:First>†</b:First>
            <b:Middle>Steven S. Rosenfeld,‡ and David J. Odde</b:Middle>
          </b:Person>
        </b:NameList>
      </b:Author>
    </b:Author>
    <b:Title>Determinants of Maximal Force Transmission in a Motor-Clutch Model of Cell Traction in a Compliant Microenvironment</b:Title>
    <b:JournalName>Biophysical Journal</b:JournalName>
    <b:Year>2013</b:Year>
    <b:Pages>581–592</b:Pages>
    <b:RefOrder>59</b:RefOrder>
  </b:Source>
  <b:Source>
    <b:Tag>BEN13</b:Tag>
    <b:SourceType>JournalArticle</b:SourceType>
    <b:Guid>{65B0EA77-F066-424D-AEAD-FA3ABB861C19}</b:Guid>
    <b:Author>
      <b:Author>
        <b:NameList>
          <b:Person>
            <b:Last>ODDE</b:Last>
            <b:First>BENJAMIN</b:First>
            <b:Middle>L. BANGASSER and DAVID J.</b:Middle>
          </b:Person>
        </b:NameList>
      </b:Author>
    </b:Author>
    <b:Title>Master Equation-Based Analysis of a Motor-Clutch Model for Cell Traction Force</b:Title>
    <b:JournalName>Cellular and Molecular Bioengineering</b:JournalName>
    <b:Year>2013</b:Year>
    <b:Pages>449–459</b:Pages>
    <b:RefOrder>60</b:RefOrder>
  </b:Source>
  <b:Source>
    <b:Tag>Her13</b:Tag>
    <b:SourceType>JournalArticle</b:SourceType>
    <b:Guid>{7B94DF72-8603-4BDE-AD80-8CC4B49B3F90}</b:Guid>
    <b:Author>
      <b:Author>
        <b:NameList>
          <b:Person>
            <b:Last>Herbert B. Schiller1</b:Last>
            <b:First>6,</b:First>
            <b:Middle>Michaela-Rosemarie Hermann1,6, Julien Polleux1, Timothée Vignaud2, Sara Zanivan, Caroline C. Friedel4, Zhiqi Sun1, Aurelia Raducanu1, Kay-E. Gottschalk5, Manuel Théry2, Matthias Mann and Reinhard Fässler</b:Middle>
          </b:Person>
        </b:NameList>
      </b:Author>
    </b:Author>
    <b:Title>b1- and av--class integrins cooperate to regulate myosin II during rigidity sensing of fibronectin-based microenvironments</b:Title>
    <b:JournalName>nature cell biology </b:JournalName>
    <b:Year>2013</b:Year>
    <b:RefOrder>61</b:RefOrder>
  </b:Source>
  <b:Source>
    <b:Tag>Man06</b:Tag>
    <b:SourceType>JournalArticle</b:SourceType>
    <b:Guid>{008E782D-39ED-4206-B8C6-06A2CB96AE1A}</b:Guid>
    <b:Author>
      <b:Author>
        <b:NameList>
          <b:Person>
            <b:Last>Manuel The´ry</b:Last>
            <b:First>1</b:First>
            <b:Middle>Anne Pe´ pin,2 Emilie Dressaire,1 Yong Chen, and Michel Bornens</b:Middle>
          </b:Person>
        </b:NameList>
      </b:Author>
    </b:Author>
    <b:Title>Cell Distribution of Stress Fibres in Response to the Geometry of the Adhesive Environment</b:Title>
    <b:JournalName>Cell Motility and the Cytoskeleton</b:JournalName>
    <b:Year>2006</b:Year>
    <b:Pages>341–355</b:Pages>
    <b:RefOrder>62</b:RefOrder>
  </b:Source>
  <b:Source>
    <b:Tag>Ser12</b:Tag>
    <b:SourceType>JournalArticle</b:SourceType>
    <b:Guid>{1CBAC31A-BB79-4F1D-9802-4603975BEB74}</b:Guid>
    <b:Author>
      <b:Author>
        <b:NameList>
          <b:Person>
            <b:Last>Sergey V. Plotnikov</b:Last>
            <b:First>1</b:First>
            <b:Middle>Ana M. Pasapera,1 Benedikt Sabass,2 and Clare M. Waterman</b:Middle>
          </b:Person>
        </b:NameList>
      </b:Author>
    </b:Author>
    <b:Title>Force Fluctuations within Focal Adhesions Mediate ECM-Rigidity Sensing to Guide Directed Cell Migration</b:Title>
    <b:JournalName>Cell</b:JournalName>
    <b:Year>2012</b:Year>
    <b:Pages>1513–1527</b:Pages>
    <b:RefOrder>63</b:RefOrder>
  </b:Source>
  <b:Source>
    <b:Tag>Mas13</b:Tag>
    <b:SourceType>JournalArticle</b:SourceType>
    <b:Guid>{4033E840-C173-48A0-9082-1F9774EC6C8D}</b:Guid>
    <b:Author>
      <b:Author>
        <b:NameList>
          <b:Person>
            <b:Last>Masatoshi Morimatsu</b:Last>
            <b:First>†</b:First>
            <b:Middle>Armen H. Mekhdjian,† Arjun S. Adhikari,† and Alexander R. Dunn</b:Middle>
          </b:Person>
        </b:NameList>
      </b:Author>
    </b:Author>
    <b:Title>Molecular Tension Sensors Report Forces Generated by Single Integrin Molecules in Living Cells</b:Title>
    <b:JournalName>NANO Letters</b:JournalName>
    <b:Year>2013</b:Year>
    <b:Pages>3985−3989</b:Pages>
    <b:RefOrder>64</b:RefOrder>
  </b:Source>
  <b:Source>
    <b:Tag>Mel13</b:Tag>
    <b:SourceType>JournalArticle</b:SourceType>
    <b:Guid>{2456F916-F2D8-4C44-AB1B-70C511EBB5A2}</b:Guid>
    <b:Author>
      <b:Author>
        <b:NameList>
          <b:Person>
            <b:Last>Melanie Schwingel1</b:Last>
            <b:First>2,</b:First>
            <b:Middle>Martin Bastmeyer</b:Middle>
          </b:Person>
        </b:NameList>
      </b:Author>
    </b:Author>
    <b:Title>Force Mapping during the Formation and Maturation of Cell Adhesion Sites with Multiple Optical Tweezers</b:Title>
    <b:JournalName>PLOS ONE</b:JournalName>
    <b:Year>2013</b:Year>
    <b:RefOrder>65</b:RefOrder>
  </b:Source>
  <b:Source>
    <b:Tag>Wes12</b:Tag>
    <b:SourceType>JournalArticle</b:SourceType>
    <b:Guid>{1DCE75C5-B7AF-4B1E-859F-AF84EE424DFD}</b:Guid>
    <b:Author>
      <b:Author>
        <b:NameList>
          <b:Person>
            <b:Last>Wesley R. Leganta</b:Last>
            <b:First>1,</b:First>
            <b:Middle>Colin K. Choia,1, Jordan S. Millera, Lin Shaob, Liang Gaob, Eric Betzigb, and Christopher S. Chen</b:Middle>
          </b:Person>
        </b:NameList>
      </b:Author>
    </b:Author>
    <b:Title>Multidimensional traction force microscopy reveals out-of-plane rotational moments about focal adhesions</b:Title>
    <b:JournalName>PNAS</b:JournalName>
    <b:Year>2012</b:Year>
    <b:Pages>881–886</b:Pages>
    <b:RefOrder>66</b:RefOrder>
  </b:Source>
  <b:Source>
    <b:Tag>Mar08</b:Tag>
    <b:SourceType>JournalArticle</b:SourceType>
    <b:Guid>{2285AE81-73A9-4D63-AB99-F3E34934F167}</b:Guid>
    <b:Author>
      <b:Author>
        <b:NameList>
          <b:Person>
            <b:Last>Margaret L. Gardel</b:Last>
            <b:First>1</b:First>
            <b:Middle>Benedikt Sabass , 2,3 Lin Ji , 4 Gaudenz Danuser , 4 Ulrich S. Schwarz , and Clare M. Waterman</b:Middle>
          </b:Person>
        </b:NameList>
      </b:Author>
    </b:Author>
    <b:Title>Traction stress in focal adhesions correlates biphasically with actin retrograde fl ow speed</b:Title>
    <b:JournalName>Journal of cell biology</b:JournalName>
    <b:Year>2008</b:Year>
    <b:Pages>999–1005</b:Pages>
    <b:RefOrder>67</b:RefOrder>
  </b:Source>
  <b:Source>
    <b:Tag>Edn01</b:Tag>
    <b:SourceType>JournalArticle</b:SourceType>
    <b:Guid>{A3D121A0-7DE0-4F64-8A35-7602ABEC586E}</b:Guid>
    <b:Author>
      <b:Author>
        <b:NameList>
          <b:Person>
            <b:Last>Edna Cukierman</b:Last>
            <b:First>Roumen</b:First>
            <b:Middle>Pankov, Daron R. Stevens, Kenneth M. Yamada</b:Middle>
          </b:Person>
        </b:NameList>
      </b:Author>
    </b:Author>
    <b:Title>Taking Cell-Matrix Adhesions to the Third Dimension</b:Title>
    <b:JournalName>Science</b:JournalName>
    <b:Year>2001</b:Year>
    <b:Pages>1708</b:Pages>
    <b:RefOrder>68</b:RefOrder>
  </b:Source>
  <b:Source>
    <b:Tag>Ste10</b:Tag>
    <b:SourceType>JournalArticle</b:SourceType>
    <b:Guid>{297606E2-67F2-455D-A66B-57A770B0B440}</b:Guid>
    <b:Author>
      <b:Author>
        <b:NameList>
          <b:Person>
            <b:Last>Stephanie I. Fraley1</b:Last>
            <b:First>2,6,</b:First>
            <b:Middle>Yunfeng Feng2,3,4,6, Ranjini Krishnamurthy1, Dong-Hwee Kim, Alfredo Celedon, Gregory D. Longmore and Denis Wirtz</b:Middle>
          </b:Person>
        </b:NameList>
      </b:Author>
    </b:Author>
    <b:Title>A distinctive role for focal adhesion proteins in three dimensional cell motility</b:Title>
    <b:JournalName>nature cell biology</b:JournalName>
    <b:Year>2010</b:Year>
    <b:Pages>598</b:Pages>
    <b:RefOrder>69</b:RefOrder>
  </b:Source>
  <b:Source>
    <b:Tag>Ste11</b:Tag>
    <b:SourceType>JournalArticle</b:SourceType>
    <b:Guid>{0B86AB36-7C4B-48A1-B577-7DEC0A276B43}</b:Guid>
    <b:Author>
      <b:Author>
        <b:NameList>
          <b:Person>
            <b:Last>Stephanie I. Fraley1</b:Last>
            <b:First>2,</b:First>
            <b:Middle>Yunfeng Feng2,3,4, Denis Wirtz1,2,5 and Gregory D. Longmore</b:Middle>
          </b:Person>
        </b:NameList>
      </b:Author>
    </b:Author>
    <b:Title>Reply: reducing background fluorescence reveals adhesions in 3D matrices</b:Title>
    <b:JournalName>nature cell biology</b:JournalName>
    <b:Year>2011</b:Year>
    <b:RefOrder>70</b:RefOrder>
  </b:Source>
  <b:Source>
    <b:Tag>Hun15</b:Tag>
    <b:SourceType>JournalArticle</b:SourceType>
    <b:Guid>{21B70D3F-CF89-43E8-BA17-8AB6F03DDE88}</b:Guid>
    <b:Author>
      <b:Author>
        <b:NameList>
          <b:Person>
            <b:Last>Hunter Elliott1</b:Last>
            <b:First>8,9,</b:First>
            <b:Middle>Robert S. Fischer2,9,10, Kenneth A.Myers2,3, Ravi A. Desai4, Lin Gao5,6, Christopher S. Chen, Robert S. Adelstein7, Clare M.Waterman2,9,10 and Gaudenz Danuser</b:Middle>
          </b:Person>
        </b:NameList>
      </b:Author>
    </b:Author>
    <b:Title>Myosin II controls cellular branching morphogenesis and migration in three dimensions by minimizing cell-surface curvature</b:Title>
    <b:JournalName>nature cell biology</b:JournalName>
    <b:Year>2015</b:Year>
    <b:Pages>137</b:Pages>
    <b:RefOrder>71</b:RefOrder>
  </b:Source>
  <b:Source>
    <b:Tag>Ale06</b:Tag>
    <b:SourceType>JournalArticle</b:SourceType>
    <b:Guid>{2A5EB39E-B668-47D6-8AC0-0B61D733FDB8}</b:Guid>
    <b:Title>Assembly and mechanosensory function of focal adhesions: experiments and models</b:Title>
    <b:JournalName>European Journal of Cell Biology</b:JournalName>
    <b:Year>2006</b:Year>
    <b:Pages>165–173</b:Pages>
    <b:RefOrder>72</b:RefOrder>
  </b:Source>
  <b:Source>
    <b:Tag>Dan08</b:Tag>
    <b:SourceType>JournalArticle</b:SourceType>
    <b:Guid>{D3968BAB-62EF-410B-90F7-B8C83DB1B4A1}</b:Guid>
    <b:Author>
      <b:Author>
        <b:NameList>
          <b:Person>
            <b:Last>Daniel C.Worth</b:Last>
            <b:First>Maddy</b:First>
            <b:Middle>Parsons</b:Middle>
          </b:Person>
        </b:NameList>
      </b:Author>
    </b:Author>
    <b:Title>Adhesion dynamics: Mechanisms and measurements</b:Title>
    <b:JournalName>The International Journal of Biochemistry &amp; Cell Biology</b:JournalName>
    <b:Year>2008</b:Year>
    <b:Pages>2397–2409</b:Pages>
    <b:RefOrder>73</b:RefOrder>
  </b:Source>
  <b:Source>
    <b:Tag>Val00</b:Tag>
    <b:SourceType>JournalArticle</b:SourceType>
    <b:Guid>{3607046C-307E-41FD-8997-76AEC12350BE}</b:Guid>
    <b:Author>
      <b:Author>
        <b:NameList>
          <b:Person>
            <b:Last>Valérie Petita</b:Last>
            <b:First>b,</b:First>
            <b:Middle>Jean-Paul Thiery</b:Middle>
          </b:Person>
        </b:NameList>
      </b:Author>
    </b:Author>
    <b:Title>Focal adhesions: structure and dynamics</b:Title>
    <b:JournalName>Biology of the Cell</b:JournalName>
    <b:Year>2000</b:Year>
    <b:Pages>477-494</b:Pages>
    <b:RefOrder>74</b:RefOrder>
  </b:Source>
  <b:Source>
    <b:Tag>Man10</b:Tag>
    <b:SourceType>BookSection</b:SourceType>
    <b:Guid>{0000F6E8-0827-41F7-BF0B-FBE06CD2A836}</b:Guid>
    <b:Author>
      <b:Author>
        <b:NameList>
          <b:Person>
            <b:Last>Zent</b:Last>
            <b:First>Manakan</b:First>
            <b:Middle>Betsy Srichai and Roy</b:Middle>
          </b:Person>
        </b:NameList>
      </b:Author>
      <b:BookAuthor>
        <b:NameList>
          <b:Person>
            <b:Last>Pozzi</b:Last>
            <b:First>R.</b:First>
            <b:Middle>Zent and A.</b:Middle>
          </b:Person>
        </b:NameList>
      </b:BookAuthor>
    </b:Author>
    <b:Title>Integrin Structure and Function</b:Title>
    <b:Year>2010</b:Year>
    <b:BookTitle>Cell-Extracellular Matrix Interactions in Cancer</b:BookTitle>
    <b:RefOrder>75</b:RefOrder>
  </b:Source>
  <b:Source>
    <b:Tag>Isr</b:Tag>
    <b:SourceType>JournalArticle</b:SourceType>
    <b:Guid>{29EF941B-940D-4F77-B8B9-A0E51A48A2C1}</b:Guid>
    <b:Title>Dissecting the molecular architecture of integrin adhesion sites by cryo-electron tomography</b:Title>
    <b:Author>
      <b:Author>
        <b:NameList>
          <b:Person>
            <b:Last>Israel Patla1</b:Last>
            <b:First>Tova</b:First>
            <b:Middle>Volberg2, Nadav Elad1, Vera Hirschfeld-Warneken3,4, Carsten Grashoff5, Reinhard Fässler5,</b:Middle>
          </b:Person>
        </b:NameList>
      </b:Author>
    </b:Author>
    <b:JournalName>nature cell biology</b:JournalName>
    <b:Year>2010</b:Year>
    <b:Pages>909</b:Pages>
    <b:RefOrder>76</b:RefOrder>
  </b:Source>
  <b:Source>
    <b:Tag>Mig10</b:Tag>
    <b:SourceType>JournalArticle</b:SourceType>
    <b:Guid>{E36E93BE-432D-4B40-AA9D-D8168BD969FC}</b:Guid>
    <b:Author>
      <b:Author>
        <b:NameList>
          <b:Person>
            <b:Last>Miguel Miron-Mendoza</b:Last>
            <b:First>Joachim</b:First>
            <b:Middle>Seemann, Frederick Grinnell</b:Middle>
          </b:Person>
        </b:NameList>
      </b:Author>
    </b:Author>
    <b:Title>The differential regulation of cell motile activity through matrix stiffness and porosity in three dimensional collagen matrices</b:Title>
    <b:Year>2010</b:Year>
    <b:Pages>6425- 6435</b:Pages>
    <b:JournalName>Biomaterials</b:JournalName>
    <b:RefOrder>77</b:RefOrder>
  </b:Source>
  <b:Source>
    <b:Tag>TMF02</b:Tag>
    <b:SourceType>JournalArticle</b:SourceType>
    <b:Guid>{59BA40D9-635B-48E0-96F3-BC7C67661CD0}</b:Guid>
    <b:Author>
      <b:Author>
        <b:NameList>
          <b:Person>
            <b:Last>T. M. Freyman</b:Last>
            <b:First>I.</b:First>
            <b:Middle>V. Yannas, R. Yokoo, and L. J. Gibson</b:Middle>
          </b:Person>
        </b:NameList>
      </b:Author>
    </b:Author>
    <b:Title>Fibroblast Contractile Force Is Independent of the Stiffness Which Resists the Contraction</b:Title>
    <b:JournalName>Experimental Cell Research</b:JournalName>
    <b:Year>2002</b:Year>
    <b:Pages>153–162</b:Pages>
    <b:RefOrder>78</b:RefOrder>
  </b:Source>
  <b:Source>
    <b:Tag>Jef01</b:Tag>
    <b:SourceType>JournalArticle</b:SourceType>
    <b:Guid>{4C21A3EF-8759-4313-97E7-60642BDE0ABD}</b:Guid>
    <b:Author>
      <b:Author>
        <b:NameList>
          <b:Person>
            <b:Last>Jeffrey D. Hartgerink</b:Last>
            <b:First>Elia</b:First>
            <b:Middle>Beniash, Samuel I. Stupp</b:Middle>
          </b:Person>
        </b:NameList>
      </b:Author>
    </b:Author>
    <b:Title>Self-Assembly and Mineralization of Peptide-Amphiphile Nanofibers</b:Title>
    <b:JournalName>Science</b:JournalName>
    <b:Year>2001</b:Year>
    <b:Pages>1684-1688 </b:Pages>
    <b:RefOrder>79</b:RefOrder>
  </b:Source>
  <b:Source>
    <b:Tag>Har02</b:Tag>
    <b:SourceType>JournalArticle</b:SourceType>
    <b:Guid>{6DAF3906-6E56-4F71-8457-F997AE7CA39C}</b:Guid>
    <b:Author>
      <b:Author>
        <b:NameList>
          <b:Person>
            <b:Last>Hartgerink</b:Last>
            <b:First>JD</b:First>
          </b:Person>
          <b:Person>
            <b:Last>Beniash</b:Last>
            <b:First>Stupp,</b:First>
            <b:Middle>SI</b:Middle>
          </b:Person>
        </b:NameList>
      </b:Author>
    </b:Author>
    <b:Title>Peptide-amphiphile nanofibers: A versatile scaffold for the preparation of self-assembling materials</b:Title>
    <b:JournalName>PROCEEDINGS OF THE NATIONAL ACADEMY OF SCIENCES OF THE UNITED STATES OF AMERICA</b:JournalName>
    <b:Year>2002</b:Year>
    <b:Pages>5133-5138</b:Pages>
    <b:RefOrder>80</b:RefOrder>
  </b:Source>
  <b:Source>
    <b:Tag>Alv09</b:Tag>
    <b:SourceType>JournalArticle</b:SourceType>
    <b:Guid>{92F1C626-5592-4196-9CA6-59558E802455}</b:Guid>
    <b:Author>
      <b:Author>
        <b:NameList>
          <b:Person>
            <b:Last>Alvaro Mata</b:Last>
            <b:First>a</b:First>
            <b:Middle>Lorraine Hsu,b Ramille Capito, Conrado Aparicio, Karl Henriksonc and Samuel I. Stupp</b:Middle>
          </b:Person>
        </b:NameList>
      </b:Author>
    </b:Author>
    <b:Title>Micropatterning of bioactive self-assembling gels</b:Title>
    <b:JournalName>Soft Matter</b:JournalName>
    <b:Year>2009</b:Year>
    <b:Pages> 1228-1236</b:Pages>
    <b:RefOrder>81</b:RefOrder>
  </b:Source>
  <b:Source>
    <b:Tag>Shu10</b:Tag>
    <b:SourceType>JournalArticle</b:SourceType>
    <b:Guid>{9E1FC6DC-F9A6-4FDF-868F-1D515FF825CD}</b:Guid>
    <b:Author>
      <b:Author>
        <b:NameList>
          <b:Person>
            <b:Last>Shuming Zhang</b:Last>
            <b:First>Megan</b:First>
            <b:Middle>A. Greenfield, Alvaro Mata, Liam C. Palmer, Ronit Bitton, Jason R. Mantei, Conrado Aparicio, Monica Olvera de la Cruz &amp; Samuel I. Stupp</b:Middle>
          </b:Person>
        </b:NameList>
      </b:Author>
    </b:Author>
    <b:Title>A self-assembly pathway to aligned monodomain gels</b:Title>
    <b:JournalName>Nature Materials</b:JournalName>
    <b:Year>2010</b:Year>
    <b:Pages> 594–601</b:Pages>
    <b:RefOrder>82</b:RefOrder>
  </b:Source>
  <b:Source>
    <b:Tag>Eri14</b:Tag>
    <b:SourceType>JournalArticle</b:SourceType>
    <b:Guid>{FE150E67-AAF4-44F3-B36D-48B3A8F5B6F2}</b:Guid>
    <b:Author>
      <b:Author>
        <b:NameList>
          <b:Person>
            <b:Last>Eric J. Bernsa</b:Last>
            <b:First>1,</b:First>
            <b:Middle>Shantanu Surb, 1, Liuliu Panc, Joshua E. Goldbergerd, Sunitha Suresha, Shuming Zhange, John A. Kesslerc, Samuel I. Stupp</b:Middle>
          </b:Person>
        </b:NameList>
      </b:Author>
    </b:Author>
    <b:Title>Aligned neurite outgrowth and directed cell migration in self-assembled monodomain gels</b:Title>
    <b:JournalName>Biomaterials</b:JournalName>
    <b:Year>2014</b:Year>
    <b:Pages>185–195</b:Pages>
    <b:RefOrder>83</b:RefOrder>
  </b:Source>
  <b:Source>
    <b:Tag>Sud09</b:Tag>
    <b:SourceType>JournalArticle</b:SourceType>
    <b:Guid>{21B1197F-C78F-49BF-B228-EE0CA4EED139}</b:Guid>
    <b:Author>
      <b:Author>
        <b:NameList>
          <b:Person>
            <b:Last>Sudhir Khetan</b:Last>
            <b:First>Joshua</b:First>
            <b:Middle>S. Katz and Jason A. Burdick</b:Middle>
          </b:Person>
        </b:NameList>
      </b:Author>
    </b:Author>
    <b:Title>Sequential crosslinking to control cellular spreading in 3-dimensional hydrogels</b:Title>
    <b:JournalName>Soft Matter</b:JournalName>
    <b:Year>2009</b:Year>
    <b:Pages>1601–1606</b:Pages>
    <b:RefOrder>84</b:RefOrder>
  </b:Source>
  <b:Source>
    <b:Tag>Sud13</b:Tag>
    <b:SourceType>JournalArticle</b:SourceType>
    <b:Guid>{82FD9485-F317-4485-9FB7-34E79FAFAA87}</b:Guid>
    <b:Author>
      <b:Author>
        <b:NameList>
          <b:Person>
            <b:Last>Sudhir Khetan</b:Last>
            <b:First>Murat</b:First>
            <b:Middle>Guvendiren,Wesley R. Legant, Daniel M. Cohen, Christopher S. Chen and Jason A. Burdick</b:Middle>
          </b:Person>
        </b:NameList>
      </b:Author>
    </b:Author>
    <b:Title>Degradation-mediated cellular traction directs stem cell fate in covalently crosslinked three-dimensional hydrogels</b:Title>
    <b:JournalName>nature Materials</b:JournalName>
    <b:Year>2013</b:Year>
    <b:Pages>458</b:Pages>
    <b:RefOrder>85</b:RefOrder>
  </b:Source>
  <b:Source>
    <b:Tag>Bri13</b:Tag>
    <b:SourceType>JournalArticle</b:SourceType>
    <b:Guid>{D8B4E7B7-4895-4C0D-A69B-D1A954F05D45}</b:Guid>
    <b:Author>
      <b:Author>
        <b:NameList>
          <b:Person>
            <b:Last>Chen</b:Last>
            <b:First>Britta</b:First>
            <b:Middle>Trappmann and Christopher S</b:Middle>
          </b:Person>
        </b:NameList>
      </b:Author>
    </b:Author>
    <b:Title>How cells sense extracellular matrix stiffness: a material’s perspective</b:Title>
    <b:JournalName>Current Opinion in Biotechnology</b:JournalName>
    <b:Year>2013</b:Year>
    <b:Pages>1-6</b:Pages>
    <b:RefOrder>86</b:RefOrder>
  </b:Source>
  <b:Source>
    <b:Tag>Nat10</b:Tag>
    <b:SourceType>JournalArticle</b:SourceType>
    <b:Guid>{A034D386-4CB8-4F82-9FEA-4360EB325AC0}</b:Guid>
    <b:Author>
      <b:Author>
        <b:NameList>
          <b:Person>
            <b:Last>Nathaniel Huebsch1</b:Last>
            <b:First>2,3,</b:First>
            <b:Middle>Praveen R. Arany1,3,4, Angelo S. Mao1, Dmitry Shvartsman1,3, Omar A. Ali, Sidi A. Bencherif1,3, José Rivera-Feliciano1 and David J. Mooney</b:Middle>
          </b:Person>
        </b:NameList>
      </b:Author>
    </b:Author>
    <b:Title>Harnessing traction-mediated manipulation of the cell/matrix interface to control stem-cell fate</b:Title>
    <b:JournalName>Nature Materials</b:JournalName>
    <b:Year>2010</b:Year>
    <b:Pages>518</b:Pages>
    <b:RefOrder>87</b:RefOrder>
  </b:Source>
  <b:Source>
    <b:Tag>Ton05</b:Tag>
    <b:SourceType>JournalArticle</b:SourceType>
    <b:Guid>{4922D9DF-1F23-4681-BBE8-D727F7C95A0C}</b:Guid>
    <b:Author>
      <b:Author>
        <b:NameList>
          <b:Person>
            <b:Last>Tony Yeung</b:Last>
            <b:First>1</b:First>
            <b:Middle>Penelope C. Georges,1 Lisa A. Flanagan,2 Beatrice Marg, Miguelina Ortiz,1 Makoto Funaki,1 Nastaran Zahir, Wenyu Ming, Valerie Weaver, and Paul A. Janmey</b:Middle>
          </b:Person>
        </b:NameList>
      </b:Author>
    </b:Author>
    <b:Title>Effects of Substrate Stiffness on Cell Morphology, Cytoskeletal Structure, and Adhesion </b:Title>
    <b:JournalName>Cell Motility and the Cytoskeleton</b:JournalName>
    <b:Year>2005</b:Year>
    <b:Pages>24–34</b:Pages>
    <b:RefOrder>88</b:RefOrder>
  </b:Source>
  <b:Source>
    <b:Tag>Ada06</b:Tag>
    <b:SourceType>JournalArticle</b:SourceType>
    <b:Guid>{DC301180-A33B-4C0C-8A1B-F6534FAAB34F}</b:Guid>
    <b:Author>
      <b:Author>
        <b:NameList>
          <b:Person>
            <b:Last>Adam J. Engler</b:Last>
            <b:First>1,2</b:First>
            <b:Middle>Shamik Sen,1,2 H. Lee Sweeney,1 and Dennis E. Discher</b:Middle>
          </b:Person>
        </b:NameList>
      </b:Author>
    </b:Author>
    <b:Title>Matrix Elasticity Directs Stem Cell Lineage Specification</b:Title>
    <b:JournalName>Cell</b:JournalName>
    <b:Year>2006</b:Year>
    <b:Pages>677–689</b:Pages>
    <b:RefOrder>89</b:RefOrder>
  </b:Source>
  <b:Source>
    <b:Tag>Ada04</b:Tag>
    <b:SourceType>JournalArticle</b:SourceType>
    <b:Guid>{7A3B4FD0-A15B-4A12-BB23-DE36E136F753}</b:Guid>
    <b:Author>
      <b:Author>
        <b:NameList>
          <b:Person>
            <b:Last>Adam Engler</b:Last>
            <b:First>*</b:First>
            <b:Middle>Lucie Bacakova,* Cynthia Newman,* Alina Hategan,* Maureen Griffin,* and Dennis Discher</b:Middle>
          </b:Person>
        </b:NameList>
      </b:Author>
    </b:Author>
    <b:Title>Substrate Compliance versus Ligand Density in Cell on Gel Responses</b:Title>
    <b:JournalName>Biophysical Journal</b:JournalName>
    <b:Year>2004</b:Year>
    <b:Pages>617–628</b:Pages>
    <b:RefOrder>90</b:RefOrder>
  </b:Source>
  <b:Source>
    <b:Tag>Jin11</b:Tag>
    <b:SourceType>JournalArticle</b:SourceType>
    <b:Guid>{C41393A4-EF8D-4AF7-BAEB-2B8F1323A69F}</b:Guid>
    <b:Author>
      <b:Author>
        <b:NameList>
          <b:Person>
            <b:Last>Jing Du</b:Last>
            <b:First>Xiaofei</b:First>
            <b:Middle>Chen, Xudong Liang, Guangyao Zhang, Jia Xu, Linrong He, Qingyuan Zhan, Xi-Qiao Feng, Shu Chien, and Chun Yang</b:Middle>
          </b:Person>
        </b:NameList>
      </b:Author>
    </b:Author>
    <b:Title>Integrin activation and internalization on soft ECM as a mechanism of induction of stem cell differentiation by ECM elasticity</b:Title>
    <b:JournalName>PNAS</b:JournalName>
    <b:Year>2011</b:Year>
    <b:Pages>9466–9471</b:Pages>
    <b:RefOrder>91</b:RefOrder>
  </b:Source>
  <b:Source>
    <b:Tag>Pak</b:Tag>
    <b:SourceType>JournalArticle</b:SourceType>
    <b:Guid>{42235259-0B82-4B2F-8BFB-FD3F4C3A47E5}</b:Guid>
    <b:Author>
      <b:Author>
        <b:NameList>
          <b:Person>
            <b:Last>Pakorn Kanchanawong1*</b:Last>
            <b:First>Gleb</b:First>
            <b:Middle>Shtengel2*, Ana M. Pasapera1, Ericka B. Ramko3, Michael W. Davidson3,4, Harald F. Hess, &amp; Clare M.Waterman</b:Middle>
          </b:Person>
        </b:NameList>
      </b:Author>
    </b:Author>
    <b:Title>Nanoscale architecture of integrin-based cell adhesions</b:Title>
    <b:JournalName>nature</b:JournalName>
    <b:Year>2010</b:Year>
    <b:Pages>580</b:Pages>
    <b:RefOrder>92</b:RefOrder>
  </b:Source>
  <b:Source>
    <b:Tag>Har08</b:Tag>
    <b:SourceType>JournalArticle</b:SourceType>
    <b:Guid>{2CE7077F-FF20-4EDF-B462-81161F84FB51}</b:Guid>
    <b:Author>
      <b:Author>
        <b:NameList>
          <b:Person>
            <b:Last>Hari Shroff</b:Last>
            <b:First>Catherine</b:First>
            <b:Middle>G Galbraith, James A Galbraith &amp; Eric Betzig</b:Middle>
          </b:Person>
        </b:NameList>
      </b:Author>
    </b:Author>
    <b:Title>Live-cell photoactivated localization microscopy of nanoscale adhesion dynamics</b:Title>
    <b:JournalName>Nature Methods</b:JournalName>
    <b:Year>2008</b:Year>
    <b:Pages>417</b:Pages>
    <b:RefOrder>93</b:RefOrder>
  </b:Source>
  <b:Source>
    <b:Tag>Enr09</b:Tag>
    <b:SourceType>JournalArticle</b:SourceType>
    <b:Guid>{A42BFEF8-EFCA-4D69-81F2-16EBCCC0E648}</b:Guid>
    <b:Author>
      <b:Author>
        <b:NameList>
          <b:Person>
            <b:Last>Enrico Klotzscha</b:Last>
            <b:First>1,</b:First>
            <b:Middle>Michael L. Smitha,1,2, Kristopher E. Kubowa,3, Simon Muntwylerb,c, William C. Littlea, Felix Beyeler, Delphine Gourdona, Bradley J. Nelson, and Viola Vogel</b:Middle>
          </b:Person>
        </b:NameList>
      </b:Author>
    </b:Author>
    <b:Title>Fibronectin forms the most extensible biological fibers displaying switchable force-exposed cryptic binding sites</b:Title>
    <b:JournalName>PNAS</b:JournalName>
    <b:Year>2009</b:Year>
    <b:Pages>18267–18272</b:Pages>
    <b:RefOrder>94</b:RefOrder>
  </b:Source>
  <b:Source>
    <b:Tag>MGe04</b:Tag>
    <b:SourceType>JournalArticle</b:SourceType>
    <b:Guid>{092F0410-19E9-4301-BDE4-3135B2CED02E}</b:Guid>
    <b:Author>
      <b:Author>
        <b:NameList>
          <b:Person>
            <b:Last>Xia.</b:Last>
            <b:First>M.</b:First>
            <b:Middle>Geissler and Y.</b:Middle>
          </b:Person>
        </b:NameList>
      </b:Author>
    </b:Author>
    <b:Title>Patterning: principles and some new developments</b:Title>
    <b:JournalName> Adv. Mater. </b:JournalName>
    <b:Year>2004</b:Year>
    <b:Pages>1249-1269</b:Pages>
    <b:RefOrder>95</b:RefOrder>
  </b:Source>
  <b:Source>
    <b:Tag>28J09</b:Tag>
    <b:SourceType>JournalArticle</b:SourceType>
    <b:Guid>{8FF970E8-F0E6-48CD-BD67-E90542BABB78}</b:Guid>
    <b:Author>
      <b:Author>
        <b:NameList>
          <b:Person>
            <b:Last>Jinghuan Huang</b:Last>
            <b:First>Stefan</b:First>
            <b:Middle>V. Gra¨ter, Francesca Corbellini, Sabine Rinck, Eva Bock, Ralf Kemkemer, Horst Kessler, Jiandong Ding, and Joachim P. Spatz</b:Middle>
          </b:Person>
        </b:NameList>
      </b:Author>
    </b:Author>
    <b:Title>Impact of order and disorder in RGD nanopatterns on cell adhesion</b:Title>
    <b:JournalName>Nano Letters</b:JournalName>
    <b:Year>2009</b:Year>
    <b:Pages>1111-1116</b:Pages>
    <b:RefOrder>96</b:RefOrder>
  </b:Source>
  <b:Source>
    <b:Tag>MAW</b:Tag>
    <b:SourceType>JournalArticle</b:SourceType>
    <b:Guid>{9CF1C2CE-BDF3-4310-95DA-B72BAE243FFD}</b:Guid>
    <b:Author>
      <b:Author>
        <b:NameList>
          <b:Person>
            <b:Last>Wood</b:Last>
            <b:First>M.A</b:First>
          </b:Person>
        </b:NameList>
      </b:Author>
    </b:Author>
    <b:Title>Colloidal lithography and current fabrication techniques producing in-plane nanotopography for biological applications</b:Title>
    <b:JournalName>J. R. Society Interface</b:JournalName>
    <b:Year>2007</b:Year>
    <b:Pages>1-17</b:Pages>
    <b:RefOrder>97</b:RefOrder>
  </b:Source>
  <b:Source>
    <b:Tag>YMS</b:Tag>
    <b:SourceType>JournalArticle</b:SourceType>
    <b:Guid>{15099274-2B92-48EC-AADA-D4BEE1385DFF}</b:Guid>
    <b:Author>
      <b:Author>
        <b:NameList>
          <b:Person>
            <b:Last>Y. M. Shin</b:Last>
            <b:First>M.</b:First>
            <b:Middle>M. Hohman, M. P. Brenner, and G. C. Rutledge</b:Middle>
          </b:Person>
        </b:NameList>
      </b:Author>
    </b:Author>
    <b:Title> Electrospinning: A whipping fluid jet generates submicron polymer fibers</b:Title>
    <b:JournalName>Applied physics Letters</b:JournalName>
    <b:Year>2001</b:Year>
    <b:RefOrder>98</b:RefOrder>
  </b:Source>
  <b:Source>
    <b:Tag>MiZ09</b:Tag>
    <b:SourceType>JournalArticle</b:SourceType>
    <b:Guid>{521D0A95-61BF-4F8D-BF00-2A318573297A}</b:Guid>
    <b:Author>
      <b:Author>
        <b:NameList>
          <b:Person>
            <b:Last>Mi Zhou</b:Last>
            <b:First>Andrew</b:First>
            <b:Middle>M. Smith, Apurba K. Das, Nigel W. Hodson, Richard F. Collins, Rein V. Ulijn and Julie E. Gough</b:Middle>
          </b:Person>
        </b:NameList>
      </b:Author>
    </b:Author>
    <b:Title>Self-assembled peptide-based hydrogels as scaffolds for anchorage- dependent cells</b:Title>
    <b:JournalName>Biomaterials</b:JournalName>
    <b:Year>2009</b:Year>
    <b:Pages>2523-2530</b:Pages>
    <b:RefOrder>99</b:RefOrder>
  </b:Source>
  <b:Source>
    <b:Tag>29S06</b:Tag>
    <b:SourceType>JournalArticle</b:SourceType>
    <b:Guid>{BB6413D3-8327-4F64-AAF4-9F17E8850994}</b:Guid>
    <b:Author>
      <b:Author>
        <b:NameList>
          <b:Person>
            <b:Last>Seung-Man Yang</b:Last>
            <b:First>Se</b:First>
            <b:Middle>Gyu Jang, Dae-Geun Choi, Sarah Kim, and Hyung Kyun Yu</b:Middle>
          </b:Person>
        </b:NameList>
      </b:Author>
    </b:Author>
    <b:Title>Nanomachining by colloidal lithography</b:Title>
    <b:JournalName>Small</b:JournalName>
    <b:Year>2006</b:Year>
    <b:Pages>458-475</b:Pages>
    <b:RefOrder>100</b:RefOrder>
  </b:Source>
  <b:Source>
    <b:Tag>MPL05</b:Tag>
    <b:SourceType>JournalArticle</b:SourceType>
    <b:Guid>{B117AA17-A036-4223-A566-4A2CA226D5A8}</b:Guid>
    <b:Author>
      <b:Author>
        <b:NameList>
          <b:Person>
            <b:Last>Hubbell</b:Last>
            <b:First>M</b:First>
            <b:Middle>P Lutolf &amp; J A</b:Middle>
          </b:Person>
        </b:NameList>
      </b:Author>
    </b:Author>
    <b:Title>Synthetic biomaterials as instructive extracellular microenvironments for morphogenesis in tissue engineering</b:Title>
    <b:JournalName>Nature Biotechnology</b:JournalName>
    <b:Year>2005</b:Year>
    <b:Pages>47-55</b:Pages>
    <b:RefOrder>1</b:RefOrder>
  </b:Source>
  <b:Source>
    <b:Tag>Ben09</b:Tag>
    <b:SourceType>JournalArticle</b:SourceType>
    <b:Guid>{766B7791-0A8F-4E40-B129-858433F7DE7C}</b:Guid>
    <b:Author>
      <b:Author>
        <b:NameList>
          <b:Person>
            <b:Last>Benjamin Geiger</b:Last>
            <b:First>Joachim</b:First>
            <b:Middle>P. Spatz and Alexander D. Bershadsky</b:Middle>
          </b:Person>
        </b:NameList>
      </b:Author>
    </b:Author>
    <b:Title>Environmental sensing through focal adhesions</b:Title>
    <b:JournalName>NATurE rEvIEWs  Molecular cell Biology</b:JournalName>
    <b:Year>2009</b:Year>
    <b:Pages>21-33</b:Pages>
    <b:RefOrder>2</b:RefOrder>
  </b:Source>
  <b:Source>
    <b:Tag>Vio06</b:Tag>
    <b:SourceType>JournalArticle</b:SourceType>
    <b:Guid>{3539E892-6423-410F-8D96-A5C1E98CD253}</b:Guid>
    <b:Author>
      <b:Author>
        <b:NameList>
          <b:Person>
            <b:Last>Sheetz</b:Last>
            <b:First>Viola</b:First>
            <b:Middle>Vogel and Michael</b:Middle>
          </b:Person>
        </b:NameList>
      </b:Author>
    </b:Author>
    <b:Title>Local force and geometry sensing regulate cell functions</b:Title>
    <b:JournalName>NATURE REVIEWS  MOLECULAR CELL BIOLOGY</b:JournalName>
    <b:Year>2006</b:Year>
    <b:Pages>265- 275</b:Pages>
    <b:RefOrder>3</b:RefOrder>
  </b:Source>
  <b:Source>
    <b:Tag>Dav09</b:Tag>
    <b:SourceType>JournalArticle</b:SourceType>
    <b:Guid>{5D114684-3022-4181-AF79-81F05308C5DB}</b:Guid>
    <b:Author>
      <b:Author>
        <b:NameList>
          <b:Person>
            <b:Last>Calderwood</b:Last>
            <b:First>David</b:First>
            <b:Middle>S. Harburger and David A.</b:Middle>
          </b:Person>
        </b:NameList>
      </b:Author>
    </b:Author>
    <b:Title>Integrin signalling at a glance</b:Title>
    <b:JournalName>journal of Cell Science </b:JournalName>
    <b:Year>2009</b:Year>
    <b:Pages>159-163</b:Pages>
    <b:RefOrder>101</b:RefOrder>
  </b:Source>
  <b:Source>
    <b:Tag>Mal10</b:Tag>
    <b:SourceType>JournalArticle</b:SourceType>
    <b:Guid>{15D6F2B4-FE61-4BFD-913E-35CE9A85A229}</b:Guid>
    <b:Author>
      <b:Author>
        <b:NameList>
          <b:Person>
            <b:Last>Malgorzata Barczyk</b:Last>
            <b:First>Sergio</b:First>
            <b:Middle>Carracedo, Donald Gullberg</b:Middle>
          </b:Person>
        </b:NameList>
      </b:Author>
    </b:Author>
    <b:Title>Integrins</b:Title>
    <b:JournalName>Cell and Tissue Research</b:JournalName>
    <b:Year>2010</b:Year>
    <b:Pages>269-280</b:Pages>
    <b:RefOrder>102</b:RefOrder>
  </b:Source>
  <b:Source>
    <b:Tag>Bin07</b:Tag>
    <b:SourceType>JournalArticle</b:SourceType>
    <b:Guid>{2086C58C-294F-46D7-B56B-77D392EEF086}</b:Guid>
    <b:Author>
      <b:Author>
        <b:NameList>
          <b:Person>
            <b:Last>Bing-Hao Luo</b:Last>
            <b:First>Christopher</b:First>
            <b:Middle>V. Carman, and Timothy A. Springer</b:Middle>
          </b:Person>
        </b:NameList>
      </b:Author>
    </b:Author>
    <b:Title>Structural Basis of Integrin Regulation and Signaling</b:Title>
    <b:JournalName>Annu Rev Immunol</b:JournalName>
    <b:Year>2007</b:Year>
    <b:Pages>619-647</b:Pages>
    <b:RefOrder>103</b:RefOrder>
  </b:Source>
  <b:Source>
    <b:Tag>MAm07</b:Tag>
    <b:SourceType>JournalArticle</b:SourceType>
    <b:Guid>{4BA25BEB-DB99-4B5C-B0AF-FE6DB1ACC9B8}</b:Guid>
    <b:Author>
      <b:Author>
        <b:NameList>
          <b:Person>
            <b:Last>M Amin Arnaout</b:Last>
            <b:First>Simon</b:First>
            <b:Middle>L Goodman, Jian-Ping Xiong</b:Middle>
          </b:Person>
        </b:NameList>
      </b:Author>
    </b:Author>
    <b:Title>Structure and mechanics of integrin-based cell adhesion</b:Title>
    <b:JournalName>Current Opinion in Cell Biology</b:JournalName>
    <b:Year>2007</b:Year>
    <b:Pages>495–507</b:Pages>
    <b:RefOrder>104</b:RefOrder>
  </b:Source>
  <b:Source>
    <b:Tag>Ale061</b:Tag>
    <b:SourceType>JournalArticle</b:SourceType>
    <b:Guid>{47AEB300-9B2B-4A08-8565-02E68559D9D0}</b:Guid>
    <b:Title>Assembly and mechanosensory function of focal adhesions: experiments and models</b:Title>
    <b:JournalName>European Journal of Cell Biology</b:JournalName>
    <b:Year>2006</b:Year>
    <b:Pages>165-173</b:Pages>
    <b:Author>
      <b:Author>
        <b:NameList>
          <b:Person>
            <b:Last>Alexander D. Bershadsky</b:Last>
            <b:First>Christoph</b:First>
            <b:Middle>Ballestrem, Letizia Carramusa, Yuliya Zilberman, Benoit Gilquin, Saadi Khochbin, Antonina Y. Alexandrova, Alexander B. Verkhovsky, Tom Shemesh, Michael M. Kozlov</b:Middle>
          </b:Person>
        </b:NameList>
      </b:Author>
    </b:Author>
    <b:RefOrder>105</b:RefOrder>
  </b:Source>
  <b:Source>
    <b:Tag>Ron03</b:Tag>
    <b:SourceType>JournalArticle</b:SourceType>
    <b:Guid>{9389F99A-D517-46B4-A054-7EE7B9021718}</b:Guid>
    <b:Author>
      <b:Author>
        <b:NameList>
          <b:Person>
            <b:Last>Ronen Zaidel-Bar</b:Last>
            <b:First>Christoph</b:First>
            <b:Middle>Ballestrem, Zvi Kam and Benjamin Geiger</b:Middle>
          </b:Person>
        </b:NameList>
      </b:Author>
    </b:Author>
    <b:Title>Early molecular events in the assembly of matrix adhesions at the leading edge of migrating cells</b:Title>
    <b:JournalName>Journal of Cell Science</b:JournalName>
    <b:Year>2003</b:Year>
    <b:Pages>4605-4613</b:Pages>
    <b:RefOrder>106</b:RefOrder>
  </b:Source>
  <b:Source>
    <b:Tag>Sha10</b:Tag>
    <b:SourceType>JournalArticle</b:SourceType>
    <b:Guid>{ABFD48F6-0DD7-476D-A7CB-D82B7CDCE507}</b:Guid>
    <b:Author>
      <b:Author>
        <b:NameList>
          <b:Person>
            <b:Last>Shahapure R</b:Last>
            <b:First>et</b:First>
            <b:Middle>al.</b:Middle>
          </b:Person>
        </b:NameList>
      </b:Author>
    </b:Author>
    <b:Title>Force generation in lamellipodia is a probabilistic process with fast growth and retraction events</b:Title>
    <b:JournalName>Biophys J</b:JournalName>
    <b:Year>2010</b:Year>
    <b:Pages>979–988</b:Pages>
    <b:RefOrder>107</b:RefOrder>
  </b:Source>
  <b:Source>
    <b:Tag>Pra06</b:Tag>
    <b:SourceType>JournalArticle</b:SourceType>
    <b:Guid>{7A7A5958-4729-48E6-87E3-2EC582CB4F25}</b:Guid>
    <b:Author>
      <b:Author>
        <b:NameList>
          <b:Person>
            <b:Last>Prass M</b:Last>
            <b:First>Jacobson</b:First>
            <b:Middle>K, Mogilner A, Radmacher M</b:Middle>
          </b:Person>
        </b:NameList>
      </b:Author>
    </b:Author>
    <b:Title>Direct measurement of the lamellipodial protrusive force in a migrating cell</b:Title>
    <b:JournalName>J Cell Biol</b:JournalName>
    <b:Year>2006</b:Year>
    <b:Pages>767-772</b:Pages>
    <b:RefOrder>108</b:RefOrder>
  </b:Source>
  <b:Source>
    <b:Tag>Par05</b:Tag>
    <b:SourceType>JournalArticle</b:SourceType>
    <b:Guid>{88A56555-2D41-4C59-96E4-3AC8BB591FC9}</b:Guid>
    <b:Author>
      <b:Author>
        <b:NameList>
          <b:Person>
            <b:Last>Parekh S</b:Last>
            <b:First>Chaudhuri</b:First>
            <b:Middle>O, Theriot J, Fletcher D</b:Middle>
          </b:Person>
        </b:NameList>
      </b:Author>
    </b:Author>
    <b:Title>Loading history determines the velocity of actin-network growth</b:Title>
    <b:JournalName>Nat Cell Biol</b:JournalName>
    <b:Year>2005</b:Year>
    <b:Pages>1219-1223</b:Pages>
    <b:RefOrder>109</b:RefOrder>
  </b:Source>
  <b:Source>
    <b:Tag>YLo10</b:Tag>
    <b:SourceType>JournalArticle</b:SourceType>
    <b:Guid>{0693EF2C-61AA-4C25-92B0-07947CCF4451}</b:Guid>
    <b:Author>
      <b:Author>
        <b:NameList>
          <b:Person>
            <b:Last>Y. Loosli</b:Last>
            <b:First>R.</b:First>
            <b:Middle>Luginbuehl and J. G. Snedeker</b:Middle>
          </b:Person>
        </b:NameList>
      </b:Author>
    </b:Author>
    <b:Title>Cytoskeleton reorganization of spreading cells on micro-patterned islands: a functional model</b:Title>
    <b:JournalName>Philos. Trans. R. Soc., A</b:JournalName>
    <b:Year>2010</b:Year>
    <b:Pages>2629-2652</b:Pages>
    <b:RefOrder>110</b:RefOrder>
  </b:Source>
  <b:Source>
    <b:Tag>YLo12</b:Tag>
    <b:SourceType>JournalArticle</b:SourceType>
    <b:Guid>{EB5F981A-5DC4-4BE3-B2B5-52C2785F484D}</b:Guid>
    <b:Author>
      <b:Author>
        <b:NameList>
          <b:Person>
            <b:Last>Y. Loosli</b:Last>
            <b:First>B.</b:First>
            <b:Middle>Vianay, R. Luginbuehl and J. G. Snedeker</b:Middle>
          </b:Person>
        </b:NameList>
      </b:Author>
    </b:Author>
    <b:Title>Numerically bridging lamellipodial and filopodial activity during cell spreading reveals a potentially novel trigger of focal adhesion maturation</b:Title>
    <b:JournalName>Integr. Biol.</b:JournalName>
    <b:Year>2012</b:Year>
    <b:Pages>508-521</b:Pages>
    <b:RefOrder>111</b:RefOrder>
  </b:Source>
  <b:Source>
    <b:Tag>SBD07</b:Tag>
    <b:SourceType>JournalArticle</b:SourceType>
    <b:Guid>{E544C16D-1A8F-449F-8541-B4CA26F4AC28}</b:Guid>
    <b:Author>
      <b:Author>
        <b:NameList>
          <b:Person>
            <b:Last>Darling</b:Last>
            <b:First>S.B.</b:First>
          </b:Person>
        </b:NameList>
      </b:Author>
    </b:Author>
    <b:Title>Directing the self-assembly of block copolymers</b:Title>
    <b:JournalName>Progress in polymer science</b:JournalName>
    <b:Year>2007</b:Year>
    <b:Pages>1152-1204</b:Pages>
    <b:RefOrder>112</b:RefOrder>
  </b:Source>
  <b:Source>
    <b:Tag>Ann121</b:Tag>
    <b:SourceType>JournalArticle</b:SourceType>
    <b:Guid>{F969004D-E964-450D-8AC9-E5DB35B7FB02}</b:Guid>
    <b:Author>
      <b:Author>
        <b:NameList>
          <b:Person>
            <b:Last>Annette Rösler</b:Last>
            <b:First>Guido</b:First>
            <b:Middle>W.M. Vandermeulen, Harm-Anton Klok</b:Middle>
          </b:Person>
        </b:NameList>
      </b:Author>
    </b:Author>
    <b:Title> Advanced drug-delivery devices via self-assembly of amphiphilic block copolymers. </b:Title>
    <b:JournalName>advanced drug delivery reviews</b:JournalName>
    <b:Year>2012</b:Year>
    <b:Pages>270-279</b:Pages>
    <b:RefOrder>113</b:RefOrder>
  </b:Source>
  <b:Source>
    <b:Tag>Nit05</b:Tag>
    <b:SourceType>JournalArticle</b:SourceType>
    <b:Guid>{E8F91507-EDCB-4202-92FA-BEEA80A535A3}</b:Guid>
    <b:Author>
      <b:Author>
        <b:NameList>
          <b:Person>
            <b:Last>Hahm</b:Last>
            <b:First>Nitin</b:First>
            <b:Middle>Kumar and Jong-in</b:Middle>
          </b:Person>
        </b:NameList>
      </b:Author>
    </b:Author>
    <b:Title> Nanoscale Protein Patterning Using Self-Assembled Diblock Copolymers</b:Title>
    <b:JournalName>Langmuir</b:JournalName>
    <b:Year>2005</b:Year>
    <b:Pages>6652-6655</b:Pages>
    <b:RefOrder>114</b:RefOrder>
  </b:Source>
  <b:Source>
    <b:Tag>Eli06</b:Tag>
    <b:SourceType>JournalArticle</b:SourceType>
    <b:Guid>{2A1601F3-D829-48E6-9230-CB671E97EC33}</b:Guid>
    <b:Author>
      <b:Author>
        <b:NameList>
          <b:Person>
            <b:Last>Elisabetta A. Cavalcanti-Adam</b:Last>
            <b:First>Alexandre</b:First>
            <b:Middle>Micoulet, Jacques Blu¨ mmel, Jo¨ rg Auernheimer, Horst Kessler, Joachim P. Spatz</b:Middle>
          </b:Person>
        </b:NameList>
      </b:Author>
    </b:Author>
    <b:Title>Lateral spacing of integrin ligands influences cell spreading and focal adhesion assembly</b:Title>
    <b:JournalName>European Journal of Cell Biology</b:JournalName>
    <b:Year>2006</b:Year>
    <b:Pages>219-224</b:Pages>
    <b:RefOrder>115</b:RefOrder>
  </b:Source>
  <b:Source>
    <b:Tag>Fen04</b:Tag>
    <b:SourceType>JournalArticle</b:SourceType>
    <b:Guid>{FA6455AE-B8FA-4725-9E6A-B7755538DC3B}</b:Guid>
    <b:Author>
      <b:Author>
        <b:NameList>
          <b:Person>
            <b:Last>Feng Hua</b:Last>
            <b:First>Yugang</b:First>
            <b:Middle>Sun , Anshu Gaur , Matthew A. Meitl , Lise Bilhaut , Lolita Rotkina , Jingfeng Wang , Phil Geil , Moonsub Shim , and John A. Rogers</b:Middle>
          </b:Person>
        </b:NameList>
      </b:Author>
    </b:Author>
    <b:Title>Polymer Imprint Lithography with Molecular-Scale Resolution</b:Title>
    <b:JournalName>NANO Letter</b:JournalName>
    <b:Year>2004</b:Year>
    <b:Pages>2467-2471</b:Pages>
    <b:RefOrder>116</b:RefOrder>
  </b:Source>
  <b:Source>
    <b:Tag>Chr98</b:Tag>
    <b:SourceType>JournalArticle</b:SourceType>
    <b:Guid>{712C40B7-BED6-4979-8C74-A547FF0E926C}</b:Guid>
    <b:Author>
      <b:Author>
        <b:NameList>
          <b:Person>
            <b:Last>Christopher S. Chen</b:Last>
            <b:First>Milan</b:First>
            <b:Middle>Mrksich, Sui Huang, George M. Whitesides and Donald E. Ingber</b:Middle>
          </b:Person>
        </b:NameList>
      </b:Author>
    </b:Author>
    <b:Title>Micropatterned Surfaces for Control of Cell Shape, Position, and Function</b:Title>
    <b:JournalName>Biotechnology Progress</b:JournalName>
    <b:Year>1998</b:Year>
    <b:Pages>356-363</b:Pages>
    <b:RefOrder>117</b:RefOrder>
  </b:Source>
  <b:Source>
    <b:Tag>Lau99</b:Tag>
    <b:SourceType>JournalArticle</b:SourceType>
    <b:Guid>{6D2A416B-5505-4D1E-B560-DB0AF52F60BC}</b:Guid>
    <b:Author>
      <b:Author>
        <b:NameList>
          <b:Person>
            <b:Last>Laura E. Dike</b:Last>
            <b:First>Christopher</b:First>
            <b:Middle>S. Chen, Milan Mrksich, Joe Tien, George M. Whitesides, Donald E. Ingber</b:Middle>
          </b:Person>
        </b:NameList>
      </b:Author>
    </b:Author>
    <b:Title>Geometric control of switching between growth, apoptosis, and differentiation during angiogenesis using micropatterned substrates</b:Title>
    <b:JournalName>In Vitro Cellular &amp; Developmental Biology </b:JournalName>
    <b:Year>1999</b:Year>
    <b:Pages>441-448</b:Pages>
    <b:RefOrder>118</b:RefOrder>
  </b:Source>
  <b:Source>
    <b:Tag>Jul10</b:Tag>
    <b:SourceType>JournalArticle</b:SourceType>
    <b:Guid>{2D536279-251D-4212-B1A9-87305737ADC0}</b:Guid>
    <b:Author>
      <b:Author>
        <b:NameList>
          <b:Person>
            <b:Last>Julien E. Gautrot</b:Last>
            <b:First>Britta</b:First>
            <b:Middle>Trappmann, Fabian Oceguera-Yanez, John Connelly, Ximin He, Fiona M. Watt, Wilhelm T.S. Huck</b:Middle>
          </b:Person>
        </b:NameList>
      </b:Author>
    </b:Author>
    <b:Title>Exploiting the superior protein resistance of polymer brushes to control single cell adhesion and polarisation at the micron scale</b:Title>
    <b:JournalName>Biomaterials</b:JournalName>
    <b:Year>2010</b:Year>
    <b:Pages>5030–5041</b:Pages>
    <b:RefOrder>119</b:RefOrder>
  </b:Source>
  <b:Source>
    <b:Tag>Kho13</b:Tag>
    <b:SourceType>JournalArticle</b:SourceType>
    <b:Guid>{D5B1796A-3E20-438F-8EBC-569CC8951124}</b:Guid>
    <b:Author>
      <b:Author>
        <b:NameList>
          <b:Person>
            <b:Last>Khooi Y. Tan</b:Last>
            <b:First>Hui</b:First>
            <b:Middle>Lin, Madeleine Ramstedt, Fiona M. Watt, ilhelm T. S. Huck and Julien E. Gautrot</b:Middle>
          </b:Person>
        </b:NameList>
      </b:Author>
    </b:Author>
    <b:Title>Decoupling geometrical and chemical cues directing epidermal stem cell fate on polymer brush-based cell micro-patterns</b:Title>
    <b:JournalName>Integrative Biology</b:JournalName>
    <b:Year>2013</b:Year>
    <b:Pages>899-910</b:Pages>
    <b:RefOrder>120</b:RefOrder>
  </b:Source>
  <b:Source>
    <b:Tag>Man09</b:Tag>
    <b:SourceType>JournalArticle</b:SourceType>
    <b:Guid>{27DD1E7D-FBDD-49BF-A36D-5122C4973360}</b:Guid>
    <b:Author>
      <b:Author>
        <b:NameList>
          <b:Person>
            <b:Last>Piel</b:Last>
            <b:First>Manuel</b:First>
            <b:Middle>Théry and Matthieu</b:Middle>
          </b:Person>
        </b:NameList>
      </b:Author>
    </b:Author>
    <b:Title>Adhesive Micropatterns for Cells: A Microcontact Printing Protocol</b:Title>
    <b:JournalName>Cold Spring Harbor Protocols</b:JournalName>
    <b:Year>2009</b:Year>
    <b:RefOrder>121</b:RefOrder>
  </b:Source>
  <b:Source>
    <b:Tag>Man062</b:Tag>
    <b:SourceType>JournalArticle</b:SourceType>
    <b:Guid>{09B3DB59-98FC-4516-B1E1-67BB8E5640CD}</b:Guid>
    <b:Author>
      <b:Author>
        <b:NameList>
          <b:Person>
            <b:Last>Manuel Théry</b:Last>
            <b:First>Anne</b:First>
            <b:Middle>Pépin,Emilie Dressaire, Yong Chen and Michel Bornens</b:Middle>
          </b:Person>
        </b:NameList>
      </b:Author>
    </b:Author>
    <b:Title>Cell Distribution of Stress Fibres in Responseto the Geometry of the Adhesive Environment</b:Title>
    <b:JournalName>Cell Motility and the Cytoskeleton</b:JournalName>
    <b:Year>2006</b:Year>
    <b:Pages>341-355</b:Pages>
    <b:RefOrder>122</b:RefOrder>
  </b:Source>
  <b:Source>
    <b:Tag>KLe02</b:Tag>
    <b:SourceType>JournalArticle</b:SourceType>
    <b:Guid>{E8B25F16-A30A-4FC4-9840-B668EDB3BD12}</b:Guid>
    <b:Author>
      <b:Author>
        <b:NameList>
          <b:Person>
            <b:Last>K Lee</b:Last>
            <b:First>S</b:First>
            <b:Middle>Park, C A. Mirkin, J C. Smith, M Mrksich</b:Middle>
          </b:Person>
        </b:NameList>
      </b:Author>
    </b:Author>
    <b:Title>Protein Nanoarrays Generated By Dip-Pen Nanolithography</b:Title>
    <b:JournalName>Science</b:JournalName>
    <b:Year>2002</b:Year>
    <b:Pages>1702-1705</b:Pages>
    <b:RefOrder>123</b:RefOrder>
  </b:Source>
  <b:Source>
    <b:Tag>Dav04</b:Tag>
    <b:SourceType>JournalArticle</b:SourceType>
    <b:Guid>{EDE17824-251D-4A1B-808B-B6C44F67F006}</b:Guid>
    <b:Author>
      <b:Author>
        <b:NameList>
          <b:Person>
            <b:Last>David S. Ginger</b:Last>
            <b:First>Hua</b:First>
            <b:Middle>Zhang, and Chad A. Mirkin</b:Middle>
          </b:Person>
        </b:NameList>
      </b:Author>
    </b:Author>
    <b:Title>The Evolution of Dip-Pen Nanolithography</b:Title>
    <b:JournalName>Angew. Chem. Int. Ed.</b:JournalName>
    <b:Year>2004</b:Year>
    <b:Pages>30– 45</b:Pages>
    <b:RefOrder>124</b:RefOrder>
  </b:Source>
  <b:Source>
    <b:Tag>Don01</b:Tag>
    <b:SourceType>JournalArticle</b:SourceType>
    <b:Guid>{0032CC69-E644-423D-9EA9-15DABCE3D0DD}</b:Guid>
    <b:Author>
      <b:Author>
        <b:NameList>
          <b:Person>
            <b:Last>Donna L. Wilson</b:Last>
            <b:First>Raquel</b:First>
            <b:Middle>Martin, Seunghun Hong, Mark Cronin-Golomb, Chad A. Mirkin, and David L. Kaplan</b:Middle>
          </b:Person>
        </b:NameList>
      </b:Author>
    </b:Author>
    <b:Title>Surface organization and nanopatterning of collagen by dip-pen nanolithography</b:Title>
    <b:JournalName>PNAS</b:JournalName>
    <b:Year>2001</b:Year>
    <b:Pages>13660–13664</b:Pages>
    <b:RefOrder>125</b:RefOrder>
  </b:Source>
  <b:Source>
    <b:Tag>Cha05</b:Tag>
    <b:SourceType>JournalArticle</b:SourceType>
    <b:Guid>{6B7DAB50-90A5-4585-AEBB-ABA43F81076A}</b:Guid>
    <b:Author>
      <b:Author>
        <b:NameList>
          <b:Person>
            <b:Last>Chang Seok Ki</b:Last>
            <b:First>Doo</b:First>
            <b:Middle>Hyun Baek, Kyung Don Gang, Ki Hoon Lee, In Chul Um, Young Hwan Park</b:Middle>
          </b:Person>
        </b:NameList>
      </b:Author>
    </b:Author>
    <b:Title>Characterization of gelatin nanofiber prepared from gelatin–formic acid solution</b:Title>
    <b:JournalName>Polymer</b:JournalName>
    <b:Year>2005</b:Year>
    <b:Pages>5094-5102</b:Pages>
    <b:RefOrder>126</b:RefOrder>
  </b:Source>
  <b:Source>
    <b:Tag>And07</b:Tag>
    <b:SourceType>JournalArticle</b:SourceType>
    <b:Guid>{75EE3968-E14B-4153-AB06-AE629670B47F}</b:Guid>
    <b:Author>
      <b:Author>
        <b:NameList>
          <b:Person>
            <b:Last>Wendorff</b:Last>
            <b:First>Andreas</b:First>
            <b:Middle>Greiner and Joachim H.</b:Middle>
          </b:Person>
        </b:NameList>
      </b:Author>
    </b:Author>
    <b:Title>Electrospinning: A Fascinating Method for the Preparation of Ultrathin Fibers</b:Title>
    <b:JournalName>Angew. Chem. Int. Ed.</b:JournalName>
    <b:Year>2007</b:Year>
    <b:Pages>5670-5703</b:Pages>
    <b:RefOrder>127</b:RefOrder>
  </b:Source>
  <b:Source>
    <b:Tag>See09</b:Tag>
    <b:SourceType>JournalArticle</b:SourceType>
    <b:Guid>{617DCFE7-9530-4785-911B-3BAA4A141785}</b:Guid>
    <b:Author>
      <b:Author>
        <b:NameList>
          <b:Person>
            <b:Last>Seema Agarwal</b:Last>
            <b:First>Andreas</b:First>
            <b:Middle>Greiner, and Joachin H. Wendorff</b:Middle>
          </b:Person>
        </b:NameList>
      </b:Author>
    </b:Author>
    <b:Title>Electrospinning of Manmade and Biopolymer Nanofibers—Progress in Techniques, Materials, and Applications</b:Title>
    <b:JournalName>Adv. Funct. Mater</b:JournalName>
    <b:Year>2009</b:Year>
    <b:Pages>2863–2879</b:Pages>
    <b:RefOrder>128</b:RefOrder>
  </b:Source>
  <b:Source>
    <b:Tag>Cha06</b:Tag>
    <b:SourceType>JournalArticle</b:SourceType>
    <b:Guid>{BC5F8F35-9A4E-44BC-B427-F8C3DE410483}</b:Guid>
    <b:Author>
      <b:Author>
        <b:NameList>
          <b:Person>
            <b:Last>Chaobo Huang</b:Last>
            <b:First>Shuiliang</b:First>
            <b:Middle>Chen, Chuilin Lai, Darrell H Reneker, Haiyan Qiu, Ying Ye and Haoqing Hou</b:Middle>
          </b:Person>
        </b:NameList>
      </b:Author>
    </b:Author>
    <b:Title>Electrospun polymer nanofibres with small diameters</b:Title>
    <b:JournalName>Nanotechnology</b:JournalName>
    <b:Year>2006</b:Year>
    <b:Pages>1558–1563</b:Pages>
    <b:RefOrder>129</b:RefOrder>
  </b:Source>
  <b:Source>
    <b:Tag>Gar03</b:Tag>
    <b:SourceType>JournalArticle</b:SourceType>
    <b:Guid>{61BFF9A5-8A6F-426E-923D-D6FFF0CE1599}</b:Guid>
    <b:Author>
      <b:Author>
        <b:NameList>
          <b:Person>
            <b:Last>Gary E. Wnek</b:Last>
            <b:First>Marcus</b:First>
            <b:Middle>E. Carr, David G. Simpson, and Gary L. Bowlin</b:Middle>
          </b:Person>
        </b:NameList>
      </b:Author>
    </b:Author>
    <b:Title>Electrospinning of Nanofiber Fibrinogen Structures</b:Title>
    <b:JournalName>Nano Letter</b:JournalName>
    <b:Year>2003</b:Year>
    <b:Pages>213-216</b:Pages>
    <b:RefOrder>130</b:RefOrder>
  </b:Source>
  <b:Source>
    <b:Tag>JMD01</b:Tag>
    <b:SourceType>JournalArticle</b:SourceType>
    <b:Guid>{DBB6EFBD-DA18-45EC-921C-968CFCEFD337}</b:Guid>
    <b:Author>
      <b:Author>
        <b:NameList>
          <b:Person>
            <b:Last>J.M. Deitzel</b:Last>
            <b:First>J.</b:First>
            <b:Middle>Kleinmeyer, D. Harris, N.C. Beck Tan</b:Middle>
          </b:Person>
        </b:NameList>
      </b:Author>
    </b:Author>
    <b:Title>The effect of processing variables on the morphology of electrospun nanofibers and textiles</b:Title>
    <b:JournalName>Polymer</b:JournalName>
    <b:Year>2001</b:Year>
    <b:Pages>261-272</b:Pages>
    <b:RefOrder>131</b:RefOrder>
  </b:Source>
  <b:Source>
    <b:Tag>Ser03</b:Tag>
    <b:SourceType>JournalArticle</b:SourceType>
    <b:Guid>{97336FC8-592E-4A5F-AB14-399CB7C64941}</b:Guid>
    <b:Author>
      <b:Author>
        <b:NameList>
          <b:Person>
            <b:Last>Sergey V. Fridrikh</b:Last>
            <b:First>Jian</b:First>
            <b:Middle>H. Yu, Michael P. Brenner, and Gregory C. Rutledge</b:Middle>
          </b:Person>
        </b:NameList>
      </b:Author>
    </b:Author>
    <b:Title>Controlling the Fiber Diameter during Electrospinning</b:Title>
    <b:JournalName>PH YSICAL REVIEW LETTERS</b:JournalName>
    <b:Year>2003</b:Year>
    <b:Pages>144502-1-4</b:Pages>
    <b:RefOrder>132</b:RefOrder>
  </b:Source>
  <b:Source>
    <b:Tag>VSe12</b:Tag>
    <b:SourceType>JournalArticle</b:SourceType>
    <b:Guid>{B15CD027-A0D2-4F53-AC12-763A4A6862AC}</b:Guid>
    <b:Author>
      <b:Author>
        <b:NameList>
          <b:Person>
            <b:Last>V. Sencadas</b:Last>
            <b:First>D.M.</b:First>
            <b:Middle>Correia, A. Areias, G. Botelho, A.M. Fonseca, I.C. Neves, J.L. Gomez Ribelles and S. Lanceros Mendeza</b:Middle>
          </b:Person>
        </b:NameList>
      </b:Author>
    </b:Author>
    <b:Title>Determination of the parameters affecting electrospun chitosan fiber size distribution and morphology</b:Title>
    <b:JournalName>Carbohydrate Polymers</b:JournalName>
    <b:Year>2012</b:Year>
    <b:Pages>1295– 1301</b:Pages>
    <b:RefOrder>133</b:RefOrder>
  </b:Source>
  <b:Source>
    <b:Tag>21B05</b:Tag>
    <b:SourceType>JournalArticle</b:SourceType>
    <b:Guid>{09D38CA0-F755-492C-824F-9949D7FA94F8}</b:Guid>
    <b:Author>
      <b:Author>
        <b:NameList>
          <b:Person>
            <b:Last>B D. Gates</b:Last>
            <b:First>Qiaobing</b:First>
            <b:Middle>Xu, Michael Stewart, Declan Ryan, C. Grant Willson, and George M. Whitesides</b:Middle>
          </b:Person>
        </b:NameList>
      </b:Author>
    </b:Author>
    <b:Title>New approaches to nanofabrication: molding, printing, and other techniques</b:Title>
    <b:JournalName>Chemical Review</b:JournalName>
    <b:Year>2005</b:Year>
    <b:Pages>1171-1196</b:Pages>
    <b:RefOrder>134</b:RefOrder>
  </b:Source>
  <b:Source>
    <b:Tag>ASG01</b:Tag>
    <b:SourceType>JournalArticle</b:SourceType>
    <b:Guid>{DB93A7A4-D6B1-4420-82D0-7E068DDC802D}</b:Guid>
    <b:Author>
      <b:Author>
        <b:NameList>
          <b:Person>
            <b:Last>A.S.G Curtis</b:Last>
            <b:First>B</b:First>
            <b:Middle>Casey, J.O Gallagher, D Pasqui, M.A Wood, C.D.W Wilkinson</b:Middle>
          </b:Person>
        </b:NameList>
      </b:Author>
    </b:Author>
    <b:Title>Substratum nanotopography and the adhesion of biological cells. Are symmetry or regularity of nanotopography important?</b:Title>
    <b:JournalName>Biophysical Chemistry</b:JournalName>
    <b:Year>2001</b:Year>
    <b:Pages>275-283</b:Pages>
    <b:RefOrder>135</b:RefOrder>
  </b:Source>
  <b:Source>
    <b:Tag>Kar06</b:Tag>
    <b:SourceType>JournalArticle</b:SourceType>
    <b:Guid>{5322700E-C855-441B-9CEB-97C679FFBBDC}</b:Guid>
    <b:Author>
      <b:Author>
        <b:NameList>
          <b:Person>
            <b:Last>Karen L. Christman</b:Last>
            <b:First>Vanessa</b:First>
            <b:Middle>D. Enriquez-Rios and Heather D. Maynard</b:Middle>
          </b:Person>
        </b:NameList>
      </b:Author>
    </b:Author>
    <b:Title>Nanopatterning proteins and peptides</b:Title>
    <b:JournalName>Soft Matter</b:JournalName>
    <b:Year>2006</b:Year>
    <b:Pages>928-939</b:Pages>
    <b:RefOrder>136</b:RefOrder>
  </b:Source>
  <b:Source>
    <b:Tag>Kar02</b:Tag>
    <b:SourceType>JournalArticle</b:SourceType>
    <b:Guid>{11462907-2C68-4467-B4FE-5CD713DCE637}</b:Guid>
    <b:Author>
      <b:Author>
        <b:NameList>
          <b:Person>
            <b:Last>Karen A. Beningo</b:Last>
            <b:First>Chun-Min</b:First>
            <b:Middle>Lo, Yu-Li Wang</b:Middle>
          </b:Person>
        </b:NameList>
      </b:Author>
    </b:Author>
    <b:Title>Flexible polyacrylamide substrata for the analysis of mechanical interactions at cell-substratum adhesions</b:Title>
    <b:JournalName>Methods in Cell Biology</b:JournalName>
    <b:Year>2002</b:Year>
    <b:Pages>325–339</b:Pages>
    <b:RefOrder>137</b:RefOrder>
  </b:Source>
  <b:Source>
    <b:Tag>Rob97</b:Tag>
    <b:SourceType>JournalArticle</b:SourceType>
    <b:Guid>{BBF95072-62F9-4565-9CB5-F90DD329A741}</b:Guid>
    <b:Author>
      <b:Author>
        <b:NameList>
          <b:Person>
            <b:Last>Robert J. Pelham</b:Last>
            <b:First>Jr.</b:First>
            <b:Middle>and Yu-li Wang</b:Middle>
          </b:Person>
        </b:NameList>
      </b:Author>
    </b:Author>
    <b:Title>Cell locomotion and focal adhesions are regulated by substrate flexibility</b:Title>
    <b:JournalName>Proc. Natl. Acad. Sci.</b:JournalName>
    <b:Year>1997</b:Year>
    <b:Pages>13661–13665</b:Pages>
    <b:RefOrder>138</b:RefOrder>
  </b:Source>
  <b:Source>
    <b:Tag>Aad04</b:Tag>
    <b:SourceType>JournalArticle</b:SourceType>
    <b:Guid>{4C51A920-72F2-4606-9376-FC510977C473}</b:Guid>
    <b:Author>
      <b:Author>
        <b:NameList>
          <b:Person>
            <b:Last>Aadam J. Engler</b:Last>
            <b:First>Maureen</b:First>
            <b:Middle>A. Griffin, Shamik Sen, Carsten G. Bönnemann, H. Lee Sweeney, and Dennis E. Discher</b:Middle>
          </b:Person>
        </b:NameList>
      </b:Author>
    </b:Author>
    <b:Title>Myotubes differentiate optimally on substrates with tissue-like stiffness: pathological implications for soft or stiff microenvironments</b:Title>
    <b:JournalName>The Journal of Cell Biology</b:JournalName>
    <b:Year>2004</b:Year>
    <b:Pages>877-887</b:Pages>
    <b:RefOrder>139</b:RefOrder>
  </b:Source>
  <b:Source>
    <b:Tag>Cha13</b:Tag>
    <b:SourceType>JournalArticle</b:SourceType>
    <b:Guid>{FDC0DBFD-7C85-4EAA-B32C-77EB141A7D12}</b:Guid>
    <b:Author>
      <b:Author>
        <b:NameList>
          <b:Person>
            <b:Last>Changjin Huang</b:Last>
            <b:First>Peter</b:First>
            <b:Middle>J. Butler, Sheng Tong, Hari S. Muddana, Gang Bao, and Sulin Zhang</b:Middle>
          </b:Person>
        </b:NameList>
      </b:Author>
    </b:Author>
    <b:Title>Substrate Stiffness Regulates Cellular Uptake of Nanoparticles</b:Title>
    <b:JournalName>NANO Letters</b:JournalName>
    <b:Year>2013</b:Year>
    <b:Pages>1611–1615</b:Pages>
    <b:RefOrder>140</b:RefOrder>
  </b:Source>
  <b:Source>
    <b:Tag>Cat12</b:Tag>
    <b:SourceType>JournalArticle</b:SourceType>
    <b:Guid>{320ADD7E-3A87-4010-9ACC-A10A7155273F}</b:Guid>
    <b:Author>
      <b:Author>
        <b:NameList>
          <b:Person>
            <b:Last>Cathy Chu</b:Last>
            <b:First>Hyunjoon</b:First>
            <b:Middle>Kong</b:Middle>
          </b:Person>
        </b:NameList>
      </b:Author>
    </b:Author>
    <b:Title>Interplay of cell adhesion matrix stiffness and cell type for non-viral gene delivery</b:Title>
    <b:JournalName>Acta Biomaterialia</b:JournalName>
    <b:Year>2012</b:Year>
    <b:Pages>2612–2619</b:Pages>
    <b:RefOrder>141</b:RefOrder>
  </b:Source>
  <b:Source>
    <b:Tag>Jen12</b:Tag>
    <b:SourceType>JournalArticle</b:SourceType>
    <b:Guid>{DF940AD0-63D0-4A00-BC8C-292515BCFDDB}</b:Guid>
    <b:Author>
      <b:Author>
        <b:NameList>
          <b:Person>
            <b:Last>Jennifer L. Leight</b:Last>
            <b:First>Michele</b:First>
            <b:Middle>A. Wozniak, Sophia Chen, Michelle L. Lynch, and Christopher S. Chen</b:Middle>
          </b:Person>
        </b:NameList>
      </b:Author>
    </b:Author>
    <b:Title>Matrix rigidity regulates a switch between TGF-β1–induced apoptosis and epithelial–mesenchymal transition</b:Title>
    <b:JournalName>Mol. Biol. Cell</b:JournalName>
    <b:Year>2012</b:Year>
    <b:Pages>781-791</b:Pages>
    <b:RefOrder>142</b:RefOrder>
  </b:Source>
  <b:Source>
    <b:Tag>Jör11</b:Tag>
    <b:SourceType>JournalArticle</b:SourceType>
    <b:Guid>{EA87EFD8-1EDD-4A5B-BA5A-660726D1E6B6}</b:Guid>
    <b:Author>
      <b:Author>
        <b:NameList>
          <b:Person>
            <b:Last>Jörg Schrader</b:Last>
            <b:First>Timothy</b:First>
            <b:Middle>T. Gordon-Walker, Rebecca L. Aucott, Mariëlle van Deemter, Alexander Quaas, Shaun Walsh, Daniel Benten, Stuart J. Forbes, Rebecca G. Wells andJohn P. Iredale</b:Middle>
          </b:Person>
        </b:NameList>
      </b:Author>
    </b:Author>
    <b:Title>Matrix stiffness modulates proliferation, chemotherapeutic response, and dormancy in hepatocellular carcinoma cells</b:Title>
    <b:JournalName>Hepatology</b:JournalName>
    <b:Year>2011</b:Year>
    <b:Pages>1192-1205</b:Pages>
    <b:RefOrder>143</b:RefOrder>
  </b:Source>
  <b:Source>
    <b:Tag>Xue12</b:Tag>
    <b:SourceType>JournalArticle</b:SourceType>
    <b:Guid>{0BFEED4A-D136-4361-A77E-205F5BB95CAE}</b:Guid>
    <b:Author>
      <b:Author>
        <b:NameList>
          <b:Person>
            <b:Last>Liu</b:Last>
            <b:First>Xuefeng</b:First>
          </b:Person>
        </b:NameList>
      </b:Author>
    </b:Author>
    <b:Title>ROCK Inhibitor and Feeder Cells Induce the Conditional Reprogramming of Epithelial Cells</b:Title>
    <b:JournalName>The American Journal of Pathology</b:JournalName>
    <b:Year>2012</b:Year>
    <b:Pages>599-607</b:Pages>
    <b:RefOrder>144</b:RefOrder>
  </b:Source>
  <b:Source>
    <b:Tag>Sot13</b:Tag>
    <b:SourceType>JournalArticle</b:SourceType>
    <b:Guid>{DDE1D2C4-03A6-4337-BD13-5DD33D52840C}</b:Guid>
    <b:Author>
      <b:Author>
        <b:NameList>
          <b:Person>
            <b:Last>Sotirios Koutsopoulosa</b:Last>
            <b:First>Shuguang</b:First>
            <b:Middle>Zhang</b:Middle>
          </b:Person>
        </b:NameList>
      </b:Author>
    </b:Author>
    <b:Title>Long-term three-dimensional neural tissue cultures in functionalized self-assembling peptide hydrogels, Matrigel and Collagen I</b:Title>
    <b:JournalName>Acta Biomaterialia</b:JournalName>
    <b:Year>2013</b:Year>
    <b:Pages>5162–5169</b:Pages>
    <b:RefOrder>145</b:RefOrder>
  </b:Source>
  <b:Source>
    <b:Tag>Kue01</b:Tag>
    <b:SourceType>JournalArticle</b:SourceType>
    <b:Guid>{B5D59E85-0DFD-48DA-AB36-DB68DD39D288}</b:Guid>
    <b:Author>
      <b:Author>
        <b:NameList>
          <b:Person>
            <b:Last>Kuen Yong Lee</b:Last>
            <b:First>David</b:First>
            <b:Middle>J. Mooney</b:Middle>
          </b:Person>
        </b:NameList>
      </b:Author>
    </b:Author>
    <b:Title>Hydrogels for Tissue Engineering</b:Title>
    <b:JournalName>Chem Rev.</b:JournalName>
    <b:Year>2001</b:Year>
    <b:Pages>1869-79</b:Pages>
    <b:RefOrder>146</b:RefOrder>
  </b:Source>
  <b:Source>
    <b:Tag>Bru13</b:Tag>
    <b:SourceType>JournalArticle</b:SourceType>
    <b:Guid>{D813E3E4-D9CD-48C9-8FC9-067F84ED2A6B}</b:Guid>
    <b:Author>
      <b:Author>
        <b:NameList>
          <b:Person>
            <b:Last>Bruno da Rocha-Azevedo</b:Last>
            <b:First>Frederick</b:First>
            <b:Middle>Grinnell</b:Middle>
          </b:Person>
        </b:NameList>
      </b:Author>
    </b:Author>
    <b:Title>Fibroblast morphogenesis on 3D collagen matrices: The balance between cell clustering and cell migration</b:Title>
    <b:JournalName>Experimental Cell Research</b:JournalName>
    <b:Year>2013</b:Year>
    <b:Pages> 2440–2446</b:Pages>
    <b:RefOrder>147</b:RefOrder>
  </b:Source>
  <b:Source>
    <b:Tag>Sha07</b:Tag>
    <b:SourceType>JournalArticle</b:SourceType>
    <b:Guid>{C4134075-B7A9-4EB9-8358-6262EA6FB7BE}</b:Guid>
    <b:Author>
      <b:Author>
        <b:NameList>
          <b:Person>
            <b:Last>Sharon Gerecht</b:Last>
            <b:First>Jason</b:First>
            <b:Middle>A. Burdick, Lino S. Ferreira , Seth A. Townsend, Robert Langer , and Gordana Vunjak-Novakovic</b:Middle>
          </b:Person>
        </b:NameList>
      </b:Author>
    </b:Author>
    <b:Title>Hyaluronic acid hydrogel for controlled self-renewal and differentiation of human embryonic stem cells</b:Title>
    <b:JournalName>PNAS</b:JournalName>
    <b:Year>2007</b:Year>
    <b:Pages>11298–11303</b:Pages>
    <b:RefOrder>148</b:RefOrder>
  </b:Source>
  <b:Source>
    <b:Tag>Jas05</b:Tag>
    <b:SourceType>JournalArticle</b:SourceType>
    <b:Guid>{134EF30F-EB14-44C6-84C1-5C4BDF58766C}</b:Guid>
    <b:Author>
      <b:Author>
        <b:NameList>
          <b:Person>
            <b:Last>Jason A. Burdick</b:Last>
            <b:First>Cindy</b:First>
            <b:Middle>Chung, Xinqiao Jia, Mark A. Randolph, and Robert Langer</b:Middle>
          </b:Person>
        </b:NameList>
      </b:Author>
    </b:Author>
    <b:Title>Controlled Degradation and Mechanical Behavior of Photopolymerized Hyaluronic Acid Networks</b:Title>
    <b:JournalName>Biomacromolecules</b:JournalName>
    <b:Year>2005</b:Year>
    <b:Pages>386–391</b:Pages>
    <b:RefOrder>149</b:RefOrder>
  </b:Source>
  <b:Source>
    <b:Tag>Ros10</b:Tag>
    <b:SourceType>JournalArticle</b:SourceType>
    <b:Guid>{BB05BD64-7495-4923-BCEC-55267E90C4B8}</b:Guid>
    <b:Author>
      <b:Author>
        <b:NameList>
          <b:Person>
            <b:Last>Ross A. Marklein</b:Last>
            <b:First>Jason</b:First>
            <b:Middle>A.Burdick</b:Middle>
          </b:Person>
        </b:NameList>
      </b:Author>
    </b:Author>
    <b:Title>Spatially controlled hydrogel mechanics to modulate stem cell interactions</b:Title>
    <b:JournalName>Soft Matter</b:JournalName>
    <b:Year>2010</b:Year>
    <b:Pages>136–143</b:Pages>
    <b:RefOrder>150</b:RefOrder>
  </b:Source>
  <b:Source>
    <b:Tag>Vin06</b:Tag>
    <b:SourceType>JournalArticle</b:SourceType>
    <b:Guid>{3573A925-07C6-4C1F-AC5F-43F3D9796760}</b:Guid>
    <b:Author>
      <b:Author>
        <b:NameList>
          <b:Person>
            <b:Last>Vineetha Jayawarna</b:Last>
            <b:First>Murtza</b:First>
            <b:Middle>Ali, Thomas A. Jowitt, Aline F. Miller, Alberto Saiani, Julie E. Gough, and Rein V. Ulijn</b:Middle>
          </b:Person>
        </b:NameList>
      </b:Author>
    </b:Author>
    <b:Title>Nanostructured Hydrogels for Three-Dimensional Cell Culture Through Self-Assembly of Fluorenylmethoxycarbonyl– Dipeptides</b:Title>
    <b:JournalName>Adv. Mater</b:JournalName>
    <b:Year>2006</b:Year>
    <b:Pages>611-614</b:Pages>
    <b:RefOrder>151</b:RefOrder>
  </b:Source>
  <b:Source>
    <b:Tag>Léa12</b:Tag>
    <b:SourceType>JournalArticle</b:SourceType>
    <b:Guid>{5A7BE99D-5839-4C26-BF1B-37A446CBF9D1}</b:Guid>
    <b:Author>
      <b:Author>
        <b:NameList>
          <b:Person>
            <b:Last>Léa Trichet</b:Last>
            <b:First>Jimmy</b:First>
            <b:Middle>Le Digabel, Rhoda J. Hawkins, Sri Ram Krishna Vedula, Mukund Gupta, Claire Ribrault, Pascal Hersen, Raphaël Voituriez, and Benoît Ladoux</b:Middle>
          </b:Person>
        </b:NameList>
      </b:Author>
    </b:Author>
    <b:Title>Evidence of a large-scale mechanosensing mechanism for cellular adaptation to substrate stiffness</b:Title>
    <b:JournalName>PNAS</b:JournalName>
    <b:Year>2012</b:Year>
    <b:Pages>6933–6938</b:Pages>
    <b:RefOrder>152</b:RefOrder>
  </b:Source>
  <b:Source>
    <b:Tag>Sab12</b:Tag>
    <b:SourceType>JournalArticle</b:SourceType>
    <b:Guid>{FF8BB2ED-35D8-487C-AB5D-03CDACA53414}</b:Guid>
    <b:Author>
      <b:Author>
        <b:NameList>
          <b:Person>
            <b:Last>Saba Ghassemi</b:Last>
            <b:First>Giovanni</b:First>
            <b:Middle>Meacci, Shuaimin Liu, Alexander A. Gondarenko, Anurag Mathur, Pere Roca-Cusachs, Michael P. Sheetz, and James Honea</b:Middle>
          </b:Person>
        </b:NameList>
      </b:Author>
    </b:Author>
    <b:Title>Cells test substrate rigidity by local contractions on submicrometer pillars</b:Title>
    <b:JournalName>PNAS</b:JournalName>
    <b:Year>2012</b:Year>
    <b:Pages>5328–5333</b:Pages>
    <b:RefOrder>153</b:RefOrder>
  </b:Source>
  <b:Source>
    <b:Tag>Jia10</b:Tag>
    <b:SourceType>JournalArticle</b:SourceType>
    <b:Guid>{B0727CD0-C528-44C4-821B-80823816049F}</b:Guid>
    <b:Author>
      <b:Author>
        <b:NameList>
          <b:Person>
            <b:Last>Jianping Fu</b:Last>
            <b:First>Yang-Kao</b:First>
            <b:Middle>Wang, Michael T Yang, Ravi A Desai, Xiang Yu, Zhijun Liu1 &amp; Christopher S Chen</b:Middle>
          </b:Person>
        </b:NameList>
      </b:Author>
    </b:Author>
    <b:Title>Mechanical regulation of cell function with geometrically modulated elastomeric substrates</b:Title>
    <b:JournalName>Nature Methods</b:JournalName>
    <b:Year>2010</b:Year>
    <b:Pages>733-736</b:Pages>
    <b:RefOrder>154</b:RefOrder>
  </b:Source>
  <b:Source>
    <b:Tag>Yan14</b:Tag>
    <b:SourceType>JournalArticle</b:SourceType>
    <b:Guid>{1334FE7E-ED05-40E4-93B7-F502152089B6}</b:Guid>
    <b:Author>
      <b:Author>
        <b:NameList>
          <b:Person>
            <b:Last>Yang Liu</b:Last>
            <b:First>Rebecca</b:First>
            <b:Middle>Medda, Zheng Liu, Kornelia Galior, Kevin Yehl, Joachim P. Spatz, Elisabetta Ada Cavalcanti-Adam, and Khalid Salaita</b:Middle>
          </b:Person>
        </b:NameList>
      </b:Author>
    </b:Author>
    <b:Title>Nanoparticle Tension Probes Patterned at the Nanoscale: Impact of Integrin Clustering on Force Transmission</b:Title>
    <b:JournalName>NANO Letters</b:JournalName>
    <b:Year>2014</b:Year>
    <b:Pages>5539−5546</b:Pages>
    <b:RefOrder>155</b:RefOrder>
  </b:Source>
  <b:Source>
    <b:Tag>Per13</b:Tag>
    <b:SourceType>JournalArticle</b:SourceType>
    <b:Guid>{F597683E-37C1-4225-9DD0-9952D0B07B89}</b:Guid>
    <b:Author>
      <b:Author>
        <b:NameList>
          <b:Person>
            <b:Last>Pere Roca-Cusachsa</b:Last>
            <b:First>Armando</b:First>
            <b:Middle>del Rio, Eileen Puklin-Faucher, Nils C. Gauthier, Nicolas Biais, and Michael P. Sheetz</b:Middle>
          </b:Person>
        </b:NameList>
      </b:Author>
    </b:Author>
    <b:Title>Integrin-dependent force transmission to the extracellular matrix by α-actinin triggers adhesion maturation</b:Title>
    <b:JournalName>PNAS</b:JournalName>
    <b:Year>2013</b:Year>
    <b:RefOrder>156</b:RefOrder>
  </b:Source>
  <b:Source>
    <b:Tag>Pau04</b:Tag>
    <b:SourceType>JournalArticle</b:SourceType>
    <b:Guid>{841A612C-A49D-441F-92F0-FC8B4082B05D}</b:Guid>
    <b:Author>
      <b:Author>
        <b:NameList>
          <b:Person>
            <b:Last>Paul W. Wiseman</b:Last>
            <b:First>Claire</b:First>
            <b:Middle>M. Brown, Donna J. Webb, Benedict Hebert, Natalie L. Johnson, Jeff A. Squier, Mark H. Ellisman and A. F. Horwitz</b:Middle>
          </b:Person>
        </b:NameList>
      </b:Author>
    </b:Author>
    <b:Title>Spatial mapping of integrin interactions and dynamics during cell migration by Image Correlation Microscopy</b:Title>
    <b:JournalName>Journal of Cell Science</b:JournalName>
    <b:Year>2004</b:Year>
    <b:Pages>5521-5534</b:Pages>
    <b:RefOrder>157</b:RefOrder>
  </b:Source>
  <b:Source>
    <b:Tag>Mar11</b:Tag>
    <b:SourceType>JournalArticle</b:SourceType>
    <b:Guid>{62903FC8-5D86-4170-8DAD-95DAE2C397BA}</b:Guid>
    <b:Title>Measuring Forces between Two Single Actin Filaments during Bundle Formation</b:Title>
    <b:JournalName>NANO Letters</b:JournalName>
    <b:Year>2011</b:Year>
    <b:Pages>3676–3680</b:Pages>
    <b:Author>
      <b:Author>
        <b:NameList>
          <b:Person>
            <b:Last>Martin Streichfuss</b:Last>
            <b:First>Friedrich</b:First>
            <b:Middle>Erbs, Kai Uhrig, Rainer Kurre, Anabel E.-M. Clemen, Christian H. J. B€ohm, Tamas Haraszti, and Joachim P. Spatz</b:Middle>
          </b:Person>
        </b:NameList>
      </b:Author>
    </b:Author>
    <b:RefOrder>158</b:RefOrder>
  </b:Source>
  <b:Source>
    <b:Tag>Tho00</b:Tag>
    <b:SourceType>JournalArticle</b:SourceType>
    <b:Guid>{9C2BF933-C5A9-42CD-9E2F-301042D661A7}</b:Guid>
    <b:Author>
      <b:Author>
        <b:NameList>
          <b:Person>
            <b:Last>Thomas D. Pollard</b:Last>
            <b:First>Laurent</b:First>
            <b:Middle>Blanchoin and R. Dyche Mullins</b:Middle>
          </b:Person>
        </b:NameList>
      </b:Author>
    </b:Author>
    <b:Title>Molecular Mechanisms Controlling Actin Filament Dynamics in Nonmuscle Cells</b:Title>
    <b:JournalName>Annual Review of Biophysics and Biomolecular Structure</b:JournalName>
    <b:Year>2000</b:Year>
    <b:Pages>545-576</b:Pages>
    <b:RefOrder>159</b:RefOrder>
  </b:Source>
  <b:Source>
    <b:Tag>Cho13</b:Tag>
    <b:SourceType>JournalArticle</b:SourceType>
    <b:Guid>{699030F8-645D-4D82-A728-C59DE6C2FACB}</b:Guid>
    <b:Author>
      <b:Author>
        <b:NameList>
          <b:Person>
            <b:Last>Cho-yin Lee</b:Last>
            <b:First>Jizhong</b:First>
            <b:Middle>Lou, Kuo-kuang Wen, Melissa McKane, Suzanne G. Eskin, Shoichiro Ono, Shu Chien, Peter A. Rubenstein, Cheng Zhu, and Larry V. McIntire</b:Middle>
          </b:Person>
        </b:NameList>
      </b:Author>
    </b:Author>
    <b:Title>Actin depolymerization under force is governed by lysine 113:glutamic acid 195-mediated catch-slip bonds</b:Title>
    <b:JournalName>PNAS</b:JournalName>
    <b:Year>2013</b:Year>
    <b:Pages>5022–5027</b:Pages>
    <b:RefOrder>160</b:RefOrder>
  </b:Source>
  <b:Source>
    <b:Tag>Zhi08</b:Tag>
    <b:SourceType>JournalArticle</b:SourceType>
    <b:Guid>{A7F605B7-F96D-461D-964E-B33CF97B03E9}</b:Guid>
    <b:Author>
      <b:Author>
        <b:NameList>
          <b:Person>
            <b:Last>Kumacheva</b:Last>
            <b:First>Zhihong</b:First>
            <b:Middle>Nie &amp; Eugenia</b:Middle>
          </b:Person>
        </b:NameList>
      </b:Author>
    </b:Author>
    <b:Title>Patterning surfaces with functional polymers</b:Title>
    <b:JournalName>Nature Materials</b:JournalName>
    <b:Year>2008</b:Year>
    <b:Pages>277 - 290</b:Pages>
    <b:RefOrder>161</b:RefOrder>
  </b:Source>
  <b:Source>
    <b:Tag>Seu06</b:Tag>
    <b:SourceType>JournalArticle</b:SourceType>
    <b:Guid>{25B822A3-75FA-4FAC-A234-959281AD4B0B}</b:Guid>
    <b:Author>
      <b:Author>
        <b:NameList>
          <b:Person>
            <b:Last>Seung-Man Yang</b:Last>
            <b:First>Se</b:First>
            <b:Middle>Gyu Jang, Dae-Geun Choi, Sarah Kim, and Hyung Kyun Yu</b:Middle>
          </b:Person>
        </b:NameList>
      </b:Author>
    </b:Author>
    <b:Title>Nanomachining by Colloidal Lithography</b:Title>
    <b:JournalName>Small</b:JournalName>
    <b:Year>2006</b:Year>
    <b:Pages>458-475</b:Pages>
    <b:RefOrder>162</b:RefOrder>
  </b:Source>
  <b:Source>
    <b:Tag>Mat04</b:Tag>
    <b:SourceType>JournalArticle</b:SourceType>
    <b:Guid>{B1DE9436-E4D5-4A41-ACC5-4297A55A820E}</b:Guid>
    <b:Author>
      <b:Author>
        <b:NameList>
          <b:Person>
            <b:Last>Matthias Geissler</b:Last>
            <b:First>Younan</b:First>
            <b:Middle>Xia</b:Middle>
          </b:Person>
        </b:NameList>
      </b:Author>
    </b:Author>
    <b:Title>Patterning: Principles and some new developments</b:Title>
    <b:JournalName>Advanced Materials</b:JournalName>
    <b:Year>2004</b:Year>
    <b:Pages>1249-1269</b:Pages>
    <b:RefOrder>163</b:RefOrder>
  </b:Source>
  <b:Source>
    <b:Tag>Byr05</b:Tag>
    <b:SourceType>JournalArticle</b:SourceType>
    <b:Guid>{038E0CC0-0FF7-4834-8C82-F973FC2AB172}</b:Guid>
    <b:Author>
      <b:Author>
        <b:NameList>
          <b:Person>
            <b:Last>Byron D. Gates</b:Last>
            <b:First>Qiaobing</b:First>
            <b:Middle>Xu, Michael Stewart, Declan Ryan, C. Grant Willson, and George M. Whitesides</b:Middle>
          </b:Person>
        </b:NameList>
      </b:Author>
    </b:Author>
    <b:Title>New Approaches to Nanofabrication: Molding, Printing, and Other techniques</b:Title>
    <b:JournalName>Chemical Review</b:JournalName>
    <b:Year>2005</b:Year>
    <b:Pages>1171-1196</b:Pages>
    <b:RefOrder>164</b:RefOrder>
  </b:Source>
  <b:Source>
    <b:Tag>Shu03</b:Tag>
    <b:SourceType>JournalArticle</b:SourceType>
    <b:Guid>{9486AC26-77AE-40E4-B275-455772B45DF5}</b:Guid>
    <b:Author>
      <b:Author>
        <b:NameList>
          <b:Person>
            <b:Last>Zhang</b:Last>
            <b:First>Shuguang</b:First>
          </b:Person>
        </b:NameList>
      </b:Author>
    </b:Author>
    <b:Title>Fabrication of novel biomaterials through molecular self-assembly</b:Title>
    <b:JournalName>nature Biotechnology</b:JournalName>
    <b:Year>2003</b:Year>
    <b:Pages>1171-1178</b:Pages>
    <b:RefOrder>165</b:RefOrder>
  </b:Source>
  <b:Source>
    <b:Tag>Yiy12</b:Tag>
    <b:SourceType>JournalArticle</b:SourceType>
    <b:Guid>{8E75DEAE-1A99-4773-A59E-D960CCB5F9B0}</b:Guid>
    <b:Author>
      <b:Author>
        <b:NameList>
          <b:Person>
            <b:Last>Yiyong Mai</b:Last>
            <b:First>Adi</b:First>
            <b:Middle>Eisenberg</b:Middle>
          </b:Person>
        </b:NameList>
      </b:Author>
    </b:Author>
    <b:Title>Self-assembly of block copolymers</b:Title>
    <b:JournalName>Chem. Soc. Rev</b:JournalName>
    <b:Year>2012</b:Year>
    <b:Pages>5969–5985</b:Pages>
    <b:RefOrder>166</b:RefOrder>
  </b:Source>
  <b:Source>
    <b:Tag>Har01</b:Tag>
    <b:SourceType>JournalArticle</b:SourceType>
    <b:Guid>{77A6E012-7BE5-4E69-9702-60F24BC49A32}</b:Guid>
    <b:Author>
      <b:Author>
        <b:NameList>
          <b:Person>
            <b:Last>Harm-Anton Klok</b:Last>
            <b:First>Sebastien</b:First>
            <b:Middle>Lecommandoux</b:Middle>
          </b:Person>
        </b:NameList>
      </b:Author>
    </b:Author>
    <b:Title>Supramolecular Materials via Block Copolymer Self-Assembly</b:Title>
    <b:JournalName>Advanced Materials</b:JournalName>
    <b:Year>2001</b:Year>
    <b:Pages>1217-1229</b:Pages>
    <b:RefOrder>167</b:RefOrder>
  </b:Source>
  <b:Source>
    <b:Tag>Fra91</b:Tag>
    <b:SourceType>JournalArticle</b:SourceType>
    <b:Guid>{2526ACB2-357C-4275-A40A-7685FEB7861C}</b:Guid>
    <b:Author>
      <b:Author>
        <b:NameList>
          <b:Person>
            <b:Last>Bates</b:Last>
            <b:First>Frank</b:First>
            <b:Middle>S.</b:Middle>
          </b:Person>
        </b:NameList>
      </b:Author>
    </b:Author>
    <b:Title>Polymer-Polymer Phase Behavior</b:Title>
    <b:JournalName>Science</b:JournalName>
    <b:Year>1991</b:Year>
    <b:Pages>898-905 </b:Pages>
    <b:RefOrder>168</b:RefOrder>
  </b:Source>
  <b:Source>
    <b:Tag>USt94</b:Tag>
    <b:SourceType>JournalArticle</b:SourceType>
    <b:Guid>{156FB933-F120-4AE4-A961-1B62A84AFB32}</b:Guid>
    <b:Author>
      <b:Author>
        <b:NameList>
          <b:Person>
            <b:Last>U Steiner</b:Last>
            <b:First>J</b:First>
            <b:Middle>Klein, LJ Fetters</b:Middle>
          </b:Person>
        </b:NameList>
      </b:Author>
    </b:Author>
    <b:Title>Surface phase inversion in finite-sized binary mixtures</b:Title>
    <b:JournalName>Physical review letters</b:JournalName>
    <b:Year>1994</b:Year>
    <b:Pages>1498-1501</b:Pages>
    <b:RefOrder>169</b:RefOrder>
  </b:Source>
  <b:Source>
    <b:Tag>Tho08</b:Tag>
    <b:SourceType>JournalArticle</b:SourceType>
    <b:Guid>{01E597EE-FB35-4EA2-957D-A267AA445C22}</b:Guid>
    <b:Author>
      <b:Author>
        <b:NameList>
          <b:Person>
            <b:Last>Thomas Smart</b:Last>
            <b:First>Hannah</b:First>
            <b:Middle>Lomas, Marzia Massignani, Miriam V. Flores-Merino, Lorena Ruiz Perez, Giuseppe Battaglia</b:Middle>
          </b:Person>
        </b:NameList>
      </b:Author>
    </b:Author>
    <b:Title>Block copolymer nanostructures</b:Title>
    <b:JournalName>Nano Today</b:JournalName>
    <b:Year>2008</b:Year>
    <b:Pages>38–46</b:Pages>
    <b:RefOrder>170</b:RefOrder>
  </b:Source>
  <b:Source>
    <b:Tag>Den</b:Tag>
    <b:SourceType>JournalArticle</b:SourceType>
    <b:Guid>{657F56A4-928A-43C7-BCE8-83180690E7F9}</b:Guid>
    <b:Author>
      <b:Author>
        <b:NameList>
          <b:Person>
            <b:Last>Dencho Gugutkov</b:Last>
            <b:First>Cristina</b:First>
            <b:Middle>González-García, José Carlos Rodríguez Hernández, George Altankov and Manuel Salmerón-Sánchez</b:Middle>
          </b:Person>
        </b:NameList>
      </b:Author>
    </b:Author>
    <b:Title>Biological Activity of the Substrate-Induced Fibronectin Network: Insight into the Third Dimension through Electrospun Fibers</b:Title>
    <b:JournalName>langumuir</b:JournalName>
    <b:Year>2009</b:Year>
    <b:Pages>10893–10900</b:Pages>
    <b:RefOrder>171</b:RefOrder>
  </b:Source>
  <b:Source>
    <b:Tag>Pat09</b:Tag>
    <b:SourceType>JournalArticle</b:SourceType>
    <b:Guid>{5FF0CB60-5093-4E84-AC6E-490A899C9437}</b:Guid>
    <b:Author>
      <b:Author>
        <b:NameList>
          <b:Person>
            <b:Last>Patricia Rico</b:Last>
            <b:First>Jose</b:First>
            <b:Middle>Carlos Rodrıguez Hernandez, David Moratal, George Altankov, Manuel Monleo´n Pradas, and Manuel Salmero´n-Sa´nchez</b:Middle>
          </b:Person>
        </b:NameList>
      </b:Author>
    </b:Author>
    <b:Title>Substrate-Induced Assembly of Fibronectin into Networks: Influence of Surface Chemistry and Effect on Osteoblast Adhesion</b:Title>
    <b:JournalName>TISSUE ENGINEERING: Part A</b:JournalName>
    <b:Year>2009</b:Year>
    <b:Pages>3271-3281</b:Pages>
    <b:RefOrder>172</b:RefOrder>
  </b:Source>
  <b:Source>
    <b:Tag>Joh15</b:Tag>
    <b:SourceType>JournalArticle</b:SourceType>
    <b:Guid>{28DF257F-6FD0-4F88-9614-E01042D5AD0C}</b:Guid>
    <b:Author>
      <b:Author>
        <b:NameList>
          <b:Person>
            <b:Last>John H. Slater</b:Last>
            <b:First>Patrick</b:First>
            <b:Middle>J. Boyce, Matthew P. Jancaitis, Harold E. Gaubert, Alex L. Chang, Mia K. Markey, and Wolfgang Frey</b:Middle>
          </b:Person>
        </b:NameList>
      </b:Author>
    </b:Author>
    <b:Title>Modulation of Endothelial Cell Migration via Manipulation of Adhesion Site Growth Using Nanopatterned Surfaces</b:Title>
    <b:JournalName>ACS Appl MAter. Interf.</b:JournalName>
    <b:Year>2015</b:Year>
    <b:Pages>4390−4400</b:Pages>
    <b:RefOrder>173</b:RefOrder>
  </b:Source>
  <b:Source>
    <b:Tag>Ara08</b:Tag>
    <b:SourceType>JournalArticle</b:SourceType>
    <b:Guid>{CEFCD02B-9220-4B38-866F-B4EEA10429B7}</b:Guid>
    <b:Author>
      <b:Author>
        <b:NameList>
          <b:Person>
            <b:Last>Aranzazu del Campo</b:Last>
            <b:First>Eduard</b:First>
            <b:Middle>Arzt</b:Middle>
          </b:Person>
        </b:NameList>
      </b:Author>
    </b:Author>
    <b:Title>Fabrication Approaches for Generating Complex Micro- and Nanopatterns on Polymeric Surfaces</b:Title>
    <b:JournalName>Chem. Rev.</b:JournalName>
    <b:Year>2008</b:Year>
    <b:Pages>911-945</b:Pages>
    <b:RefOrder>174</b:RefOrder>
  </b:Source>
  <b:Source>
    <b:Tag>Zhi081</b:Tag>
    <b:SourceType>JournalArticle</b:SourceType>
    <b:Guid>{78EBB65A-02B8-4096-82D2-E88CC7864AFD}</b:Guid>
    <b:Author>
      <b:Author>
        <b:NameList>
          <b:Person>
            <b:Last>Zhihong Nie</b:Last>
            <b:First>Eugenia</b:First>
            <b:Middle>Kumacheva</b:Middle>
          </b:Person>
        </b:NameList>
      </b:Author>
    </b:Author>
    <b:Title>Patterning surfaces with functional polymers</b:Title>
    <b:JournalName>Nature Materials</b:JournalName>
    <b:Year>2008</b:Year>
    <b:Pages>277-290</b:Pages>
    <b:RefOrder>175</b:RefOrder>
  </b:Source>
  <b:Source>
    <b:Tag>NGa03</b:Tag>
    <b:SourceType>JournalArticle</b:SourceType>
    <b:Guid>{6C17721E-C408-4E60-8F5E-7C7DB1C9CF15}</b:Guid>
    <b:Author>
      <b:Author>
        <b:NameList>
          <b:Person>
            <b:Last>N. Gadegaard</b:Last>
            <b:First>S.</b:First>
            <b:Middle>Thoms, D.S. Macintyre, K. Mcghee, J. Gallagher, B. Casey, C.D.W. Wilkinson</b:Middle>
          </b:Person>
        </b:NameList>
      </b:Author>
    </b:Author>
    <b:Title>A rrays of nano-dots for cellular engineering</b:Title>
    <b:JournalName>Microelectronic Engineering</b:JournalName>
    <b:Year>2003</b:Year>
    <b:Pages> 162–168</b:Pages>
    <b:RefOrder>176</b:RefOrder>
  </b:Source>
  <b:Source>
    <b:Tag>Mat041</b:Tag>
    <b:SourceType>JournalArticle</b:SourceType>
    <b:Guid>{46BB0DF5-73A0-4DC4-BF29-A48B666F6A18}</b:Guid>
    <b:Author>
      <b:Author>
        <b:NameList>
          <b:Person>
            <b:Last>Matthew J. Dalby</b:Last>
            <b:First>Nikolaj</b:First>
            <b:Middle>Gadegaard, Mathis O. Riehle, Chris D. W. Wilkinson, Adam S. G. Curtis</b:Middle>
          </b:Person>
        </b:NameList>
      </b:Author>
    </b:Author>
    <b:Title>Investigating filopodia sensing using arrays of defined nano-pits down to 35 nm diameter in size</b:Title>
    <b:JournalName>The International Journal of Biochemistry &amp; Cell Biology</b:JournalName>
    <b:Year>2004</b:Year>
    <b:Pages>2005-2015</b:Pages>
    <b:RefOrder>177</b:RefOrder>
  </b:Source>
  <b:Source>
    <b:Tag>Mic11</b:Tag>
    <b:SourceType>JournalArticle</b:SourceType>
    <b:Guid>{A86AB2B1-70C8-4CAE-9F25-7F62B8CF69C8}</b:Guid>
    <b:Author>
      <b:Author>
        <b:NameList>
          <b:Person>
            <b:Last>Michael T Yang</b:Last>
            <b:First>Jianping</b:First>
            <b:Middle>Fu, Yang-Kao Wang, Ravi A Desai &amp; Christopher S Chen</b:Middle>
          </b:Person>
        </b:NameList>
      </b:Author>
    </b:Author>
    <b:Title>Assaying stem cell mechanobiology on microfabricated elastomeric substrates with geometrically modulated rigidity</b:Title>
    <b:JournalName>Nature Protocols</b:JournalName>
    <b:Year>2011</b:Year>
    <b:Pages>187-213</b:Pages>
    <b:Volume>6</b:Volume>
    <b:RefOrder>178</b:RefOrder>
  </b:Source>
  <b:Source>
    <b:Tag>Spe15</b:Tag>
    <b:SourceType>JournalArticle</b:SourceType>
    <b:Guid>{68830979-B3DF-4EE3-88C1-8AABEFD1AA7E}</b:Guid>
    <b:Author>
      <b:Author>
        <b:NameList>
          <b:Person>
            <b:Last>Spencer C. Wei</b:Last>
            <b:First>Laurent</b:First>
            <b:Middle>Fattet, Jeff H. Tsai, Yurong Guo, Vincent H. Pai, Hannah E. Majeski, Albert C. Chen, Robert L. Sah, Susan S. Taylor, Adam J. Engler &amp; Jing Yang</b:Middle>
          </b:Person>
        </b:NameList>
      </b:Author>
    </b:Author>
    <b:Title>Matrix stiffness drives epithelial–mesenchymal transition and tumour metastasis through a TWIST1–G3BP2 mechanotransduction pathway</b:Title>
    <b:JournalName>Nature cell Biology</b:JournalName>
    <b:Year>2015</b:Year>
    <b:Pages>678-688</b:Pages>
    <b:RefOrder>179</b:RefOrder>
  </b:Source>
  <b:Source>
    <b:Tag>Wes09</b:Tag>
    <b:SourceType>JournalArticle</b:SourceType>
    <b:Guid>{431A7E4E-AFC1-4C5C-AF8A-118B084DBBF1}</b:Guid>
    <b:Author>
      <b:Author>
        <b:NameList>
          <b:Person>
            <b:Last>Wesley R. Legant</b:Last>
            <b:First>Amit</b:First>
            <b:Middle>Pathak, Michael T. Yang, Vikram S. Deshpande, Robert M. McMeeking, and Christopher S. Chen</b:Middle>
          </b:Person>
        </b:NameList>
      </b:Author>
    </b:Author>
    <b:Title>Microfabricated tissue gauges to measure and manipulate forces from 3D microtissues</b:Title>
    <b:JournalName>PNAS</b:JournalName>
    <b:Year>2009</b:Year>
    <b:Pages>10097-10102</b:Pages>
    <b:RefOrder>180</b:RefOrder>
  </b:Source>
  <b:Source>
    <b:Tag>And12</b:Tag>
    <b:SourceType>JournalArticle</b:SourceType>
    <b:Guid>{1D6A587F-7F33-4EDB-9131-36B410ADFB06}</b:Guid>
    <b:Author>
      <b:Author>
        <b:NameList>
          <b:Person>
            <b:Last>Andrew R. Harris</b:Last>
            <b:First>Loic</b:First>
            <b:Middle>Peter, Julien Bellis, Buzz Baum, Alexandre J. Kabla, and Guillaume T. Charras</b:Middle>
          </b:Person>
        </b:NameList>
      </b:Author>
    </b:Author>
    <b:Title>Characterizing the mechanics of cultured cell monolayers</b:Title>
    <b:JournalName>PNAS</b:JournalName>
    <b:Year>2012</b:Year>
    <b:Pages>16449-16454</b:Pages>
    <b:Volume>109 </b:Volume>
    <b:Issue>41</b:Issue>
    <b:RefOrder>181</b:RefOrder>
  </b:Source>
  <b:Source>
    <b:Tag>Bri12</b:Tag>
    <b:SourceType>JournalArticle</b:SourceType>
    <b:Guid>{67D58E63-EC54-4CAE-AF18-F6A21B900115}</b:Guid>
    <b:Author>
      <b:Author>
        <b:NameList>
          <b:Person>
            <b:Last>Britta Trappmann</b:Last>
            <b:First>Julien</b:First>
            <b:Middle>E. Gautrot, John T. Connelly, Daniel G. T. Strange, Yuan Li, Michelle L. Oyen, Martien A. Cohen Stuart, Heike Boehm, Bojun Li, Viola Vogel, Joachim P. Spatz, Fiona M. Watt &amp; Wilhelm T. S. Huck</b:Middle>
          </b:Person>
        </b:NameList>
      </b:Author>
    </b:Author>
    <b:Title>Extracellular-matrix tethering regulates stem-cell fate</b:Title>
    <b:JournalName>Nature Materials</b:JournalName>
    <b:Year>2012</b:Year>
    <b:Pages>642-649</b:Pages>
    <b:RefOrder>182</b:RefOrder>
  </b:Source>
  <b:Source>
    <b:Tag>Isa06</b:Tag>
    <b:SourceType>JournalArticle</b:SourceType>
    <b:Guid>{FB1167BC-EE13-49E6-8B3C-DDCBC4C3BE10}</b:Guid>
    <b:Author>
      <b:Author>
        <b:NameList>
          <b:Person>
            <b:Last>Isabelle Catelas</b:Last>
            <b:First>Nadjah</b:First>
            <b:Middle>Sese, Benjamin M. Wu, James C.Y. Dunn, Sam Helgerson, and Bill Tawil</b:Middle>
          </b:Person>
        </b:NameList>
      </b:Author>
    </b:Author>
    <b:Title>Human Mesenchymal Stem Cell Proliferation and Osteogenic Differentiation in Fibrin Gels in Vitro</b:Title>
    <b:JournalName>Tissue Engineering</b:JournalName>
    <b:Year>2006</b:Year>
    <b:Pages>2385-2396</b:Pages>
    <b:Volume>12</b:Volume>
    <b:Issue>8</b:Issue>
    <b:RefOrder>183</b:RefOrder>
  </b:Source>
  <b:Source>
    <b:Tag>WBe03</b:Tag>
    <b:SourceType>JournalArticle</b:SourceType>
    <b:Guid>{84860C4D-1C1B-4A9A-BBA0-9F8B1D7B6583}</b:Guid>
    <b:Author>
      <b:Author>
        <b:NameList>
          <b:Person>
            <b:Last>W Bensaı̈d</b:Last>
            <b:First>J.T</b:First>
            <b:Middle>Triffitt, C Blanchat, K Oudina, L Sedel, H Petite</b:Middle>
          </b:Person>
        </b:NameList>
      </b:Author>
    </b:Author>
    <b:Title>A biodegradable fibrin scaffold for mesenchymal stem cell transplantation</b:Title>
    <b:JournalName>Biomaterials</b:JournalName>
    <b:Year>2003</b:Year>
    <b:Pages>2497-2502</b:Pages>
    <b:RefOrder>184</b:RefOrder>
  </b:Source>
  <b:Source>
    <b:Tag>Mar09</b:Tag>
    <b:SourceType>JournalArticle</b:SourceType>
    <b:Guid>{EEC3EA15-0064-44EE-9DFE-F552BFCBCBB4}</b:Guid>
    <b:Author>
      <b:Author>
        <b:NameList>
          <b:Person>
            <b:Last>Mark W. Tibbitt</b:Last>
            <b:First>Kristi</b:First>
            <b:Middle>S. Anseth</b:Middle>
          </b:Person>
        </b:NameList>
      </b:Author>
    </b:Author>
    <b:Title>Hydrogels as Extracellular Matrix Mimics for 3D Cell Culture</b:Title>
    <b:JournalName>Biotechnology and Bioengineering</b:JournalName>
    <b:Year>2009</b:Year>
    <b:Pages>655-663</b:Pages>
    <b:RefOrder>185</b:RefOrder>
  </b:Source>
  <b:Source>
    <b:Tag>Per09</b:Tag>
    <b:SourceType>JournalArticle</b:SourceType>
    <b:Guid>{EA1451A8-8959-415F-B7A2-15295B1F4228}</b:Guid>
    <b:LCID>en-GB</b:LCID>
    <b:Author>
      <b:Author>
        <b:NameList>
          <b:Person>
            <b:Last>Pere Roca-Cusachsa</b:Last>
            <b:First>b,</b:First>
            <b:Middle>Nils C. Gauthiera, Armando del Rioa, and Michael P. Sheetz</b:Middle>
          </b:Person>
        </b:NameList>
      </b:Author>
    </b:Author>
    <b:Year>2009</b:Year>
    <b:JournalName>PNAS</b:JournalName>
    <b:Pages>16245–16250</b:Pages>
    <b:Title>Clustering of α5β1 integrins determines adhesion strength whereas αvβ3 and talin enable mechanotransduction</b:Title>
    <b:RefOrder>186</b:RefOrder>
  </b:Source>
  <b:Source>
    <b:Tag>Hay15</b:Tag>
    <b:SourceType>JournalArticle</b:SourceType>
    <b:Guid>{FCC5014A-AE59-4FF1-B55F-343AED3BFA27}</b:Guid>
    <b:Author>
      <b:Author>
        <b:NameList>
          <b:Person>
            <b:Last>Hayri E. Balcioglu</b:Last>
            <b:First>Hedde</b:First>
            <b:Middle>van Hoorn, Dominique M. Donato, Thomas Schmidt, and Erik H. J. Danen</b:Middle>
          </b:Person>
        </b:NameList>
      </b:Author>
    </b:Author>
    <b:Title>The integrin expression profile modulates orientation and dynamics of force transmission at cell–matrix adhesions</b:Title>
    <b:JournalName>Journal of Cell Science</b:JournalName>
    <b:Year>2015</b:Year>
    <b:Pages>1316-1326</b:Pages>
    <b:Volume>128</b:Volume>
    <b:RefOrder>187</b:RefOrder>
  </b:Source>
  <b:Source>
    <b:Tag>Man061</b:Tag>
    <b:SourceType>JournalArticle</b:SourceType>
    <b:Guid>{63F7A1F9-937D-426E-BBDA-175419209596}</b:Guid>
    <b:Author>
      <b:Author>
        <b:NameList>
          <b:Person>
            <b:Last>Manuel Théry</b:Last>
            <b:First>Victor</b:First>
            <b:Middle>Racine, Matthieu Piel, Anne Pépin, Ariane Dimitrov, Yong Chen, Jean-Baptiste Sibarita, and Michel Bornens</b:Middle>
          </b:Person>
        </b:NameList>
      </b:Author>
    </b:Author>
    <b:Title>Anisotropy of cell adhesive microenvironment governs cell internal organization and orientation of polarity</b:Title>
    <b:JournalName>PNAS</b:JournalName>
    <b:Year>2006</b:Year>
    <b:Pages>19771–19776</b:Pages>
    <b:Volume>103</b:Volume>
    <b:Issue>52</b:Issue>
    <b:RefOrder>188</b:RefOrder>
  </b:Source>
  <b:Source>
    <b:Tag>Man05</b:Tag>
    <b:SourceType>JournalArticle</b:SourceType>
    <b:Guid>{61D3CB17-5D8E-4AB8-BC18-31D3B1DAB6C4}</b:Guid>
    <b:Author>
      <b:Author>
        <b:NameList>
          <b:Person>
            <b:Last>Manuel Théry</b:Last>
            <b:First>Victor</b:First>
            <b:Middle>Racine, Anne Pépin, Matthieu Piel, Yong Chen, Jean-Baptiste Sibarita &amp; Michel Bornens</b:Middle>
          </b:Person>
        </b:NameList>
      </b:Author>
    </b:Author>
    <b:Title>The extracellular matrix guides the orientation of the cell division axis</b:Title>
    <b:JournalName>Nature Cell Biology</b:JournalName>
    <b:Year>2005</b:Year>
    <b:Pages>947-953</b:Pages>
    <b:Volume>7</b:Volume>
    <b:RefOrder>189</b:RefOrder>
  </b:Source>
  <b:Source>
    <b:Tag>Joh10</b:Tag>
    <b:SourceType>JournalArticle</b:SourceType>
    <b:Guid>{6676B9E0-BF79-4348-941C-1D45B8419F50}</b:Guid>
    <b:Author>
      <b:Author>
        <b:NameList>
          <b:Person>
            <b:Last>John T. Connelly</b:Last>
            <b:First>Julien</b:First>
            <b:Middle>E. Gautrot, Britta Trappmann, David Wei-Min Tan, Giacomo Donati, Wilhelm T.S. Huck &amp; Fiona M. Watt</b:Middle>
          </b:Person>
        </b:NameList>
      </b:Author>
    </b:Author>
    <b:Title>Actin and serum response factor transduce physical cues from the microenvironment to regulate epidermal stem cell fate decisions</b:Title>
    <b:JournalName>Nature Cell Biology</b:JournalName>
    <b:Year>2010</b:Year>
    <b:Pages>711-718</b:Pages>
    <b:Volume>12</b:Volume>
    <b:RefOrder>190</b:RefOrder>
  </b:Source>
  <b:Source>
    <b:Tag>Row04</b:Tag>
    <b:SourceType>JournalArticle</b:SourceType>
    <b:Guid>{0CDF09B0-A86A-4B13-85C8-090B729D2E3F}</b:Guid>
    <b:Author>
      <b:Author>
        <b:NameList>
          <b:Person>
            <b:Last>Rowena McBeath</b:Last>
            <b:First>Dana</b:First>
            <b:Middle>M Pirone, Celeste M Nelson, Kiran Bhadriraju, Christopher S Chen</b:Middle>
          </b:Person>
        </b:NameList>
      </b:Author>
    </b:Author>
    <b:Title>Cell Shape, Cytoskeletal Tension, and RhoA Regulate Stem Cell Lineage Commitment</b:Title>
    <b:JournalName>Developmental Cell</b:JournalName>
    <b:Year>2004</b:Year>
    <b:Pages>483-495</b:Pages>
    <b:Volume>6</b:Volume>
    <b:Issue>4</b:Issue>
    <b:RefOrder>191</b:RefOrder>
  </b:Source>
  <b:Source>
    <b:Tag>Kri10</b:Tag>
    <b:SourceType>JournalArticle</b:SourceType>
    <b:Guid>{71A5D559-AD4D-45CF-9038-0F974BBE5E26}</b:Guid>
    <b:Author>
      <b:Author>
        <b:NameList>
          <b:Person>
            <b:Last>Kristopher A. Kilian</b:Last>
            <b:First>Branimir</b:First>
            <b:Middle>Bugarija, Bruce T. Lahn, and Milan Mrksich</b:Middle>
          </b:Person>
        </b:NameList>
      </b:Author>
    </b:Author>
    <b:Title>Geometric cues for directing the differentiation of mesenchymal stem cells</b:Title>
    <b:JournalName>PNAS</b:JournalName>
    <b:Year>2010</b:Year>
    <b:Pages>4872-4877</b:Pages>
    <b:Volume>107</b:Volume>
    <b:Issue>11</b:Issue>
    <b:RefOrder>192</b:RefOrder>
  </b:Source>
  <b:Source>
    <b:Tag>Chr97</b:Tag>
    <b:SourceType>JournalArticle</b:SourceType>
    <b:Guid>{C0ED7D8E-AD96-4529-86A9-E7B650960022}</b:Guid>
    <b:Author>
      <b:Author>
        <b:NameList>
          <b:Person>
            <b:Last>Christopher S. Chen</b:Last>
            <b:First>Milan</b:First>
            <b:Middle>Mrksich, Sui Huang, George M. Whitesides, Donald E. Ingber</b:Middle>
          </b:Person>
        </b:NameList>
      </b:Author>
    </b:Author>
    <b:Title>Geometric Control of Cell Life and Death</b:Title>
    <b:JournalName>Science</b:JournalName>
    <b:Year>1997</b:Year>
    <b:Pages>1425-1428</b:Pages>
    <b:Volume>276</b:Volume>
    <b:Issue>5317</b:Issue>
    <b:RefOrder>193</b:RefOrder>
  </b:Source>
  <b:Source>
    <b:Tag>Ale13</b:Tag>
    <b:SourceType>JournalArticle</b:SourceType>
    <b:Guid>{514202E6-3ACF-4152-9110-D6069D90EE81}</b:Guid>
    <b:Author>
      <b:Author>
        <b:NameList>
          <b:Person>
            <b:Last>Alex Carisey</b:Last>
            <b:First>Ricky</b:First>
            <b:Middle>Tsang, Alexandra M. Greiner, Nadja Nijenhuis, Nikki Heath, Alicja Nazgiewicz, Ralf Kemkemer, Brian Derby, Joachim Spatz, Christoph Ballestrem</b:Middle>
          </b:Person>
        </b:NameList>
      </b:Author>
    </b:Author>
    <b:Title>Vinculin Regulates the Recruitment and Release of Core Focal Adhesion Proteins in a Force-Dependent Manner</b:Title>
    <b:JournalName>Current Biology</b:JournalName>
    <b:Year>2013</b:Year>
    <b:Pages>271-281</b:Pages>
    <b:RefOrder>194</b:RefOrder>
  </b:Source>
  <b:Source>
    <b:Tag>ASo91</b:Tag>
    <b:SourceType>JournalArticle</b:SourceType>
    <b:Guid>{123D070F-04D4-4981-85CB-DE6E998AAFD8}</b:Guid>
    <b:Author>
      <b:Author>
        <b:NameList>
          <b:Person>
            <b:Last>A Sonnenberg</b:Last>
            <b:First>J</b:First>
            <b:Middle>Calafat, H Janssen, H Daams, L M van der Raaij-Helmer, R Falcioni, S J Kennel, J D Aplin, J Baker, and M Loizidou</b:Middle>
          </b:Person>
        </b:NameList>
      </b:Author>
    </b:Author>
    <b:Title>Integrin alpha 6/beta 4 complex is located in hemidesmosomes, suggesting a major role in epidermal cell-basement membrane adhesion</b:Title>
    <b:JournalName>Journal of Cell Biology</b:JournalName>
    <b:Year>1991</b:Year>
    <b:Pages>907-917</b:Pages>
    <b:Volume>113</b:Volume>
    <b:RefOrder>195</b:RefOrder>
  </b:Source>
  <b:Source>
    <b:Tag>Cat02</b:Tag>
    <b:SourceType>JournalArticle</b:SourceType>
    <b:Guid>{F70FC973-D126-41BA-9FF2-9B1CEDEB5B24}</b:Guid>
    <b:Author>
      <b:Author>
        <b:NameList>
          <b:Person>
            <b:Last>Catherine G. Galbraith</b:Last>
            <b:First>Kenneth</b:First>
            <b:Middle>M. Yamada, and Michael P. Sheetz</b:Middle>
          </b:Person>
        </b:NameList>
      </b:Author>
    </b:Author>
    <b:Title>The relationship between force and focal complex development</b:Title>
    <b:JournalName>Journal of Cell Biology</b:JournalName>
    <b:Year>2002</b:Year>
    <b:Pages>695-705</b:Pages>
    <b:Issue>159</b:Issue>
    <b:RefOrder>196</b:RefOrder>
  </b:Source>
  <b:Source>
    <b:Tag>Hed14</b:Tag>
    <b:SourceType>JournalArticle</b:SourceType>
    <b:Guid>{0A70427A-FF20-4AF6-B4F8-200E71FCEA25}</b:Guid>
    <b:Author>
      <b:Author>
        <b:NameList>
          <b:Person>
            <b:Last>Hedde van Hoorn</b:Last>
            <b:First>Rolf</b:First>
            <b:Middle>Harkes, Ewa M. Spiesz, Cornelis Storm, Danny van Noort, Benoit Ladoux, and Thomas Schmidt</b:Middle>
          </b:Person>
        </b:NameList>
      </b:Author>
    </b:Author>
    <b:Title>The Nanoscale Architecture of Force-Bearing Focal Adhesions</b:Title>
    <b:JournalName>Nano Letters</b:JournalName>
    <b:Year>2014</b:Year>
    <b:Pages>4257-4262</b:Pages>
    <b:Volume>14</b:Volume>
    <b:Issue>8</b:Issue>
    <b:RefOrder>197</b:RefOrder>
  </b:Source>
  <b:Source>
    <b:Tag>Jul14</b:Tag>
    <b:SourceType>JournalArticle</b:SourceType>
    <b:Guid>{870E19E0-7C2F-47C3-882F-BEE45C225ED0}</b:Guid>
    <b:Author>
      <b:Author>
        <b:NameList>
          <b:Person>
            <b:Last>Julien E. Gautrot</b:Last>
            <b:First>Jenny</b:First>
            <b:Middle>Malmström, Maria Sundh, Coert Margadant, Arnoud Sonnenberg, and Duncan S. Sutherland</b:Middle>
          </b:Person>
        </b:NameList>
      </b:Author>
    </b:Author>
    <b:Title>The Nanoscale Geometrical Maturation of Focal Adhesions Controls Stem Cell Differentiation and Mechanotransduction</b:Title>
    <b:JournalName>Nano Letters</b:JournalName>
    <b:Year>2014</b:Year>
    <b:Pages>3945–3952</b:Pages>
    <b:Volume>14</b:Volume>
    <b:Issue>7</b:Issue>
    <b:RefOrder>198</b:RefOrder>
  </b:Source>
  <b:Source>
    <b:Tag>Jes14</b:Tag>
    <b:SourceType>JournalArticle</b:SourceType>
    <b:Guid>{F16419DD-246C-43B4-BD92-F88A1F927606}</b:Guid>
    <b:Author>
      <b:Author>
        <b:NameList>
          <b:Person>
            <b:Last>Jessica H. Wen</b:Last>
            <b:First>Ludovic</b:First>
            <b:Middle>G. Vincent, Alexander Fuhrmann, Yu Suk Choi, Kolin C. Hribar, Hermes Taylor-Weiner, Shaochen Chen &amp; Adam J. Engler</b:Middle>
          </b:Person>
        </b:NameList>
      </b:Author>
    </b:Author>
    <b:JournalName>nature materials</b:JournalName>
    <b:Year>2014</b:Year>
    <b:Pages>979–987</b:Pages>
    <b:Title>Interplay of matrix stiffness and protein tethering in stem cell differentiation</b:Title>
    <b:RefOrder>199</b:RefOrder>
  </b:Source>
  <b:Source>
    <b:Tag>Mas11</b:Tag>
    <b:SourceType>JournalArticle</b:SourceType>
    <b:Guid>{45695D43-3C5E-4B09-828C-C8AD4F37A2EA}</b:Guid>
    <b:Author>
      <b:Author>
        <b:NameList>
          <b:Person>
            <b:Last>Masha Prager-Khoutorsky</b:Last>
            <b:First>Alexandra</b:First>
            <b:Middle>Lichtenstein, Ramaswamy Krishnan, Kavitha Rajendran, Avi Mayo, Zvi Kam, Benjamin Geiger &amp; Alexander D. Bershadsky</b:Middle>
          </b:Person>
        </b:NameList>
      </b:Author>
    </b:Author>
    <b:Title>Fibroblast polarization is a matrix-rigidity-dependent process controlled by focal adhesion mechanosensing</b:Title>
    <b:JournalName>Nature Cell Biology</b:JournalName>
    <b:Year>2011</b:Year>
    <b:Pages>1457-1465</b:Pages>
    <b:Volume>13</b:Volume>
    <b:RefOrder>200</b:RefOrder>
  </b:Source>
  <b:Source>
    <b:Tag>Car10</b:Tag>
    <b:SourceType>JournalArticle</b:SourceType>
    <b:Guid>{8B8E29C0-6ABC-47C3-A371-5B1C30EF0A37}</b:Guid>
    <b:Author>
      <b:Author>
        <b:NameList>
          <b:Person>
            <b:Last>Carsten Grashoff</b:Last>
            <b:First>Brenton</b:First>
            <b:Middle>D. Hoffman, Michael D. Brenner, Ruobo Zhou, Maddy Parsons, Michael T. Yang, Mark A. McLean, Stephen G. Sligar, Christopher S. Chen, Taekjip Ha, &amp; Martin A. Schwartz</b:Middle>
          </b:Person>
        </b:NameList>
      </b:Author>
    </b:Author>
    <b:Title>Measuring mechanical tension across vinculin reveals  regulation of focal adhesion dynamics</b:Title>
    <b:JournalName>Nature Letters</b:JournalName>
    <b:Year>2010</b:Year>
    <b:RefOrder>201</b:RefOrder>
  </b:Source>
  <b:Source>
    <b:Tag>Chr12</b:Tag>
    <b:SourceType>JournalArticle</b:SourceType>
    <b:Guid>{8DCBCC55-BCD2-468C-9561-018ADB5D2DAB}</b:Guid>
    <b:Author>
      <b:Author>
        <b:NameList>
          <b:Person>
            <b:Last>Christopher M. Kolodziej</b:Last>
            <b:First>and</b:First>
            <b:Middle>Heather D. Maynard</b:Middle>
          </b:Person>
        </b:NameList>
      </b:Author>
    </b:Author>
    <b:Title>Electron-Beam Lithography for Patterning Biomolecules at the Micron and Nanometer Scale</b:Title>
    <b:JournalName>Chem. Mater.</b:JournalName>
    <b:Year>2012</b:Year>
    <b:Pages>774−780</b:Pages>
    <b:RefOrder>202</b:RefOrder>
  </b:Source>
  <b:Source>
    <b:Tag>Hyu05</b:Tag>
    <b:SourceType>JournalArticle</b:SourceType>
    <b:Guid>{B4D2777D-C5AA-42E3-B985-9FA0E8B7D370}</b:Guid>
    <b:Author>
      <b:Author>
        <b:NameList>
          <b:Person>
            <b:Last>Hyun Joon Kong</b:Last>
            <b:First>Thomas</b:First>
            <b:Middle>R. Polte, Eben Alsberg, and David J. Mooney</b:Middle>
          </b:Person>
        </b:NameList>
      </b:Author>
    </b:Author>
    <b:Title>FRET measurements of cell-traction forces and nano-scale clustering of adhesion ligands varied by substrate stiffness</b:Title>
    <b:JournalName>PNAS</b:JournalName>
    <b:Year>2005</b:Year>
    <b:Pages>4300-4305</b:Pages>
    <b:Volume>102</b:Volume>
    <b:Issue>12</b:Issue>
    <b:RefOrder>203</b:RefOrder>
  </b:Source>
  <b:Source>
    <b:Tag>Ovi14</b:Tag>
    <b:SourceType>JournalArticle</b:SourceType>
    <b:Guid>{891E69DB-5115-43E6-AF49-32BC29437B51}</b:Guid>
    <b:Author>
      <b:Author>
        <b:NameList>
          <b:Person>
            <b:Last>Ovijit Chaudhuri</b:Last>
            <b:First>Luo</b:First>
            <b:Middle>Gu, Max Darnell, Darinka Klumpers, Sidi A. Bencherif, James C. Weaver, Nathaniel Huebsch &amp; David J. Mooney</b:Middle>
          </b:Person>
        </b:NameList>
      </b:Author>
    </b:Author>
    <b:Title>Extracellular matrix stiffness and composition jointly regulate the induction of malignant phenotypes in mammary epithelium</b:Title>
    <b:JournalName>Nature Materials</b:JournalName>
    <b:Year>2014</b:Year>
    <b:Pages>970</b:Pages>
    <b:RefOrder>204</b:RefOrder>
  </b:Source>
  <b:Source>
    <b:Tag>Dor07</b:Tag>
    <b:SourceType>JournalArticle</b:SourceType>
    <b:Guid>{87A14803-5D20-46EE-A849-A2CEC67B11EC}</b:Guid>
    <b:Author>
      <b:Author>
        <b:NameList>
          <b:Person>
            <b:Last>Dorota Thid</b:Last>
            <b:First>Marta</b:First>
            <b:Middle>Bally, Karin Holm, Salvatore Chessari, Samuele Tosatti , Marcus Textor, and Julie Gold</b:Middle>
          </b:Person>
        </b:NameList>
      </b:Author>
    </b:Author>
    <b:Title>Issues of Ligand Accessibility and Mobility in Initial Cell Attachment</b:Title>
    <b:JournalName>Langmuir</b:JournalName>
    <b:Year>2007</b:Year>
    <b:Pages>11693–11704</b:Pages>
    <b:Volume>23</b:Volume>
    <b:Issue>23</b:Issue>
    <b:RefOrder>205</b:RefOrder>
  </b:Source>
  <b:Source>
    <b:Tag>Sac15</b:Tag>
    <b:SourceType>JournalArticle</b:SourceType>
    <b:Guid>{EA5D39DE-B9E6-492B-8426-CEC1F9CF1213}</b:Guid>
    <b:Author>
      <b:Author>
        <b:NameList>
          <b:Person>
            <b:Last>Sachiro Kakinoki</b:Last>
            <b:First>Ji-Hun</b:First>
            <b:Middle>Seo, Yuuki Inoue, Kazuhiko Ishihara, Nobuhiko Yui, Tetsuji Yamaoka</b:Middle>
          </b:Person>
        </b:NameList>
      </b:Author>
    </b:Author>
    <b:Title>Mobility of the Arg-Gly-Asp ligand on the outermost surface of biomaterials suppresses integrin-mediated mechanotransduction and subsequent cell functions</b:Title>
    <b:JournalName>Acta Biomaterialia</b:JournalName>
    <b:Year>2015</b:Year>
    <b:Pages>42–51</b:Pages>
    <b:Volume>13</b:Volume>
    <b:RefOrder>206</b:RefOrder>
  </b:Source>
  <b:Source>
    <b:Tag>Len14</b:Tag>
    <b:SourceType>JournalArticle</b:SourceType>
    <b:Guid>{A932D62F-5158-466F-B4B9-939F6B46635E}</b:Guid>
    <b:Author>
      <b:Author>
        <b:NameList>
          <b:Person>
            <b:Last>Lena A. Lautscham</b:Last>
            <b:First>Corey</b:First>
            <b:Middle>Y. Lin, Vera Auernheimer, Christoph A. Naumann, Wolfgang H. Goldmann, Ben Fabry</b:Middle>
          </b:Person>
        </b:NameList>
      </b:Author>
    </b:Author>
    <b:Title>Biomembrane-mimicking lipid bilayer system as a mechanically tunable cell substrate</b:Title>
    <b:JournalName>Biomaterials</b:JournalName>
    <b:Year>2014</b:Year>
    <b:Pages>3198-3207</b:Pages>
    <b:Volume>35</b:Volume>
    <b:Issue>10</b:Issue>
    <b:RefOrder>207</b:RefOrder>
  </b:Source>
  <b:Source>
    <b:Tag>Kri11</b:Tag>
    <b:SourceType>JournalArticle</b:SourceType>
    <b:Guid>{E81CEEDC-7EBC-4436-A3CD-683540B7FA7A}</b:Guid>
    <b:Author>
      <b:Author>
        <b:NameList>
          <b:Person>
            <b:Last>Kristopher E. Kubow</b:Last>
            <b:First>and</b:First>
            <b:Middle>Alan Rick Horwitz</b:Middle>
          </b:Person>
        </b:NameList>
      </b:Author>
    </b:Author>
    <b:Title>Reducing background fluorescence reveals adhesions in 3D matrices</b:Title>
    <b:JournalName>nature cell biology</b:JournalName>
    <b:Year>2011</b:Year>
    <b:Pages>3-5</b:Pages>
    <b:RefOrder>208</b:RefOrder>
  </b:Source>
  <b:Source>
    <b:Tag>Wes10</b:Tag>
    <b:SourceType>JournalArticle</b:SourceType>
    <b:Guid>{8AF3BD16-A9DE-4469-B0E5-E68A281059A1}</b:Guid>
    <b:Author>
      <b:Author>
        <b:NameList>
          <b:Person>
            <b:Last>Wesley R Legant</b:Last>
            <b:First>Jordan</b:First>
            <b:Middle>S Miller, Brandon L Blakely, Daniel M Cohen, Guy M Genin &amp; Christopher S Chen</b:Middle>
          </b:Person>
        </b:NameList>
      </b:Author>
    </b:Author>
    <b:Title>Measurement of mechanical tractions exerted by cells in three-dimensional matrices</b:Title>
    <b:JournalName>Nature Methods</b:JournalName>
    <b:Year>2010</b:Year>
    <b:Pages>969–971</b:Pages>
    <b:Volume>7</b:Volume>
    <b:RefOrder>209</b:RefOrder>
  </b:Source>
  <b:Source>
    <b:Tag>Liu10</b:Tag>
    <b:SourceType>JournalArticle</b:SourceType>
    <b:Guid>{E4F66818-42C0-4847-946C-52539CD29981}</b:Guid>
    <b:Author>
      <b:Author>
        <b:NameList>
          <b:Person>
            <b:Last>Liumin He</b:Last>
            <b:First>Susan</b:First>
            <b:Middle>Liao, Daping Quan, Kun Ma, Casey Chan, S. Ramakrishna, Jiang Lu</b:Middle>
          </b:Person>
        </b:NameList>
      </b:Author>
    </b:Author>
    <b:Title>Synergistic effects of electrospun PLLA fiber dimension and pattern on neonatal mouse cerebellum C17.2 stem cells</b:Title>
    <b:JournalName>Acta Biomaterialia</b:JournalName>
    <b:Year>2010</b:Year>
    <b:Pages>2960–2969</b:Pages>
    <b:Volume>6</b:Volume>
    <b:RefOrder>210</b:RefOrder>
  </b:Source>
  <b:Source>
    <b:Tag>Hag11</b:Tag>
    <b:SourceType>JournalArticle</b:SourceType>
    <b:Guid>{2566C99F-5102-47CE-A34A-3DD6EC607E4F}</b:Guid>
    <b:Author>
      <b:Author>
        <b:NameList>
          <b:Person>
            <b:Last>Haguy Wolfenson</b:Last>
            <b:First>Alexander</b:First>
            <b:Middle>Bershadsky, Yoav I. Henis and Benjamin Geiger</b:Middle>
          </b:Person>
        </b:NameList>
      </b:Author>
    </b:Author>
    <b:Title>Actomyosin-generated tension controls the molecular kinetics of focal adhesions</b:Title>
    <b:JournalName>Journal of Cell Science</b:JournalName>
    <b:Year>2010</b:Year>
    <b:Pages>1425-1432</b:Pages>
    <b:RefOrder>211</b:RefOrder>
  </b:Source>
  <b:Source>
    <b:Tag>Har07</b:Tag>
    <b:SourceType>JournalArticle</b:SourceType>
    <b:Guid>{4AFA2109-321C-4483-8E9F-F23CE8839FB7}</b:Guid>
    <b:Title>Dual-color superresolution imaging of genetically expressed probes within individual adhesion complexes</b:Title>
    <b:JournalName>PNAS</b:JournalName>
    <b:Year>2007</b:Year>
    <b:Pages>20308-20313</b:Pages>
    <b:Author>
      <b:Author>
        <b:NameList>
          <b:Person>
            <b:Last>Hari Shroff</b:Last>
            <b:First>Catherine</b:First>
            <b:Middle>G. Galbraith, James A. Galbraith, Helen White, Jennifer Gillette, Scott Olenych, Michael W. Davidson, and Eric Betzig</b:Middle>
          </b:Person>
        </b:NameList>
      </b:Author>
    </b:Author>
    <b:RefOrder>212</b:RefOrder>
  </b:Source>
  <b:Source>
    <b:Tag>San10</b:Tag>
    <b:SourceType>JournalArticle</b:SourceType>
    <b:Guid>{8992DA1B-1F6F-492F-8A3A-AF02E22B9F87}</b:Guid>
    <b:Author>
      <b:Author>
        <b:NameList>
          <b:Person>
            <b:Last>Sanford J. Shattil</b:Last>
            <b:First>Chungho</b:First>
            <b:Middle>Kim and Mark H. Ginsberg</b:Middle>
          </b:Person>
        </b:NameList>
      </b:Author>
    </b:Author>
    <b:Title>The final steps of integrin activation: the end game</b:Title>
    <b:JournalName>Nature</b:JournalName>
    <b:Year>2010</b:Year>
    <b:Pages>288-300</b:Pages>
    <b:Volume>11</b:Volume>
    <b:RefOrder>213</b:RefOrder>
  </b:Source>
  <b:Source>
    <b:Tag>Dev12</b:Tag>
    <b:SourceType>JournalArticle</b:SourceType>
    <b:Guid>{879ED007-B078-4897-87A0-4D8B491CFED0}</b:Guid>
    <b:Author>
      <b:Author>
        <b:NameList>
          <b:Person>
            <b:Last>Devina Jaiswal</b:Last>
            <b:First>Justin</b:First>
            <b:Middle>L. Brown</b:Middle>
          </b:Person>
        </b:NameList>
      </b:Author>
    </b:Author>
    <b:Title>Nanofiber diameter-dependent MAPK activity in osteoblasts</b:Title>
    <b:JournalName>J Biomed Mater  Res Part A</b:JournalName>
    <b:Year>2012</b:Year>
    <b:Pages>2921–2928</b:Pages>
    <b:RefOrder>214</b:RefOrder>
  </b:Source>
  <b:Source>
    <b:Tag>Tug13</b:Tag>
    <b:SourceType>JournalArticle</b:SourceType>
    <b:Guid>{22504B11-5288-4D1E-B7B1-B90C703169D1}</b:Guid>
    <b:Author>
      <b:Author>
        <b:NameList>
          <b:Person>
            <b:Last>Tugba Ozdemir</b:Last>
            <b:First>Li-Chong</b:First>
            <b:Middle>Xu, Christopher Siedlecki and Justin L. Brown</b:Middle>
          </b:Person>
        </b:NameList>
      </b:Author>
    </b:Author>
    <b:Title>Substrate curvature sensing through Myosin IIa upregulates early osteogenesis</b:Title>
    <b:JournalName>Integrative iology</b:JournalName>
    <b:Year>2013</b:Year>
    <b:Pages>1407--1416</b:Pages>
    <b:Volume>5</b:Volume>
    <b:RefOrder>215</b:RefOrder>
  </b:Source>
  <b:Source>
    <b:Tag>Jos</b:Tag>
    <b:SourceType>JournalArticle</b:SourceType>
    <b:Guid>{D9781E7B-9B78-4AE3-9D9A-5F35305EA779}</b:Guid>
    <b:Author>
      <b:Author>
        <b:NameList>
          <b:Person>
            <b:Last>Joseph L. Lowery</b:Last>
            <b:First>Néha</b:First>
            <b:Middle>Datta, Gregory C. Rutledge</b:Middle>
          </b:Person>
        </b:NameList>
      </b:Author>
    </b:Author>
    <b:Title>Effect of fiber diameter, pore size and seeding method on growth of human dermal fibroblasts in electrospun poly(ɛ-caprolactone) fibrous mats</b:Title>
    <b:JournalName>Biomaterials</b:JournalName>
    <b:Year>2010</b:Year>
    <b:Pages>491-504</b:Pages>
    <b:Volume>31</b:Volume>
    <b:Issue>3</b:Issue>
    <b:RefOrder>216</b:RefOrder>
  </b:Source>
  <b:Source>
    <b:Tag>Mat07</b:Tag>
    <b:SourceType>JournalArticle</b:SourceType>
    <b:Guid>{3C64841A-9C8F-45D0-AA6B-89E7424378FD}</b:Guid>
    <b:Author>
      <b:Author>
        <b:NameList>
          <b:Person>
            <b:Last>Matthew J. Dalby1</b:Last>
            <b:First>Nikolaj</b:First>
            <b:Middle>Gadegaard1, Rahul Tare2, Abhay Andar1, Mathis O. Riehle1, Pawel Herzyk3, Chris D. W. Wilkinson1 &amp; Richard O. C. Oreffo</b:Middle>
          </b:Person>
        </b:NameList>
      </b:Author>
    </b:Author>
    <b:Title>The control of human mesenchymal cell differentiation using nanoscale symmetry and disorder</b:Title>
    <b:JournalName>Nature Materials</b:JournalName>
    <b:Year>2007</b:Year>
    <b:Pages>997 - 1003</b:Pages>
    <b:Volume>6</b:Volume>
    <b:RefOrder>217</b:RefOrder>
  </b:Source>
  <b:Source>
    <b:Tag>Man</b:Tag>
    <b:SourceType>JournalArticle</b:SourceType>
    <b:Guid>{B4653EBD-C06E-4F10-BAFF-C79A10148227}</b:Guid>
    <b:Author>
      <b:Author>
        <b:NameList>
          <b:Person>
            <b:Last>Manus J.P. Biggs a</b:Last>
            <b:First>*,</b:First>
            <b:Middle>R. Geoff Richards b, Nikolaj Gadegaard a, Chris D.W. Wilkinson a, Richard O.C. Oreffo c, Matthew J. Dalby</b:Middle>
          </b:Person>
        </b:NameList>
      </b:Author>
    </b:Author>
    <b:Title>The use of nanoscale topography to modulate the dynamics of adhesion formation in primary osteoblasts and ERK/MAPK signalling in STRO-1þ enriched skeletal stem cells</b:Title>
    <b:JournalName>Biomaterials</b:JournalName>
    <b:Year>2009</b:Year>
    <b:Pages>5094–5103</b:Pages>
    <b:Volume>30</b:Volume>
    <b:RefOrder>218</b:RefOrder>
  </b:Source>
  <b:Source>
    <b:Tag>Ter09</b:Tag>
    <b:SourceType>JournalArticle</b:SourceType>
    <b:Guid>{1BEBC9A4-1A0A-4B0E-9672-6291DE1676F3}</b:Guid>
    <b:Author>
      <b:Author>
        <b:NameList>
          <b:Person>
            <b:Last>Terje Sjo stroma</b:Last>
            <b:First>Matthew</b:First>
            <b:Middle>J. Dalby b, Andrew Hart b, Rahul Tare, Richard O.C. Oreffo, Bo Su</b:Middle>
          </b:Person>
        </b:NameList>
      </b:Author>
    </b:Author>
    <b:Title>Fabrication of pillar-like titania nanostructures on titanium and their interactions with human skeletal stem cells</b:Title>
    <b:JournalName>Acta Biomaterialia</b:JournalName>
    <b:Year>2009</b:Year>
    <b:Pages>1433–1441</b:Pages>
    <b:Volume>5</b:Volume>
    <b:RefOrder>219</b:RefOrder>
  </b:Source>
  <b:Source>
    <b:Tag>Reb11</b:Tag>
    <b:SourceType>JournalArticle</b:SourceType>
    <b:Guid>{47C5A3E7-DE06-4BF5-8253-0CFF40029604}</b:Guid>
    <b:Author>
      <b:Author>
        <b:NameList>
          <b:Person>
            <b:Last>Rebecca J. McMurray</b:Last>
            <b:First>Nikolaj</b:First>
            <b:Middle>Gadegaard, P. Monica Tsimbouri, Karl V. Burgess, Laura E. McNamara, Rahul Tare, Kate Murawski, Emmajayne Kingham, Richard O. C. Oreffo, and Matthew J. Dalby</b:Middle>
          </b:Person>
        </b:NameList>
      </b:Author>
    </b:Author>
    <b:Title>Nanoscale surfaces for the long-term maintenance of mesenchymal stem cell phenotype and multipotency</b:Title>
    <b:JournalName>Nature Materials</b:JournalName>
    <b:Year>2011</b:Year>
    <b:Pages>637-644</b:Pages>
    <b:RefOrder>220</b:RefOrder>
  </b:Source>
  <b:Source>
    <b:Tag>Pen14</b:Tag>
    <b:SourceType>JournalArticle</b:SourceType>
    <b:Guid>{EAE5C0A0-BC00-4132-B314-8F1BC2644B71}</b:Guid>
    <b:Author>
      <b:Author>
        <b:NameList>
          <b:Person>
            <b:Last>Penelope Tsimbouri</b:Last>
            <b:First>Nikolaj</b:First>
            <b:Middle>Gadegaard, Karl Burgess, Kate White, Paul Reynolds, Pawel Herzyk, Richard Oreffo, and Matthew J. Dalby</b:Middle>
          </b:Person>
        </b:NameList>
      </b:Author>
    </b:Author>
    <b:Title>Nanotopographical Effects on Mesenchymal Stem Cell Morphology and Phenotype</b:Title>
    <b:JournalName>Journal of Cellular Biochemistry</b:JournalName>
    <b:Year>2014</b:Year>
    <b:Pages>380–390</b:Pages>
    <b:Volume>115</b:Volume>
    <b:RefOrder>221</b:RefOrder>
  </b:Source>
  <b:Source>
    <b:Tag>Eun14</b:Tag>
    <b:SourceType>JournalArticle</b:SourceType>
    <b:Guid>{6E15EA21-6B4E-4775-81CD-58B9445D09DC}</b:Guid>
    <b:Author>
      <b:Author>
        <b:NameList>
          <b:Person>
            <b:Last>Eun Hyun Ahn a</b:Last>
            <b:First>b,1,</b:First>
            <b:Middle>Younghoon Kim i,1, Kshitiz c,d,1, Steven S. An, Junaid Afzal, Suengwon Lee e, Moonkyu Kwak j,2, Kahp-Yang Suh j, Deok-Ho Kim, Andre Levchenko</b:Middle>
          </b:Person>
        </b:NameList>
      </b:Author>
    </b:Author>
    <b:Title>Spatial control of adult stem cell fate using nanotopographic cues</b:Title>
    <b:JournalName>Biomaterials</b:JournalName>
    <b:Year>2014</b:Year>
    <b:Pages>2401- 2410</b:Pages>
    <b:Volume>35</b:Volume>
    <b:RefOrder>222</b:RefOrder>
  </b:Source>
  <b:Source>
    <b:Tag>Joh14</b:Tag>
    <b:SourceType>JournalArticle</b:SourceType>
    <b:Guid>{7BFB167E-7046-4ED9-AE11-5B04B77E1951}</b:Guid>
    <b:Author>
      <b:Author>
        <b:NameList>
          <b:Person>
            <b:Last>John W. Cassidya</b:Last>
            <b:First>,</b:First>
            <b:Middle>, , Jemma N. Robertsa, Carol-Anne Smitha, Mary Robertsonb, Kate Whitec, Manus J. Biggsd, Richard O.C. Oreffoc, Matthew J. Dalby</b:Middle>
          </b:Person>
        </b:NameList>
      </b:Author>
    </b:Author>
    <b:Title>Osteogenic lineage restriction by osteoprogenitors cultured on nanometric grooved surfaces: The role of focal adhesion maturation</b:Title>
    <b:JournalName>Acta Biomaterialia</b:JournalName>
    <b:Year>2014</b:Year>
    <b:Pages>651–660</b:Pages>
    <b:Volume>10</b:Volume>
    <b:Issue>2</b:Issue>
    <b:RefOrder>223</b:RefOrder>
  </b:Source>
  <b:Source>
    <b:Tag>Giu15</b:Tag>
    <b:SourceType>JournalArticle</b:SourceType>
    <b:Guid>{A7EB5153-FB2C-430E-86EE-2C4E0390BDB9}</b:Guid>
    <b:Author>
      <b:Author>
        <b:NameList>
          <b:Person>
            <b:Last>Giulio Abagnale</b:Last>
            <b:First>Michael</b:First>
            <b:Middle>Stegerb, Vu Hoa Nguyenc, Nils Herschd, Antonio Sechie, Sylvia Joussena, Bernd Deneckef, Rudolf Merkeld, Bernd Hoffmannd, Alice Dreserg, Uwe Schnakenbergc, Arnold Gillnerb, Wolfgang Wagner</b:Middle>
          </b:Person>
        </b:NameList>
      </b:Author>
    </b:Author>
    <b:Title>Surface topography enhances differentiation of mesenchymal stem cells towards osteogenic and adipogenic lineages</b:Title>
    <b:JournalName>Biomaterials</b:JournalName>
    <b:Year>2015</b:Year>
    <b:Pages>316–326</b:Pages>
    <b:Volume>61</b:Volume>
    <b:RefOrder>224</b:RefOrder>
  </b:Source>
  <b:Source>
    <b:Tag>AJE11</b:Tag>
    <b:SourceType>JournalArticle</b:SourceType>
    <b:Guid>{7C12BAB1-05DE-4B98-B2BF-CA92D9D27837}</b:Guid>
    <b:Author>
      <b:Author>
        <b:NameList>
          <b:Person>
            <b:Last>A. J. Ehrlicher</b:Last>
            <b:First>F.</b:First>
            <b:Middle>Nakamura, J. H. Hartwig, D. A. Weitz2 &amp; T. P. Stossel</b:Middle>
          </b:Person>
        </b:NameList>
      </b:Author>
    </b:Author>
    <b:Title>Mechanical strain in actin networks regulates FilGAP and integrin binding to filamin A</b:Title>
    <b:JournalName>Nature </b:JournalName>
    <b:Year>2011</b:Year>
    <b:RefOrder>225</b:RefOrder>
  </b:Source>
  <b:Source>
    <b:Tag>43W12</b:Tag>
    <b:SourceType>JournalArticle</b:SourceType>
    <b:Guid>{D1623F75-9B20-4BCA-9061-5B99E70BDC04}</b:Guid>
    <b:Author>
      <b:Author>
        <b:NameList>
          <b:Person>
            <b:Last>Weiqiang Chen</b:Last>
            <b:First>Luis</b:First>
            <b:Middle>G. Villa-Diaz, Yubing Sun, ShinuoWeng, Jin Koo Kim, Raymond H.W. Lam, Lin Han, Rong Fan, Paul H. Krebsbach, and Jianping Fu</b:Middle>
          </b:Person>
        </b:NameList>
      </b:Author>
    </b:Author>
    <b:Title>Nanotopography Influences Adhesion, Spreading, and Self-Renewal of Human Embryonic Stem Cells</b:Title>
    <b:JournalName>ACSNano</b:JournalName>
    <b:Year>2012</b:Year>
    <b:Pages>4094-4103</b:Pages>
    <b:Volume>6</b:Volume>
    <b:Issue>5</b:Issue>
    <b:RefOrder>226</b:RefOrder>
  </b:Source>
</b:Sources>
</file>

<file path=customXml/itemProps1.xml><?xml version="1.0" encoding="utf-8"?>
<ds:datastoreItem xmlns:ds="http://schemas.openxmlformats.org/officeDocument/2006/customXml" ds:itemID="{5C7EB7B6-00A0-461E-B899-E9C383CEB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1</Pages>
  <Words>46230</Words>
  <Characters>263514</Characters>
  <Application>Microsoft Office Word</Application>
  <DocSecurity>0</DocSecurity>
  <Lines>2195</Lines>
  <Paragraphs>61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Microsoft</Company>
  <LinksUpToDate>false</LinksUpToDate>
  <CharactersWithSpaces>3091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fania Di Cio</dc:creator>
  <cp:lastModifiedBy>Juilien Gautrot</cp:lastModifiedBy>
  <cp:revision>7</cp:revision>
  <cp:lastPrinted>2015-07-26T22:46:00Z</cp:lastPrinted>
  <dcterms:created xsi:type="dcterms:W3CDTF">2015-07-25T22:00:00Z</dcterms:created>
  <dcterms:modified xsi:type="dcterms:W3CDTF">2015-07-26T22:46:00Z</dcterms:modified>
</cp:coreProperties>
</file>